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B56E2E" w14:textId="33961E2D" w:rsidR="00B32616" w:rsidRPr="00A43B7D" w:rsidRDefault="00B32616" w:rsidP="00426A10">
      <w:pPr>
        <w:rPr>
          <w:rFonts w:asciiTheme="minorHAnsi" w:hAnsiTheme="minorHAnsi" w:cstheme="minorHAnsi"/>
          <w:bCs/>
          <w:color w:val="808080"/>
        </w:rPr>
      </w:pPr>
      <w:bookmarkStart w:id="0" w:name="Title"/>
      <w:r w:rsidRPr="00A43B7D">
        <w:rPr>
          <w:rFonts w:asciiTheme="minorHAnsi" w:hAnsiTheme="minorHAnsi" w:cstheme="minorHAnsi"/>
          <w:b/>
          <w:color w:val="000000" w:themeColor="text1"/>
        </w:rPr>
        <w:t>TITLE</w:t>
      </w:r>
      <w:bookmarkEnd w:id="0"/>
      <w:r w:rsidRPr="00A43B7D">
        <w:rPr>
          <w:rFonts w:asciiTheme="minorHAnsi" w:hAnsiTheme="minorHAnsi" w:cstheme="minorHAnsi"/>
          <w:b/>
          <w:color w:val="000000" w:themeColor="text1"/>
        </w:rPr>
        <w:t>:</w:t>
      </w:r>
    </w:p>
    <w:p w14:paraId="0B562786" w14:textId="56439369" w:rsidR="00CE25CE" w:rsidRPr="00A43B7D" w:rsidRDefault="009C2474" w:rsidP="00426A10">
      <w:pPr>
        <w:rPr>
          <w:rFonts w:asciiTheme="minorHAnsi" w:hAnsiTheme="minorHAnsi" w:cstheme="minorHAnsi"/>
          <w:color w:val="auto"/>
        </w:rPr>
      </w:pPr>
      <w:r w:rsidRPr="00A43B7D">
        <w:rPr>
          <w:rFonts w:asciiTheme="minorHAnsi" w:hAnsiTheme="minorHAnsi" w:cstheme="minorHAnsi"/>
          <w:color w:val="auto"/>
        </w:rPr>
        <w:t>Investigating</w:t>
      </w:r>
      <w:r w:rsidR="00AE1789" w:rsidRPr="00A43B7D">
        <w:rPr>
          <w:rFonts w:asciiTheme="minorHAnsi" w:hAnsiTheme="minorHAnsi" w:cstheme="minorHAnsi"/>
          <w:color w:val="auto"/>
        </w:rPr>
        <w:t xml:space="preserve"> </w:t>
      </w:r>
      <w:r w:rsidR="002618E9" w:rsidRPr="00A43B7D">
        <w:rPr>
          <w:rFonts w:asciiTheme="minorHAnsi" w:hAnsiTheme="minorHAnsi" w:cstheme="minorHAnsi"/>
          <w:color w:val="auto"/>
        </w:rPr>
        <w:t>P</w:t>
      </w:r>
      <w:r w:rsidR="00CE25CE" w:rsidRPr="00A43B7D">
        <w:rPr>
          <w:rFonts w:asciiTheme="minorHAnsi" w:hAnsiTheme="minorHAnsi" w:cstheme="minorHAnsi"/>
          <w:color w:val="auto"/>
        </w:rPr>
        <w:t>ain-</w:t>
      </w:r>
      <w:r w:rsidR="002618E9" w:rsidRPr="00A43B7D">
        <w:rPr>
          <w:rFonts w:asciiTheme="minorHAnsi" w:hAnsiTheme="minorHAnsi" w:cstheme="minorHAnsi"/>
          <w:color w:val="auto"/>
        </w:rPr>
        <w:t>R</w:t>
      </w:r>
      <w:r w:rsidR="00CE25CE" w:rsidRPr="00A43B7D">
        <w:rPr>
          <w:rFonts w:asciiTheme="minorHAnsi" w:hAnsiTheme="minorHAnsi" w:cstheme="minorHAnsi"/>
          <w:color w:val="auto"/>
        </w:rPr>
        <w:t xml:space="preserve">elated </w:t>
      </w:r>
      <w:r w:rsidR="002618E9" w:rsidRPr="00A43B7D">
        <w:rPr>
          <w:rFonts w:asciiTheme="minorHAnsi" w:hAnsiTheme="minorHAnsi" w:cstheme="minorHAnsi"/>
          <w:color w:val="auto"/>
        </w:rPr>
        <w:t>A</w:t>
      </w:r>
      <w:r w:rsidR="00CE25CE" w:rsidRPr="00A43B7D">
        <w:rPr>
          <w:rFonts w:asciiTheme="minorHAnsi" w:hAnsiTheme="minorHAnsi" w:cstheme="minorHAnsi"/>
          <w:color w:val="auto"/>
        </w:rPr>
        <w:t xml:space="preserve">voidance </w:t>
      </w:r>
      <w:r w:rsidR="002618E9" w:rsidRPr="00A43B7D">
        <w:rPr>
          <w:rFonts w:asciiTheme="minorHAnsi" w:hAnsiTheme="minorHAnsi" w:cstheme="minorHAnsi"/>
          <w:color w:val="auto"/>
        </w:rPr>
        <w:t>B</w:t>
      </w:r>
      <w:r w:rsidR="00CE25CE" w:rsidRPr="00A43B7D">
        <w:rPr>
          <w:rFonts w:asciiTheme="minorHAnsi" w:hAnsiTheme="minorHAnsi" w:cstheme="minorHAnsi"/>
          <w:color w:val="auto"/>
        </w:rPr>
        <w:t xml:space="preserve">ehavior </w:t>
      </w:r>
      <w:r w:rsidR="002618E9" w:rsidRPr="00A43B7D">
        <w:rPr>
          <w:rFonts w:asciiTheme="minorHAnsi" w:hAnsiTheme="minorHAnsi" w:cstheme="minorHAnsi"/>
          <w:color w:val="auto"/>
        </w:rPr>
        <w:t>U</w:t>
      </w:r>
      <w:r w:rsidR="00CE25CE" w:rsidRPr="00A43B7D">
        <w:rPr>
          <w:rFonts w:asciiTheme="minorHAnsi" w:hAnsiTheme="minorHAnsi" w:cstheme="minorHAnsi"/>
          <w:color w:val="auto"/>
        </w:rPr>
        <w:t xml:space="preserve">sing a </w:t>
      </w:r>
      <w:r w:rsidR="002618E9" w:rsidRPr="00A43B7D">
        <w:rPr>
          <w:rFonts w:asciiTheme="minorHAnsi" w:hAnsiTheme="minorHAnsi" w:cstheme="minorHAnsi"/>
          <w:color w:val="auto"/>
        </w:rPr>
        <w:t>R</w:t>
      </w:r>
      <w:r w:rsidR="00CE25CE" w:rsidRPr="00A43B7D">
        <w:rPr>
          <w:rFonts w:asciiTheme="minorHAnsi" w:hAnsiTheme="minorHAnsi" w:cstheme="minorHAnsi"/>
          <w:color w:val="auto"/>
        </w:rPr>
        <w:t xml:space="preserve">obotic </w:t>
      </w:r>
      <w:r w:rsidR="002618E9" w:rsidRPr="00A43B7D">
        <w:rPr>
          <w:rFonts w:asciiTheme="minorHAnsi" w:hAnsiTheme="minorHAnsi" w:cstheme="minorHAnsi"/>
          <w:color w:val="auto"/>
        </w:rPr>
        <w:t>A</w:t>
      </w:r>
      <w:r w:rsidR="00CE25CE" w:rsidRPr="00A43B7D">
        <w:rPr>
          <w:rFonts w:asciiTheme="minorHAnsi" w:hAnsiTheme="minorHAnsi" w:cstheme="minorHAnsi"/>
          <w:color w:val="auto"/>
        </w:rPr>
        <w:t>rm-</w:t>
      </w:r>
      <w:r w:rsidR="002618E9" w:rsidRPr="00A43B7D">
        <w:rPr>
          <w:rFonts w:asciiTheme="minorHAnsi" w:hAnsiTheme="minorHAnsi" w:cstheme="minorHAnsi"/>
          <w:color w:val="auto"/>
        </w:rPr>
        <w:t>R</w:t>
      </w:r>
      <w:r w:rsidR="00CE25CE" w:rsidRPr="00A43B7D">
        <w:rPr>
          <w:rFonts w:asciiTheme="minorHAnsi" w:hAnsiTheme="minorHAnsi" w:cstheme="minorHAnsi"/>
          <w:color w:val="auto"/>
        </w:rPr>
        <w:t xml:space="preserve">eaching </w:t>
      </w:r>
      <w:r w:rsidR="002618E9" w:rsidRPr="00A43B7D">
        <w:rPr>
          <w:rFonts w:asciiTheme="minorHAnsi" w:hAnsiTheme="minorHAnsi" w:cstheme="minorHAnsi"/>
          <w:color w:val="auto"/>
        </w:rPr>
        <w:t>P</w:t>
      </w:r>
      <w:r w:rsidR="00CE25CE" w:rsidRPr="00A43B7D">
        <w:rPr>
          <w:rFonts w:asciiTheme="minorHAnsi" w:hAnsiTheme="minorHAnsi" w:cstheme="minorHAnsi"/>
          <w:color w:val="auto"/>
        </w:rPr>
        <w:t>aradigm</w:t>
      </w:r>
    </w:p>
    <w:p w14:paraId="33260620" w14:textId="77777777" w:rsidR="00B32616" w:rsidRPr="00A43B7D" w:rsidRDefault="00B32616" w:rsidP="00426A10">
      <w:pPr>
        <w:rPr>
          <w:rFonts w:asciiTheme="minorHAnsi" w:hAnsiTheme="minorHAnsi" w:cstheme="minorHAnsi"/>
          <w:b/>
          <w:color w:val="000000" w:themeColor="text1"/>
        </w:rPr>
      </w:pPr>
    </w:p>
    <w:p w14:paraId="387C7ECA" w14:textId="21106D41" w:rsidR="00205B3F" w:rsidRPr="007104FF" w:rsidRDefault="00B32616" w:rsidP="00426A10">
      <w:pPr>
        <w:rPr>
          <w:rFonts w:asciiTheme="minorHAnsi" w:hAnsiTheme="minorHAnsi" w:cstheme="minorHAnsi"/>
          <w:bCs/>
          <w:iCs/>
          <w:color w:val="7F7F7F" w:themeColor="text1" w:themeTint="80"/>
        </w:rPr>
      </w:pPr>
      <w:bookmarkStart w:id="1" w:name="Authors_and_Affiliations"/>
      <w:r w:rsidRPr="00A43B7D">
        <w:rPr>
          <w:rFonts w:asciiTheme="minorHAnsi" w:hAnsiTheme="minorHAnsi" w:cstheme="minorHAnsi"/>
          <w:b/>
          <w:bCs/>
        </w:rPr>
        <w:t xml:space="preserve">AUTHORS </w:t>
      </w:r>
      <w:r w:rsidR="00086FF5" w:rsidRPr="00A43B7D">
        <w:rPr>
          <w:rFonts w:asciiTheme="minorHAnsi" w:hAnsiTheme="minorHAnsi" w:cstheme="minorHAnsi"/>
          <w:b/>
          <w:bCs/>
        </w:rPr>
        <w:t xml:space="preserve">AND </w:t>
      </w:r>
      <w:r w:rsidRPr="00A43B7D">
        <w:rPr>
          <w:rFonts w:asciiTheme="minorHAnsi" w:hAnsiTheme="minorHAnsi" w:cstheme="minorHAnsi"/>
          <w:b/>
          <w:bCs/>
        </w:rPr>
        <w:t>AFFILIATIONS</w:t>
      </w:r>
      <w:bookmarkEnd w:id="1"/>
      <w:r w:rsidRPr="00A43B7D">
        <w:rPr>
          <w:rFonts w:asciiTheme="minorHAnsi" w:hAnsiTheme="minorHAnsi" w:cstheme="minorHAnsi"/>
          <w:b/>
          <w:bCs/>
        </w:rPr>
        <w:t>:</w:t>
      </w:r>
    </w:p>
    <w:p w14:paraId="054F0595" w14:textId="2D0E0860" w:rsidR="00CE25CE" w:rsidRPr="00A43B7D" w:rsidRDefault="00CE25CE" w:rsidP="00426A10">
      <w:pPr>
        <w:rPr>
          <w:rFonts w:asciiTheme="minorHAnsi" w:hAnsiTheme="minorHAnsi" w:cstheme="minorHAnsi"/>
          <w:color w:val="auto"/>
          <w:vertAlign w:val="superscript"/>
        </w:rPr>
      </w:pPr>
      <w:r w:rsidRPr="00A43B7D">
        <w:rPr>
          <w:rFonts w:asciiTheme="minorHAnsi" w:hAnsiTheme="minorHAnsi" w:cstheme="minorHAnsi"/>
          <w:color w:val="auto"/>
        </w:rPr>
        <w:t>Eveliina Glogan</w:t>
      </w:r>
      <w:r w:rsidRPr="00A43B7D">
        <w:rPr>
          <w:rFonts w:asciiTheme="minorHAnsi" w:hAnsiTheme="minorHAnsi" w:cstheme="minorHAnsi"/>
          <w:color w:val="auto"/>
          <w:vertAlign w:val="superscript"/>
        </w:rPr>
        <w:t>1,2</w:t>
      </w:r>
      <w:r w:rsidRPr="00A43B7D">
        <w:rPr>
          <w:rFonts w:asciiTheme="minorHAnsi" w:hAnsiTheme="minorHAnsi" w:cstheme="minorHAnsi"/>
          <w:color w:val="auto"/>
        </w:rPr>
        <w:t>, Rena Gatzounis</w:t>
      </w:r>
      <w:r w:rsidRPr="00A43B7D">
        <w:rPr>
          <w:rFonts w:asciiTheme="minorHAnsi" w:hAnsiTheme="minorHAnsi" w:cstheme="minorHAnsi"/>
          <w:color w:val="auto"/>
          <w:vertAlign w:val="superscript"/>
        </w:rPr>
        <w:t>1</w:t>
      </w:r>
      <w:r w:rsidRPr="00A43B7D">
        <w:rPr>
          <w:rFonts w:asciiTheme="minorHAnsi" w:hAnsiTheme="minorHAnsi" w:cstheme="minorHAnsi"/>
          <w:color w:val="auto"/>
        </w:rPr>
        <w:t>, Kristof Vandael</w:t>
      </w:r>
      <w:r w:rsidRPr="00A43B7D">
        <w:rPr>
          <w:rFonts w:asciiTheme="minorHAnsi" w:hAnsiTheme="minorHAnsi" w:cstheme="minorHAnsi"/>
          <w:color w:val="auto"/>
          <w:vertAlign w:val="superscript"/>
        </w:rPr>
        <w:t>1,</w:t>
      </w:r>
      <w:r w:rsidR="0083352B" w:rsidRPr="00A43B7D">
        <w:rPr>
          <w:rFonts w:asciiTheme="minorHAnsi" w:hAnsiTheme="minorHAnsi" w:cstheme="minorHAnsi"/>
          <w:color w:val="auto"/>
          <w:vertAlign w:val="superscript"/>
        </w:rPr>
        <w:t>3</w:t>
      </w:r>
      <w:r w:rsidRPr="00A43B7D">
        <w:rPr>
          <w:rFonts w:asciiTheme="minorHAnsi" w:hAnsiTheme="minorHAnsi" w:cstheme="minorHAnsi"/>
          <w:color w:val="auto"/>
        </w:rPr>
        <w:t xml:space="preserve">, </w:t>
      </w:r>
      <w:proofErr w:type="spellStart"/>
      <w:r w:rsidR="006C1DD4" w:rsidRPr="00A43B7D">
        <w:rPr>
          <w:rFonts w:asciiTheme="minorHAnsi" w:hAnsiTheme="minorHAnsi" w:cstheme="minorHAnsi"/>
          <w:color w:val="auto"/>
        </w:rPr>
        <w:t>Mathijs</w:t>
      </w:r>
      <w:proofErr w:type="spellEnd"/>
      <w:r w:rsidR="006C1DD4" w:rsidRPr="00A43B7D">
        <w:rPr>
          <w:rFonts w:asciiTheme="minorHAnsi" w:hAnsiTheme="minorHAnsi" w:cstheme="minorHAnsi"/>
          <w:color w:val="auto"/>
        </w:rPr>
        <w:t xml:space="preserve"> </w:t>
      </w:r>
      <w:r w:rsidR="00994A5B" w:rsidRPr="00A43B7D">
        <w:rPr>
          <w:rFonts w:asciiTheme="minorHAnsi" w:hAnsiTheme="minorHAnsi" w:cstheme="minorHAnsi"/>
          <w:color w:val="auto"/>
        </w:rPr>
        <w:t>Franssen</w:t>
      </w:r>
      <w:r w:rsidR="00994A5B" w:rsidRPr="00A43B7D">
        <w:rPr>
          <w:rFonts w:asciiTheme="minorHAnsi" w:hAnsiTheme="minorHAnsi" w:cstheme="minorHAnsi"/>
          <w:color w:val="auto"/>
          <w:vertAlign w:val="superscript"/>
        </w:rPr>
        <w:t>2</w:t>
      </w:r>
      <w:r w:rsidR="006C1DD4" w:rsidRPr="00A43B7D">
        <w:rPr>
          <w:rFonts w:asciiTheme="minorHAnsi" w:hAnsiTheme="minorHAnsi" w:cstheme="minorHAnsi"/>
          <w:color w:val="auto"/>
        </w:rPr>
        <w:t xml:space="preserve">, </w:t>
      </w:r>
      <w:r w:rsidRPr="00A43B7D">
        <w:rPr>
          <w:rFonts w:asciiTheme="minorHAnsi" w:hAnsiTheme="minorHAnsi" w:cstheme="minorHAnsi"/>
          <w:color w:val="auto"/>
        </w:rPr>
        <w:t xml:space="preserve">Johan </w:t>
      </w:r>
      <w:r w:rsidR="00F235F3" w:rsidRPr="00A43B7D">
        <w:rPr>
          <w:rFonts w:asciiTheme="minorHAnsi" w:hAnsiTheme="minorHAnsi" w:cstheme="minorHAnsi"/>
          <w:color w:val="auto"/>
        </w:rPr>
        <w:t xml:space="preserve">W.S. </w:t>
      </w:r>
      <w:r w:rsidRPr="00A43B7D">
        <w:rPr>
          <w:rFonts w:asciiTheme="minorHAnsi" w:hAnsiTheme="minorHAnsi" w:cstheme="minorHAnsi"/>
          <w:color w:val="auto"/>
        </w:rPr>
        <w:t>Vlaeyen</w:t>
      </w:r>
      <w:r w:rsidRPr="00A43B7D">
        <w:rPr>
          <w:rFonts w:asciiTheme="minorHAnsi" w:hAnsiTheme="minorHAnsi" w:cstheme="minorHAnsi"/>
          <w:color w:val="auto"/>
          <w:vertAlign w:val="superscript"/>
        </w:rPr>
        <w:t>1,2</w:t>
      </w:r>
      <w:r w:rsidRPr="00A43B7D">
        <w:rPr>
          <w:rFonts w:asciiTheme="minorHAnsi" w:hAnsiTheme="minorHAnsi" w:cstheme="minorHAnsi"/>
          <w:color w:val="auto"/>
        </w:rPr>
        <w:t>, Ann Meulders</w:t>
      </w:r>
      <w:r w:rsidRPr="00A43B7D">
        <w:rPr>
          <w:rFonts w:asciiTheme="minorHAnsi" w:hAnsiTheme="minorHAnsi" w:cstheme="minorHAnsi"/>
          <w:color w:val="auto"/>
          <w:vertAlign w:val="superscript"/>
        </w:rPr>
        <w:t>1,2</w:t>
      </w:r>
    </w:p>
    <w:p w14:paraId="4395D130" w14:textId="77777777" w:rsidR="00CE25CE" w:rsidRPr="00A43B7D" w:rsidRDefault="00CE25CE" w:rsidP="00426A10">
      <w:pPr>
        <w:rPr>
          <w:rFonts w:asciiTheme="minorHAnsi" w:hAnsiTheme="minorHAnsi" w:cstheme="minorHAnsi"/>
          <w:color w:val="auto"/>
          <w:vertAlign w:val="superscript"/>
        </w:rPr>
      </w:pPr>
    </w:p>
    <w:p w14:paraId="6586F0C8" w14:textId="77777777" w:rsidR="00CE25CE" w:rsidRPr="00A43B7D" w:rsidRDefault="00CE25CE" w:rsidP="00426A10">
      <w:pPr>
        <w:rPr>
          <w:rFonts w:asciiTheme="minorHAnsi" w:hAnsiTheme="minorHAnsi" w:cstheme="minorHAnsi"/>
        </w:rPr>
      </w:pPr>
      <w:r w:rsidRPr="00A43B7D">
        <w:rPr>
          <w:rFonts w:asciiTheme="minorHAnsi" w:hAnsiTheme="minorHAnsi" w:cstheme="minorHAnsi"/>
          <w:vertAlign w:val="superscript"/>
        </w:rPr>
        <w:t>1</w:t>
      </w:r>
      <w:r w:rsidRPr="00A43B7D">
        <w:rPr>
          <w:rFonts w:asciiTheme="minorHAnsi" w:hAnsiTheme="minorHAnsi" w:cstheme="minorHAnsi"/>
        </w:rPr>
        <w:t>Experimental Health Psychology, Maastricht University, Maastricht, The Netherlands</w:t>
      </w:r>
    </w:p>
    <w:p w14:paraId="04D01A67" w14:textId="3298C70F" w:rsidR="00CE25CE" w:rsidRPr="00A43B7D" w:rsidRDefault="00CE25CE" w:rsidP="00426A10">
      <w:pPr>
        <w:rPr>
          <w:rFonts w:asciiTheme="minorHAnsi" w:hAnsiTheme="minorHAnsi" w:cstheme="minorHAnsi"/>
        </w:rPr>
      </w:pPr>
      <w:r w:rsidRPr="00A43B7D">
        <w:rPr>
          <w:rFonts w:asciiTheme="minorHAnsi" w:hAnsiTheme="minorHAnsi" w:cstheme="minorHAnsi"/>
          <w:vertAlign w:val="superscript"/>
        </w:rPr>
        <w:t>2</w:t>
      </w:r>
      <w:r w:rsidRPr="00A43B7D">
        <w:rPr>
          <w:rFonts w:asciiTheme="minorHAnsi" w:hAnsiTheme="minorHAnsi" w:cstheme="minorHAnsi"/>
        </w:rPr>
        <w:t>Research Group Health Psychology, KU Leuven, Leuven, Belgium</w:t>
      </w:r>
    </w:p>
    <w:p w14:paraId="34E4F03F" w14:textId="4381621D" w:rsidR="0083352B" w:rsidRPr="00A43B7D" w:rsidRDefault="0083352B" w:rsidP="00426A10">
      <w:pPr>
        <w:rPr>
          <w:rFonts w:ascii="Times New Roman" w:hAnsi="Times New Roman" w:cs="Times New Roman"/>
        </w:rPr>
      </w:pPr>
      <w:r w:rsidRPr="00A43B7D">
        <w:rPr>
          <w:rFonts w:asciiTheme="minorHAnsi" w:hAnsiTheme="minorHAnsi" w:cstheme="minorHAnsi"/>
          <w:vertAlign w:val="superscript"/>
        </w:rPr>
        <w:t>3</w:t>
      </w:r>
      <w:r w:rsidRPr="00A43B7D">
        <w:rPr>
          <w:rFonts w:asciiTheme="minorHAnsi" w:hAnsiTheme="minorHAnsi" w:cstheme="minorHAnsi"/>
        </w:rPr>
        <w:t>Laboratory of Biological Psychology, KU Leuven, Leuven, Belgium</w:t>
      </w:r>
    </w:p>
    <w:p w14:paraId="6B2F82F0" w14:textId="77777777" w:rsidR="009B40B6" w:rsidRDefault="009B40B6" w:rsidP="00426A10">
      <w:pPr>
        <w:rPr>
          <w:rFonts w:asciiTheme="minorHAnsi" w:hAnsiTheme="minorHAnsi" w:cstheme="minorHAnsi"/>
        </w:rPr>
      </w:pPr>
    </w:p>
    <w:p w14:paraId="10994906" w14:textId="2C44EC71" w:rsidR="00CE25CE" w:rsidRPr="00A43B7D" w:rsidRDefault="00CE25CE" w:rsidP="00426A10">
      <w:pPr>
        <w:rPr>
          <w:rFonts w:asciiTheme="minorHAnsi" w:hAnsiTheme="minorHAnsi" w:cstheme="minorHAnsi"/>
        </w:rPr>
      </w:pPr>
      <w:r w:rsidRPr="00A43B7D">
        <w:rPr>
          <w:rFonts w:asciiTheme="minorHAnsi" w:hAnsiTheme="minorHAnsi" w:cstheme="minorHAnsi"/>
        </w:rPr>
        <w:t>Corresponding author:</w:t>
      </w:r>
    </w:p>
    <w:p w14:paraId="5BFD994E" w14:textId="41BD240D" w:rsidR="00CE25CE" w:rsidRPr="00A43B7D" w:rsidRDefault="00CE25CE" w:rsidP="00426A10">
      <w:pPr>
        <w:rPr>
          <w:rFonts w:asciiTheme="minorHAnsi" w:hAnsiTheme="minorHAnsi" w:cstheme="minorHAnsi"/>
        </w:rPr>
      </w:pPr>
      <w:r w:rsidRPr="00A43B7D">
        <w:rPr>
          <w:rFonts w:asciiTheme="minorHAnsi" w:hAnsiTheme="minorHAnsi" w:cstheme="minorHAnsi"/>
        </w:rPr>
        <w:t xml:space="preserve">Ann Meulders </w:t>
      </w:r>
      <w:r w:rsidR="008662A2" w:rsidRPr="00A43B7D">
        <w:rPr>
          <w:rFonts w:asciiTheme="minorHAnsi" w:hAnsiTheme="minorHAnsi" w:cstheme="minorHAnsi"/>
        </w:rPr>
        <w:tab/>
      </w:r>
      <w:r w:rsidR="008662A2" w:rsidRPr="00A43B7D">
        <w:rPr>
          <w:rFonts w:asciiTheme="minorHAnsi" w:hAnsiTheme="minorHAnsi" w:cstheme="minorHAnsi"/>
        </w:rPr>
        <w:tab/>
      </w:r>
      <w:r w:rsidRPr="00A43B7D">
        <w:rPr>
          <w:rFonts w:asciiTheme="minorHAnsi" w:hAnsiTheme="minorHAnsi" w:cstheme="minorHAnsi"/>
        </w:rPr>
        <w:t>(ann.meulders@kuleuven.be)</w:t>
      </w:r>
    </w:p>
    <w:p w14:paraId="54F727C9" w14:textId="77777777" w:rsidR="002618E9" w:rsidRPr="00A43B7D" w:rsidRDefault="002618E9" w:rsidP="00426A10">
      <w:pPr>
        <w:pStyle w:val="NormalWeb"/>
        <w:spacing w:before="0" w:beforeAutospacing="0" w:after="0" w:afterAutospacing="0"/>
        <w:rPr>
          <w:rFonts w:asciiTheme="minorHAnsi" w:hAnsiTheme="minorHAnsi" w:cstheme="minorHAnsi"/>
          <w:b/>
          <w:bCs/>
        </w:rPr>
      </w:pPr>
      <w:bookmarkStart w:id="2" w:name="Keywords"/>
    </w:p>
    <w:p w14:paraId="2E3F9934" w14:textId="34C1E412" w:rsidR="002618E9" w:rsidRPr="00A43B7D" w:rsidRDefault="002618E9" w:rsidP="00426A10">
      <w:pPr>
        <w:pStyle w:val="NormalWeb"/>
        <w:spacing w:before="0" w:beforeAutospacing="0" w:after="0" w:afterAutospacing="0"/>
        <w:rPr>
          <w:rFonts w:asciiTheme="minorHAnsi" w:hAnsiTheme="minorHAnsi" w:cstheme="minorHAnsi"/>
        </w:rPr>
      </w:pPr>
      <w:r w:rsidRPr="00A43B7D">
        <w:rPr>
          <w:rFonts w:asciiTheme="minorHAnsi" w:hAnsiTheme="minorHAnsi" w:cstheme="minorHAnsi"/>
        </w:rPr>
        <w:t>Email Addresses of Co-Authors:</w:t>
      </w:r>
    </w:p>
    <w:p w14:paraId="2BA37F24" w14:textId="78B1360A" w:rsidR="002618E9" w:rsidRPr="00A43B7D" w:rsidRDefault="00E63502" w:rsidP="00426A10">
      <w:pPr>
        <w:pStyle w:val="NormalWeb"/>
        <w:spacing w:before="0" w:beforeAutospacing="0" w:after="0" w:afterAutospacing="0"/>
        <w:rPr>
          <w:rFonts w:asciiTheme="minorHAnsi" w:hAnsiTheme="minorHAnsi" w:cstheme="minorHAnsi"/>
          <w:bCs/>
        </w:rPr>
      </w:pPr>
      <w:r w:rsidRPr="00A43B7D">
        <w:rPr>
          <w:rFonts w:asciiTheme="minorHAnsi" w:hAnsiTheme="minorHAnsi" w:cstheme="minorHAnsi"/>
          <w:bCs/>
        </w:rPr>
        <w:t>Eveliina Glogan</w:t>
      </w:r>
      <w:r w:rsidRPr="00A43B7D">
        <w:rPr>
          <w:rFonts w:asciiTheme="minorHAnsi" w:hAnsiTheme="minorHAnsi" w:cstheme="minorHAnsi"/>
          <w:bCs/>
        </w:rPr>
        <w:tab/>
        <w:t>(eveliina.glogan@maastrichtuniversity.nl)</w:t>
      </w:r>
    </w:p>
    <w:p w14:paraId="55F8419A" w14:textId="61FE4F01" w:rsidR="00E63502" w:rsidRPr="00A43B7D" w:rsidRDefault="00E63502" w:rsidP="00426A10">
      <w:pPr>
        <w:pStyle w:val="NormalWeb"/>
        <w:spacing w:before="0" w:beforeAutospacing="0" w:after="0" w:afterAutospacing="0"/>
        <w:rPr>
          <w:rFonts w:asciiTheme="minorHAnsi" w:hAnsiTheme="minorHAnsi" w:cstheme="minorHAnsi"/>
          <w:bCs/>
        </w:rPr>
      </w:pPr>
      <w:r w:rsidRPr="00A43B7D">
        <w:rPr>
          <w:rFonts w:asciiTheme="minorHAnsi" w:hAnsiTheme="minorHAnsi" w:cstheme="minorHAnsi"/>
          <w:bCs/>
        </w:rPr>
        <w:t>Rena Gatzounis</w:t>
      </w:r>
      <w:r w:rsidRPr="00A43B7D">
        <w:rPr>
          <w:rFonts w:asciiTheme="minorHAnsi" w:hAnsiTheme="minorHAnsi" w:cstheme="minorHAnsi"/>
          <w:bCs/>
        </w:rPr>
        <w:tab/>
        <w:t>(irene.gatzounis@maastrichtuniversity.nl)</w:t>
      </w:r>
    </w:p>
    <w:p w14:paraId="245CE238" w14:textId="5EB927C3" w:rsidR="00E63502" w:rsidRPr="00A43B7D" w:rsidRDefault="00E63502" w:rsidP="00426A10">
      <w:pPr>
        <w:pStyle w:val="NormalWeb"/>
        <w:spacing w:before="0" w:beforeAutospacing="0" w:after="0" w:afterAutospacing="0"/>
        <w:rPr>
          <w:rFonts w:asciiTheme="minorHAnsi" w:hAnsiTheme="minorHAnsi" w:cstheme="minorHAnsi"/>
          <w:bCs/>
        </w:rPr>
      </w:pPr>
      <w:r w:rsidRPr="00A43B7D">
        <w:rPr>
          <w:rFonts w:asciiTheme="minorHAnsi" w:hAnsiTheme="minorHAnsi" w:cstheme="minorHAnsi"/>
          <w:bCs/>
        </w:rPr>
        <w:t>Kristof Vandael</w:t>
      </w:r>
      <w:r w:rsidRPr="00A43B7D">
        <w:rPr>
          <w:rFonts w:asciiTheme="minorHAnsi" w:hAnsiTheme="minorHAnsi" w:cstheme="minorHAnsi"/>
          <w:bCs/>
        </w:rPr>
        <w:tab/>
        <w:t>(kristof.vandael@maastrichtuniversity.nl)</w:t>
      </w:r>
    </w:p>
    <w:p w14:paraId="54F729BE" w14:textId="23EE4211" w:rsidR="00E63502" w:rsidRPr="00A43B7D" w:rsidRDefault="00E63502" w:rsidP="00426A10">
      <w:pPr>
        <w:pStyle w:val="NormalWeb"/>
        <w:spacing w:before="0" w:beforeAutospacing="0" w:after="0" w:afterAutospacing="0"/>
        <w:rPr>
          <w:rFonts w:asciiTheme="minorHAnsi" w:hAnsiTheme="minorHAnsi" w:cstheme="minorHAnsi"/>
          <w:bCs/>
        </w:rPr>
      </w:pPr>
      <w:proofErr w:type="spellStart"/>
      <w:r w:rsidRPr="00A43B7D">
        <w:rPr>
          <w:rFonts w:asciiTheme="minorHAnsi" w:hAnsiTheme="minorHAnsi" w:cstheme="minorHAnsi"/>
          <w:bCs/>
        </w:rPr>
        <w:t>Mathijs</w:t>
      </w:r>
      <w:proofErr w:type="spellEnd"/>
      <w:r w:rsidRPr="00A43B7D">
        <w:rPr>
          <w:rFonts w:asciiTheme="minorHAnsi" w:hAnsiTheme="minorHAnsi" w:cstheme="minorHAnsi"/>
          <w:bCs/>
        </w:rPr>
        <w:t xml:space="preserve"> Franssen</w:t>
      </w:r>
      <w:r w:rsidRPr="00A43B7D">
        <w:rPr>
          <w:rFonts w:asciiTheme="minorHAnsi" w:hAnsiTheme="minorHAnsi" w:cstheme="minorHAnsi"/>
          <w:bCs/>
        </w:rPr>
        <w:tab/>
        <w:t>(mathijs.franssen@kuleuven.be)</w:t>
      </w:r>
    </w:p>
    <w:p w14:paraId="7D7EF412" w14:textId="30B279DF" w:rsidR="00E63502" w:rsidRPr="00A43B7D" w:rsidRDefault="00E63502" w:rsidP="00426A10">
      <w:pPr>
        <w:pStyle w:val="NormalWeb"/>
        <w:spacing w:before="0" w:beforeAutospacing="0" w:after="0" w:afterAutospacing="0"/>
        <w:rPr>
          <w:rFonts w:asciiTheme="minorHAnsi" w:hAnsiTheme="minorHAnsi" w:cstheme="minorHAnsi"/>
          <w:bCs/>
        </w:rPr>
      </w:pPr>
      <w:r w:rsidRPr="00A43B7D">
        <w:rPr>
          <w:rFonts w:asciiTheme="minorHAnsi" w:hAnsiTheme="minorHAnsi" w:cstheme="minorHAnsi"/>
          <w:bCs/>
        </w:rPr>
        <w:t>Johan Vlaeyen</w:t>
      </w:r>
      <w:r w:rsidRPr="00A43B7D">
        <w:rPr>
          <w:rFonts w:asciiTheme="minorHAnsi" w:hAnsiTheme="minorHAnsi" w:cstheme="minorHAnsi"/>
          <w:bCs/>
        </w:rPr>
        <w:tab/>
      </w:r>
      <w:r w:rsidRPr="00A43B7D">
        <w:rPr>
          <w:rFonts w:asciiTheme="minorHAnsi" w:hAnsiTheme="minorHAnsi" w:cstheme="minorHAnsi"/>
          <w:bCs/>
        </w:rPr>
        <w:tab/>
        <w:t>(</w:t>
      </w:r>
      <w:r w:rsidR="00C336BB" w:rsidRPr="00A43B7D">
        <w:rPr>
          <w:rFonts w:asciiTheme="minorHAnsi" w:hAnsiTheme="minorHAnsi" w:cstheme="minorHAnsi"/>
          <w:bCs/>
        </w:rPr>
        <w:t>j</w:t>
      </w:r>
      <w:r w:rsidRPr="00A43B7D">
        <w:rPr>
          <w:rFonts w:asciiTheme="minorHAnsi" w:hAnsiTheme="minorHAnsi" w:cstheme="minorHAnsi"/>
          <w:bCs/>
        </w:rPr>
        <w:t>ohannes.vlaeyen@kuleuven.be)</w:t>
      </w:r>
    </w:p>
    <w:p w14:paraId="43B68CF4" w14:textId="77777777" w:rsidR="002618E9" w:rsidRPr="00A43B7D" w:rsidRDefault="002618E9" w:rsidP="00426A10">
      <w:pPr>
        <w:pStyle w:val="NormalWeb"/>
        <w:spacing w:before="0" w:beforeAutospacing="0" w:after="0" w:afterAutospacing="0"/>
        <w:rPr>
          <w:rFonts w:asciiTheme="minorHAnsi" w:hAnsiTheme="minorHAnsi" w:cstheme="minorHAnsi"/>
          <w:b/>
          <w:bCs/>
        </w:rPr>
      </w:pPr>
    </w:p>
    <w:p w14:paraId="4CBBFECC" w14:textId="0E3C2657" w:rsidR="00BD201A" w:rsidRPr="00A43B7D" w:rsidRDefault="00D04760" w:rsidP="00426A10">
      <w:pPr>
        <w:pStyle w:val="NormalWeb"/>
        <w:spacing w:before="0" w:beforeAutospacing="0" w:after="0" w:afterAutospacing="0"/>
        <w:rPr>
          <w:rFonts w:asciiTheme="minorHAnsi" w:hAnsiTheme="minorHAnsi" w:cstheme="minorHAnsi"/>
        </w:rPr>
      </w:pPr>
      <w:r w:rsidRPr="00A43B7D">
        <w:rPr>
          <w:rFonts w:asciiTheme="minorHAnsi" w:hAnsiTheme="minorHAnsi" w:cstheme="minorHAnsi"/>
          <w:b/>
          <w:bCs/>
        </w:rPr>
        <w:t>KEYWORDS</w:t>
      </w:r>
      <w:bookmarkEnd w:id="2"/>
      <w:r w:rsidRPr="00A43B7D">
        <w:rPr>
          <w:rFonts w:asciiTheme="minorHAnsi" w:hAnsiTheme="minorHAnsi" w:cstheme="minorHAnsi"/>
          <w:b/>
          <w:bCs/>
        </w:rPr>
        <w:t>:</w:t>
      </w:r>
    </w:p>
    <w:p w14:paraId="16B5FEA5" w14:textId="0B5B2F56" w:rsidR="00CE25CE" w:rsidRPr="00A43B7D" w:rsidRDefault="002618E9" w:rsidP="00426A10">
      <w:pPr>
        <w:rPr>
          <w:rFonts w:asciiTheme="minorHAnsi" w:hAnsiTheme="minorHAnsi" w:cstheme="minorHAnsi"/>
          <w:color w:val="808080" w:themeColor="background1" w:themeShade="80"/>
        </w:rPr>
      </w:pPr>
      <w:r w:rsidRPr="00A43B7D">
        <w:rPr>
          <w:rFonts w:asciiTheme="minorHAnsi" w:hAnsiTheme="minorHAnsi" w:cstheme="minorHAnsi"/>
          <w:color w:val="auto"/>
        </w:rPr>
        <w:t>c</w:t>
      </w:r>
      <w:r w:rsidR="00CE25CE" w:rsidRPr="00A43B7D">
        <w:rPr>
          <w:rFonts w:asciiTheme="minorHAnsi" w:hAnsiTheme="minorHAnsi" w:cstheme="minorHAnsi"/>
          <w:color w:val="auto"/>
        </w:rPr>
        <w:t>hronic pain, fear,</w:t>
      </w:r>
      <w:r w:rsidR="006824C3" w:rsidRPr="00A43B7D">
        <w:rPr>
          <w:rFonts w:asciiTheme="minorHAnsi" w:hAnsiTheme="minorHAnsi" w:cstheme="minorHAnsi"/>
          <w:color w:val="auto"/>
        </w:rPr>
        <w:t xml:space="preserve"> acquisition,</w:t>
      </w:r>
      <w:r w:rsidR="00CE25CE" w:rsidRPr="00A43B7D">
        <w:rPr>
          <w:rFonts w:asciiTheme="minorHAnsi" w:hAnsiTheme="minorHAnsi" w:cstheme="minorHAnsi"/>
          <w:color w:val="auto"/>
        </w:rPr>
        <w:t xml:space="preserve"> generalization, </w:t>
      </w:r>
      <w:r w:rsidR="006824C3" w:rsidRPr="00A43B7D">
        <w:rPr>
          <w:rFonts w:asciiTheme="minorHAnsi" w:hAnsiTheme="minorHAnsi" w:cstheme="minorHAnsi"/>
          <w:color w:val="auto"/>
        </w:rPr>
        <w:t>extinction</w:t>
      </w:r>
      <w:r w:rsidR="008F0EB9" w:rsidRPr="00A43B7D">
        <w:rPr>
          <w:rFonts w:asciiTheme="minorHAnsi" w:hAnsiTheme="minorHAnsi" w:cstheme="minorHAnsi"/>
          <w:color w:val="auto"/>
        </w:rPr>
        <w:t xml:space="preserve"> with</w:t>
      </w:r>
      <w:r w:rsidR="006824C3" w:rsidRPr="00A43B7D">
        <w:rPr>
          <w:rFonts w:asciiTheme="minorHAnsi" w:hAnsiTheme="minorHAnsi" w:cstheme="minorHAnsi"/>
          <w:color w:val="auto"/>
        </w:rPr>
        <w:t xml:space="preserve"> </w:t>
      </w:r>
      <w:r w:rsidR="00CE25CE" w:rsidRPr="00A43B7D">
        <w:rPr>
          <w:rFonts w:asciiTheme="minorHAnsi" w:hAnsiTheme="minorHAnsi" w:cstheme="minorHAnsi"/>
          <w:color w:val="auto"/>
        </w:rPr>
        <w:t>response</w:t>
      </w:r>
      <w:r w:rsidR="00C9714E" w:rsidRPr="00A43B7D">
        <w:rPr>
          <w:rFonts w:asciiTheme="minorHAnsi" w:hAnsiTheme="minorHAnsi" w:cstheme="minorHAnsi"/>
          <w:color w:val="auto"/>
        </w:rPr>
        <w:t>-</w:t>
      </w:r>
      <w:r w:rsidR="00CE25CE" w:rsidRPr="00A43B7D">
        <w:rPr>
          <w:rFonts w:asciiTheme="minorHAnsi" w:hAnsiTheme="minorHAnsi" w:cstheme="minorHAnsi"/>
          <w:color w:val="auto"/>
        </w:rPr>
        <w:t>prevention</w:t>
      </w:r>
      <w:r w:rsidR="006824C3" w:rsidRPr="00A43B7D">
        <w:rPr>
          <w:rFonts w:asciiTheme="minorHAnsi" w:hAnsiTheme="minorHAnsi" w:cstheme="minorHAnsi"/>
          <w:color w:val="auto"/>
        </w:rPr>
        <w:t xml:space="preserve">, associative learning, </w:t>
      </w:r>
      <w:r w:rsidR="0024733A" w:rsidRPr="00A43B7D">
        <w:rPr>
          <w:rFonts w:asciiTheme="minorHAnsi" w:hAnsiTheme="minorHAnsi" w:cstheme="minorHAnsi"/>
          <w:color w:val="auto"/>
        </w:rPr>
        <w:t xml:space="preserve">instrumental </w:t>
      </w:r>
      <w:r w:rsidR="005C26BF" w:rsidRPr="00A43B7D">
        <w:rPr>
          <w:rFonts w:asciiTheme="minorHAnsi" w:hAnsiTheme="minorHAnsi" w:cstheme="minorHAnsi"/>
          <w:color w:val="auto"/>
        </w:rPr>
        <w:t>conditioning</w:t>
      </w:r>
      <w:r w:rsidR="00186FC3" w:rsidRPr="00A43B7D">
        <w:rPr>
          <w:rFonts w:asciiTheme="minorHAnsi" w:hAnsiTheme="minorHAnsi" w:cstheme="minorHAnsi"/>
          <w:color w:val="auto"/>
        </w:rPr>
        <w:t>,</w:t>
      </w:r>
      <w:r w:rsidR="00C9714E" w:rsidRPr="00A43B7D">
        <w:rPr>
          <w:rFonts w:asciiTheme="minorHAnsi" w:hAnsiTheme="minorHAnsi" w:cstheme="minorHAnsi"/>
          <w:color w:val="auto"/>
        </w:rPr>
        <w:t xml:space="preserve"> </w:t>
      </w:r>
      <w:r w:rsidR="008F0EB9" w:rsidRPr="00A43B7D">
        <w:rPr>
          <w:rFonts w:asciiTheme="minorHAnsi" w:hAnsiTheme="minorHAnsi" w:cstheme="minorHAnsi"/>
          <w:color w:val="auto"/>
        </w:rPr>
        <w:t>relapse</w:t>
      </w:r>
    </w:p>
    <w:p w14:paraId="4756AAA2" w14:textId="77777777" w:rsidR="00CE25CE" w:rsidRPr="00A43B7D" w:rsidRDefault="00CE25CE" w:rsidP="00426A10">
      <w:pPr>
        <w:pStyle w:val="NormalWeb"/>
        <w:spacing w:before="0" w:beforeAutospacing="0" w:after="0" w:afterAutospacing="0"/>
        <w:rPr>
          <w:rFonts w:asciiTheme="minorHAnsi" w:hAnsiTheme="minorHAnsi" w:cstheme="minorHAnsi"/>
          <w:color w:val="808080"/>
        </w:rPr>
      </w:pPr>
    </w:p>
    <w:p w14:paraId="366B5F44" w14:textId="34979546" w:rsidR="00C8537A" w:rsidRPr="00A43B7D" w:rsidRDefault="003971F7" w:rsidP="00426A10">
      <w:pPr>
        <w:rPr>
          <w:rFonts w:asciiTheme="minorHAnsi" w:hAnsiTheme="minorHAnsi" w:cstheme="minorHAnsi"/>
          <w:color w:val="808080" w:themeColor="background1" w:themeShade="80"/>
        </w:rPr>
      </w:pPr>
      <w:r w:rsidRPr="00A43B7D">
        <w:rPr>
          <w:rFonts w:asciiTheme="minorHAnsi" w:hAnsiTheme="minorHAnsi" w:cstheme="minorHAnsi"/>
          <w:b/>
          <w:bCs/>
        </w:rPr>
        <w:t>SUMMARY</w:t>
      </w:r>
      <w:r w:rsidR="00B32616" w:rsidRPr="00A43B7D">
        <w:rPr>
          <w:rFonts w:asciiTheme="minorHAnsi" w:hAnsiTheme="minorHAnsi" w:cstheme="minorHAnsi"/>
          <w:b/>
          <w:bCs/>
        </w:rPr>
        <w:t>:</w:t>
      </w:r>
    </w:p>
    <w:p w14:paraId="146B6A0F" w14:textId="20A4F697" w:rsidR="002618E9" w:rsidRPr="00A43B7D" w:rsidRDefault="00C8537A" w:rsidP="00426A10">
      <w:pPr>
        <w:tabs>
          <w:tab w:val="left" w:pos="0"/>
        </w:tabs>
        <w:rPr>
          <w:rFonts w:asciiTheme="minorHAnsi" w:hAnsiTheme="minorHAnsi" w:cstheme="minorHAnsi"/>
          <w:color w:val="808080" w:themeColor="background1" w:themeShade="80"/>
        </w:rPr>
      </w:pPr>
      <w:r w:rsidRPr="00A43B7D">
        <w:rPr>
          <w:rFonts w:asciiTheme="minorHAnsi" w:hAnsiTheme="minorHAnsi" w:cstheme="minorHAnsi"/>
          <w:color w:val="auto"/>
        </w:rPr>
        <w:t xml:space="preserve">Avoidance is </w:t>
      </w:r>
      <w:r w:rsidR="005E74CD" w:rsidRPr="00A43B7D">
        <w:rPr>
          <w:rFonts w:asciiTheme="minorHAnsi" w:hAnsiTheme="minorHAnsi" w:cstheme="minorHAnsi"/>
          <w:color w:val="auto"/>
        </w:rPr>
        <w:t>central to</w:t>
      </w:r>
      <w:r w:rsidRPr="00A43B7D">
        <w:rPr>
          <w:rFonts w:asciiTheme="minorHAnsi" w:hAnsiTheme="minorHAnsi" w:cstheme="minorHAnsi"/>
          <w:color w:val="auto"/>
        </w:rPr>
        <w:t xml:space="preserve"> chronic pain disability</w:t>
      </w:r>
      <w:r w:rsidR="005B58B9" w:rsidRPr="00A43B7D">
        <w:rPr>
          <w:rFonts w:asciiTheme="minorHAnsi" w:hAnsiTheme="minorHAnsi" w:cstheme="minorHAnsi"/>
          <w:color w:val="auto"/>
        </w:rPr>
        <w:t xml:space="preserve">, yet adequate paradigms for </w:t>
      </w:r>
      <w:r w:rsidR="009F53BC" w:rsidRPr="00A43B7D">
        <w:rPr>
          <w:rFonts w:asciiTheme="minorHAnsi" w:hAnsiTheme="minorHAnsi" w:cstheme="minorHAnsi"/>
          <w:color w:val="auto"/>
        </w:rPr>
        <w:t xml:space="preserve">examining </w:t>
      </w:r>
      <w:r w:rsidR="00636562" w:rsidRPr="00A43B7D">
        <w:rPr>
          <w:rFonts w:asciiTheme="minorHAnsi" w:hAnsiTheme="minorHAnsi" w:cstheme="minorHAnsi"/>
          <w:color w:val="auto"/>
        </w:rPr>
        <w:t xml:space="preserve">pain-related </w:t>
      </w:r>
      <w:r w:rsidR="009969CF" w:rsidRPr="00A43B7D">
        <w:rPr>
          <w:rFonts w:asciiTheme="minorHAnsi" w:hAnsiTheme="minorHAnsi" w:cstheme="minorHAnsi"/>
          <w:color w:val="auto"/>
        </w:rPr>
        <w:t>avoidance</w:t>
      </w:r>
      <w:r w:rsidR="009058A4" w:rsidRPr="00A43B7D">
        <w:rPr>
          <w:rFonts w:asciiTheme="minorHAnsi" w:hAnsiTheme="minorHAnsi" w:cstheme="minorHAnsi"/>
          <w:color w:val="auto"/>
        </w:rPr>
        <w:t xml:space="preserve"> are</w:t>
      </w:r>
      <w:r w:rsidR="00684E2F" w:rsidRPr="00A43B7D">
        <w:rPr>
          <w:rFonts w:asciiTheme="minorHAnsi" w:hAnsiTheme="minorHAnsi" w:cstheme="minorHAnsi"/>
          <w:color w:val="auto"/>
        </w:rPr>
        <w:t xml:space="preserve"> lacking</w:t>
      </w:r>
      <w:r w:rsidR="005B58B9" w:rsidRPr="00A43B7D">
        <w:rPr>
          <w:rFonts w:asciiTheme="minorHAnsi" w:hAnsiTheme="minorHAnsi" w:cstheme="minorHAnsi"/>
          <w:color w:val="auto"/>
        </w:rPr>
        <w:t xml:space="preserve">. </w:t>
      </w:r>
      <w:r w:rsidR="00636562" w:rsidRPr="00A43B7D">
        <w:rPr>
          <w:rFonts w:asciiTheme="minorHAnsi" w:hAnsiTheme="minorHAnsi" w:cstheme="minorHAnsi"/>
          <w:color w:val="auto"/>
        </w:rPr>
        <w:t>T</w:t>
      </w:r>
      <w:r w:rsidR="009969CF" w:rsidRPr="00A43B7D">
        <w:rPr>
          <w:rFonts w:asciiTheme="minorHAnsi" w:hAnsiTheme="minorHAnsi" w:cstheme="minorHAnsi"/>
          <w:color w:val="auto"/>
        </w:rPr>
        <w:t>herefore</w:t>
      </w:r>
      <w:r w:rsidR="00636562" w:rsidRPr="00A43B7D">
        <w:rPr>
          <w:rFonts w:asciiTheme="minorHAnsi" w:hAnsiTheme="minorHAnsi" w:cstheme="minorHAnsi"/>
          <w:color w:val="auto"/>
        </w:rPr>
        <w:t>, we</w:t>
      </w:r>
      <w:r w:rsidR="00C767EC" w:rsidRPr="00A43B7D">
        <w:rPr>
          <w:rFonts w:asciiTheme="minorHAnsi" w:hAnsiTheme="minorHAnsi" w:cstheme="minorHAnsi"/>
          <w:color w:val="auto"/>
        </w:rPr>
        <w:t xml:space="preserve"> </w:t>
      </w:r>
      <w:r w:rsidR="005E74CD" w:rsidRPr="00A43B7D">
        <w:rPr>
          <w:rFonts w:asciiTheme="minorHAnsi" w:hAnsiTheme="minorHAnsi" w:cstheme="minorHAnsi"/>
          <w:color w:val="auto"/>
        </w:rPr>
        <w:t xml:space="preserve">developed </w:t>
      </w:r>
      <w:r w:rsidR="00C767EC" w:rsidRPr="00A43B7D">
        <w:rPr>
          <w:rFonts w:asciiTheme="minorHAnsi" w:hAnsiTheme="minorHAnsi" w:cstheme="minorHAnsi"/>
          <w:color w:val="auto"/>
        </w:rPr>
        <w:t xml:space="preserve">a paradigm </w:t>
      </w:r>
      <w:r w:rsidR="009B40B6">
        <w:rPr>
          <w:rFonts w:asciiTheme="minorHAnsi" w:hAnsiTheme="minorHAnsi" w:cstheme="minorHAnsi"/>
          <w:color w:val="auto"/>
        </w:rPr>
        <w:t>that</w:t>
      </w:r>
      <w:r w:rsidR="009B40B6" w:rsidRPr="00A43B7D">
        <w:rPr>
          <w:rFonts w:asciiTheme="minorHAnsi" w:hAnsiTheme="minorHAnsi" w:cstheme="minorHAnsi"/>
          <w:color w:val="auto"/>
        </w:rPr>
        <w:t xml:space="preserve"> </w:t>
      </w:r>
      <w:r w:rsidR="005E74CD" w:rsidRPr="00A43B7D">
        <w:rPr>
          <w:rFonts w:asciiTheme="minorHAnsi" w:hAnsiTheme="minorHAnsi" w:cstheme="minorHAnsi"/>
          <w:color w:val="auto"/>
        </w:rPr>
        <w:t>allow</w:t>
      </w:r>
      <w:r w:rsidR="00947C46" w:rsidRPr="00A43B7D">
        <w:rPr>
          <w:rFonts w:asciiTheme="minorHAnsi" w:hAnsiTheme="minorHAnsi" w:cstheme="minorHAnsi"/>
          <w:color w:val="auto"/>
        </w:rPr>
        <w:t>s</w:t>
      </w:r>
      <w:r w:rsidR="005E74CD" w:rsidRPr="00A43B7D">
        <w:rPr>
          <w:rFonts w:asciiTheme="minorHAnsi" w:hAnsiTheme="minorHAnsi" w:cstheme="minorHAnsi"/>
          <w:color w:val="auto"/>
        </w:rPr>
        <w:t xml:space="preserve"> investigat</w:t>
      </w:r>
      <w:r w:rsidR="003D47C4" w:rsidRPr="00A43B7D">
        <w:rPr>
          <w:rFonts w:asciiTheme="minorHAnsi" w:hAnsiTheme="minorHAnsi" w:cstheme="minorHAnsi"/>
          <w:color w:val="auto"/>
        </w:rPr>
        <w:t xml:space="preserve">ing </w:t>
      </w:r>
      <w:r w:rsidR="00891CE8" w:rsidRPr="00A43B7D">
        <w:rPr>
          <w:rFonts w:asciiTheme="minorHAnsi" w:hAnsiTheme="minorHAnsi" w:cstheme="minorHAnsi"/>
          <w:color w:val="auto"/>
        </w:rPr>
        <w:t>how</w:t>
      </w:r>
      <w:r w:rsidR="005E74CD" w:rsidRPr="00A43B7D">
        <w:rPr>
          <w:rFonts w:asciiTheme="minorHAnsi" w:hAnsiTheme="minorHAnsi" w:cstheme="minorHAnsi"/>
          <w:color w:val="auto"/>
        </w:rPr>
        <w:t xml:space="preserve"> </w:t>
      </w:r>
      <w:r w:rsidR="005B58B9" w:rsidRPr="00A43B7D">
        <w:rPr>
          <w:rFonts w:asciiTheme="minorHAnsi" w:hAnsiTheme="minorHAnsi" w:cstheme="minorHAnsi"/>
          <w:color w:val="auto"/>
        </w:rPr>
        <w:t>pain-related avoidance</w:t>
      </w:r>
      <w:r w:rsidR="00891CE8" w:rsidRPr="00A43B7D">
        <w:rPr>
          <w:rFonts w:asciiTheme="minorHAnsi" w:hAnsiTheme="minorHAnsi" w:cstheme="minorHAnsi"/>
          <w:color w:val="auto"/>
        </w:rPr>
        <w:t xml:space="preserve"> behavior is learned</w:t>
      </w:r>
      <w:r w:rsidR="00636562" w:rsidRPr="00A43B7D">
        <w:rPr>
          <w:rFonts w:asciiTheme="minorHAnsi" w:hAnsiTheme="minorHAnsi" w:cstheme="minorHAnsi"/>
          <w:color w:val="auto"/>
        </w:rPr>
        <w:t xml:space="preserve"> (acquisition)</w:t>
      </w:r>
      <w:r w:rsidR="00155669" w:rsidRPr="00A43B7D">
        <w:rPr>
          <w:rFonts w:asciiTheme="minorHAnsi" w:hAnsiTheme="minorHAnsi" w:cstheme="minorHAnsi"/>
          <w:color w:val="auto"/>
        </w:rPr>
        <w:t xml:space="preserve">, </w:t>
      </w:r>
      <w:r w:rsidR="00CE37D0" w:rsidRPr="00A43B7D">
        <w:rPr>
          <w:rFonts w:asciiTheme="minorHAnsi" w:hAnsiTheme="minorHAnsi" w:cstheme="minorHAnsi"/>
          <w:color w:val="auto"/>
        </w:rPr>
        <w:t xml:space="preserve">spreads to other stimuli </w:t>
      </w:r>
      <w:r w:rsidR="00636562" w:rsidRPr="00A43B7D">
        <w:rPr>
          <w:rFonts w:asciiTheme="minorHAnsi" w:hAnsiTheme="minorHAnsi" w:cstheme="minorHAnsi"/>
          <w:color w:val="auto"/>
        </w:rPr>
        <w:t>(</w:t>
      </w:r>
      <w:r w:rsidR="00155669" w:rsidRPr="00A43B7D">
        <w:rPr>
          <w:rFonts w:asciiTheme="minorHAnsi" w:hAnsiTheme="minorHAnsi" w:cstheme="minorHAnsi"/>
          <w:color w:val="auto"/>
        </w:rPr>
        <w:t>generalization</w:t>
      </w:r>
      <w:r w:rsidR="00636562" w:rsidRPr="00A43B7D">
        <w:rPr>
          <w:rFonts w:asciiTheme="minorHAnsi" w:hAnsiTheme="minorHAnsi" w:cstheme="minorHAnsi"/>
          <w:color w:val="auto"/>
        </w:rPr>
        <w:t>), can be mitigated (</w:t>
      </w:r>
      <w:r w:rsidR="00155669" w:rsidRPr="00A43B7D">
        <w:rPr>
          <w:rFonts w:asciiTheme="minorHAnsi" w:hAnsiTheme="minorHAnsi" w:cstheme="minorHAnsi"/>
          <w:color w:val="auto"/>
        </w:rPr>
        <w:t>extinction</w:t>
      </w:r>
      <w:r w:rsidR="00636562" w:rsidRPr="00A43B7D">
        <w:rPr>
          <w:rFonts w:asciiTheme="minorHAnsi" w:hAnsiTheme="minorHAnsi" w:cstheme="minorHAnsi"/>
          <w:color w:val="auto"/>
        </w:rPr>
        <w:t>)</w:t>
      </w:r>
      <w:r w:rsidR="00305E3F" w:rsidRPr="00A43B7D">
        <w:rPr>
          <w:rFonts w:asciiTheme="minorHAnsi" w:hAnsiTheme="minorHAnsi" w:cstheme="minorHAnsi"/>
          <w:color w:val="auto"/>
        </w:rPr>
        <w:t xml:space="preserve">, and </w:t>
      </w:r>
      <w:r w:rsidR="00CC089C" w:rsidRPr="00A43B7D">
        <w:rPr>
          <w:rFonts w:asciiTheme="minorHAnsi" w:hAnsiTheme="minorHAnsi" w:cstheme="minorHAnsi"/>
          <w:color w:val="auto"/>
        </w:rPr>
        <w:t xml:space="preserve">how it may </w:t>
      </w:r>
      <w:r w:rsidR="00305E3F" w:rsidRPr="00A43B7D">
        <w:rPr>
          <w:rFonts w:asciiTheme="minorHAnsi" w:hAnsiTheme="minorHAnsi" w:cstheme="minorHAnsi"/>
          <w:color w:val="auto"/>
        </w:rPr>
        <w:t>subsequently re-emerge (spontaneous recovery)</w:t>
      </w:r>
      <w:r w:rsidR="00C767EC" w:rsidRPr="00A43B7D">
        <w:rPr>
          <w:rFonts w:asciiTheme="minorHAnsi" w:hAnsiTheme="minorHAnsi" w:cstheme="minorHAnsi"/>
          <w:color w:val="auto"/>
        </w:rPr>
        <w:t>.</w:t>
      </w:r>
      <w:bookmarkStart w:id="3" w:name="Long_Abstract"/>
    </w:p>
    <w:p w14:paraId="2D5ACBB6" w14:textId="77777777" w:rsidR="002618E9" w:rsidRPr="00A43B7D" w:rsidRDefault="002618E9" w:rsidP="00426A10">
      <w:pPr>
        <w:tabs>
          <w:tab w:val="left" w:pos="0"/>
        </w:tabs>
        <w:rPr>
          <w:rFonts w:asciiTheme="minorHAnsi" w:hAnsiTheme="minorHAnsi" w:cstheme="minorHAnsi"/>
          <w:color w:val="808080" w:themeColor="background1" w:themeShade="80"/>
        </w:rPr>
      </w:pPr>
    </w:p>
    <w:p w14:paraId="4F152A4C" w14:textId="11E6DCEC" w:rsidR="00B32616" w:rsidRPr="00A43B7D" w:rsidRDefault="00B32616" w:rsidP="00426A10">
      <w:pPr>
        <w:tabs>
          <w:tab w:val="left" w:pos="0"/>
        </w:tabs>
        <w:rPr>
          <w:rFonts w:asciiTheme="minorHAnsi" w:hAnsiTheme="minorHAnsi" w:cstheme="minorHAnsi"/>
          <w:color w:val="808080" w:themeColor="background1" w:themeShade="80"/>
        </w:rPr>
      </w:pPr>
      <w:r w:rsidRPr="00A43B7D">
        <w:rPr>
          <w:rFonts w:asciiTheme="minorHAnsi" w:hAnsiTheme="minorHAnsi" w:cstheme="minorHAnsi"/>
          <w:b/>
          <w:bCs/>
        </w:rPr>
        <w:t>ABSTRACT</w:t>
      </w:r>
      <w:bookmarkEnd w:id="3"/>
      <w:r w:rsidRPr="00A43B7D">
        <w:rPr>
          <w:rFonts w:asciiTheme="minorHAnsi" w:hAnsiTheme="minorHAnsi" w:cstheme="minorHAnsi"/>
          <w:b/>
          <w:bCs/>
        </w:rPr>
        <w:t>:</w:t>
      </w:r>
    </w:p>
    <w:p w14:paraId="6656B369" w14:textId="3FD13D06" w:rsidR="002618E9" w:rsidRPr="00A43B7D" w:rsidRDefault="004D351A" w:rsidP="00426A10">
      <w:pPr>
        <w:tabs>
          <w:tab w:val="left" w:pos="0"/>
        </w:tabs>
        <w:rPr>
          <w:rFonts w:asciiTheme="minorHAnsi" w:hAnsiTheme="minorHAnsi" w:cstheme="minorHAnsi"/>
          <w:color w:val="auto"/>
        </w:rPr>
      </w:pPr>
      <w:r w:rsidRPr="00A43B7D">
        <w:rPr>
          <w:rFonts w:asciiTheme="minorHAnsi" w:hAnsiTheme="minorHAnsi" w:cstheme="minorHAnsi"/>
          <w:color w:val="auto"/>
        </w:rPr>
        <w:t>Avoidance</w:t>
      </w:r>
      <w:r w:rsidR="00334B81" w:rsidRPr="00A43B7D">
        <w:rPr>
          <w:rFonts w:asciiTheme="minorHAnsi" w:hAnsiTheme="minorHAnsi" w:cstheme="minorHAnsi"/>
          <w:color w:val="auto"/>
        </w:rPr>
        <w:t xml:space="preserve"> behavior</w:t>
      </w:r>
      <w:r w:rsidRPr="00A43B7D">
        <w:rPr>
          <w:rFonts w:asciiTheme="minorHAnsi" w:hAnsiTheme="minorHAnsi" w:cstheme="minorHAnsi"/>
          <w:color w:val="auto"/>
        </w:rPr>
        <w:t xml:space="preserve"> is a key contributor </w:t>
      </w:r>
      <w:r w:rsidR="00771DCB" w:rsidRPr="00A43B7D">
        <w:rPr>
          <w:rFonts w:asciiTheme="minorHAnsi" w:hAnsiTheme="minorHAnsi" w:cstheme="minorHAnsi"/>
          <w:color w:val="auto"/>
        </w:rPr>
        <w:t>to</w:t>
      </w:r>
      <w:r w:rsidR="005559D0" w:rsidRPr="00A43B7D">
        <w:rPr>
          <w:rFonts w:asciiTheme="minorHAnsi" w:hAnsiTheme="minorHAnsi" w:cstheme="minorHAnsi"/>
          <w:color w:val="auto"/>
        </w:rPr>
        <w:t xml:space="preserve"> the transition from acute pain </w:t>
      </w:r>
      <w:r w:rsidRPr="00A43B7D">
        <w:rPr>
          <w:rFonts w:asciiTheme="minorHAnsi" w:hAnsiTheme="minorHAnsi" w:cstheme="minorHAnsi"/>
          <w:color w:val="auto"/>
        </w:rPr>
        <w:t>to chronic pain disability</w:t>
      </w:r>
      <w:r w:rsidR="00E7345E" w:rsidRPr="00A43B7D">
        <w:rPr>
          <w:rFonts w:asciiTheme="minorHAnsi" w:hAnsiTheme="minorHAnsi" w:cstheme="minorHAnsi"/>
          <w:color w:val="auto"/>
        </w:rPr>
        <w:t>. Yet, there has been</w:t>
      </w:r>
      <w:r w:rsidRPr="00A43B7D">
        <w:rPr>
          <w:rFonts w:asciiTheme="minorHAnsi" w:hAnsiTheme="minorHAnsi" w:cstheme="minorHAnsi"/>
          <w:color w:val="auto"/>
        </w:rPr>
        <w:t xml:space="preserve"> a </w:t>
      </w:r>
      <w:r w:rsidR="009969CF" w:rsidRPr="00A43B7D">
        <w:rPr>
          <w:rFonts w:asciiTheme="minorHAnsi" w:hAnsiTheme="minorHAnsi" w:cstheme="minorHAnsi"/>
          <w:color w:val="auto"/>
        </w:rPr>
        <w:t>lack</w:t>
      </w:r>
      <w:r w:rsidRPr="00A43B7D">
        <w:rPr>
          <w:rFonts w:asciiTheme="minorHAnsi" w:hAnsiTheme="minorHAnsi" w:cstheme="minorHAnsi"/>
          <w:color w:val="auto"/>
        </w:rPr>
        <w:t xml:space="preserve"> </w:t>
      </w:r>
      <w:r w:rsidR="009969CF" w:rsidRPr="00A43B7D">
        <w:rPr>
          <w:rFonts w:asciiTheme="minorHAnsi" w:hAnsiTheme="minorHAnsi" w:cstheme="minorHAnsi"/>
          <w:color w:val="auto"/>
        </w:rPr>
        <w:t>of</w:t>
      </w:r>
      <w:r w:rsidRPr="00A43B7D">
        <w:rPr>
          <w:rFonts w:asciiTheme="minorHAnsi" w:hAnsiTheme="minorHAnsi" w:cstheme="minorHAnsi"/>
          <w:color w:val="auto"/>
        </w:rPr>
        <w:t xml:space="preserve"> ecologically valid paradigms </w:t>
      </w:r>
      <w:r w:rsidR="005559D0" w:rsidRPr="00A43B7D">
        <w:rPr>
          <w:rFonts w:asciiTheme="minorHAnsi" w:hAnsiTheme="minorHAnsi" w:cstheme="minorHAnsi"/>
          <w:color w:val="auto"/>
        </w:rPr>
        <w:t>to</w:t>
      </w:r>
      <w:r w:rsidRPr="00A43B7D">
        <w:rPr>
          <w:rFonts w:asciiTheme="minorHAnsi" w:hAnsiTheme="minorHAnsi" w:cstheme="minorHAnsi"/>
          <w:color w:val="auto"/>
        </w:rPr>
        <w:t xml:space="preserve"> </w:t>
      </w:r>
      <w:r w:rsidR="003D579C" w:rsidRPr="00A43B7D">
        <w:rPr>
          <w:rFonts w:asciiTheme="minorHAnsi" w:hAnsiTheme="minorHAnsi" w:cstheme="minorHAnsi"/>
          <w:color w:val="auto"/>
        </w:rPr>
        <w:t>e</w:t>
      </w:r>
      <w:r w:rsidR="00CA4323" w:rsidRPr="00A43B7D">
        <w:rPr>
          <w:rFonts w:asciiTheme="minorHAnsi" w:hAnsiTheme="minorHAnsi" w:cstheme="minorHAnsi"/>
          <w:color w:val="auto"/>
        </w:rPr>
        <w:t>xperimental</w:t>
      </w:r>
      <w:r w:rsidR="00EE103B" w:rsidRPr="00A43B7D">
        <w:rPr>
          <w:rFonts w:asciiTheme="minorHAnsi" w:hAnsiTheme="minorHAnsi" w:cstheme="minorHAnsi"/>
          <w:color w:val="auto"/>
        </w:rPr>
        <w:t>ly</w:t>
      </w:r>
      <w:r w:rsidR="00CA4323" w:rsidRPr="00A43B7D">
        <w:rPr>
          <w:rFonts w:asciiTheme="minorHAnsi" w:hAnsiTheme="minorHAnsi" w:cstheme="minorHAnsi"/>
          <w:color w:val="auto"/>
        </w:rPr>
        <w:t xml:space="preserve"> investigat</w:t>
      </w:r>
      <w:r w:rsidR="005559D0" w:rsidRPr="00A43B7D">
        <w:rPr>
          <w:rFonts w:asciiTheme="minorHAnsi" w:hAnsiTheme="minorHAnsi" w:cstheme="minorHAnsi"/>
          <w:color w:val="auto"/>
        </w:rPr>
        <w:t>e</w:t>
      </w:r>
      <w:r w:rsidR="00CA4323" w:rsidRPr="00A43B7D">
        <w:rPr>
          <w:rFonts w:asciiTheme="minorHAnsi" w:hAnsiTheme="minorHAnsi" w:cstheme="minorHAnsi"/>
          <w:color w:val="auto"/>
        </w:rPr>
        <w:t xml:space="preserve"> </w:t>
      </w:r>
      <w:r w:rsidRPr="00A43B7D">
        <w:rPr>
          <w:rFonts w:asciiTheme="minorHAnsi" w:hAnsiTheme="minorHAnsi" w:cstheme="minorHAnsi"/>
          <w:color w:val="auto"/>
        </w:rPr>
        <w:t>pain-</w:t>
      </w:r>
      <w:r w:rsidR="005559D0" w:rsidRPr="00A43B7D">
        <w:rPr>
          <w:rFonts w:asciiTheme="minorHAnsi" w:hAnsiTheme="minorHAnsi" w:cstheme="minorHAnsi"/>
          <w:color w:val="auto"/>
        </w:rPr>
        <w:t xml:space="preserve">related </w:t>
      </w:r>
      <w:r w:rsidRPr="00A43B7D">
        <w:rPr>
          <w:rFonts w:asciiTheme="minorHAnsi" w:hAnsiTheme="minorHAnsi" w:cstheme="minorHAnsi"/>
          <w:color w:val="auto"/>
        </w:rPr>
        <w:t xml:space="preserve">avoidance. To fill this gap, </w:t>
      </w:r>
      <w:r w:rsidR="005559D0" w:rsidRPr="00A43B7D">
        <w:rPr>
          <w:rFonts w:asciiTheme="minorHAnsi" w:hAnsiTheme="minorHAnsi" w:cstheme="minorHAnsi"/>
          <w:color w:val="auto"/>
        </w:rPr>
        <w:t xml:space="preserve">we developed </w:t>
      </w:r>
      <w:r w:rsidRPr="00A43B7D">
        <w:rPr>
          <w:rFonts w:asciiTheme="minorHAnsi" w:hAnsiTheme="minorHAnsi" w:cstheme="minorHAnsi"/>
          <w:color w:val="auto"/>
        </w:rPr>
        <w:t>a paradigm</w:t>
      </w:r>
      <w:r w:rsidR="003D579C" w:rsidRPr="00A43B7D">
        <w:rPr>
          <w:rFonts w:asciiTheme="minorHAnsi" w:hAnsiTheme="minorHAnsi" w:cstheme="minorHAnsi"/>
          <w:color w:val="auto"/>
        </w:rPr>
        <w:t xml:space="preserve"> </w:t>
      </w:r>
      <w:r w:rsidR="000F7225" w:rsidRPr="00A43B7D">
        <w:rPr>
          <w:rFonts w:asciiTheme="minorHAnsi" w:hAnsiTheme="minorHAnsi" w:cstheme="minorHAnsi"/>
          <w:color w:val="auto"/>
        </w:rPr>
        <w:t>(the robotic arm-reaching paradigm)</w:t>
      </w:r>
      <w:r w:rsidR="006D5C48" w:rsidRPr="00A43B7D">
        <w:rPr>
          <w:rFonts w:asciiTheme="minorHAnsi" w:hAnsiTheme="minorHAnsi" w:cstheme="minorHAnsi"/>
          <w:color w:val="auto"/>
        </w:rPr>
        <w:t xml:space="preserve"> </w:t>
      </w:r>
      <w:r w:rsidR="000A609C" w:rsidRPr="00A43B7D">
        <w:rPr>
          <w:rFonts w:asciiTheme="minorHAnsi" w:hAnsiTheme="minorHAnsi" w:cstheme="minorHAnsi"/>
          <w:color w:val="auto"/>
        </w:rPr>
        <w:t>to</w:t>
      </w:r>
      <w:r w:rsidRPr="00A43B7D">
        <w:rPr>
          <w:rFonts w:asciiTheme="minorHAnsi" w:hAnsiTheme="minorHAnsi" w:cstheme="minorHAnsi"/>
          <w:color w:val="auto"/>
        </w:rPr>
        <w:t xml:space="preserve"> investigat</w:t>
      </w:r>
      <w:r w:rsidR="000A609C" w:rsidRPr="00A43B7D">
        <w:rPr>
          <w:rFonts w:asciiTheme="minorHAnsi" w:hAnsiTheme="minorHAnsi" w:cstheme="minorHAnsi"/>
          <w:color w:val="auto"/>
        </w:rPr>
        <w:t>e</w:t>
      </w:r>
      <w:r w:rsidRPr="00A43B7D">
        <w:rPr>
          <w:rFonts w:asciiTheme="minorHAnsi" w:hAnsiTheme="minorHAnsi" w:cstheme="minorHAnsi"/>
          <w:color w:val="auto"/>
        </w:rPr>
        <w:t xml:space="preserve"> the mechanisms underlying the </w:t>
      </w:r>
      <w:r w:rsidR="005559D0" w:rsidRPr="00A43B7D">
        <w:rPr>
          <w:rFonts w:asciiTheme="minorHAnsi" w:hAnsiTheme="minorHAnsi" w:cstheme="minorHAnsi"/>
          <w:color w:val="auto"/>
        </w:rPr>
        <w:t xml:space="preserve">development </w:t>
      </w:r>
      <w:r w:rsidRPr="00A43B7D">
        <w:rPr>
          <w:rFonts w:asciiTheme="minorHAnsi" w:hAnsiTheme="minorHAnsi" w:cstheme="minorHAnsi"/>
          <w:color w:val="auto"/>
        </w:rPr>
        <w:t>of pain-</w:t>
      </w:r>
      <w:r w:rsidR="005559D0" w:rsidRPr="00A43B7D">
        <w:rPr>
          <w:rFonts w:asciiTheme="minorHAnsi" w:hAnsiTheme="minorHAnsi" w:cstheme="minorHAnsi"/>
          <w:color w:val="auto"/>
        </w:rPr>
        <w:t xml:space="preserve">related </w:t>
      </w:r>
      <w:r w:rsidRPr="00A43B7D">
        <w:rPr>
          <w:rFonts w:asciiTheme="minorHAnsi" w:hAnsiTheme="minorHAnsi" w:cstheme="minorHAnsi"/>
          <w:color w:val="auto"/>
        </w:rPr>
        <w:t>avoidance</w:t>
      </w:r>
      <w:r w:rsidR="005559D0" w:rsidRPr="00A43B7D">
        <w:rPr>
          <w:rFonts w:asciiTheme="minorHAnsi" w:hAnsiTheme="minorHAnsi" w:cstheme="minorHAnsi"/>
          <w:color w:val="auto"/>
        </w:rPr>
        <w:t xml:space="preserve"> behavior</w:t>
      </w:r>
      <w:r w:rsidRPr="00A43B7D">
        <w:rPr>
          <w:rFonts w:asciiTheme="minorHAnsi" w:hAnsiTheme="minorHAnsi" w:cstheme="minorHAnsi"/>
          <w:color w:val="auto"/>
        </w:rPr>
        <w:t>.</w:t>
      </w:r>
      <w:r w:rsidR="000D60FF" w:rsidRPr="00A43B7D">
        <w:rPr>
          <w:rFonts w:asciiTheme="minorHAnsi" w:hAnsiTheme="minorHAnsi" w:cstheme="minorHAnsi"/>
          <w:color w:val="auto"/>
        </w:rPr>
        <w:t xml:space="preserve"> </w:t>
      </w:r>
      <w:r w:rsidR="00A427B4" w:rsidRPr="00A43B7D">
        <w:rPr>
          <w:rFonts w:asciiTheme="minorHAnsi" w:hAnsiTheme="minorHAnsi" w:cstheme="minorHAnsi"/>
          <w:color w:val="auto"/>
        </w:rPr>
        <w:t>E</w:t>
      </w:r>
      <w:r w:rsidR="005559D0" w:rsidRPr="00A43B7D">
        <w:rPr>
          <w:rFonts w:asciiTheme="minorHAnsi" w:hAnsiTheme="minorHAnsi" w:cstheme="minorHAnsi"/>
          <w:color w:val="auto"/>
        </w:rPr>
        <w:t xml:space="preserve">xisting </w:t>
      </w:r>
      <w:r w:rsidR="009E1897" w:rsidRPr="00A43B7D">
        <w:rPr>
          <w:rFonts w:asciiTheme="minorHAnsi" w:hAnsiTheme="minorHAnsi" w:cstheme="minorHAnsi"/>
          <w:color w:val="auto"/>
        </w:rPr>
        <w:t xml:space="preserve">avoidance </w:t>
      </w:r>
      <w:r w:rsidRPr="00A43B7D">
        <w:rPr>
          <w:rFonts w:asciiTheme="minorHAnsi" w:hAnsiTheme="minorHAnsi" w:cstheme="minorHAnsi"/>
          <w:color w:val="auto"/>
        </w:rPr>
        <w:t>paradigms</w:t>
      </w:r>
      <w:r w:rsidR="005559D0" w:rsidRPr="00A43B7D">
        <w:rPr>
          <w:rFonts w:asciiTheme="minorHAnsi" w:hAnsiTheme="minorHAnsi" w:cstheme="minorHAnsi"/>
          <w:color w:val="auto"/>
        </w:rPr>
        <w:t xml:space="preserve"> (mostly in the context of anxiety research)</w:t>
      </w:r>
      <w:r w:rsidR="00A427B4" w:rsidRPr="00A43B7D">
        <w:rPr>
          <w:rFonts w:asciiTheme="minorHAnsi" w:hAnsiTheme="minorHAnsi" w:cstheme="minorHAnsi"/>
          <w:color w:val="auto"/>
        </w:rPr>
        <w:t xml:space="preserve"> have </w:t>
      </w:r>
      <w:r w:rsidR="00B05EC6" w:rsidRPr="00A43B7D">
        <w:rPr>
          <w:rFonts w:asciiTheme="minorHAnsi" w:hAnsiTheme="minorHAnsi" w:cstheme="minorHAnsi"/>
          <w:color w:val="auto"/>
        </w:rPr>
        <w:t xml:space="preserve">often </w:t>
      </w:r>
      <w:r w:rsidR="00FA5354" w:rsidRPr="00A43B7D">
        <w:rPr>
          <w:rFonts w:asciiTheme="minorHAnsi" w:hAnsiTheme="minorHAnsi" w:cstheme="minorHAnsi"/>
          <w:color w:val="auto"/>
        </w:rPr>
        <w:t>operationalize</w:t>
      </w:r>
      <w:r w:rsidR="00A427B4" w:rsidRPr="00A43B7D">
        <w:rPr>
          <w:rFonts w:asciiTheme="minorHAnsi" w:hAnsiTheme="minorHAnsi" w:cstheme="minorHAnsi"/>
          <w:color w:val="auto"/>
        </w:rPr>
        <w:t>d</w:t>
      </w:r>
      <w:r w:rsidR="00FA5354" w:rsidRPr="00A43B7D">
        <w:rPr>
          <w:rFonts w:asciiTheme="minorHAnsi" w:hAnsiTheme="minorHAnsi" w:cstheme="minorHAnsi"/>
          <w:color w:val="auto"/>
        </w:rPr>
        <w:t xml:space="preserve"> </w:t>
      </w:r>
      <w:r w:rsidRPr="00A43B7D">
        <w:rPr>
          <w:rFonts w:asciiTheme="minorHAnsi" w:hAnsiTheme="minorHAnsi" w:cstheme="minorHAnsi"/>
          <w:color w:val="auto"/>
        </w:rPr>
        <w:t>avoidance</w:t>
      </w:r>
      <w:r w:rsidR="009E1897" w:rsidRPr="00A43B7D">
        <w:rPr>
          <w:rFonts w:asciiTheme="minorHAnsi" w:hAnsiTheme="minorHAnsi" w:cstheme="minorHAnsi"/>
          <w:color w:val="auto"/>
        </w:rPr>
        <w:t xml:space="preserve"> as an experimenter-instructed</w:t>
      </w:r>
      <w:r w:rsidR="00E7345E" w:rsidRPr="00A43B7D">
        <w:rPr>
          <w:rFonts w:asciiTheme="minorHAnsi" w:hAnsiTheme="minorHAnsi" w:cstheme="minorHAnsi"/>
          <w:color w:val="auto"/>
        </w:rPr>
        <w:t>, low-cost</w:t>
      </w:r>
      <w:r w:rsidR="009E1897" w:rsidRPr="00A43B7D">
        <w:rPr>
          <w:rFonts w:asciiTheme="minorHAnsi" w:hAnsiTheme="minorHAnsi" w:cstheme="minorHAnsi"/>
          <w:color w:val="auto"/>
        </w:rPr>
        <w:t xml:space="preserve"> </w:t>
      </w:r>
      <w:r w:rsidR="003D47C4" w:rsidRPr="00A43B7D">
        <w:rPr>
          <w:rFonts w:asciiTheme="minorHAnsi" w:hAnsiTheme="minorHAnsi" w:cstheme="minorHAnsi"/>
          <w:color w:val="auto"/>
        </w:rPr>
        <w:t>response</w:t>
      </w:r>
      <w:r w:rsidR="00721C28" w:rsidRPr="00A43B7D">
        <w:rPr>
          <w:rFonts w:asciiTheme="minorHAnsi" w:hAnsiTheme="minorHAnsi" w:cstheme="minorHAnsi"/>
          <w:color w:val="auto"/>
        </w:rPr>
        <w:t>,</w:t>
      </w:r>
      <w:r w:rsidR="005559D0" w:rsidRPr="00A43B7D">
        <w:rPr>
          <w:rFonts w:asciiTheme="minorHAnsi" w:hAnsiTheme="minorHAnsi" w:cstheme="minorHAnsi"/>
          <w:color w:val="auto"/>
        </w:rPr>
        <w:t xml:space="preserve"> superimposed on </w:t>
      </w:r>
      <w:r w:rsidR="00244B03" w:rsidRPr="00A43B7D">
        <w:rPr>
          <w:rFonts w:asciiTheme="minorHAnsi" w:hAnsiTheme="minorHAnsi" w:cstheme="minorHAnsi"/>
          <w:color w:val="auto"/>
        </w:rPr>
        <w:t>stimuli</w:t>
      </w:r>
      <w:r w:rsidR="005559D0" w:rsidRPr="00A43B7D">
        <w:rPr>
          <w:rFonts w:asciiTheme="minorHAnsi" w:hAnsiTheme="minorHAnsi" w:cstheme="minorHAnsi"/>
          <w:color w:val="auto"/>
        </w:rPr>
        <w:t xml:space="preserve"> </w:t>
      </w:r>
      <w:r w:rsidR="00A427B4" w:rsidRPr="00A43B7D">
        <w:rPr>
          <w:rFonts w:asciiTheme="minorHAnsi" w:hAnsiTheme="minorHAnsi" w:cstheme="minorHAnsi"/>
          <w:color w:val="auto"/>
        </w:rPr>
        <w:t xml:space="preserve">associated with threat during </w:t>
      </w:r>
      <w:r w:rsidR="005559D0" w:rsidRPr="00A43B7D">
        <w:rPr>
          <w:rFonts w:asciiTheme="minorHAnsi" w:hAnsiTheme="minorHAnsi" w:cstheme="minorHAnsi"/>
          <w:color w:val="auto"/>
        </w:rPr>
        <w:t>a Pavlovian fear conditioning procedure</w:t>
      </w:r>
      <w:r w:rsidR="00A427B4" w:rsidRPr="00A43B7D">
        <w:rPr>
          <w:rFonts w:asciiTheme="minorHAnsi" w:hAnsiTheme="minorHAnsi" w:cstheme="minorHAnsi"/>
          <w:color w:val="auto"/>
        </w:rPr>
        <w:t>. In contrast</w:t>
      </w:r>
      <w:r w:rsidR="005559D0" w:rsidRPr="00A43B7D">
        <w:rPr>
          <w:rFonts w:asciiTheme="minorHAnsi" w:hAnsiTheme="minorHAnsi" w:cstheme="minorHAnsi"/>
          <w:color w:val="auto"/>
        </w:rPr>
        <w:t xml:space="preserve">, </w:t>
      </w:r>
      <w:r w:rsidR="00FA5354" w:rsidRPr="00A43B7D">
        <w:rPr>
          <w:rFonts w:asciiTheme="minorHAnsi" w:hAnsiTheme="minorHAnsi" w:cstheme="minorHAnsi"/>
          <w:color w:val="auto"/>
        </w:rPr>
        <w:t>t</w:t>
      </w:r>
      <w:r w:rsidR="009E1897" w:rsidRPr="00A43B7D">
        <w:rPr>
          <w:rFonts w:asciiTheme="minorHAnsi" w:hAnsiTheme="minorHAnsi" w:cstheme="minorHAnsi"/>
          <w:color w:val="auto"/>
        </w:rPr>
        <w:t xml:space="preserve">he current method offers </w:t>
      </w:r>
      <w:r w:rsidRPr="00A43B7D">
        <w:rPr>
          <w:rFonts w:asciiTheme="minorHAnsi" w:hAnsiTheme="minorHAnsi" w:cstheme="minorHAnsi"/>
          <w:color w:val="auto"/>
        </w:rPr>
        <w:t>increased</w:t>
      </w:r>
      <w:r w:rsidR="009E1897" w:rsidRPr="00A43B7D">
        <w:rPr>
          <w:rFonts w:asciiTheme="minorHAnsi" w:hAnsiTheme="minorHAnsi" w:cstheme="minorHAnsi"/>
          <w:color w:val="auto"/>
        </w:rPr>
        <w:t xml:space="preserve"> ecological validity </w:t>
      </w:r>
      <w:r w:rsidRPr="00A43B7D">
        <w:rPr>
          <w:rFonts w:asciiTheme="minorHAnsi" w:hAnsiTheme="minorHAnsi" w:cstheme="minorHAnsi"/>
          <w:color w:val="auto"/>
        </w:rPr>
        <w:t xml:space="preserve">in terms of </w:t>
      </w:r>
      <w:r w:rsidR="009E1897" w:rsidRPr="00A43B7D">
        <w:rPr>
          <w:rFonts w:asciiTheme="minorHAnsi" w:hAnsiTheme="minorHAnsi" w:cstheme="minorHAnsi"/>
          <w:color w:val="auto"/>
        </w:rPr>
        <w:t xml:space="preserve">instrumental </w:t>
      </w:r>
      <w:r w:rsidR="00E7345E" w:rsidRPr="00A43B7D">
        <w:rPr>
          <w:rFonts w:asciiTheme="minorHAnsi" w:hAnsiTheme="minorHAnsi" w:cstheme="minorHAnsi"/>
          <w:color w:val="auto"/>
        </w:rPr>
        <w:t>learning (</w:t>
      </w:r>
      <w:r w:rsidR="009E1897" w:rsidRPr="00A43B7D">
        <w:rPr>
          <w:rFonts w:asciiTheme="minorHAnsi" w:hAnsiTheme="minorHAnsi" w:cstheme="minorHAnsi"/>
          <w:iCs/>
          <w:color w:val="auto"/>
        </w:rPr>
        <w:t>acquisition</w:t>
      </w:r>
      <w:r w:rsidR="00E7345E" w:rsidRPr="00A43B7D">
        <w:rPr>
          <w:rFonts w:asciiTheme="minorHAnsi" w:hAnsiTheme="minorHAnsi" w:cstheme="minorHAnsi"/>
          <w:color w:val="auto"/>
        </w:rPr>
        <w:t>)</w:t>
      </w:r>
      <w:r w:rsidR="009E1897" w:rsidRPr="00A43B7D">
        <w:rPr>
          <w:rFonts w:asciiTheme="minorHAnsi" w:hAnsiTheme="minorHAnsi" w:cstheme="minorHAnsi"/>
          <w:color w:val="auto"/>
        </w:rPr>
        <w:t xml:space="preserve"> of avoidance, and</w:t>
      </w:r>
      <w:r w:rsidR="00721C28" w:rsidRPr="00A43B7D">
        <w:rPr>
          <w:rFonts w:asciiTheme="minorHAnsi" w:hAnsiTheme="minorHAnsi" w:cstheme="minorHAnsi"/>
          <w:color w:val="auto"/>
        </w:rPr>
        <w:t xml:space="preserve"> by</w:t>
      </w:r>
      <w:r w:rsidR="009969CF" w:rsidRPr="00A43B7D">
        <w:rPr>
          <w:rFonts w:asciiTheme="minorHAnsi" w:hAnsiTheme="minorHAnsi" w:cstheme="minorHAnsi"/>
          <w:color w:val="auto"/>
        </w:rPr>
        <w:t xml:space="preserve"> </w:t>
      </w:r>
      <w:r w:rsidR="00244B03" w:rsidRPr="00A43B7D">
        <w:rPr>
          <w:rFonts w:asciiTheme="minorHAnsi" w:hAnsiTheme="minorHAnsi" w:cstheme="minorHAnsi"/>
          <w:color w:val="auto"/>
        </w:rPr>
        <w:t xml:space="preserve">adding a </w:t>
      </w:r>
      <w:r w:rsidR="009E1897" w:rsidRPr="00A43B7D">
        <w:rPr>
          <w:rFonts w:asciiTheme="minorHAnsi" w:hAnsiTheme="minorHAnsi" w:cstheme="minorHAnsi"/>
          <w:color w:val="auto"/>
        </w:rPr>
        <w:t>cost</w:t>
      </w:r>
      <w:r w:rsidR="00EE103B" w:rsidRPr="00A43B7D">
        <w:rPr>
          <w:rFonts w:asciiTheme="minorHAnsi" w:hAnsiTheme="minorHAnsi" w:cstheme="minorHAnsi"/>
          <w:color w:val="auto"/>
        </w:rPr>
        <w:t xml:space="preserve"> to the</w:t>
      </w:r>
      <w:r w:rsidR="009E1897" w:rsidRPr="00A43B7D">
        <w:rPr>
          <w:rFonts w:asciiTheme="minorHAnsi" w:hAnsiTheme="minorHAnsi" w:cstheme="minorHAnsi"/>
          <w:color w:val="auto"/>
        </w:rPr>
        <w:t xml:space="preserve"> avoidance</w:t>
      </w:r>
      <w:r w:rsidR="003D47C4" w:rsidRPr="00A43B7D">
        <w:rPr>
          <w:rFonts w:asciiTheme="minorHAnsi" w:hAnsiTheme="minorHAnsi" w:cstheme="minorHAnsi"/>
          <w:color w:val="auto"/>
        </w:rPr>
        <w:t xml:space="preserve"> </w:t>
      </w:r>
      <w:r w:rsidR="009E1897" w:rsidRPr="00A43B7D">
        <w:rPr>
          <w:rFonts w:asciiTheme="minorHAnsi" w:hAnsiTheme="minorHAnsi" w:cstheme="minorHAnsi"/>
          <w:color w:val="auto"/>
        </w:rPr>
        <w:t xml:space="preserve">response. </w:t>
      </w:r>
      <w:r w:rsidR="00B9668D" w:rsidRPr="00A43B7D">
        <w:rPr>
          <w:rFonts w:asciiTheme="minorHAnsi" w:hAnsiTheme="minorHAnsi" w:cstheme="minorHAnsi"/>
          <w:color w:val="auto"/>
        </w:rPr>
        <w:t xml:space="preserve">In the paradigm, participants </w:t>
      </w:r>
      <w:r w:rsidR="00FC0333" w:rsidRPr="00A43B7D">
        <w:rPr>
          <w:rFonts w:asciiTheme="minorHAnsi" w:hAnsiTheme="minorHAnsi" w:cstheme="minorHAnsi"/>
          <w:color w:val="auto"/>
        </w:rPr>
        <w:t>perform arm</w:t>
      </w:r>
      <w:r w:rsidR="00244B03" w:rsidRPr="00A43B7D">
        <w:rPr>
          <w:rFonts w:asciiTheme="minorHAnsi" w:hAnsiTheme="minorHAnsi" w:cstheme="minorHAnsi"/>
          <w:color w:val="auto"/>
        </w:rPr>
        <w:t xml:space="preserve">-reaching </w:t>
      </w:r>
      <w:r w:rsidR="00FC0333" w:rsidRPr="00A43B7D">
        <w:rPr>
          <w:rFonts w:asciiTheme="minorHAnsi" w:hAnsiTheme="minorHAnsi" w:cstheme="minorHAnsi"/>
          <w:color w:val="auto"/>
        </w:rPr>
        <w:t>movements</w:t>
      </w:r>
      <w:r w:rsidR="003137FA" w:rsidRPr="00A43B7D">
        <w:rPr>
          <w:rFonts w:asciiTheme="minorHAnsi" w:hAnsiTheme="minorHAnsi" w:cstheme="minorHAnsi"/>
          <w:color w:val="auto"/>
        </w:rPr>
        <w:t xml:space="preserve"> </w:t>
      </w:r>
      <w:r w:rsidR="00FC0333" w:rsidRPr="00A43B7D">
        <w:rPr>
          <w:rFonts w:asciiTheme="minorHAnsi" w:hAnsiTheme="minorHAnsi" w:cstheme="minorHAnsi"/>
          <w:color w:val="auto"/>
        </w:rPr>
        <w:t xml:space="preserve">from a starting point to a target </w:t>
      </w:r>
      <w:r w:rsidR="003137FA" w:rsidRPr="00A43B7D">
        <w:rPr>
          <w:rFonts w:asciiTheme="minorHAnsi" w:hAnsiTheme="minorHAnsi" w:cstheme="minorHAnsi"/>
          <w:color w:val="auto"/>
        </w:rPr>
        <w:t>using a robotic arm</w:t>
      </w:r>
      <w:r w:rsidR="00FC0333" w:rsidRPr="00A43B7D">
        <w:rPr>
          <w:rFonts w:asciiTheme="minorHAnsi" w:hAnsiTheme="minorHAnsi" w:cstheme="minorHAnsi"/>
          <w:color w:val="auto"/>
        </w:rPr>
        <w:t xml:space="preserve">, and </w:t>
      </w:r>
      <w:r w:rsidR="00B9668D" w:rsidRPr="00A43B7D">
        <w:rPr>
          <w:rFonts w:asciiTheme="minorHAnsi" w:hAnsiTheme="minorHAnsi" w:cstheme="minorHAnsi"/>
          <w:color w:val="auto"/>
        </w:rPr>
        <w:t xml:space="preserve">freely choose between three </w:t>
      </w:r>
      <w:r w:rsidR="009969CF" w:rsidRPr="00A43B7D">
        <w:rPr>
          <w:rFonts w:asciiTheme="minorHAnsi" w:hAnsiTheme="minorHAnsi" w:cstheme="minorHAnsi"/>
          <w:color w:val="auto"/>
        </w:rPr>
        <w:t xml:space="preserve">different </w:t>
      </w:r>
      <w:r w:rsidR="00B9668D" w:rsidRPr="00A43B7D">
        <w:rPr>
          <w:rFonts w:asciiTheme="minorHAnsi" w:hAnsiTheme="minorHAnsi" w:cstheme="minorHAnsi"/>
          <w:color w:val="auto"/>
        </w:rPr>
        <w:t>movement trajectories</w:t>
      </w:r>
      <w:r w:rsidR="00595A3D" w:rsidRPr="00A43B7D">
        <w:rPr>
          <w:rFonts w:asciiTheme="minorHAnsi" w:hAnsiTheme="minorHAnsi" w:cstheme="minorHAnsi"/>
          <w:color w:val="auto"/>
        </w:rPr>
        <w:t xml:space="preserve"> </w:t>
      </w:r>
      <w:r w:rsidR="00B9668D" w:rsidRPr="00A43B7D">
        <w:rPr>
          <w:rFonts w:asciiTheme="minorHAnsi" w:hAnsiTheme="minorHAnsi" w:cstheme="minorHAnsi"/>
          <w:color w:val="auto"/>
        </w:rPr>
        <w:t xml:space="preserve">to </w:t>
      </w:r>
      <w:r w:rsidR="00FC0333" w:rsidRPr="00A43B7D">
        <w:rPr>
          <w:rFonts w:asciiTheme="minorHAnsi" w:hAnsiTheme="minorHAnsi" w:cstheme="minorHAnsi"/>
          <w:color w:val="auto"/>
        </w:rPr>
        <w:t>do so</w:t>
      </w:r>
      <w:r w:rsidR="00B9668D" w:rsidRPr="00A43B7D">
        <w:rPr>
          <w:rFonts w:asciiTheme="minorHAnsi" w:hAnsiTheme="minorHAnsi" w:cstheme="minorHAnsi"/>
          <w:color w:val="auto"/>
        </w:rPr>
        <w:t xml:space="preserve">. </w:t>
      </w:r>
      <w:r w:rsidR="009C2474" w:rsidRPr="00A43B7D">
        <w:rPr>
          <w:rFonts w:asciiTheme="minorHAnsi" w:hAnsiTheme="minorHAnsi" w:cstheme="minorHAnsi"/>
          <w:color w:val="auto"/>
        </w:rPr>
        <w:t>T</w:t>
      </w:r>
      <w:r w:rsidR="00B9668D" w:rsidRPr="00A43B7D">
        <w:rPr>
          <w:rFonts w:asciiTheme="minorHAnsi" w:hAnsiTheme="minorHAnsi" w:cstheme="minorHAnsi"/>
          <w:color w:val="auto"/>
        </w:rPr>
        <w:t>he movement</w:t>
      </w:r>
      <w:r w:rsidR="002944CE" w:rsidRPr="00A43B7D">
        <w:rPr>
          <w:rFonts w:asciiTheme="minorHAnsi" w:hAnsiTheme="minorHAnsi" w:cstheme="minorHAnsi"/>
          <w:color w:val="auto"/>
        </w:rPr>
        <w:t xml:space="preserve"> trajectorie</w:t>
      </w:r>
      <w:r w:rsidR="00B9668D" w:rsidRPr="00A43B7D">
        <w:rPr>
          <w:rFonts w:asciiTheme="minorHAnsi" w:hAnsiTheme="minorHAnsi" w:cstheme="minorHAnsi"/>
          <w:color w:val="auto"/>
        </w:rPr>
        <w:t xml:space="preserve">s differ in </w:t>
      </w:r>
      <w:r w:rsidR="00C20C28" w:rsidRPr="00A43B7D">
        <w:rPr>
          <w:rFonts w:asciiTheme="minorHAnsi" w:hAnsiTheme="minorHAnsi" w:cstheme="minorHAnsi"/>
          <w:color w:val="auto"/>
        </w:rPr>
        <w:t>probability of being</w:t>
      </w:r>
      <w:r w:rsidR="00B9668D" w:rsidRPr="00A43B7D">
        <w:rPr>
          <w:rFonts w:asciiTheme="minorHAnsi" w:hAnsiTheme="minorHAnsi" w:cstheme="minorHAnsi"/>
          <w:color w:val="auto"/>
        </w:rPr>
        <w:t xml:space="preserve"> paired with a painful </w:t>
      </w:r>
      <w:proofErr w:type="spellStart"/>
      <w:r w:rsidR="00244B03" w:rsidRPr="00A43B7D">
        <w:rPr>
          <w:rFonts w:asciiTheme="minorHAnsi" w:hAnsiTheme="minorHAnsi" w:cstheme="minorHAnsi"/>
          <w:color w:val="auto"/>
        </w:rPr>
        <w:t>electrocutaneous</w:t>
      </w:r>
      <w:proofErr w:type="spellEnd"/>
      <w:r w:rsidR="00244B03" w:rsidRPr="00A43B7D">
        <w:rPr>
          <w:rFonts w:asciiTheme="minorHAnsi" w:hAnsiTheme="minorHAnsi" w:cstheme="minorHAnsi"/>
          <w:color w:val="auto"/>
        </w:rPr>
        <w:t xml:space="preserve"> </w:t>
      </w:r>
      <w:r w:rsidR="00B9668D" w:rsidRPr="00A43B7D">
        <w:rPr>
          <w:rFonts w:asciiTheme="minorHAnsi" w:hAnsiTheme="minorHAnsi" w:cstheme="minorHAnsi"/>
          <w:color w:val="auto"/>
        </w:rPr>
        <w:t xml:space="preserve">stimulus, and </w:t>
      </w:r>
      <w:r w:rsidR="009F0E57" w:rsidRPr="00A43B7D">
        <w:rPr>
          <w:rFonts w:asciiTheme="minorHAnsi" w:hAnsiTheme="minorHAnsi" w:cstheme="minorHAnsi"/>
          <w:color w:val="auto"/>
        </w:rPr>
        <w:t>in</w:t>
      </w:r>
      <w:r w:rsidR="00C20C28" w:rsidRPr="00A43B7D">
        <w:rPr>
          <w:rFonts w:asciiTheme="minorHAnsi" w:hAnsiTheme="minorHAnsi" w:cstheme="minorHAnsi"/>
          <w:color w:val="auto"/>
        </w:rPr>
        <w:t xml:space="preserve"> required</w:t>
      </w:r>
      <w:r w:rsidR="00B9668D" w:rsidRPr="00A43B7D">
        <w:rPr>
          <w:rFonts w:asciiTheme="minorHAnsi" w:hAnsiTheme="minorHAnsi" w:cstheme="minorHAnsi"/>
          <w:color w:val="auto"/>
        </w:rPr>
        <w:t xml:space="preserve"> </w:t>
      </w:r>
      <w:r w:rsidR="00B9668D" w:rsidRPr="00A43B7D">
        <w:rPr>
          <w:rFonts w:asciiTheme="minorHAnsi" w:hAnsiTheme="minorHAnsi" w:cstheme="minorHAnsi"/>
          <w:color w:val="auto"/>
        </w:rPr>
        <w:lastRenderedPageBreak/>
        <w:t xml:space="preserve">effort </w:t>
      </w:r>
      <w:r w:rsidR="00E57F09" w:rsidRPr="00A43B7D">
        <w:rPr>
          <w:rFonts w:asciiTheme="minorHAnsi" w:hAnsiTheme="minorHAnsi" w:cstheme="minorHAnsi"/>
          <w:color w:val="auto"/>
        </w:rPr>
        <w:t xml:space="preserve">in terms of </w:t>
      </w:r>
      <w:r w:rsidR="004014E7" w:rsidRPr="00A43B7D">
        <w:rPr>
          <w:rFonts w:asciiTheme="minorHAnsi" w:hAnsiTheme="minorHAnsi" w:cstheme="minorHAnsi"/>
          <w:color w:val="auto"/>
        </w:rPr>
        <w:t xml:space="preserve">deviation </w:t>
      </w:r>
      <w:r w:rsidR="00E57F09" w:rsidRPr="00A43B7D">
        <w:rPr>
          <w:rFonts w:asciiTheme="minorHAnsi" w:hAnsiTheme="minorHAnsi" w:cstheme="minorHAnsi"/>
          <w:color w:val="auto"/>
        </w:rPr>
        <w:t xml:space="preserve">and </w:t>
      </w:r>
      <w:r w:rsidR="005C26BF" w:rsidRPr="00A43B7D">
        <w:rPr>
          <w:rFonts w:asciiTheme="minorHAnsi" w:hAnsiTheme="minorHAnsi" w:cstheme="minorHAnsi"/>
          <w:color w:val="auto"/>
        </w:rPr>
        <w:t>resistance</w:t>
      </w:r>
      <w:r w:rsidR="00B9668D" w:rsidRPr="00A43B7D">
        <w:rPr>
          <w:rFonts w:asciiTheme="minorHAnsi" w:hAnsiTheme="minorHAnsi" w:cstheme="minorHAnsi"/>
          <w:color w:val="auto"/>
        </w:rPr>
        <w:t>. Specifically,</w:t>
      </w:r>
      <w:r w:rsidR="00AD722F" w:rsidRPr="00A43B7D">
        <w:rPr>
          <w:rFonts w:asciiTheme="minorHAnsi" w:hAnsiTheme="minorHAnsi" w:cstheme="minorHAnsi"/>
          <w:color w:val="auto"/>
        </w:rPr>
        <w:t xml:space="preserve"> the </w:t>
      </w:r>
      <w:r w:rsidR="00244B03" w:rsidRPr="00A43B7D">
        <w:rPr>
          <w:rFonts w:asciiTheme="minorHAnsi" w:hAnsiTheme="minorHAnsi" w:cstheme="minorHAnsi"/>
          <w:color w:val="auto"/>
        </w:rPr>
        <w:t>painful stimul</w:t>
      </w:r>
      <w:r w:rsidR="00AD722F" w:rsidRPr="00A43B7D">
        <w:rPr>
          <w:rFonts w:asciiTheme="minorHAnsi" w:hAnsiTheme="minorHAnsi" w:cstheme="minorHAnsi"/>
          <w:color w:val="auto"/>
        </w:rPr>
        <w:t>us</w:t>
      </w:r>
      <w:r w:rsidR="00244B03" w:rsidRPr="00A43B7D">
        <w:rPr>
          <w:rFonts w:asciiTheme="minorHAnsi" w:hAnsiTheme="minorHAnsi" w:cstheme="minorHAnsi"/>
          <w:color w:val="auto"/>
        </w:rPr>
        <w:t xml:space="preserve"> can be </w:t>
      </w:r>
      <w:r w:rsidR="00AD722F" w:rsidRPr="00A43B7D">
        <w:rPr>
          <w:rFonts w:asciiTheme="minorHAnsi" w:hAnsiTheme="minorHAnsi" w:cstheme="minorHAnsi"/>
          <w:color w:val="auto"/>
        </w:rPr>
        <w:t xml:space="preserve">(partly) </w:t>
      </w:r>
      <w:r w:rsidR="00244B03" w:rsidRPr="00A43B7D">
        <w:rPr>
          <w:rFonts w:asciiTheme="minorHAnsi" w:hAnsiTheme="minorHAnsi" w:cstheme="minorHAnsi"/>
          <w:color w:val="auto"/>
        </w:rPr>
        <w:t xml:space="preserve">avoided </w:t>
      </w:r>
      <w:r w:rsidR="00AD722F" w:rsidRPr="00A43B7D">
        <w:rPr>
          <w:rFonts w:asciiTheme="minorHAnsi" w:hAnsiTheme="minorHAnsi" w:cstheme="minorHAnsi"/>
          <w:color w:val="auto"/>
        </w:rPr>
        <w:t>at</w:t>
      </w:r>
      <w:r w:rsidR="00A427B4" w:rsidRPr="00A43B7D">
        <w:rPr>
          <w:rFonts w:asciiTheme="minorHAnsi" w:hAnsiTheme="minorHAnsi" w:cstheme="minorHAnsi"/>
          <w:color w:val="auto"/>
        </w:rPr>
        <w:t xml:space="preserve"> the</w:t>
      </w:r>
      <w:r w:rsidR="00AD722F" w:rsidRPr="00A43B7D">
        <w:rPr>
          <w:rFonts w:asciiTheme="minorHAnsi" w:hAnsiTheme="minorHAnsi" w:cstheme="minorHAnsi"/>
          <w:color w:val="auto"/>
        </w:rPr>
        <w:t xml:space="preserve"> cost of performing </w:t>
      </w:r>
      <w:r w:rsidR="00A427B4" w:rsidRPr="00A43B7D">
        <w:rPr>
          <w:rFonts w:asciiTheme="minorHAnsi" w:hAnsiTheme="minorHAnsi" w:cstheme="minorHAnsi"/>
          <w:color w:val="auto"/>
        </w:rPr>
        <w:t>movements</w:t>
      </w:r>
      <w:r w:rsidR="00AD722F" w:rsidRPr="00A43B7D">
        <w:rPr>
          <w:rFonts w:asciiTheme="minorHAnsi" w:hAnsiTheme="minorHAnsi" w:cstheme="minorHAnsi"/>
          <w:color w:val="auto"/>
        </w:rPr>
        <w:t xml:space="preserve"> requiring </w:t>
      </w:r>
      <w:r w:rsidR="00536292" w:rsidRPr="00A43B7D">
        <w:rPr>
          <w:rFonts w:asciiTheme="minorHAnsi" w:hAnsiTheme="minorHAnsi" w:cstheme="minorHAnsi"/>
          <w:color w:val="auto"/>
        </w:rPr>
        <w:t>increased effort</w:t>
      </w:r>
      <w:r w:rsidR="009F0E57" w:rsidRPr="00A43B7D">
        <w:rPr>
          <w:rFonts w:asciiTheme="minorHAnsi" w:hAnsiTheme="minorHAnsi" w:cstheme="minorHAnsi"/>
          <w:color w:val="auto"/>
        </w:rPr>
        <w:t>. A</w:t>
      </w:r>
      <w:r w:rsidR="00E57F09" w:rsidRPr="00A43B7D">
        <w:rPr>
          <w:rFonts w:asciiTheme="minorHAnsi" w:hAnsiTheme="minorHAnsi" w:cstheme="minorHAnsi"/>
          <w:color w:val="auto"/>
        </w:rPr>
        <w:t xml:space="preserve">voidance behavior is operationalized as the maximal deviation from the shortest trajectory on each trial. </w:t>
      </w:r>
      <w:r w:rsidR="00C67B35" w:rsidRPr="00A43B7D">
        <w:rPr>
          <w:rFonts w:asciiTheme="minorHAnsi" w:hAnsiTheme="minorHAnsi" w:cstheme="minorHAnsi"/>
          <w:color w:val="auto"/>
        </w:rPr>
        <w:t>In addition</w:t>
      </w:r>
      <w:r w:rsidRPr="00A43B7D">
        <w:rPr>
          <w:rFonts w:asciiTheme="minorHAnsi" w:hAnsiTheme="minorHAnsi" w:cstheme="minorHAnsi"/>
          <w:color w:val="auto"/>
        </w:rPr>
        <w:t xml:space="preserve"> to </w:t>
      </w:r>
      <w:r w:rsidR="00A427B4" w:rsidRPr="00A43B7D">
        <w:rPr>
          <w:rFonts w:asciiTheme="minorHAnsi" w:hAnsiTheme="minorHAnsi" w:cstheme="minorHAnsi"/>
          <w:color w:val="auto"/>
        </w:rPr>
        <w:t xml:space="preserve">explaining </w:t>
      </w:r>
      <w:r w:rsidR="00776E2E" w:rsidRPr="00A43B7D">
        <w:rPr>
          <w:rFonts w:asciiTheme="minorHAnsi" w:hAnsiTheme="minorHAnsi" w:cstheme="minorHAnsi"/>
          <w:color w:val="auto"/>
        </w:rPr>
        <w:t xml:space="preserve">how the new paradigm can help understand </w:t>
      </w:r>
      <w:r w:rsidRPr="00A43B7D">
        <w:rPr>
          <w:rFonts w:asciiTheme="minorHAnsi" w:hAnsiTheme="minorHAnsi" w:cstheme="minorHAnsi"/>
          <w:color w:val="auto"/>
        </w:rPr>
        <w:t>the acquisition of avoidance</w:t>
      </w:r>
      <w:r w:rsidR="00921C62" w:rsidRPr="00A43B7D">
        <w:rPr>
          <w:rFonts w:asciiTheme="minorHAnsi" w:hAnsiTheme="minorHAnsi" w:cstheme="minorHAnsi"/>
          <w:color w:val="auto"/>
        </w:rPr>
        <w:t xml:space="preserve">, </w:t>
      </w:r>
      <w:r w:rsidR="00C67B35" w:rsidRPr="00A43B7D">
        <w:rPr>
          <w:rFonts w:asciiTheme="minorHAnsi" w:hAnsiTheme="minorHAnsi" w:cstheme="minorHAnsi"/>
          <w:color w:val="auto"/>
        </w:rPr>
        <w:t xml:space="preserve">we describe </w:t>
      </w:r>
      <w:r w:rsidR="002A296B" w:rsidRPr="00A43B7D">
        <w:rPr>
          <w:rFonts w:asciiTheme="minorHAnsi" w:hAnsiTheme="minorHAnsi" w:cstheme="minorHAnsi"/>
          <w:color w:val="auto"/>
        </w:rPr>
        <w:t xml:space="preserve">adaptations of </w:t>
      </w:r>
      <w:r w:rsidR="008D75BE" w:rsidRPr="00A43B7D">
        <w:rPr>
          <w:rFonts w:asciiTheme="minorHAnsi" w:hAnsiTheme="minorHAnsi" w:cstheme="minorHAnsi"/>
          <w:color w:val="auto"/>
        </w:rPr>
        <w:t xml:space="preserve">the robotic arm-reaching paradigm </w:t>
      </w:r>
      <w:r w:rsidR="000D1C6C" w:rsidRPr="00A43B7D">
        <w:rPr>
          <w:rFonts w:asciiTheme="minorHAnsi" w:hAnsiTheme="minorHAnsi" w:cstheme="minorHAnsi"/>
          <w:color w:val="auto"/>
        </w:rPr>
        <w:t>for</w:t>
      </w:r>
      <w:r w:rsidR="008D75BE" w:rsidRPr="00A43B7D">
        <w:rPr>
          <w:rFonts w:asciiTheme="minorHAnsi" w:hAnsiTheme="minorHAnsi" w:cstheme="minorHAnsi"/>
          <w:color w:val="auto"/>
        </w:rPr>
        <w:t xml:space="preserve"> </w:t>
      </w:r>
      <w:r w:rsidR="00AD722F" w:rsidRPr="00A43B7D">
        <w:rPr>
          <w:rFonts w:asciiTheme="minorHAnsi" w:hAnsiTheme="minorHAnsi" w:cstheme="minorHAnsi"/>
          <w:color w:val="auto"/>
        </w:rPr>
        <w:t xml:space="preserve">(1) </w:t>
      </w:r>
      <w:r w:rsidR="00D749E5" w:rsidRPr="00A43B7D">
        <w:rPr>
          <w:rFonts w:asciiTheme="minorHAnsi" w:hAnsiTheme="minorHAnsi" w:cstheme="minorHAnsi"/>
          <w:color w:val="auto"/>
        </w:rPr>
        <w:t>examin</w:t>
      </w:r>
      <w:r w:rsidR="000D1C6C" w:rsidRPr="00A43B7D">
        <w:rPr>
          <w:rFonts w:asciiTheme="minorHAnsi" w:hAnsiTheme="minorHAnsi" w:cstheme="minorHAnsi"/>
          <w:color w:val="auto"/>
        </w:rPr>
        <w:t>ing the</w:t>
      </w:r>
      <w:r w:rsidR="00921C62" w:rsidRPr="00A43B7D">
        <w:rPr>
          <w:rFonts w:asciiTheme="minorHAnsi" w:hAnsiTheme="minorHAnsi" w:cstheme="minorHAnsi"/>
          <w:color w:val="auto"/>
        </w:rPr>
        <w:t xml:space="preserve"> </w:t>
      </w:r>
      <w:r w:rsidR="00FC4220" w:rsidRPr="00A43B7D">
        <w:rPr>
          <w:rFonts w:asciiTheme="minorHAnsi" w:hAnsiTheme="minorHAnsi" w:cstheme="minorHAnsi"/>
          <w:color w:val="auto"/>
        </w:rPr>
        <w:t>spread</w:t>
      </w:r>
      <w:r w:rsidR="00CE37D0" w:rsidRPr="00A43B7D">
        <w:rPr>
          <w:rFonts w:asciiTheme="minorHAnsi" w:hAnsiTheme="minorHAnsi" w:cstheme="minorHAnsi"/>
          <w:color w:val="auto"/>
        </w:rPr>
        <w:t xml:space="preserve"> of avoidance to other stimuli </w:t>
      </w:r>
      <w:r w:rsidR="00FC4220" w:rsidRPr="00A43B7D">
        <w:rPr>
          <w:rFonts w:asciiTheme="minorHAnsi" w:hAnsiTheme="minorHAnsi" w:cstheme="minorHAnsi"/>
          <w:color w:val="auto"/>
        </w:rPr>
        <w:t>(</w:t>
      </w:r>
      <w:r w:rsidR="008D75BE" w:rsidRPr="00A43B7D">
        <w:rPr>
          <w:rFonts w:asciiTheme="minorHAnsi" w:hAnsiTheme="minorHAnsi" w:cstheme="minorHAnsi"/>
          <w:iCs/>
          <w:color w:val="auto"/>
        </w:rPr>
        <w:t>generalization</w:t>
      </w:r>
      <w:r w:rsidR="00FC4220" w:rsidRPr="00A43B7D">
        <w:rPr>
          <w:rFonts w:asciiTheme="minorHAnsi" w:hAnsiTheme="minorHAnsi" w:cstheme="minorHAnsi"/>
          <w:color w:val="auto"/>
        </w:rPr>
        <w:t>)</w:t>
      </w:r>
      <w:r w:rsidR="00D53F66" w:rsidRPr="00A43B7D">
        <w:rPr>
          <w:rFonts w:asciiTheme="minorHAnsi" w:hAnsiTheme="minorHAnsi" w:cstheme="minorHAnsi"/>
          <w:color w:val="auto"/>
        </w:rPr>
        <w:t>,</w:t>
      </w:r>
      <w:r w:rsidR="00921C62" w:rsidRPr="00A43B7D">
        <w:rPr>
          <w:rFonts w:asciiTheme="minorHAnsi" w:hAnsiTheme="minorHAnsi" w:cstheme="minorHAnsi"/>
          <w:color w:val="auto"/>
        </w:rPr>
        <w:t xml:space="preserve"> </w:t>
      </w:r>
      <w:r w:rsidR="00AD722F" w:rsidRPr="00A43B7D">
        <w:rPr>
          <w:rFonts w:asciiTheme="minorHAnsi" w:hAnsiTheme="minorHAnsi" w:cstheme="minorHAnsi"/>
          <w:color w:val="auto"/>
        </w:rPr>
        <w:t>(2) model</w:t>
      </w:r>
      <w:r w:rsidR="006D3D92" w:rsidRPr="00A43B7D">
        <w:rPr>
          <w:rFonts w:asciiTheme="minorHAnsi" w:hAnsiTheme="minorHAnsi" w:cstheme="minorHAnsi"/>
          <w:color w:val="auto"/>
        </w:rPr>
        <w:t>ing</w:t>
      </w:r>
      <w:r w:rsidR="00AD722F" w:rsidRPr="00A43B7D">
        <w:rPr>
          <w:rFonts w:asciiTheme="minorHAnsi" w:hAnsiTheme="minorHAnsi" w:cstheme="minorHAnsi"/>
          <w:color w:val="auto"/>
        </w:rPr>
        <w:t xml:space="preserve"> clinical treatment in the lab (</w:t>
      </w:r>
      <w:r w:rsidR="00776E2E" w:rsidRPr="00A43B7D">
        <w:rPr>
          <w:rFonts w:asciiTheme="minorHAnsi" w:hAnsiTheme="minorHAnsi" w:cstheme="minorHAnsi"/>
          <w:iCs/>
          <w:color w:val="auto"/>
        </w:rPr>
        <w:t>extinction of</w:t>
      </w:r>
      <w:r w:rsidR="00776E2E" w:rsidRPr="00A43B7D">
        <w:rPr>
          <w:rFonts w:asciiTheme="minorHAnsi" w:hAnsiTheme="minorHAnsi" w:cstheme="minorHAnsi"/>
          <w:color w:val="auto"/>
        </w:rPr>
        <w:t xml:space="preserve"> avoidance using </w:t>
      </w:r>
      <w:r w:rsidR="00776E2E" w:rsidRPr="00A43B7D">
        <w:rPr>
          <w:rFonts w:asciiTheme="minorHAnsi" w:hAnsiTheme="minorHAnsi" w:cstheme="minorHAnsi"/>
          <w:iCs/>
          <w:color w:val="auto"/>
        </w:rPr>
        <w:t>response</w:t>
      </w:r>
      <w:r w:rsidR="00DD26DB" w:rsidRPr="00A43B7D">
        <w:rPr>
          <w:rFonts w:asciiTheme="minorHAnsi" w:hAnsiTheme="minorHAnsi" w:cstheme="minorHAnsi"/>
          <w:iCs/>
          <w:color w:val="auto"/>
        </w:rPr>
        <w:t xml:space="preserve"> </w:t>
      </w:r>
      <w:r w:rsidR="00776E2E" w:rsidRPr="00A43B7D">
        <w:rPr>
          <w:rFonts w:asciiTheme="minorHAnsi" w:hAnsiTheme="minorHAnsi" w:cstheme="minorHAnsi"/>
          <w:iCs/>
          <w:color w:val="auto"/>
        </w:rPr>
        <w:t>prevention</w:t>
      </w:r>
      <w:r w:rsidR="00AD722F" w:rsidRPr="00A43B7D">
        <w:rPr>
          <w:rFonts w:asciiTheme="minorHAnsi" w:hAnsiTheme="minorHAnsi" w:cstheme="minorHAnsi"/>
          <w:color w:val="auto"/>
        </w:rPr>
        <w:t>)</w:t>
      </w:r>
      <w:r w:rsidR="00776E2E" w:rsidRPr="00A43B7D">
        <w:rPr>
          <w:rFonts w:asciiTheme="minorHAnsi" w:hAnsiTheme="minorHAnsi" w:cstheme="minorHAnsi"/>
          <w:color w:val="auto"/>
        </w:rPr>
        <w:t xml:space="preserve">, as well as </w:t>
      </w:r>
      <w:r w:rsidR="00AD722F" w:rsidRPr="00A43B7D">
        <w:rPr>
          <w:rFonts w:asciiTheme="minorHAnsi" w:hAnsiTheme="minorHAnsi" w:cstheme="minorHAnsi"/>
          <w:color w:val="auto"/>
        </w:rPr>
        <w:t>(3) model</w:t>
      </w:r>
      <w:r w:rsidR="006D3D92" w:rsidRPr="00A43B7D">
        <w:rPr>
          <w:rFonts w:asciiTheme="minorHAnsi" w:hAnsiTheme="minorHAnsi" w:cstheme="minorHAnsi"/>
          <w:color w:val="auto"/>
        </w:rPr>
        <w:t>ing</w:t>
      </w:r>
      <w:r w:rsidR="00AD722F" w:rsidRPr="00A43B7D">
        <w:rPr>
          <w:rFonts w:asciiTheme="minorHAnsi" w:hAnsiTheme="minorHAnsi" w:cstheme="minorHAnsi"/>
          <w:color w:val="auto"/>
        </w:rPr>
        <w:t xml:space="preserve"> relapse</w:t>
      </w:r>
      <w:r w:rsidR="000F7225" w:rsidRPr="00A43B7D">
        <w:rPr>
          <w:rFonts w:asciiTheme="minorHAnsi" w:hAnsiTheme="minorHAnsi" w:cstheme="minorHAnsi"/>
          <w:color w:val="auto"/>
        </w:rPr>
        <w:t>,</w:t>
      </w:r>
      <w:r w:rsidR="00AD722F" w:rsidRPr="00A43B7D">
        <w:rPr>
          <w:rFonts w:asciiTheme="minorHAnsi" w:hAnsiTheme="minorHAnsi" w:cstheme="minorHAnsi"/>
          <w:color w:val="auto"/>
        </w:rPr>
        <w:t xml:space="preserve"> and</w:t>
      </w:r>
      <w:r w:rsidR="00921C62" w:rsidRPr="00A43B7D">
        <w:rPr>
          <w:rFonts w:asciiTheme="minorHAnsi" w:hAnsiTheme="minorHAnsi" w:cstheme="minorHAnsi"/>
          <w:color w:val="auto"/>
        </w:rPr>
        <w:t xml:space="preserve"> </w:t>
      </w:r>
      <w:r w:rsidR="00B7429F" w:rsidRPr="00A43B7D">
        <w:rPr>
          <w:rFonts w:asciiTheme="minorHAnsi" w:hAnsiTheme="minorHAnsi" w:cstheme="minorHAnsi"/>
          <w:color w:val="auto"/>
        </w:rPr>
        <w:t xml:space="preserve">return </w:t>
      </w:r>
      <w:r w:rsidR="00921C62" w:rsidRPr="00A43B7D">
        <w:rPr>
          <w:rFonts w:asciiTheme="minorHAnsi" w:hAnsiTheme="minorHAnsi" w:cstheme="minorHAnsi"/>
          <w:color w:val="auto"/>
        </w:rPr>
        <w:t>of avoidance</w:t>
      </w:r>
      <w:r w:rsidR="002A296B" w:rsidRPr="00A43B7D">
        <w:rPr>
          <w:rFonts w:asciiTheme="minorHAnsi" w:hAnsiTheme="minorHAnsi" w:cstheme="minorHAnsi"/>
          <w:color w:val="auto"/>
        </w:rPr>
        <w:t xml:space="preserve"> </w:t>
      </w:r>
      <w:r w:rsidR="00EE103B" w:rsidRPr="00A43B7D">
        <w:rPr>
          <w:rFonts w:asciiTheme="minorHAnsi" w:hAnsiTheme="minorHAnsi" w:cstheme="minorHAnsi"/>
          <w:color w:val="auto"/>
        </w:rPr>
        <w:t>following</w:t>
      </w:r>
      <w:r w:rsidR="002A296B" w:rsidRPr="00A43B7D">
        <w:rPr>
          <w:rFonts w:asciiTheme="minorHAnsi" w:hAnsiTheme="minorHAnsi" w:cstheme="minorHAnsi"/>
          <w:color w:val="auto"/>
        </w:rPr>
        <w:t xml:space="preserve"> </w:t>
      </w:r>
      <w:r w:rsidR="00776E2E" w:rsidRPr="00A43B7D">
        <w:rPr>
          <w:rFonts w:asciiTheme="minorHAnsi" w:hAnsiTheme="minorHAnsi" w:cstheme="minorHAnsi"/>
          <w:color w:val="auto"/>
        </w:rPr>
        <w:t>extinction</w:t>
      </w:r>
      <w:r w:rsidR="00CE37D0" w:rsidRPr="00A43B7D">
        <w:rPr>
          <w:rFonts w:asciiTheme="minorHAnsi" w:hAnsiTheme="minorHAnsi" w:cstheme="minorHAnsi"/>
          <w:color w:val="auto"/>
        </w:rPr>
        <w:t xml:space="preserve"> (</w:t>
      </w:r>
      <w:r w:rsidR="00CE37D0" w:rsidRPr="00A43B7D">
        <w:rPr>
          <w:rFonts w:asciiTheme="minorHAnsi" w:hAnsiTheme="minorHAnsi" w:cstheme="minorHAnsi"/>
          <w:iCs/>
          <w:color w:val="auto"/>
        </w:rPr>
        <w:t>spontaneous recovery</w:t>
      </w:r>
      <w:r w:rsidR="00CE37D0" w:rsidRPr="00A43B7D">
        <w:rPr>
          <w:rFonts w:asciiTheme="minorHAnsi" w:hAnsiTheme="minorHAnsi" w:cstheme="minorHAnsi"/>
          <w:color w:val="auto"/>
        </w:rPr>
        <w:t>)</w:t>
      </w:r>
      <w:r w:rsidR="008D75BE" w:rsidRPr="00A43B7D">
        <w:rPr>
          <w:rFonts w:asciiTheme="minorHAnsi" w:hAnsiTheme="minorHAnsi" w:cstheme="minorHAnsi"/>
          <w:color w:val="auto"/>
        </w:rPr>
        <w:t>.</w:t>
      </w:r>
      <w:r w:rsidR="00A43B7D">
        <w:rPr>
          <w:rFonts w:asciiTheme="minorHAnsi" w:hAnsiTheme="minorHAnsi" w:cstheme="minorHAnsi"/>
          <w:color w:val="auto"/>
        </w:rPr>
        <w:t xml:space="preserve"> </w:t>
      </w:r>
      <w:r w:rsidR="00E7345E" w:rsidRPr="00A43B7D">
        <w:rPr>
          <w:rFonts w:asciiTheme="minorHAnsi" w:hAnsiTheme="minorHAnsi" w:cstheme="minorHAnsi"/>
          <w:color w:val="auto"/>
        </w:rPr>
        <w:t>Given the increased ecological validity, and numerous possibilities for extensions</w:t>
      </w:r>
      <w:r w:rsidR="004B1232" w:rsidRPr="00A43B7D">
        <w:rPr>
          <w:rFonts w:asciiTheme="minorHAnsi" w:hAnsiTheme="minorHAnsi" w:cstheme="minorHAnsi"/>
          <w:color w:val="auto"/>
        </w:rPr>
        <w:t xml:space="preserve"> and/or adaptations</w:t>
      </w:r>
      <w:r w:rsidR="00E7345E" w:rsidRPr="00A43B7D">
        <w:rPr>
          <w:rFonts w:asciiTheme="minorHAnsi" w:hAnsiTheme="minorHAnsi" w:cstheme="minorHAnsi"/>
          <w:color w:val="auto"/>
        </w:rPr>
        <w:t>, t</w:t>
      </w:r>
      <w:r w:rsidR="00C67B35" w:rsidRPr="00A43B7D">
        <w:rPr>
          <w:rFonts w:asciiTheme="minorHAnsi" w:hAnsiTheme="minorHAnsi" w:cstheme="minorHAnsi"/>
          <w:color w:val="auto"/>
        </w:rPr>
        <w:t xml:space="preserve">he robotic arm-reaching paradigm offers a promising </w:t>
      </w:r>
      <w:r w:rsidR="00776E2E" w:rsidRPr="00A43B7D">
        <w:rPr>
          <w:rFonts w:asciiTheme="minorHAnsi" w:hAnsiTheme="minorHAnsi" w:cstheme="minorHAnsi"/>
          <w:color w:val="auto"/>
        </w:rPr>
        <w:t xml:space="preserve">tool </w:t>
      </w:r>
      <w:r w:rsidR="00C67B35" w:rsidRPr="00A43B7D">
        <w:rPr>
          <w:rFonts w:asciiTheme="minorHAnsi" w:hAnsiTheme="minorHAnsi" w:cstheme="minorHAnsi"/>
          <w:color w:val="auto"/>
        </w:rPr>
        <w:t xml:space="preserve">to </w:t>
      </w:r>
      <w:r w:rsidR="00776E2E" w:rsidRPr="00A43B7D">
        <w:rPr>
          <w:rFonts w:asciiTheme="minorHAnsi" w:hAnsiTheme="minorHAnsi" w:cstheme="minorHAnsi"/>
          <w:color w:val="auto"/>
        </w:rPr>
        <w:t xml:space="preserve">facilitate </w:t>
      </w:r>
      <w:r w:rsidR="00C67B35" w:rsidRPr="00A43B7D">
        <w:rPr>
          <w:rFonts w:asciiTheme="minorHAnsi" w:hAnsiTheme="minorHAnsi" w:cstheme="minorHAnsi"/>
          <w:color w:val="auto"/>
        </w:rPr>
        <w:t xml:space="preserve">the </w:t>
      </w:r>
      <w:r w:rsidR="00E7345E" w:rsidRPr="00A43B7D">
        <w:rPr>
          <w:rFonts w:asciiTheme="minorHAnsi" w:hAnsiTheme="minorHAnsi" w:cstheme="minorHAnsi"/>
          <w:color w:val="auto"/>
        </w:rPr>
        <w:t>investigation</w:t>
      </w:r>
      <w:r w:rsidR="00C67B35" w:rsidRPr="00A43B7D">
        <w:rPr>
          <w:rFonts w:asciiTheme="minorHAnsi" w:hAnsiTheme="minorHAnsi" w:cstheme="minorHAnsi"/>
          <w:color w:val="auto"/>
        </w:rPr>
        <w:t xml:space="preserve"> </w:t>
      </w:r>
      <w:r w:rsidR="00E7345E" w:rsidRPr="00A43B7D">
        <w:rPr>
          <w:rFonts w:asciiTheme="minorHAnsi" w:hAnsiTheme="minorHAnsi" w:cstheme="minorHAnsi"/>
          <w:color w:val="auto"/>
        </w:rPr>
        <w:t>of</w:t>
      </w:r>
      <w:r w:rsidR="00C67B35" w:rsidRPr="00A43B7D">
        <w:rPr>
          <w:rFonts w:asciiTheme="minorHAnsi" w:hAnsiTheme="minorHAnsi" w:cstheme="minorHAnsi"/>
          <w:color w:val="auto"/>
        </w:rPr>
        <w:t xml:space="preserve"> avoidance behavior and </w:t>
      </w:r>
      <w:r w:rsidR="009969CF" w:rsidRPr="00A43B7D">
        <w:rPr>
          <w:rFonts w:asciiTheme="minorHAnsi" w:hAnsiTheme="minorHAnsi" w:cstheme="minorHAnsi"/>
          <w:color w:val="auto"/>
        </w:rPr>
        <w:t xml:space="preserve">to </w:t>
      </w:r>
      <w:r w:rsidR="00C67B35" w:rsidRPr="00A43B7D">
        <w:rPr>
          <w:rFonts w:asciiTheme="minorHAnsi" w:hAnsiTheme="minorHAnsi" w:cstheme="minorHAnsi"/>
          <w:color w:val="auto"/>
        </w:rPr>
        <w:t xml:space="preserve">further our understanding of </w:t>
      </w:r>
      <w:r w:rsidR="00E7345E" w:rsidRPr="00A43B7D">
        <w:rPr>
          <w:rFonts w:asciiTheme="minorHAnsi" w:hAnsiTheme="minorHAnsi" w:cstheme="minorHAnsi"/>
          <w:color w:val="auto"/>
        </w:rPr>
        <w:t>its</w:t>
      </w:r>
      <w:r w:rsidR="00C67B35" w:rsidRPr="00A43B7D">
        <w:rPr>
          <w:rFonts w:asciiTheme="minorHAnsi" w:hAnsiTheme="minorHAnsi" w:cstheme="minorHAnsi"/>
          <w:color w:val="auto"/>
        </w:rPr>
        <w:t xml:space="preserve"> underlying processes</w:t>
      </w:r>
      <w:r w:rsidR="00FC4220" w:rsidRPr="00A43B7D">
        <w:rPr>
          <w:rFonts w:asciiTheme="minorHAnsi" w:hAnsiTheme="minorHAnsi" w:cstheme="minorHAnsi"/>
          <w:color w:val="auto"/>
        </w:rPr>
        <w:t>.</w:t>
      </w:r>
      <w:bookmarkStart w:id="4" w:name="Introduction"/>
    </w:p>
    <w:p w14:paraId="6C39CED7" w14:textId="77777777" w:rsidR="002618E9" w:rsidRPr="00A43B7D" w:rsidRDefault="002618E9" w:rsidP="00426A10">
      <w:pPr>
        <w:tabs>
          <w:tab w:val="left" w:pos="0"/>
        </w:tabs>
        <w:rPr>
          <w:rFonts w:asciiTheme="minorHAnsi" w:hAnsiTheme="minorHAnsi" w:cstheme="minorHAnsi"/>
          <w:color w:val="auto"/>
        </w:rPr>
      </w:pPr>
    </w:p>
    <w:p w14:paraId="209D8633" w14:textId="28A855C7" w:rsidR="00B32616" w:rsidRPr="00A43B7D" w:rsidRDefault="00B32616" w:rsidP="00426A10">
      <w:pPr>
        <w:tabs>
          <w:tab w:val="left" w:pos="0"/>
        </w:tabs>
        <w:rPr>
          <w:rFonts w:asciiTheme="minorHAnsi" w:hAnsiTheme="minorHAnsi" w:cstheme="minorHAnsi"/>
          <w:color w:val="auto"/>
        </w:rPr>
      </w:pPr>
      <w:r w:rsidRPr="00A43B7D">
        <w:rPr>
          <w:rFonts w:asciiTheme="minorHAnsi" w:hAnsiTheme="minorHAnsi" w:cstheme="minorHAnsi"/>
          <w:b/>
        </w:rPr>
        <w:t>INTRODUCTION</w:t>
      </w:r>
      <w:bookmarkEnd w:id="4"/>
      <w:r w:rsidRPr="00A43B7D">
        <w:rPr>
          <w:rFonts w:asciiTheme="minorHAnsi" w:hAnsiTheme="minorHAnsi" w:cstheme="minorHAnsi"/>
          <w:b/>
          <w:bCs/>
        </w:rPr>
        <w:t>:</w:t>
      </w:r>
    </w:p>
    <w:p w14:paraId="1A7A38E1" w14:textId="60DBDA77" w:rsidR="009F2D0A" w:rsidRPr="00A43B7D" w:rsidRDefault="003A46B0" w:rsidP="00426A10">
      <w:pPr>
        <w:tabs>
          <w:tab w:val="left" w:pos="270"/>
        </w:tabs>
        <w:rPr>
          <w:rFonts w:asciiTheme="minorHAnsi" w:hAnsiTheme="minorHAnsi" w:cstheme="minorHAnsi"/>
          <w:color w:val="808080" w:themeColor="background1" w:themeShade="80"/>
        </w:rPr>
      </w:pPr>
      <w:r w:rsidRPr="00A43B7D">
        <w:rPr>
          <w:rFonts w:asciiTheme="minorHAnsi" w:hAnsiTheme="minorHAnsi" w:cstheme="minorHAnsi"/>
          <w:color w:val="auto"/>
        </w:rPr>
        <w:t>A</w:t>
      </w:r>
      <w:r w:rsidR="007210AB" w:rsidRPr="00A43B7D">
        <w:rPr>
          <w:rFonts w:asciiTheme="minorHAnsi" w:hAnsiTheme="minorHAnsi" w:cstheme="minorHAnsi"/>
          <w:color w:val="auto"/>
        </w:rPr>
        <w:t xml:space="preserve">voidance </w:t>
      </w:r>
      <w:r w:rsidR="006740BC" w:rsidRPr="00A43B7D">
        <w:rPr>
          <w:rFonts w:asciiTheme="minorHAnsi" w:hAnsiTheme="minorHAnsi" w:cstheme="minorHAnsi"/>
          <w:color w:val="auto"/>
        </w:rPr>
        <w:t xml:space="preserve">is an </w:t>
      </w:r>
      <w:r w:rsidR="007210AB" w:rsidRPr="00A43B7D">
        <w:rPr>
          <w:rFonts w:asciiTheme="minorHAnsi" w:hAnsiTheme="minorHAnsi" w:cstheme="minorHAnsi"/>
          <w:color w:val="auto"/>
        </w:rPr>
        <w:t>adaptive</w:t>
      </w:r>
      <w:r w:rsidR="00444CED" w:rsidRPr="00A43B7D">
        <w:rPr>
          <w:rFonts w:asciiTheme="minorHAnsi" w:hAnsiTheme="minorHAnsi" w:cstheme="minorHAnsi"/>
          <w:color w:val="auto"/>
        </w:rPr>
        <w:t xml:space="preserve"> </w:t>
      </w:r>
      <w:r w:rsidR="00641036" w:rsidRPr="00A43B7D">
        <w:rPr>
          <w:rFonts w:asciiTheme="minorHAnsi" w:hAnsiTheme="minorHAnsi" w:cstheme="minorHAnsi"/>
          <w:color w:val="auto"/>
        </w:rPr>
        <w:t>response to pain</w:t>
      </w:r>
      <w:r w:rsidR="004D1F73" w:rsidRPr="00A43B7D">
        <w:rPr>
          <w:rFonts w:asciiTheme="minorHAnsi" w:hAnsiTheme="minorHAnsi" w:cstheme="minorHAnsi"/>
          <w:color w:val="auto"/>
        </w:rPr>
        <w:t xml:space="preserve"> signaling</w:t>
      </w:r>
      <w:r w:rsidR="00AD722F" w:rsidRPr="00A43B7D">
        <w:rPr>
          <w:rFonts w:asciiTheme="minorHAnsi" w:hAnsiTheme="minorHAnsi" w:cstheme="minorHAnsi"/>
          <w:color w:val="auto"/>
        </w:rPr>
        <w:t xml:space="preserve"> bodily threat</w:t>
      </w:r>
      <w:r w:rsidR="00312AC6" w:rsidRPr="00A43B7D">
        <w:rPr>
          <w:rFonts w:asciiTheme="minorHAnsi" w:hAnsiTheme="minorHAnsi" w:cstheme="minorHAnsi"/>
          <w:color w:val="auto"/>
        </w:rPr>
        <w:t>.</w:t>
      </w:r>
      <w:r w:rsidR="007210AB" w:rsidRPr="00A43B7D">
        <w:rPr>
          <w:rFonts w:asciiTheme="minorHAnsi" w:hAnsiTheme="minorHAnsi" w:cstheme="minorHAnsi"/>
          <w:color w:val="auto"/>
        </w:rPr>
        <w:t xml:space="preserve"> Yet,</w:t>
      </w:r>
      <w:r w:rsidR="006740BC" w:rsidRPr="00A43B7D">
        <w:rPr>
          <w:rFonts w:asciiTheme="minorHAnsi" w:hAnsiTheme="minorHAnsi" w:cstheme="minorHAnsi"/>
          <w:color w:val="auto"/>
        </w:rPr>
        <w:t xml:space="preserve"> when </w:t>
      </w:r>
      <w:r w:rsidR="0006085F" w:rsidRPr="00A43B7D">
        <w:rPr>
          <w:rFonts w:asciiTheme="minorHAnsi" w:hAnsiTheme="minorHAnsi" w:cstheme="minorHAnsi"/>
          <w:color w:val="auto"/>
        </w:rPr>
        <w:t xml:space="preserve">pain becomes </w:t>
      </w:r>
      <w:r w:rsidR="006740BC" w:rsidRPr="00A43B7D">
        <w:rPr>
          <w:rFonts w:asciiTheme="minorHAnsi" w:hAnsiTheme="minorHAnsi" w:cstheme="minorHAnsi"/>
          <w:color w:val="auto"/>
        </w:rPr>
        <w:t>chronic, pain</w:t>
      </w:r>
      <w:r w:rsidR="00AE612F" w:rsidRPr="00A43B7D">
        <w:rPr>
          <w:rFonts w:asciiTheme="minorHAnsi" w:hAnsiTheme="minorHAnsi" w:cstheme="minorHAnsi"/>
          <w:color w:val="auto"/>
        </w:rPr>
        <w:t xml:space="preserve"> and pain-</w:t>
      </w:r>
      <w:r w:rsidR="006F1572" w:rsidRPr="00A43B7D">
        <w:rPr>
          <w:rFonts w:asciiTheme="minorHAnsi" w:hAnsiTheme="minorHAnsi" w:cstheme="minorHAnsi"/>
          <w:color w:val="auto"/>
        </w:rPr>
        <w:t xml:space="preserve">related </w:t>
      </w:r>
      <w:r w:rsidR="00AE612F" w:rsidRPr="00A43B7D">
        <w:rPr>
          <w:rFonts w:asciiTheme="minorHAnsi" w:hAnsiTheme="minorHAnsi" w:cstheme="minorHAnsi"/>
          <w:color w:val="auto"/>
        </w:rPr>
        <w:t>avoidance</w:t>
      </w:r>
      <w:r w:rsidR="006740BC" w:rsidRPr="00A43B7D">
        <w:rPr>
          <w:rFonts w:asciiTheme="minorHAnsi" w:hAnsiTheme="minorHAnsi" w:cstheme="minorHAnsi"/>
          <w:color w:val="auto"/>
        </w:rPr>
        <w:t xml:space="preserve"> </w:t>
      </w:r>
      <w:r w:rsidR="000442BB" w:rsidRPr="00A43B7D">
        <w:rPr>
          <w:rFonts w:asciiTheme="minorHAnsi" w:hAnsiTheme="minorHAnsi" w:cstheme="minorHAnsi"/>
          <w:color w:val="auto"/>
        </w:rPr>
        <w:t>lose</w:t>
      </w:r>
      <w:r w:rsidR="006740BC" w:rsidRPr="00A43B7D">
        <w:rPr>
          <w:rFonts w:asciiTheme="minorHAnsi" w:hAnsiTheme="minorHAnsi" w:cstheme="minorHAnsi"/>
          <w:color w:val="auto"/>
        </w:rPr>
        <w:t xml:space="preserve"> </w:t>
      </w:r>
      <w:r w:rsidR="00AE612F" w:rsidRPr="00A43B7D">
        <w:rPr>
          <w:rFonts w:asciiTheme="minorHAnsi" w:hAnsiTheme="minorHAnsi" w:cstheme="minorHAnsi"/>
          <w:color w:val="auto"/>
        </w:rPr>
        <w:t>their</w:t>
      </w:r>
      <w:r w:rsidR="006740BC" w:rsidRPr="00A43B7D">
        <w:rPr>
          <w:rFonts w:asciiTheme="minorHAnsi" w:hAnsiTheme="minorHAnsi" w:cstheme="minorHAnsi"/>
          <w:color w:val="auto"/>
        </w:rPr>
        <w:t xml:space="preserve"> adaptive purpose.</w:t>
      </w:r>
      <w:r w:rsidR="009A4148" w:rsidRPr="00A43B7D">
        <w:rPr>
          <w:rFonts w:asciiTheme="minorHAnsi" w:hAnsiTheme="minorHAnsi" w:cstheme="minorHAnsi"/>
          <w:color w:val="auto"/>
        </w:rPr>
        <w:t xml:space="preserve"> In line with this, the fear-avoidance model of chronic pain</w:t>
      </w:r>
      <w:r w:rsidR="005746AE" w:rsidRPr="00A43B7D">
        <w:rPr>
          <w:rFonts w:asciiTheme="minorHAnsi" w:hAnsiTheme="minorHAnsi" w:cstheme="minorHAnsi"/>
        </w:rPr>
        <w:fldChar w:fldCharType="begin">
          <w:fldData xml:space="preserve">PEVuZE5vdGU+PENpdGU+PEF1dGhvcj5Dcm9tYmV6PC9BdXRob3I+PFllYXI+MjAxMjwvWWVhcj48
UmVjTnVtPjEyNDwvUmVjTnVtPjxEaXNwbGF5VGV4dD48c3R5bGUgZmFjZT0ic3VwZXJzY3JpcHQi
PjEtODwvc3R5bGU+PC9EaXNwbGF5VGV4dD48cmVjb3JkPjxyZWMtbnVtYmVyPjEyNDwvcmVjLW51
bWJlcj48Zm9yZWlnbi1rZXlzPjxrZXkgYXBwPSJFTiIgZGItaWQ9IjVyZHBzd2VkdXQ1OWViZXBw
ZTBwc3R6OHd3ZnBhdDlkdHc5ZiIgdGltZXN0YW1wPSIxNTI1ODgzMjMxIj4xMjQ8L2tleT48L2Zv
cmVpZ24ta2V5cz48cmVmLXR5cGUgbmFtZT0iSm91cm5hbCBBcnRpY2xlIj4xNzwvcmVmLXR5cGU+
PGNvbnRyaWJ1dG9ycz48YXV0aG9ycz48YXV0aG9yPkNyb21iZXosIEcuPC9hdXRob3I+PGF1dGhv
cj5FY2NsZXN0b24sIEMuPC9hdXRob3I+PGF1dGhvcj5WYW4gRGFtbWUsIFMuPC9hdXRob3I+PGF1
dGhvcj5WbGFleWVuLCBKLiBXLjwvYXV0aG9yPjxhdXRob3I+S2Fyb2x5LCBQLjwvYXV0aG9yPjwv
YXV0aG9ycz48L2NvbnRyaWJ1dG9ycz48YXV0aC1hZGRyZXNzPkRlcGFydG1lbnQgb2YgRXhwZXJp
bWVudGFsLUNsaW5pY2FsIGFuZCBIZWFsdGggUHN5Y2hvbG9neSwgR2hlbnQgVW5pdmVyc2l0eSwg
SGVucmkgRHVuYW50bGFhbiAyLCBHZW50LCBCZWxnaXVtLiBHZWVydC5Dcm9tYmV6QFVHZW50LmJl
PC9hdXRoLWFkZHJlc3M+PHRpdGxlcz48dGl0bGU+RmVhci1hdm9pZGFuY2UgbW9kZWwgb2YgY2hy
b25pYyBwYWluOiB0aGUgbmV4dCBnZW5lcmF0aW9uPC90aXRsZT48c2Vjb25kYXJ5LXRpdGxlPlRo
ZSBDbGluaWNhbCBKb3VybmFsIG9mIFBhaW48L3NlY29uZGFyeS10aXRsZT48YWx0LXRpdGxlPlRo
ZSBDbGluaWNhbCBqb3VybmFsIG9mIHBhaW48L2FsdC10aXRsZT48L3RpdGxlcz48cGVyaW9kaWNh
bD48ZnVsbC10aXRsZT5DbGluIEogUGFpbjwvZnVsbC10aXRsZT48YWJici0xPlRoZSBDbGluaWNh
bCBqb3VybmFsIG9mIHBhaW48L2FiYnItMT48L3BlcmlvZGljYWw+PGFsdC1wZXJpb2RpY2FsPjxm
dWxsLXRpdGxlPkNsaW4gSiBQYWluPC9mdWxsLXRpdGxlPjxhYmJyLTE+VGhlIENsaW5pY2FsIGpv
dXJuYWwgb2YgcGFpbjwvYWJici0xPjwvYWx0LXBlcmlvZGljYWw+PHBhZ2VzPjQ3NS04MzwvcGFn
ZXM+PHZvbHVtZT4yODwvdm9sdW1lPjxudW1iZXI+NjwvbnVtYmVyPjxlZGl0aW9uPjIwMTIvMDYv
MDg8L2VkaXRpb24+PGtleXdvcmRzPjxrZXl3b3JkPkFueGlldHkvKmNvbXBsaWNhdGlvbnMvKnBz
eWNob2xvZ3k8L2tleXdvcmQ+PGtleXdvcmQ+KkF2b2lkYW5jZSBMZWFybmluZzwva2V5d29yZD48
a2V5d29yZD5DaHJvbmljIFBhaW4vKmNvbXBsaWNhdGlvbnMvKnBzeWNob2xvZ3k8L2tleXdvcmQ+
PGtleXdvcmQ+RmVhci8qcHN5Y2hvbG9neTwva2V5d29yZD48a2V5d29yZD5Gb3JlY2FzdGluZzwv
a2V5d29yZD48a2V5d29yZD5IdW1hbnM8L2tleXdvcmQ+PGtleXdvcmQ+Kk1vZGVscywgUHN5Y2hv
bG9naWNhbDwva2V5d29yZD48L2tleXdvcmRzPjxkYXRlcz48eWVhcj4yMDEyPC95ZWFyPjxwdWIt
ZGF0ZXM+PGRhdGU+SnVsPC9kYXRlPjwvcHViLWRhdGVzPjwvZGF0ZXM+PGlzYm4+MDc0OS04MDQ3
PC9pc2JuPjxhY2Nlc3Npb24tbnVtPjIyNjczNDc5PC9hY2Nlc3Npb24tbnVtPjx1cmxzPjwvdXJs
cz48ZWxlY3Ryb25pYy1yZXNvdXJjZS1udW0+MTAuMTA5Ny9BSlAuMGIwMTNlMzE4MjM4NTM5Mjwv
ZWxlY3Ryb25pYy1yZXNvdXJjZS1udW0+PHJlbW90ZS1kYXRhYmFzZS1wcm92aWRlcj5OTE08L3Jl
bW90ZS1kYXRhYmFzZS1wcm92aWRlcj48bGFuZ3VhZ2U+ZW5nPC9sYW5ndWFnZT48L3JlY29yZD48
L0NpdGU+PENpdGU+PEF1dGhvcj5MZWV1dzwvQXV0aG9yPjxZZWFyPjIwMDc8L1llYXI+PFJlY051
bT4xMjM8L1JlY051bT48cmVjb3JkPjxyZWMtbnVtYmVyPjEyMzwvcmVjLW51bWJlcj48Zm9yZWln
bi1rZXlzPjxrZXkgYXBwPSJFTiIgZGItaWQ9IjVyZHBzd2VkdXQ1OWViZXBwZTBwc3R6OHd3ZnBh
dDlkdHc5ZiIgdGltZXN0YW1wPSIxNTI1ODgzMjI4Ij4xMjM8L2tleT48L2ZvcmVpZ24ta2V5cz48
cmVmLXR5cGUgbmFtZT0iSm91cm5hbCBBcnRpY2xlIj4xNzwvcmVmLXR5cGU+PGNvbnRyaWJ1dG9y
cz48YXV0aG9ycz48YXV0aG9yPkxlZXV3LCBNLjwvYXV0aG9yPjxhdXRob3I+R29vc3NlbnMsIE0u
IEUuPC9hdXRob3I+PGF1dGhvcj5MaW50b24sIFMuIEouPC9hdXRob3I+PGF1dGhvcj5Dcm9tYmV6
LCBHLjwvYXV0aG9yPjxhdXRob3I+Qm9lcnNtYSwgSy48L2F1dGhvcj48YXV0aG9yPlZsYWV5ZW4s
IEouIFcuPC9hdXRob3I+PC9hdXRob3JzPjwvY29udHJpYnV0b3JzPjxhdXRoLWFkZHJlc3M+RGVw
YXJ0bWVudCBvZiBNZWRpY2FsLCBDbGluaWNhbCwgYW5kIEV4cGVyaW1lbnRhbCBQc3ljaG9sb2d5
LCBNYWFzdHJpY2h0IFVuaXZlcnNpdHksIFAuTy4gQm94IDYxNiwgNjIwMCBNRCwgTWFhc3RyaWNo
dCwgVGhlIE5ldGhlcmxhbmRzLiBNLkxlZXV3QERNS0VQLlVuaW1hYXMubmw8L2F1dGgtYWRkcmVz
cz48dGl0bGVzPjx0aXRsZT5UaGUgZmVhci1hdm9pZGFuY2UgbW9kZWwgb2YgbXVzY3Vsb3NrZWxl
dGFsIHBhaW46IGN1cnJlbnQgc3RhdGUgb2Ygc2NpZW50aWZpYyBldmlkZW5jZTwvdGl0bGU+PHNl
Y29uZGFyeS10aXRsZT5Kb3VybmFsIG9mIEJlaGF2aW9yYWwgTWVkaWNpbmU8L3NlY29uZGFyeS10
aXRsZT48YWx0LXRpdGxlPkpvdXJuYWwgb2YgYmVoYXZpb3JhbCBtZWRpY2luZTwvYWx0LXRpdGxl
PjwvdGl0bGVzPjxwZXJpb2RpY2FsPjxmdWxsLXRpdGxlPkogQmVoYXYgTWVkPC9mdWxsLXRpdGxl
PjxhYmJyLTE+Sm91cm5hbCBvZiBiZWhhdmlvcmFsIG1lZGljaW5lPC9hYmJyLTE+PC9wZXJpb2Rp
Y2FsPjxhbHQtcGVyaW9kaWNhbD48ZnVsbC10aXRsZT5KIEJlaGF2IE1lZDwvZnVsbC10aXRsZT48
YWJici0xPkpvdXJuYWwgb2YgYmVoYXZpb3JhbCBtZWRpY2luZTwvYWJici0xPjwvYWx0LXBlcmlv
ZGljYWw+PHBhZ2VzPjc3LTk0PC9wYWdlcz48dm9sdW1lPjMwPC92b2x1bWU+PG51bWJlcj4xPC9u
dW1iZXI+PGVkaXRpb24+MjAwNi8xMi8yMTwvZWRpdGlvbj48a2V5d29yZHM+PGtleXdvcmQ+QWZm
ZWN0PC9rZXl3b3JkPjxrZXl3b3JkPkFueGlldHkvZXBpZGVtaW9sb2d5L3BzeWNob2xvZ3k8L2tl
eXdvcmQ+PGtleXdvcmQ+QXR0ZW50aW9uPC9rZXl3b3JkPjxrZXl3b3JkPkNocm9uaWMgRGlzZWFz
ZTwva2V5d29yZD48a2V5d29yZD5Db2duaXRpdmUgVGhlcmFweTwva2V5d29yZD48a2V5d29yZD4q
RXNjYXBlIFJlYWN0aW9uPC9rZXl3b3JkPjxrZXl3b3JkPipGZWFyPC9rZXl3b3JkPjxrZXl3b3Jk
Pkh1bWFuczwva2V5d29yZD48a2V5d29yZD5Nb3RvciBBY3Rpdml0eTwva2V5d29yZD48a2V5d29y
ZD5NdXNjdWxhciBEaXNvcmRlcnMsIEF0cm9waGljPC9rZXl3b3JkPjxrZXl3b3JkPk11c2N1bG9z
a2VsZXRhbCBEaXNlYXNlcy8qY29tcGxpY2F0aW9uczwva2V5d29yZD48a2V5d29yZD5QYWluL2Vw
aWRlbWlvbG9neS8qZXRpb2xvZ3kvKnByZXZlbnRpb24gJmFtcDsgY29udHJvbDwva2V5d29yZD48
L2tleXdvcmRzPjxkYXRlcz48eWVhcj4yMDA3PC95ZWFyPjxwdWItZGF0ZXM+PGRhdGU+RmViPC9k
YXRlPjwvcHViLWRhdGVzPjwvZGF0ZXM+PGlzYm4+MDE2MC03NzE1IChQcmludCkmI3hEOzAxNjAt
NzcxNTwvaXNibj48YWNjZXNzaW9uLW51bT4xNzE4MDY0MDwvYWNjZXNzaW9uLW51bT48dXJscz48
L3VybHM+PGVsZWN0cm9uaWMtcmVzb3VyY2UtbnVtPjEwLjEwMDcvczEwODY1LTAwNi05MDg1LTA8
L2VsZWN0cm9uaWMtcmVzb3VyY2UtbnVtPjxyZW1vdGUtZGF0YWJhc2UtcHJvdmlkZXI+TkxNPC9y
ZW1vdGUtZGF0YWJhc2UtcHJvdmlkZXI+PGxhbmd1YWdlPmVuZzwvbGFuZ3VhZ2U+PC9yZWNvcmQ+
PC9DaXRlPjxDaXRlPjxBdXRob3I+VmxhZXllbjwvQXV0aG9yPjxZZWFyPjIwMTI8L1llYXI+PFJl
Y051bT4xMTM8L1JlY051bT48cmVjb3JkPjxyZWMtbnVtYmVyPjExMzwvcmVjLW51bWJlcj48Zm9y
ZWlnbi1rZXlzPjxrZXkgYXBwPSJFTiIgZGItaWQ9IjVyZHBzd2VkdXQ1OWViZXBwZTBwc3R6OHd3
ZnBhdDlkdHc5ZiIgdGltZXN0YW1wPSIxNTE5MDM2Njg4Ij4xMTM8L2tleT48L2ZvcmVpZ24ta2V5
cz48cmVmLXR5cGUgbmFtZT0iSm91cm5hbCBBcnRpY2xlIj4xNzwvcmVmLXR5cGU+PGNvbnRyaWJ1
dG9ycz48YXV0aG9ycz48YXV0aG9yPlZsYWV5ZW4sIEpvaGFuPC9hdXRob3I+PGF1dGhvcj5MaW50
b24sIFN0ZXZlbjwvYXV0aG9yPjwvYXV0aG9ycz48L2NvbnRyaWJ1dG9ycz48YXV0aC1hZGRyZXNz
PlJlc2VhcmNoIEdyb3VwIG9uIEhlYWx0aCBQc3ljaG9sb2d5LCBEZXBhcnRtZW50IG9mIFBzeWNo
b2xvZ3ksIFVuaXZlcnNpdHkgb2YgTGV1dmVuLCBMZXV2ZW4gMzAwMCwgQmVsZ2l1bS4gam9oYW4u
dmxhZXllbkBwc3kua3VsZXV2ZW4uYmU8L2F1dGgtYWRkcmVzcz48dGl0bGVzPjx0aXRsZT5GZWFy
LWF2b2lkYW5jZSBtb2RlbCBvZiBjaHJvbmljIG11c2N1bG9za2VsZXRhbCBwYWluOiAxMiB5ZWFy
cyBvbjwvdGl0bGU+PHNlY29uZGFyeS10aXRsZT5QYWluPC9zZWNvbmRhcnktdGl0bGU+PGFsdC10
aXRsZT5QYWluPC9hbHQtdGl0bGU+PC90aXRsZXM+PHBlcmlvZGljYWw+PGZ1bGwtdGl0bGU+UGFp
bjwvZnVsbC10aXRsZT48L3BlcmlvZGljYWw+PGFsdC1wZXJpb2RpY2FsPjxmdWxsLXRpdGxlPlBh
aW48L2Z1bGwtdGl0bGU+PC9hbHQtcGVyaW9kaWNhbD48cGFnZXM+MTE0NC03PC9wYWdlcz48dm9s
dW1lPjE1Mzwvdm9sdW1lPjxudW1iZXI+NjwvbnVtYmVyPjxlZGl0aW9uPjIwMTIvMDIvMTE8L2Vk
aXRpb24+PGtleXdvcmRzPjxrZXl3b3JkPkF2b2lkYW5jZSBMZWFybmluZy8qcGh5c2lvbG9neTwv
a2V5d29yZD48a2V5d29yZD5DaHJvbmljIFBhaW4vcGh5c2lvcGF0aG9sb2d5Lypwc3ljaG9sb2d5
PC9rZXl3b3JkPjxrZXl3b3JkPkRpc2FibGVkIFBlcnNvbnMvcHN5Y2hvbG9neTwva2V5d29yZD48
a2V5d29yZD5GZWFyL3BoeXNpb2xvZ3kvKnBzeWNob2xvZ3k8L2tleXdvcmQ+PGtleXdvcmQ+SHVt
YW5zPC9rZXl3b3JkPjxrZXl3b3JkPipNb2RlbHMsIFBzeWNob2xvZ2ljYWw8L2tleXdvcmQ+PGtl
eXdvcmQ+TXVzY3Vsb3NrZWxldGFsIFBhaW4vcGh5c2lvcGF0aG9sb2d5Lypwc3ljaG9sb2d5PC9r
ZXl3b3JkPjwva2V5d29yZHM+PGRhdGVzPjx5ZWFyPjIwMTI8L3llYXI+PHB1Yi1kYXRlcz48ZGF0
ZT5KdW48L2RhdGU+PC9wdWItZGF0ZXM+PC9kYXRlcz48aXNibj4wMzA0LTM5NTk8L2lzYm4+PGFj
Y2Vzc2lvbi1udW0+MjIzMjE5MTc8L2FjY2Vzc2lvbi1udW0+PHVybHM+PC91cmxzPjxlbGVjdHJv
bmljLXJlc291cmNlLW51bT4xMC4xMDE2L2oucGFpbi4yMDExLjEyLjAwOTwvZWxlY3Ryb25pYy1y
ZXNvdXJjZS1udW0+PHJlbW90ZS1kYXRhYmFzZS1wcm92aWRlcj5OTE08L3JlbW90ZS1kYXRhYmFz
ZS1wcm92aWRlcj48bGFuZ3VhZ2U+ZW5nPC9sYW5ndWFnZT48L3JlY29yZD48L0NpdGU+PENpdGU+
PEF1dGhvcj5WbGFleWVuPC9BdXRob3I+PFllYXI+MjAwMDwvWWVhcj48UmVjTnVtPjY0PC9SZWNO
dW0+PHJlY29yZD48cmVjLW51bWJlcj42NDwvcmVjLW51bWJlcj48Zm9yZWlnbi1rZXlzPjxrZXkg
YXBwPSJFTiIgZGItaWQ9IjVyZHBzd2VkdXQ1OWViZXBwZTBwc3R6OHd3ZnBhdDlkdHc5ZiIgdGlt
ZXN0YW1wPSIxNTEzMzU2NzMzIj42NDwva2V5PjwvZm9yZWlnbi1rZXlzPjxyZWYtdHlwZSBuYW1l
PSJKb3VybmFsIEFydGljbGUiPjE3PC9yZWYtdHlwZT48Y29udHJpYnV0b3JzPjxhdXRob3JzPjxh
dXRob3I+VmxhZXllbiwgSm9oYW48L2F1dGhvcj48YXV0aG9yPkxpbnRvbiwgU3RldmVuPC9hdXRo
b3I+PC9hdXRob3JzPjwvY29udHJpYnV0b3JzPjx0aXRsZXM+PHRpdGxlPkZlYXItYXZvaWRhbmNl
IGFuZCBpdHMgY29uc2VxdWVuY2VzIGluIGNocm9uaWMgbXVzY3Vsb3NrZWxldGFsIHBhaW46IGEg
c3RhdGUgb2YgdGhlIGFydDwvdGl0bGU+PHNlY29uZGFyeS10aXRsZT5QYWluPC9zZWNvbmRhcnkt
dGl0bGU+PC90aXRsZXM+PHBlcmlvZGljYWw+PGZ1bGwtdGl0bGU+UGFpbjwvZnVsbC10aXRsZT48
L3BlcmlvZGljYWw+PHBhZ2VzPjMxNy0zMzI8L3BhZ2VzPjx2b2x1bWU+ODU8L3ZvbHVtZT48bnVt
YmVyPjM8L251bWJlcj48ZGF0ZXM+PHllYXI+MjAwMDwveWVhcj48L2RhdGVzPjxpc2JuPjAzMDQt
Mzk1OTwvaXNibj48dXJscz48L3VybHM+PC9yZWNvcmQ+PC9DaXRlPjxDaXRlPjxBdXRob3I+TWV1
bGRlcnM8L0F1dGhvcj48WWVhcj4yMDE5PC9ZZWFyPjxSZWNOdW0+MjcyPC9SZWNOdW0+PHJlY29y
ZD48cmVjLW51bWJlcj4yNzI8L3JlYy1udW1iZXI+PGZvcmVpZ24ta2V5cz48a2V5IGFwcD0iRU4i
IGRiLWlkPSI1cmRwc3dlZHV0NTllYmVwcGUwcHN0ejh3d2ZwYXQ5ZHR3OWYiIHRpbWVzdGFtcD0i
MTU1NDgxOTAwOCI+MjcyPC9rZXk+PC9mb3JlaWduLWtleXM+PHJlZi10eXBlIG5hbWU9IkpvdXJu
YWwgQXJ0aWNsZSI+MTc8L3JlZi10eXBlPjxjb250cmlidXRvcnM+PGF1dGhvcnM+PGF1dGhvcj5N
ZXVsZGVycywgQW5uPC9hdXRob3I+PC9hdXRob3JzPjwvY29udHJpYnV0b3JzPjx0aXRsZXM+PHRp
dGxlPkZyb20gZmVhciBvZiBtb3ZlbWVudC1yZWxhdGVkIHBhaW4gYW5kIGF2b2lkYW5jZSB0byBj
aHJvbmljIHBhaW4gZGlzYWJpbGl0eTogYSBzdGF0ZS1vZi10aGUtYXJ0IHJldmlldzwvdGl0bGU+
PHNlY29uZGFyeS10aXRsZT5DdXJyZW50IE9waW5pb24gaW4gQmVoYXZpb3JhbCBTY2llbmNlczwv
c2Vjb25kYXJ5LXRpdGxlPjwvdGl0bGVzPjxwZXJpb2RpY2FsPjxmdWxsLXRpdGxlPkN1cnJlbnQg
T3BpbmlvbiBpbiBCZWhhdmlvcmFsIFNjaWVuY2VzPC9mdWxsLXRpdGxlPjwvcGVyaW9kaWNhbD48
cGFnZXM+MTMwLTEzNjwvcGFnZXM+PHZvbHVtZT4yNjwvdm9sdW1lPjxkYXRlcz48eWVhcj4yMDE5
PC95ZWFyPjxwdWItZGF0ZXM+PGRhdGU+MjAxOS8wNC8wMS88L2RhdGU+PC9wdWItZGF0ZXM+PC9k
YXRlcz48aXNibj4yMzUyLTE1NDY8L2lzYm4+PHVybHM+PHJlbGF0ZWQtdXJscz48dXJsPmh0dHA6
Ly93d3cuc2NpZW5jZWRpcmVjdC5jb20vc2NpZW5jZS9hcnRpY2xlL3BpaS9TMjM1MjE1NDYxODMw
MDY0MDwvdXJsPjwvcmVsYXRlZC11cmxzPjwvdXJscz48ZWxlY3Ryb25pYy1yZXNvdXJjZS1udW0+
aHR0cHM6Ly9kb2kub3JnLzEwLjEwMTYvai5jb2JlaGEuMjAxOC4xMi4wMDc8L2VsZWN0cm9uaWMt
cmVzb3VyY2UtbnVtPjwvcmVjb3JkPjwvQ2l0ZT48Q2l0ZT48QXV0aG9yPktvcmk8L0F1dGhvcj48
WWVhcj4xOTkwPC9ZZWFyPjxSZWNOdW0+MzcxPC9SZWNOdW0+PHJlY29yZD48cmVjLW51bWJlcj4z
NzE8L3JlYy1udW1iZXI+PGZvcmVpZ24ta2V5cz48a2V5IGFwcD0iRU4iIGRiLWlkPSI1cmRwc3dl
ZHV0NTllYmVwcGUwcHN0ejh3d2ZwYXQ5ZHR3OWYiIHRpbWVzdGFtcD0iMTU4NzQ4MTA2MSI+Mzcx
PC9rZXk+PC9mb3JlaWduLWtleXM+PHJlZi10eXBlIG5hbWU9IkpvdXJuYWwgQXJ0aWNsZSI+MTc8
L3JlZi10eXBlPjxjb250cmlidXRvcnM+PGF1dGhvcnM+PGF1dGhvcj5Lb3JpLCBTLkguPC9hdXRo
b3I+PGF1dGhvcj5NaWxsZXIsIFIuUC4gPC9hdXRob3I+PGF1dGhvcj5Ub2RkLCBELkQuIDwvYXV0
aG9yPjwvYXV0aG9ycz48L2NvbnRyaWJ1dG9ycz48dGl0bGVzPjx0aXRsZT5LaW5lc29waG9iaWE6
IGEgbmV3IHZpZXcgb2YgY2hyb25pYyBwYWluIGJlaGF2aW9yPC90aXRsZT48c2Vjb25kYXJ5LXRp
dGxlPlBhaW4gTWFuYWdlbWVudDwvc2Vjb25kYXJ5LXRpdGxlPjwvdGl0bGVzPjxwZXJpb2RpY2Fs
PjxmdWxsLXRpdGxlPlBhaW4gTWFuYWdlbWVudDwvZnVsbC10aXRsZT48L3BlcmlvZGljYWw+PHBh
Z2VzPjM1LTQzPC9wYWdlcz48bnVtYmVyPjM8L251bWJlcj48ZGF0ZXM+PHllYXI+MTk5MDwveWVh
cj48L2RhdGVzPjx1cmxzPjwvdXJscz48L3JlY29yZD48L0NpdGU+PENpdGU+PEF1dGhvcj5MZXRo
ZW08L0F1dGhvcj48WWVhcj4xOTgzPC9ZZWFyPjxSZWNOdW0+MzY5PC9SZWNOdW0+PHJlY29yZD48
cmVjLW51bWJlcj4zNjk8L3JlYy1udW1iZXI+PGZvcmVpZ24ta2V5cz48a2V5IGFwcD0iRU4iIGRi
LWlkPSI1cmRwc3dlZHV0NTllYmVwcGUwcHN0ejh3d2ZwYXQ5ZHR3OWYiIHRpbWVzdGFtcD0iMTU4
NzQ4MDQwMCI+MzY5PC9rZXk+PC9mb3JlaWduLWtleXM+PHJlZi10eXBlIG5hbWU9IkpvdXJuYWwg
QXJ0aWNsZSI+MTc8L3JlZi10eXBlPjxjb250cmlidXRvcnM+PGF1dGhvcnM+PGF1dGhvcj5MZXRo
ZW0sIEouPC9hdXRob3I+PGF1dGhvcj5TbGFkZSwgUC4gRC48L2F1dGhvcj48YXV0aG9yPlRyb3Vw
LCBKLiBELjwvYXV0aG9yPjxhdXRob3I+QmVudGxleSwgRy48L2F1dGhvcj48L2F1dGhvcnM+PC9j
b250cmlidXRvcnM+PHRpdGxlcz48dGl0bGU+T3V0bGluZSBvZiBhIEZlYXItQXZvaWRhbmNlIE1v
ZGVsIG9mIGV4YWdnZXJhdGVkIHBhaW4gcGVyY2VwdGlvbi1JPC90aXRsZT48c2Vjb25kYXJ5LXRp
dGxlPkJlaGF2aW91ciBSZXNlYXJjaCBhbmQgVGhlcmFweTwvc2Vjb25kYXJ5LXRpdGxlPjxhbHQt
dGl0bGU+QmVoYXZpb3VyIHJlc2VhcmNoIGFuZCB0aGVyYXB5PC9hbHQtdGl0bGU+PC90aXRsZXM+
PHBlcmlvZGljYWw+PGZ1bGwtdGl0bGU+QmVoYXZpb3VyIHJlc2VhcmNoIGFuZCB0aGVyYXB5PC9m
dWxsLXRpdGxlPjwvcGVyaW9kaWNhbD48YWx0LXBlcmlvZGljYWw+PGZ1bGwtdGl0bGU+QmVoYXZp
b3VyIHJlc2VhcmNoIGFuZCB0aGVyYXB5PC9mdWxsLXRpdGxlPjwvYWx0LXBlcmlvZGljYWw+PHBh
Z2VzPjQwMS04PC9wYWdlcz48dm9sdW1lPjIxPC92b2x1bWU+PG51bWJlcj40PC9udW1iZXI+PGVk
aXRpb24+MTk4My8wMS8wMTwvZWRpdGlvbj48a2V5d29yZHM+PGtleXdvcmQ+KkF2b2lkYW5jZSBM
ZWFybmluZzwva2V5d29yZD48a2V5d29yZD4qRmVhcjwva2V5d29yZD48a2V5d29yZD5IdW1hbnM8
L2tleXdvcmQ+PGtleXdvcmQ+UGFpbi8qcHN5Y2hvbG9neTwva2V5d29yZD48a2V5d29yZD5TZW5z
b3J5IFRocmVzaG9sZHM8L2tleXdvcmQ+PC9rZXl3b3Jkcz48ZGF0ZXM+PHllYXI+MTk4MzwveWVh
cj48L2RhdGVzPjxpc2JuPjAwMDUtNzk2NyAoUHJpbnQpJiN4RDswMDA1LTc5Njc8L2lzYm4+PGFj
Y2Vzc2lvbi1udW0+NjYyNjExMDwvYWNjZXNzaW9uLW51bT48dXJscz48L3VybHM+PGVsZWN0cm9u
aWMtcmVzb3VyY2UtbnVtPjEwLjEwMTYvMDAwNS03OTY3KDgzKTkwMDA5LTg8L2VsZWN0cm9uaWMt
cmVzb3VyY2UtbnVtPjxyZW1vdGUtZGF0YWJhc2UtcHJvdmlkZXI+TkxNPC9yZW1vdGUtZGF0YWJh
c2UtcHJvdmlkZXI+PGxhbmd1YWdlPmVuZzwvbGFuZ3VhZ2U+PC9yZWNvcmQ+PC9DaXRlPjxDaXRl
PjxBdXRob3I+V2FkZGVsbDwvQXV0aG9yPjxZZWFyPjE5OTM8L1llYXI+PFJlY051bT4zNzA8L1Jl
Y051bT48cmVjb3JkPjxyZWMtbnVtYmVyPjM3MDwvcmVjLW51bWJlcj48Zm9yZWlnbi1rZXlzPjxr
ZXkgYXBwPSJFTiIgZGItaWQ9IjVyZHBzd2VkdXQ1OWViZXBwZTBwc3R6OHd3ZnBhdDlkdHc5ZiIg
dGltZXN0YW1wPSIxNTg3NDgwNDI5Ij4zNzA8L2tleT48L2ZvcmVpZ24ta2V5cz48cmVmLXR5cGUg
bmFtZT0iSm91cm5hbCBBcnRpY2xlIj4xNzwvcmVmLXR5cGU+PGNvbnRyaWJ1dG9ycz48YXV0aG9y
cz48YXV0aG9yPldhZGRlbGwsIEcuPC9hdXRob3I+PGF1dGhvcj5OZXd0b24sIE0uPC9hdXRob3I+
PGF1dGhvcj5IZW5kZXJzb24sIEkuPC9hdXRob3I+PGF1dGhvcj5Tb21lcnZpbGxlLCBELjwvYXV0
aG9yPjxhdXRob3I+TWFpbiwgQy4gSi48L2F1dGhvcj48L2F1dGhvcnM+PC9jb250cmlidXRvcnM+
PGF1dGgtYWRkcmVzcz5PcnRob3BhZWRpYyBEZXBhcnRtZW50LCBXZXN0ZXJuIEluZmlybWFyeSwg
R2xhc2dvdywgU2NvdGxhbmQgVUsuPC9hdXRoLWFkZHJlc3M+PHRpdGxlcz48dGl0bGU+QSBGZWFy
LUF2b2lkYW5jZSBCZWxpZWZzIFF1ZXN0aW9ubmFpcmUgKEZBQlEpIGFuZCB0aGUgcm9sZSBvZiBm
ZWFyLWF2b2lkYW5jZSBiZWxpZWZzIGluIGNocm9uaWMgbG93IGJhY2sgcGFpbiBhbmQgZGlzYWJp
bGl0eTwvdGl0bGU+PHNlY29uZGFyeS10aXRsZT5QYWluPC9zZWNvbmRhcnktdGl0bGU+PGFsdC10
aXRsZT5QYWluPC9hbHQtdGl0bGU+PC90aXRsZXM+PHBlcmlvZGljYWw+PGZ1bGwtdGl0bGU+UGFp
bjwvZnVsbC10aXRsZT48L3BlcmlvZGljYWw+PGFsdC1wZXJpb2RpY2FsPjxmdWxsLXRpdGxlPlBh
aW48L2Z1bGwtdGl0bGU+PC9hbHQtcGVyaW9kaWNhbD48cGFnZXM+MTU3LTY4PC9wYWdlcz48dm9s
dW1lPjUyPC92b2x1bWU+PG51bWJlcj4yPC9udW1iZXI+PGVkaXRpb24+MTk5My8wMi8wMTwvZWRp
dGlvbj48a2V5d29yZHM+PGtleXdvcmQ+QWN0aXZpdGllcyBvZiBEYWlseSBMaXZpbmc8L2tleXdv
cmQ+PGtleXdvcmQ+QWRvbGVzY2VudDwva2V5d29yZD48a2V5d29yZD5BZHVsdDwva2V5d29yZD48
a2V5d29yZD4qRGlzYWJpbGl0eSBFdmFsdWF0aW9uPC9rZXl3b3JkPjxrZXl3b3JkPkZlYXIvKnBo
eXNpb2xvZ3k8L2tleXdvcmQ+PGtleXdvcmQ+RmVtYWxlPC9rZXl3b3JkPjxrZXl3b3JkPkh1bWFu
czwva2V5d29yZD48a2V5d29yZD5Mb3cgQmFjayBQYWluLypwc3ljaG9sb2d5PC9rZXl3b3JkPjxr
ZXl3b3JkPk1hbGU8L2tleXdvcmQ+PGtleXdvcmQ+TWlkZGxlIEFnZWQ8L2tleXdvcmQ+PGtleXdv
cmQ+UmVncmVzc2lvbiBBbmFseXNpczwva2V5d29yZD48a2V5d29yZD5TY2lhdGljYS9wc3ljaG9s
b2d5PC9rZXl3b3JkPjxrZXl3b3JkPlN1cnZleXMgYW5kIFF1ZXN0aW9ubmFpcmVzPC9rZXl3b3Jk
Pjwva2V5d29yZHM+PGRhdGVzPjx5ZWFyPjE5OTM8L3llYXI+PHB1Yi1kYXRlcz48ZGF0ZT5GZWI8
L2RhdGU+PC9wdWItZGF0ZXM+PC9kYXRlcz48aXNibj4wMzA0LTM5NTkgKFByaW50KSYjeEQ7MDMw
NC0zOTU5PC9pc2JuPjxhY2Nlc3Npb24tbnVtPjg0NTU5NjM8L2FjY2Vzc2lvbi1udW0+PHVybHM+
PC91cmxzPjxlbGVjdHJvbmljLXJlc291cmNlLW51bT4xMC4xMDE2LzAzMDQtMzk1OSg5Myk5MDEy
Ny1iPC9lbGVjdHJvbmljLXJlc291cmNlLW51bT48cmVtb3RlLWRhdGFiYXNlLXByb3ZpZGVyPk5M
TTwvcmVtb3RlLWRhdGFiYXNlLXByb3ZpZGVyPjxsYW5ndWFnZT5lbmc8L2xhbmd1YWdlPjwvcmVj
b3JkPjwvQ2l0ZT48L0VuZE5vdGU+AG==
</w:fldData>
        </w:fldChar>
      </w:r>
      <w:r w:rsidR="00D7418B">
        <w:rPr>
          <w:rFonts w:asciiTheme="minorHAnsi" w:hAnsiTheme="minorHAnsi" w:cstheme="minorHAnsi"/>
        </w:rPr>
        <w:instrText xml:space="preserve"> ADDIN EN.CITE </w:instrText>
      </w:r>
      <w:r w:rsidR="00D7418B">
        <w:rPr>
          <w:rFonts w:asciiTheme="minorHAnsi" w:hAnsiTheme="minorHAnsi" w:cstheme="minorHAnsi"/>
        </w:rPr>
        <w:fldChar w:fldCharType="begin">
          <w:fldData xml:space="preserve">PEVuZE5vdGU+PENpdGU+PEF1dGhvcj5Dcm9tYmV6PC9BdXRob3I+PFllYXI+MjAxMjwvWWVhcj48
UmVjTnVtPjEyNDwvUmVjTnVtPjxEaXNwbGF5VGV4dD48c3R5bGUgZmFjZT0ic3VwZXJzY3JpcHQi
PjEtODwvc3R5bGU+PC9EaXNwbGF5VGV4dD48cmVjb3JkPjxyZWMtbnVtYmVyPjEyNDwvcmVjLW51
bWJlcj48Zm9yZWlnbi1rZXlzPjxrZXkgYXBwPSJFTiIgZGItaWQ9IjVyZHBzd2VkdXQ1OWViZXBw
ZTBwc3R6OHd3ZnBhdDlkdHc5ZiIgdGltZXN0YW1wPSIxNTI1ODgzMjMxIj4xMjQ8L2tleT48L2Zv
cmVpZ24ta2V5cz48cmVmLXR5cGUgbmFtZT0iSm91cm5hbCBBcnRpY2xlIj4xNzwvcmVmLXR5cGU+
PGNvbnRyaWJ1dG9ycz48YXV0aG9ycz48YXV0aG9yPkNyb21iZXosIEcuPC9hdXRob3I+PGF1dGhv
cj5FY2NsZXN0b24sIEMuPC9hdXRob3I+PGF1dGhvcj5WYW4gRGFtbWUsIFMuPC9hdXRob3I+PGF1
dGhvcj5WbGFleWVuLCBKLiBXLjwvYXV0aG9yPjxhdXRob3I+S2Fyb2x5LCBQLjwvYXV0aG9yPjwv
YXV0aG9ycz48L2NvbnRyaWJ1dG9ycz48YXV0aC1hZGRyZXNzPkRlcGFydG1lbnQgb2YgRXhwZXJp
bWVudGFsLUNsaW5pY2FsIGFuZCBIZWFsdGggUHN5Y2hvbG9neSwgR2hlbnQgVW5pdmVyc2l0eSwg
SGVucmkgRHVuYW50bGFhbiAyLCBHZW50LCBCZWxnaXVtLiBHZWVydC5Dcm9tYmV6QFVHZW50LmJl
PC9hdXRoLWFkZHJlc3M+PHRpdGxlcz48dGl0bGU+RmVhci1hdm9pZGFuY2UgbW9kZWwgb2YgY2hy
b25pYyBwYWluOiB0aGUgbmV4dCBnZW5lcmF0aW9uPC90aXRsZT48c2Vjb25kYXJ5LXRpdGxlPlRo
ZSBDbGluaWNhbCBKb3VybmFsIG9mIFBhaW48L3NlY29uZGFyeS10aXRsZT48YWx0LXRpdGxlPlRo
ZSBDbGluaWNhbCBqb3VybmFsIG9mIHBhaW48L2FsdC10aXRsZT48L3RpdGxlcz48cGVyaW9kaWNh
bD48ZnVsbC10aXRsZT5DbGluIEogUGFpbjwvZnVsbC10aXRsZT48YWJici0xPlRoZSBDbGluaWNh
bCBqb3VybmFsIG9mIHBhaW48L2FiYnItMT48L3BlcmlvZGljYWw+PGFsdC1wZXJpb2RpY2FsPjxm
dWxsLXRpdGxlPkNsaW4gSiBQYWluPC9mdWxsLXRpdGxlPjxhYmJyLTE+VGhlIENsaW5pY2FsIGpv
dXJuYWwgb2YgcGFpbjwvYWJici0xPjwvYWx0LXBlcmlvZGljYWw+PHBhZ2VzPjQ3NS04MzwvcGFn
ZXM+PHZvbHVtZT4yODwvdm9sdW1lPjxudW1iZXI+NjwvbnVtYmVyPjxlZGl0aW9uPjIwMTIvMDYv
MDg8L2VkaXRpb24+PGtleXdvcmRzPjxrZXl3b3JkPkFueGlldHkvKmNvbXBsaWNhdGlvbnMvKnBz
eWNob2xvZ3k8L2tleXdvcmQ+PGtleXdvcmQ+KkF2b2lkYW5jZSBMZWFybmluZzwva2V5d29yZD48
a2V5d29yZD5DaHJvbmljIFBhaW4vKmNvbXBsaWNhdGlvbnMvKnBzeWNob2xvZ3k8L2tleXdvcmQ+
PGtleXdvcmQ+RmVhci8qcHN5Y2hvbG9neTwva2V5d29yZD48a2V5d29yZD5Gb3JlY2FzdGluZzwv
a2V5d29yZD48a2V5d29yZD5IdW1hbnM8L2tleXdvcmQ+PGtleXdvcmQ+Kk1vZGVscywgUHN5Y2hv
bG9naWNhbDwva2V5d29yZD48L2tleXdvcmRzPjxkYXRlcz48eWVhcj4yMDEyPC95ZWFyPjxwdWIt
ZGF0ZXM+PGRhdGU+SnVsPC9kYXRlPjwvcHViLWRhdGVzPjwvZGF0ZXM+PGlzYm4+MDc0OS04MDQ3
PC9pc2JuPjxhY2Nlc3Npb24tbnVtPjIyNjczNDc5PC9hY2Nlc3Npb24tbnVtPjx1cmxzPjwvdXJs
cz48ZWxlY3Ryb25pYy1yZXNvdXJjZS1udW0+MTAuMTA5Ny9BSlAuMGIwMTNlMzE4MjM4NTM5Mjwv
ZWxlY3Ryb25pYy1yZXNvdXJjZS1udW0+PHJlbW90ZS1kYXRhYmFzZS1wcm92aWRlcj5OTE08L3Jl
bW90ZS1kYXRhYmFzZS1wcm92aWRlcj48bGFuZ3VhZ2U+ZW5nPC9sYW5ndWFnZT48L3JlY29yZD48
L0NpdGU+PENpdGU+PEF1dGhvcj5MZWV1dzwvQXV0aG9yPjxZZWFyPjIwMDc8L1llYXI+PFJlY051
bT4xMjM8L1JlY051bT48cmVjb3JkPjxyZWMtbnVtYmVyPjEyMzwvcmVjLW51bWJlcj48Zm9yZWln
bi1rZXlzPjxrZXkgYXBwPSJFTiIgZGItaWQ9IjVyZHBzd2VkdXQ1OWViZXBwZTBwc3R6OHd3ZnBh
dDlkdHc5ZiIgdGltZXN0YW1wPSIxNTI1ODgzMjI4Ij4xMjM8L2tleT48L2ZvcmVpZ24ta2V5cz48
cmVmLXR5cGUgbmFtZT0iSm91cm5hbCBBcnRpY2xlIj4xNzwvcmVmLXR5cGU+PGNvbnRyaWJ1dG9y
cz48YXV0aG9ycz48YXV0aG9yPkxlZXV3LCBNLjwvYXV0aG9yPjxhdXRob3I+R29vc3NlbnMsIE0u
IEUuPC9hdXRob3I+PGF1dGhvcj5MaW50b24sIFMuIEouPC9hdXRob3I+PGF1dGhvcj5Dcm9tYmV6
LCBHLjwvYXV0aG9yPjxhdXRob3I+Qm9lcnNtYSwgSy48L2F1dGhvcj48YXV0aG9yPlZsYWV5ZW4s
IEouIFcuPC9hdXRob3I+PC9hdXRob3JzPjwvY29udHJpYnV0b3JzPjxhdXRoLWFkZHJlc3M+RGVw
YXJ0bWVudCBvZiBNZWRpY2FsLCBDbGluaWNhbCwgYW5kIEV4cGVyaW1lbnRhbCBQc3ljaG9sb2d5
LCBNYWFzdHJpY2h0IFVuaXZlcnNpdHksIFAuTy4gQm94IDYxNiwgNjIwMCBNRCwgTWFhc3RyaWNo
dCwgVGhlIE5ldGhlcmxhbmRzLiBNLkxlZXV3QERNS0VQLlVuaW1hYXMubmw8L2F1dGgtYWRkcmVz
cz48dGl0bGVzPjx0aXRsZT5UaGUgZmVhci1hdm9pZGFuY2UgbW9kZWwgb2YgbXVzY3Vsb3NrZWxl
dGFsIHBhaW46IGN1cnJlbnQgc3RhdGUgb2Ygc2NpZW50aWZpYyBldmlkZW5jZTwvdGl0bGU+PHNl
Y29uZGFyeS10aXRsZT5Kb3VybmFsIG9mIEJlaGF2aW9yYWwgTWVkaWNpbmU8L3NlY29uZGFyeS10
aXRsZT48YWx0LXRpdGxlPkpvdXJuYWwgb2YgYmVoYXZpb3JhbCBtZWRpY2luZTwvYWx0LXRpdGxl
PjwvdGl0bGVzPjxwZXJpb2RpY2FsPjxmdWxsLXRpdGxlPkogQmVoYXYgTWVkPC9mdWxsLXRpdGxl
PjxhYmJyLTE+Sm91cm5hbCBvZiBiZWhhdmlvcmFsIG1lZGljaW5lPC9hYmJyLTE+PC9wZXJpb2Rp
Y2FsPjxhbHQtcGVyaW9kaWNhbD48ZnVsbC10aXRsZT5KIEJlaGF2IE1lZDwvZnVsbC10aXRsZT48
YWJici0xPkpvdXJuYWwgb2YgYmVoYXZpb3JhbCBtZWRpY2luZTwvYWJici0xPjwvYWx0LXBlcmlv
ZGljYWw+PHBhZ2VzPjc3LTk0PC9wYWdlcz48dm9sdW1lPjMwPC92b2x1bWU+PG51bWJlcj4xPC9u
dW1iZXI+PGVkaXRpb24+MjAwNi8xMi8yMTwvZWRpdGlvbj48a2V5d29yZHM+PGtleXdvcmQ+QWZm
ZWN0PC9rZXl3b3JkPjxrZXl3b3JkPkFueGlldHkvZXBpZGVtaW9sb2d5L3BzeWNob2xvZ3k8L2tl
eXdvcmQ+PGtleXdvcmQ+QXR0ZW50aW9uPC9rZXl3b3JkPjxrZXl3b3JkPkNocm9uaWMgRGlzZWFz
ZTwva2V5d29yZD48a2V5d29yZD5Db2duaXRpdmUgVGhlcmFweTwva2V5d29yZD48a2V5d29yZD4q
RXNjYXBlIFJlYWN0aW9uPC9rZXl3b3JkPjxrZXl3b3JkPipGZWFyPC9rZXl3b3JkPjxrZXl3b3Jk
Pkh1bWFuczwva2V5d29yZD48a2V5d29yZD5Nb3RvciBBY3Rpdml0eTwva2V5d29yZD48a2V5d29y
ZD5NdXNjdWxhciBEaXNvcmRlcnMsIEF0cm9waGljPC9rZXl3b3JkPjxrZXl3b3JkPk11c2N1bG9z
a2VsZXRhbCBEaXNlYXNlcy8qY29tcGxpY2F0aW9uczwva2V5d29yZD48a2V5d29yZD5QYWluL2Vw
aWRlbWlvbG9neS8qZXRpb2xvZ3kvKnByZXZlbnRpb24gJmFtcDsgY29udHJvbDwva2V5d29yZD48
L2tleXdvcmRzPjxkYXRlcz48eWVhcj4yMDA3PC95ZWFyPjxwdWItZGF0ZXM+PGRhdGU+RmViPC9k
YXRlPjwvcHViLWRhdGVzPjwvZGF0ZXM+PGlzYm4+MDE2MC03NzE1IChQcmludCkmI3hEOzAxNjAt
NzcxNTwvaXNibj48YWNjZXNzaW9uLW51bT4xNzE4MDY0MDwvYWNjZXNzaW9uLW51bT48dXJscz48
L3VybHM+PGVsZWN0cm9uaWMtcmVzb3VyY2UtbnVtPjEwLjEwMDcvczEwODY1LTAwNi05MDg1LTA8
L2VsZWN0cm9uaWMtcmVzb3VyY2UtbnVtPjxyZW1vdGUtZGF0YWJhc2UtcHJvdmlkZXI+TkxNPC9y
ZW1vdGUtZGF0YWJhc2UtcHJvdmlkZXI+PGxhbmd1YWdlPmVuZzwvbGFuZ3VhZ2U+PC9yZWNvcmQ+
PC9DaXRlPjxDaXRlPjxBdXRob3I+VmxhZXllbjwvQXV0aG9yPjxZZWFyPjIwMTI8L1llYXI+PFJl
Y051bT4xMTM8L1JlY051bT48cmVjb3JkPjxyZWMtbnVtYmVyPjExMzwvcmVjLW51bWJlcj48Zm9y
ZWlnbi1rZXlzPjxrZXkgYXBwPSJFTiIgZGItaWQ9IjVyZHBzd2VkdXQ1OWViZXBwZTBwc3R6OHd3
ZnBhdDlkdHc5ZiIgdGltZXN0YW1wPSIxNTE5MDM2Njg4Ij4xMTM8L2tleT48L2ZvcmVpZ24ta2V5
cz48cmVmLXR5cGUgbmFtZT0iSm91cm5hbCBBcnRpY2xlIj4xNzwvcmVmLXR5cGU+PGNvbnRyaWJ1
dG9ycz48YXV0aG9ycz48YXV0aG9yPlZsYWV5ZW4sIEpvaGFuPC9hdXRob3I+PGF1dGhvcj5MaW50
b24sIFN0ZXZlbjwvYXV0aG9yPjwvYXV0aG9ycz48L2NvbnRyaWJ1dG9ycz48YXV0aC1hZGRyZXNz
PlJlc2VhcmNoIEdyb3VwIG9uIEhlYWx0aCBQc3ljaG9sb2d5LCBEZXBhcnRtZW50IG9mIFBzeWNo
b2xvZ3ksIFVuaXZlcnNpdHkgb2YgTGV1dmVuLCBMZXV2ZW4gMzAwMCwgQmVsZ2l1bS4gam9oYW4u
dmxhZXllbkBwc3kua3VsZXV2ZW4uYmU8L2F1dGgtYWRkcmVzcz48dGl0bGVzPjx0aXRsZT5GZWFy
LWF2b2lkYW5jZSBtb2RlbCBvZiBjaHJvbmljIG11c2N1bG9za2VsZXRhbCBwYWluOiAxMiB5ZWFy
cyBvbjwvdGl0bGU+PHNlY29uZGFyeS10aXRsZT5QYWluPC9zZWNvbmRhcnktdGl0bGU+PGFsdC10
aXRsZT5QYWluPC9hbHQtdGl0bGU+PC90aXRsZXM+PHBlcmlvZGljYWw+PGZ1bGwtdGl0bGU+UGFp
bjwvZnVsbC10aXRsZT48L3BlcmlvZGljYWw+PGFsdC1wZXJpb2RpY2FsPjxmdWxsLXRpdGxlPlBh
aW48L2Z1bGwtdGl0bGU+PC9hbHQtcGVyaW9kaWNhbD48cGFnZXM+MTE0NC03PC9wYWdlcz48dm9s
dW1lPjE1Mzwvdm9sdW1lPjxudW1iZXI+NjwvbnVtYmVyPjxlZGl0aW9uPjIwMTIvMDIvMTE8L2Vk
aXRpb24+PGtleXdvcmRzPjxrZXl3b3JkPkF2b2lkYW5jZSBMZWFybmluZy8qcGh5c2lvbG9neTwv
a2V5d29yZD48a2V5d29yZD5DaHJvbmljIFBhaW4vcGh5c2lvcGF0aG9sb2d5Lypwc3ljaG9sb2d5
PC9rZXl3b3JkPjxrZXl3b3JkPkRpc2FibGVkIFBlcnNvbnMvcHN5Y2hvbG9neTwva2V5d29yZD48
a2V5d29yZD5GZWFyL3BoeXNpb2xvZ3kvKnBzeWNob2xvZ3k8L2tleXdvcmQ+PGtleXdvcmQ+SHVt
YW5zPC9rZXl3b3JkPjxrZXl3b3JkPipNb2RlbHMsIFBzeWNob2xvZ2ljYWw8L2tleXdvcmQ+PGtl
eXdvcmQ+TXVzY3Vsb3NrZWxldGFsIFBhaW4vcGh5c2lvcGF0aG9sb2d5Lypwc3ljaG9sb2d5PC9r
ZXl3b3JkPjwva2V5d29yZHM+PGRhdGVzPjx5ZWFyPjIwMTI8L3llYXI+PHB1Yi1kYXRlcz48ZGF0
ZT5KdW48L2RhdGU+PC9wdWItZGF0ZXM+PC9kYXRlcz48aXNibj4wMzA0LTM5NTk8L2lzYm4+PGFj
Y2Vzc2lvbi1udW0+MjIzMjE5MTc8L2FjY2Vzc2lvbi1udW0+PHVybHM+PC91cmxzPjxlbGVjdHJv
bmljLXJlc291cmNlLW51bT4xMC4xMDE2L2oucGFpbi4yMDExLjEyLjAwOTwvZWxlY3Ryb25pYy1y
ZXNvdXJjZS1udW0+PHJlbW90ZS1kYXRhYmFzZS1wcm92aWRlcj5OTE08L3JlbW90ZS1kYXRhYmFz
ZS1wcm92aWRlcj48bGFuZ3VhZ2U+ZW5nPC9sYW5ndWFnZT48L3JlY29yZD48L0NpdGU+PENpdGU+
PEF1dGhvcj5WbGFleWVuPC9BdXRob3I+PFllYXI+MjAwMDwvWWVhcj48UmVjTnVtPjY0PC9SZWNO
dW0+PHJlY29yZD48cmVjLW51bWJlcj42NDwvcmVjLW51bWJlcj48Zm9yZWlnbi1rZXlzPjxrZXkg
YXBwPSJFTiIgZGItaWQ9IjVyZHBzd2VkdXQ1OWViZXBwZTBwc3R6OHd3ZnBhdDlkdHc5ZiIgdGlt
ZXN0YW1wPSIxNTEzMzU2NzMzIj42NDwva2V5PjwvZm9yZWlnbi1rZXlzPjxyZWYtdHlwZSBuYW1l
PSJKb3VybmFsIEFydGljbGUiPjE3PC9yZWYtdHlwZT48Y29udHJpYnV0b3JzPjxhdXRob3JzPjxh
dXRob3I+VmxhZXllbiwgSm9oYW48L2F1dGhvcj48YXV0aG9yPkxpbnRvbiwgU3RldmVuPC9hdXRo
b3I+PC9hdXRob3JzPjwvY29udHJpYnV0b3JzPjx0aXRsZXM+PHRpdGxlPkZlYXItYXZvaWRhbmNl
IGFuZCBpdHMgY29uc2VxdWVuY2VzIGluIGNocm9uaWMgbXVzY3Vsb3NrZWxldGFsIHBhaW46IGEg
c3RhdGUgb2YgdGhlIGFydDwvdGl0bGU+PHNlY29uZGFyeS10aXRsZT5QYWluPC9zZWNvbmRhcnkt
dGl0bGU+PC90aXRsZXM+PHBlcmlvZGljYWw+PGZ1bGwtdGl0bGU+UGFpbjwvZnVsbC10aXRsZT48
L3BlcmlvZGljYWw+PHBhZ2VzPjMxNy0zMzI8L3BhZ2VzPjx2b2x1bWU+ODU8L3ZvbHVtZT48bnVt
YmVyPjM8L251bWJlcj48ZGF0ZXM+PHllYXI+MjAwMDwveWVhcj48L2RhdGVzPjxpc2JuPjAzMDQt
Mzk1OTwvaXNibj48dXJscz48L3VybHM+PC9yZWNvcmQ+PC9DaXRlPjxDaXRlPjxBdXRob3I+TWV1
bGRlcnM8L0F1dGhvcj48WWVhcj4yMDE5PC9ZZWFyPjxSZWNOdW0+MjcyPC9SZWNOdW0+PHJlY29y
ZD48cmVjLW51bWJlcj4yNzI8L3JlYy1udW1iZXI+PGZvcmVpZ24ta2V5cz48a2V5IGFwcD0iRU4i
IGRiLWlkPSI1cmRwc3dlZHV0NTllYmVwcGUwcHN0ejh3d2ZwYXQ5ZHR3OWYiIHRpbWVzdGFtcD0i
MTU1NDgxOTAwOCI+MjcyPC9rZXk+PC9mb3JlaWduLWtleXM+PHJlZi10eXBlIG5hbWU9IkpvdXJu
YWwgQXJ0aWNsZSI+MTc8L3JlZi10eXBlPjxjb250cmlidXRvcnM+PGF1dGhvcnM+PGF1dGhvcj5N
ZXVsZGVycywgQW5uPC9hdXRob3I+PC9hdXRob3JzPjwvY29udHJpYnV0b3JzPjx0aXRsZXM+PHRp
dGxlPkZyb20gZmVhciBvZiBtb3ZlbWVudC1yZWxhdGVkIHBhaW4gYW5kIGF2b2lkYW5jZSB0byBj
aHJvbmljIHBhaW4gZGlzYWJpbGl0eTogYSBzdGF0ZS1vZi10aGUtYXJ0IHJldmlldzwvdGl0bGU+
PHNlY29uZGFyeS10aXRsZT5DdXJyZW50IE9waW5pb24gaW4gQmVoYXZpb3JhbCBTY2llbmNlczwv
c2Vjb25kYXJ5LXRpdGxlPjwvdGl0bGVzPjxwZXJpb2RpY2FsPjxmdWxsLXRpdGxlPkN1cnJlbnQg
T3BpbmlvbiBpbiBCZWhhdmlvcmFsIFNjaWVuY2VzPC9mdWxsLXRpdGxlPjwvcGVyaW9kaWNhbD48
cGFnZXM+MTMwLTEzNjwvcGFnZXM+PHZvbHVtZT4yNjwvdm9sdW1lPjxkYXRlcz48eWVhcj4yMDE5
PC95ZWFyPjxwdWItZGF0ZXM+PGRhdGU+MjAxOS8wNC8wMS88L2RhdGU+PC9wdWItZGF0ZXM+PC9k
YXRlcz48aXNibj4yMzUyLTE1NDY8L2lzYm4+PHVybHM+PHJlbGF0ZWQtdXJscz48dXJsPmh0dHA6
Ly93d3cuc2NpZW5jZWRpcmVjdC5jb20vc2NpZW5jZS9hcnRpY2xlL3BpaS9TMjM1MjE1NDYxODMw
MDY0MDwvdXJsPjwvcmVsYXRlZC11cmxzPjwvdXJscz48ZWxlY3Ryb25pYy1yZXNvdXJjZS1udW0+
aHR0cHM6Ly9kb2kub3JnLzEwLjEwMTYvai5jb2JlaGEuMjAxOC4xMi4wMDc8L2VsZWN0cm9uaWMt
cmVzb3VyY2UtbnVtPjwvcmVjb3JkPjwvQ2l0ZT48Q2l0ZT48QXV0aG9yPktvcmk8L0F1dGhvcj48
WWVhcj4xOTkwPC9ZZWFyPjxSZWNOdW0+MzcxPC9SZWNOdW0+PHJlY29yZD48cmVjLW51bWJlcj4z
NzE8L3JlYy1udW1iZXI+PGZvcmVpZ24ta2V5cz48a2V5IGFwcD0iRU4iIGRiLWlkPSI1cmRwc3dl
ZHV0NTllYmVwcGUwcHN0ejh3d2ZwYXQ5ZHR3OWYiIHRpbWVzdGFtcD0iMTU4NzQ4MTA2MSI+Mzcx
PC9rZXk+PC9mb3JlaWduLWtleXM+PHJlZi10eXBlIG5hbWU9IkpvdXJuYWwgQXJ0aWNsZSI+MTc8
L3JlZi10eXBlPjxjb250cmlidXRvcnM+PGF1dGhvcnM+PGF1dGhvcj5Lb3JpLCBTLkguPC9hdXRo
b3I+PGF1dGhvcj5NaWxsZXIsIFIuUC4gPC9hdXRob3I+PGF1dGhvcj5Ub2RkLCBELkQuIDwvYXV0
aG9yPjwvYXV0aG9ycz48L2NvbnRyaWJ1dG9ycz48dGl0bGVzPjx0aXRsZT5LaW5lc29waG9iaWE6
IGEgbmV3IHZpZXcgb2YgY2hyb25pYyBwYWluIGJlaGF2aW9yPC90aXRsZT48c2Vjb25kYXJ5LXRp
dGxlPlBhaW4gTWFuYWdlbWVudDwvc2Vjb25kYXJ5LXRpdGxlPjwvdGl0bGVzPjxwZXJpb2RpY2Fs
PjxmdWxsLXRpdGxlPlBhaW4gTWFuYWdlbWVudDwvZnVsbC10aXRsZT48L3BlcmlvZGljYWw+PHBh
Z2VzPjM1LTQzPC9wYWdlcz48bnVtYmVyPjM8L251bWJlcj48ZGF0ZXM+PHllYXI+MTk5MDwveWVh
cj48L2RhdGVzPjx1cmxzPjwvdXJscz48L3JlY29yZD48L0NpdGU+PENpdGU+PEF1dGhvcj5MZXRo
ZW08L0F1dGhvcj48WWVhcj4xOTgzPC9ZZWFyPjxSZWNOdW0+MzY5PC9SZWNOdW0+PHJlY29yZD48
cmVjLW51bWJlcj4zNjk8L3JlYy1udW1iZXI+PGZvcmVpZ24ta2V5cz48a2V5IGFwcD0iRU4iIGRi
LWlkPSI1cmRwc3dlZHV0NTllYmVwcGUwcHN0ejh3d2ZwYXQ5ZHR3OWYiIHRpbWVzdGFtcD0iMTU4
NzQ4MDQwMCI+MzY5PC9rZXk+PC9mb3JlaWduLWtleXM+PHJlZi10eXBlIG5hbWU9IkpvdXJuYWwg
QXJ0aWNsZSI+MTc8L3JlZi10eXBlPjxjb250cmlidXRvcnM+PGF1dGhvcnM+PGF1dGhvcj5MZXRo
ZW0sIEouPC9hdXRob3I+PGF1dGhvcj5TbGFkZSwgUC4gRC48L2F1dGhvcj48YXV0aG9yPlRyb3Vw
LCBKLiBELjwvYXV0aG9yPjxhdXRob3I+QmVudGxleSwgRy48L2F1dGhvcj48L2F1dGhvcnM+PC9j
b250cmlidXRvcnM+PHRpdGxlcz48dGl0bGU+T3V0bGluZSBvZiBhIEZlYXItQXZvaWRhbmNlIE1v
ZGVsIG9mIGV4YWdnZXJhdGVkIHBhaW4gcGVyY2VwdGlvbi1JPC90aXRsZT48c2Vjb25kYXJ5LXRp
dGxlPkJlaGF2aW91ciBSZXNlYXJjaCBhbmQgVGhlcmFweTwvc2Vjb25kYXJ5LXRpdGxlPjxhbHQt
dGl0bGU+QmVoYXZpb3VyIHJlc2VhcmNoIGFuZCB0aGVyYXB5PC9hbHQtdGl0bGU+PC90aXRsZXM+
PHBlcmlvZGljYWw+PGZ1bGwtdGl0bGU+QmVoYXZpb3VyIHJlc2VhcmNoIGFuZCB0aGVyYXB5PC9m
dWxsLXRpdGxlPjwvcGVyaW9kaWNhbD48YWx0LXBlcmlvZGljYWw+PGZ1bGwtdGl0bGU+QmVoYXZp
b3VyIHJlc2VhcmNoIGFuZCB0aGVyYXB5PC9mdWxsLXRpdGxlPjwvYWx0LXBlcmlvZGljYWw+PHBh
Z2VzPjQwMS04PC9wYWdlcz48dm9sdW1lPjIxPC92b2x1bWU+PG51bWJlcj40PC9udW1iZXI+PGVk
aXRpb24+MTk4My8wMS8wMTwvZWRpdGlvbj48a2V5d29yZHM+PGtleXdvcmQ+KkF2b2lkYW5jZSBM
ZWFybmluZzwva2V5d29yZD48a2V5d29yZD4qRmVhcjwva2V5d29yZD48a2V5d29yZD5IdW1hbnM8
L2tleXdvcmQ+PGtleXdvcmQ+UGFpbi8qcHN5Y2hvbG9neTwva2V5d29yZD48a2V5d29yZD5TZW5z
b3J5IFRocmVzaG9sZHM8L2tleXdvcmQ+PC9rZXl3b3Jkcz48ZGF0ZXM+PHllYXI+MTk4MzwveWVh
cj48L2RhdGVzPjxpc2JuPjAwMDUtNzk2NyAoUHJpbnQpJiN4RDswMDA1LTc5Njc8L2lzYm4+PGFj
Y2Vzc2lvbi1udW0+NjYyNjExMDwvYWNjZXNzaW9uLW51bT48dXJscz48L3VybHM+PGVsZWN0cm9u
aWMtcmVzb3VyY2UtbnVtPjEwLjEwMTYvMDAwNS03OTY3KDgzKTkwMDA5LTg8L2VsZWN0cm9uaWMt
cmVzb3VyY2UtbnVtPjxyZW1vdGUtZGF0YWJhc2UtcHJvdmlkZXI+TkxNPC9yZW1vdGUtZGF0YWJh
c2UtcHJvdmlkZXI+PGxhbmd1YWdlPmVuZzwvbGFuZ3VhZ2U+PC9yZWNvcmQ+PC9DaXRlPjxDaXRl
PjxBdXRob3I+V2FkZGVsbDwvQXV0aG9yPjxZZWFyPjE5OTM8L1llYXI+PFJlY051bT4zNzA8L1Jl
Y051bT48cmVjb3JkPjxyZWMtbnVtYmVyPjM3MDwvcmVjLW51bWJlcj48Zm9yZWlnbi1rZXlzPjxr
ZXkgYXBwPSJFTiIgZGItaWQ9IjVyZHBzd2VkdXQ1OWViZXBwZTBwc3R6OHd3ZnBhdDlkdHc5ZiIg
dGltZXN0YW1wPSIxNTg3NDgwNDI5Ij4zNzA8L2tleT48L2ZvcmVpZ24ta2V5cz48cmVmLXR5cGUg
bmFtZT0iSm91cm5hbCBBcnRpY2xlIj4xNzwvcmVmLXR5cGU+PGNvbnRyaWJ1dG9ycz48YXV0aG9y
cz48YXV0aG9yPldhZGRlbGwsIEcuPC9hdXRob3I+PGF1dGhvcj5OZXd0b24sIE0uPC9hdXRob3I+
PGF1dGhvcj5IZW5kZXJzb24sIEkuPC9hdXRob3I+PGF1dGhvcj5Tb21lcnZpbGxlLCBELjwvYXV0
aG9yPjxhdXRob3I+TWFpbiwgQy4gSi48L2F1dGhvcj48L2F1dGhvcnM+PC9jb250cmlidXRvcnM+
PGF1dGgtYWRkcmVzcz5PcnRob3BhZWRpYyBEZXBhcnRtZW50LCBXZXN0ZXJuIEluZmlybWFyeSwg
R2xhc2dvdywgU2NvdGxhbmQgVUsuPC9hdXRoLWFkZHJlc3M+PHRpdGxlcz48dGl0bGU+QSBGZWFy
LUF2b2lkYW5jZSBCZWxpZWZzIFF1ZXN0aW9ubmFpcmUgKEZBQlEpIGFuZCB0aGUgcm9sZSBvZiBm
ZWFyLWF2b2lkYW5jZSBiZWxpZWZzIGluIGNocm9uaWMgbG93IGJhY2sgcGFpbiBhbmQgZGlzYWJp
bGl0eTwvdGl0bGU+PHNlY29uZGFyeS10aXRsZT5QYWluPC9zZWNvbmRhcnktdGl0bGU+PGFsdC10
aXRsZT5QYWluPC9hbHQtdGl0bGU+PC90aXRsZXM+PHBlcmlvZGljYWw+PGZ1bGwtdGl0bGU+UGFp
bjwvZnVsbC10aXRsZT48L3BlcmlvZGljYWw+PGFsdC1wZXJpb2RpY2FsPjxmdWxsLXRpdGxlPlBh
aW48L2Z1bGwtdGl0bGU+PC9hbHQtcGVyaW9kaWNhbD48cGFnZXM+MTU3LTY4PC9wYWdlcz48dm9s
dW1lPjUyPC92b2x1bWU+PG51bWJlcj4yPC9udW1iZXI+PGVkaXRpb24+MTk5My8wMi8wMTwvZWRp
dGlvbj48a2V5d29yZHM+PGtleXdvcmQ+QWN0aXZpdGllcyBvZiBEYWlseSBMaXZpbmc8L2tleXdv
cmQ+PGtleXdvcmQ+QWRvbGVzY2VudDwva2V5d29yZD48a2V5d29yZD5BZHVsdDwva2V5d29yZD48
a2V5d29yZD4qRGlzYWJpbGl0eSBFdmFsdWF0aW9uPC9rZXl3b3JkPjxrZXl3b3JkPkZlYXIvKnBo
eXNpb2xvZ3k8L2tleXdvcmQ+PGtleXdvcmQ+RmVtYWxlPC9rZXl3b3JkPjxrZXl3b3JkPkh1bWFu
czwva2V5d29yZD48a2V5d29yZD5Mb3cgQmFjayBQYWluLypwc3ljaG9sb2d5PC9rZXl3b3JkPjxr
ZXl3b3JkPk1hbGU8L2tleXdvcmQ+PGtleXdvcmQ+TWlkZGxlIEFnZWQ8L2tleXdvcmQ+PGtleXdv
cmQ+UmVncmVzc2lvbiBBbmFseXNpczwva2V5d29yZD48a2V5d29yZD5TY2lhdGljYS9wc3ljaG9s
b2d5PC9rZXl3b3JkPjxrZXl3b3JkPlN1cnZleXMgYW5kIFF1ZXN0aW9ubmFpcmVzPC9rZXl3b3Jk
Pjwva2V5d29yZHM+PGRhdGVzPjx5ZWFyPjE5OTM8L3llYXI+PHB1Yi1kYXRlcz48ZGF0ZT5GZWI8
L2RhdGU+PC9wdWItZGF0ZXM+PC9kYXRlcz48aXNibj4wMzA0LTM5NTkgKFByaW50KSYjeEQ7MDMw
NC0zOTU5PC9pc2JuPjxhY2Nlc3Npb24tbnVtPjg0NTU5NjM8L2FjY2Vzc2lvbi1udW0+PHVybHM+
PC91cmxzPjxlbGVjdHJvbmljLXJlc291cmNlLW51bT4xMC4xMDE2LzAzMDQtMzk1OSg5Myk5MDEy
Ny1iPC9lbGVjdHJvbmljLXJlc291cmNlLW51bT48cmVtb3RlLWRhdGFiYXNlLXByb3ZpZGVyPk5M
TTwvcmVtb3RlLWRhdGFiYXNlLXByb3ZpZGVyPjxsYW5ndWFnZT5lbmc8L2xhbmd1YWdlPjwvcmVj
b3JkPjwvQ2l0ZT48L0VuZE5vdGU+AG==
</w:fldData>
        </w:fldChar>
      </w:r>
      <w:r w:rsidR="00D7418B">
        <w:rPr>
          <w:rFonts w:asciiTheme="minorHAnsi" w:hAnsiTheme="minorHAnsi" w:cstheme="minorHAnsi"/>
        </w:rPr>
        <w:instrText xml:space="preserve"> ADDIN EN.CITE.DATA </w:instrText>
      </w:r>
      <w:r w:rsidR="00D7418B">
        <w:rPr>
          <w:rFonts w:asciiTheme="minorHAnsi" w:hAnsiTheme="minorHAnsi" w:cstheme="minorHAnsi"/>
        </w:rPr>
      </w:r>
      <w:r w:rsidR="00D7418B">
        <w:rPr>
          <w:rFonts w:asciiTheme="minorHAnsi" w:hAnsiTheme="minorHAnsi" w:cstheme="minorHAnsi"/>
        </w:rPr>
        <w:fldChar w:fldCharType="end"/>
      </w:r>
      <w:r w:rsidR="005746AE" w:rsidRPr="00A43B7D">
        <w:rPr>
          <w:rFonts w:asciiTheme="minorHAnsi" w:hAnsiTheme="minorHAnsi" w:cstheme="minorHAnsi"/>
        </w:rPr>
      </w:r>
      <w:r w:rsidR="005746AE" w:rsidRPr="00A43B7D">
        <w:rPr>
          <w:rFonts w:asciiTheme="minorHAnsi" w:hAnsiTheme="minorHAnsi" w:cstheme="minorHAnsi"/>
        </w:rPr>
        <w:fldChar w:fldCharType="separate"/>
      </w:r>
      <w:r w:rsidR="00D7418B" w:rsidRPr="00D7418B">
        <w:rPr>
          <w:rFonts w:asciiTheme="minorHAnsi" w:hAnsiTheme="minorHAnsi" w:cstheme="minorHAnsi"/>
          <w:noProof/>
          <w:vertAlign w:val="superscript"/>
        </w:rPr>
        <w:t>1-8</w:t>
      </w:r>
      <w:r w:rsidR="005746AE" w:rsidRPr="00A43B7D">
        <w:rPr>
          <w:rFonts w:asciiTheme="minorHAnsi" w:hAnsiTheme="minorHAnsi" w:cstheme="minorHAnsi"/>
        </w:rPr>
        <w:fldChar w:fldCharType="end"/>
      </w:r>
      <w:r w:rsidR="009A4148" w:rsidRPr="00A43B7D">
        <w:rPr>
          <w:rFonts w:asciiTheme="minorHAnsi" w:hAnsiTheme="minorHAnsi" w:cstheme="minorHAnsi"/>
          <w:color w:val="auto"/>
        </w:rPr>
        <w:t xml:space="preserve"> posits that erroneous interpretations of pain </w:t>
      </w:r>
      <w:r w:rsidR="008537D7" w:rsidRPr="00A43B7D">
        <w:rPr>
          <w:rFonts w:asciiTheme="minorHAnsi" w:hAnsiTheme="minorHAnsi" w:cstheme="minorHAnsi"/>
          <w:color w:val="auto"/>
        </w:rPr>
        <w:t xml:space="preserve">as </w:t>
      </w:r>
      <w:r w:rsidR="00010079" w:rsidRPr="00A43B7D">
        <w:rPr>
          <w:rFonts w:asciiTheme="minorHAnsi" w:hAnsiTheme="minorHAnsi" w:cstheme="minorHAnsi"/>
          <w:color w:val="auto"/>
        </w:rPr>
        <w:t>catastrophic</w:t>
      </w:r>
      <w:r w:rsidR="006D3D92" w:rsidRPr="00A43B7D">
        <w:rPr>
          <w:rFonts w:asciiTheme="minorHAnsi" w:hAnsiTheme="minorHAnsi" w:cstheme="minorHAnsi"/>
          <w:color w:val="auto"/>
        </w:rPr>
        <w:t>,</w:t>
      </w:r>
      <w:r w:rsidR="008537D7" w:rsidRPr="00A43B7D">
        <w:rPr>
          <w:rFonts w:asciiTheme="minorHAnsi" w:hAnsiTheme="minorHAnsi" w:cstheme="minorHAnsi"/>
          <w:color w:val="auto"/>
        </w:rPr>
        <w:t xml:space="preserve"> trigger</w:t>
      </w:r>
      <w:r w:rsidR="00F35D3C" w:rsidRPr="00A43B7D">
        <w:rPr>
          <w:rFonts w:asciiTheme="minorHAnsi" w:hAnsiTheme="minorHAnsi" w:cstheme="minorHAnsi"/>
          <w:color w:val="auto"/>
        </w:rPr>
        <w:t xml:space="preserve"> increase</w:t>
      </w:r>
      <w:r w:rsidR="008537D7" w:rsidRPr="00A43B7D">
        <w:rPr>
          <w:rFonts w:asciiTheme="minorHAnsi" w:hAnsiTheme="minorHAnsi" w:cstheme="minorHAnsi"/>
          <w:color w:val="auto"/>
        </w:rPr>
        <w:t xml:space="preserve">s </w:t>
      </w:r>
      <w:r w:rsidR="000D6E98">
        <w:rPr>
          <w:rFonts w:asciiTheme="minorHAnsi" w:hAnsiTheme="minorHAnsi" w:cstheme="minorHAnsi"/>
          <w:color w:val="auto"/>
        </w:rPr>
        <w:t>in</w:t>
      </w:r>
      <w:r w:rsidR="000D6E98" w:rsidRPr="00A43B7D">
        <w:rPr>
          <w:rFonts w:asciiTheme="minorHAnsi" w:hAnsiTheme="minorHAnsi" w:cstheme="minorHAnsi"/>
          <w:color w:val="auto"/>
        </w:rPr>
        <w:t xml:space="preserve"> </w:t>
      </w:r>
      <w:r w:rsidR="00F35D3C" w:rsidRPr="00A43B7D">
        <w:rPr>
          <w:rFonts w:asciiTheme="minorHAnsi" w:hAnsiTheme="minorHAnsi" w:cstheme="minorHAnsi"/>
          <w:color w:val="auto"/>
        </w:rPr>
        <w:t>fear of pain</w:t>
      </w:r>
      <w:r w:rsidR="005C7DDB" w:rsidRPr="00A43B7D">
        <w:rPr>
          <w:rFonts w:asciiTheme="minorHAnsi" w:hAnsiTheme="minorHAnsi" w:cstheme="minorHAnsi"/>
          <w:color w:val="auto"/>
        </w:rPr>
        <w:t>, which motivate avoidance behavior</w:t>
      </w:r>
      <w:r w:rsidR="009A4148" w:rsidRPr="00A43B7D">
        <w:rPr>
          <w:rFonts w:asciiTheme="minorHAnsi" w:hAnsiTheme="minorHAnsi" w:cstheme="minorHAnsi"/>
          <w:color w:val="auto"/>
        </w:rPr>
        <w:t xml:space="preserve">. </w:t>
      </w:r>
      <w:r w:rsidR="004B1232" w:rsidRPr="00A43B7D">
        <w:rPr>
          <w:rFonts w:asciiTheme="minorHAnsi" w:hAnsiTheme="minorHAnsi" w:cstheme="minorHAnsi"/>
          <w:color w:val="auto"/>
        </w:rPr>
        <w:t>E</w:t>
      </w:r>
      <w:r w:rsidR="00112B21" w:rsidRPr="00A43B7D">
        <w:rPr>
          <w:rFonts w:asciiTheme="minorHAnsi" w:hAnsiTheme="minorHAnsi" w:cstheme="minorHAnsi"/>
          <w:color w:val="auto"/>
        </w:rPr>
        <w:t xml:space="preserve">xcessive </w:t>
      </w:r>
      <w:r w:rsidR="005C7DDB" w:rsidRPr="00A43B7D">
        <w:rPr>
          <w:rFonts w:asciiTheme="minorHAnsi" w:hAnsiTheme="minorHAnsi" w:cstheme="minorHAnsi"/>
          <w:color w:val="auto"/>
        </w:rPr>
        <w:t>avoidance can lead to</w:t>
      </w:r>
      <w:r w:rsidR="009A4148" w:rsidRPr="00A43B7D">
        <w:rPr>
          <w:rFonts w:asciiTheme="minorHAnsi" w:hAnsiTheme="minorHAnsi" w:cstheme="minorHAnsi"/>
          <w:color w:val="auto"/>
        </w:rPr>
        <w:t xml:space="preserve"> the development and maintenance of chronic pain disability, due to </w:t>
      </w:r>
      <w:r w:rsidR="005C7DDB" w:rsidRPr="00A43B7D">
        <w:rPr>
          <w:rFonts w:asciiTheme="minorHAnsi" w:hAnsiTheme="minorHAnsi" w:cstheme="minorHAnsi"/>
          <w:color w:val="auto"/>
        </w:rPr>
        <w:t>physical disuse</w:t>
      </w:r>
      <w:r w:rsidR="00C5340F" w:rsidRPr="00A43B7D">
        <w:rPr>
          <w:rFonts w:asciiTheme="minorHAnsi" w:hAnsiTheme="minorHAnsi" w:cstheme="minorHAnsi"/>
          <w:color w:val="auto"/>
        </w:rPr>
        <w:t xml:space="preserve"> and</w:t>
      </w:r>
      <w:r w:rsidR="005C7DDB" w:rsidRPr="00A43B7D">
        <w:rPr>
          <w:rFonts w:asciiTheme="minorHAnsi" w:hAnsiTheme="minorHAnsi" w:cstheme="minorHAnsi"/>
          <w:color w:val="auto"/>
        </w:rPr>
        <w:t xml:space="preserve"> </w:t>
      </w:r>
      <w:r w:rsidR="009A4148" w:rsidRPr="00A43B7D">
        <w:rPr>
          <w:rFonts w:asciiTheme="minorHAnsi" w:hAnsiTheme="minorHAnsi" w:cstheme="minorHAnsi"/>
          <w:color w:val="auto"/>
        </w:rPr>
        <w:t>decreased</w:t>
      </w:r>
      <w:r w:rsidR="007F147E" w:rsidRPr="00A43B7D">
        <w:rPr>
          <w:rFonts w:asciiTheme="minorHAnsi" w:hAnsiTheme="minorHAnsi" w:cstheme="minorHAnsi"/>
          <w:color w:val="auto"/>
        </w:rPr>
        <w:t xml:space="preserve"> engagement</w:t>
      </w:r>
      <w:r w:rsidR="009A4148" w:rsidRPr="00A43B7D">
        <w:rPr>
          <w:rFonts w:asciiTheme="minorHAnsi" w:hAnsiTheme="minorHAnsi" w:cstheme="minorHAnsi"/>
          <w:color w:val="auto"/>
        </w:rPr>
        <w:t xml:space="preserve"> </w:t>
      </w:r>
      <w:r w:rsidR="008C2E63" w:rsidRPr="00A43B7D">
        <w:rPr>
          <w:rFonts w:asciiTheme="minorHAnsi" w:hAnsiTheme="minorHAnsi" w:cstheme="minorHAnsi"/>
          <w:color w:val="auto"/>
        </w:rPr>
        <w:t xml:space="preserve">in </w:t>
      </w:r>
      <w:r w:rsidR="00C5340F" w:rsidRPr="00A43B7D">
        <w:rPr>
          <w:rFonts w:asciiTheme="minorHAnsi" w:hAnsiTheme="minorHAnsi" w:cstheme="minorHAnsi"/>
          <w:color w:val="auto"/>
        </w:rPr>
        <w:t xml:space="preserve">daily </w:t>
      </w:r>
      <w:r w:rsidR="009A4148" w:rsidRPr="00A43B7D">
        <w:rPr>
          <w:rFonts w:asciiTheme="minorHAnsi" w:hAnsiTheme="minorHAnsi" w:cstheme="minorHAnsi"/>
          <w:color w:val="auto"/>
        </w:rPr>
        <w:t>activit</w:t>
      </w:r>
      <w:r w:rsidR="008C2E63" w:rsidRPr="00A43B7D">
        <w:rPr>
          <w:rFonts w:asciiTheme="minorHAnsi" w:hAnsiTheme="minorHAnsi" w:cstheme="minorHAnsi"/>
          <w:color w:val="auto"/>
        </w:rPr>
        <w:t>ies</w:t>
      </w:r>
      <w:r w:rsidR="00C5340F" w:rsidRPr="00A43B7D">
        <w:rPr>
          <w:rFonts w:asciiTheme="minorHAnsi" w:hAnsiTheme="minorHAnsi" w:cstheme="minorHAnsi"/>
          <w:color w:val="auto"/>
        </w:rPr>
        <w:t xml:space="preserve"> and aspirations</w:t>
      </w:r>
      <w:r w:rsidR="009A4148" w:rsidRPr="00A43B7D">
        <w:rPr>
          <w:rFonts w:asciiTheme="minorHAnsi" w:hAnsiTheme="minorHAnsi" w:cstheme="minorHAnsi"/>
        </w:rPr>
        <w:fldChar w:fldCharType="begin">
          <w:fldData xml:space="preserve">PEVuZE5vdGU+PENpdGU+PEF1dGhvcj5Dcm9tYmV6PC9BdXRob3I+PFllYXI+MjAxMjwvWWVhcj48
UmVjTnVtPjEyNDwvUmVjTnVtPjxEaXNwbGF5VGV4dD48c3R5bGUgZmFjZT0ic3VwZXJzY3JpcHQi
PjEtNSw5PC9zdHlsZT48L0Rpc3BsYXlUZXh0PjxyZWNvcmQ+PHJlYy1udW1iZXI+MTI0PC9yZWMt
bnVtYmVyPjxmb3JlaWduLWtleXM+PGtleSBhcHA9IkVOIiBkYi1pZD0iNXJkcHN3ZWR1dDU5ZWJl
cHBlMHBzdHo4d3dmcGF0OWR0dzlmIiB0aW1lc3RhbXA9IjE1MjU4ODMyMzEiPjEyNDwva2V5Pjwv
Zm9yZWlnbi1rZXlzPjxyZWYtdHlwZSBuYW1lPSJKb3VybmFsIEFydGljbGUiPjE3PC9yZWYtdHlw
ZT48Y29udHJpYnV0b3JzPjxhdXRob3JzPjxhdXRob3I+Q3JvbWJleiwgRy48L2F1dGhvcj48YXV0
aG9yPkVjY2xlc3RvbiwgQy48L2F1dGhvcj48YXV0aG9yPlZhbiBEYW1tZSwgUy48L2F1dGhvcj48
YXV0aG9yPlZsYWV5ZW4sIEouIFcuPC9hdXRob3I+PGF1dGhvcj5LYXJvbHksIFAuPC9hdXRob3I+
PC9hdXRob3JzPjwvY29udHJpYnV0b3JzPjxhdXRoLWFkZHJlc3M+RGVwYXJ0bWVudCBvZiBFeHBl
cmltZW50YWwtQ2xpbmljYWwgYW5kIEhlYWx0aCBQc3ljaG9sb2d5LCBHaGVudCBVbml2ZXJzaXR5
LCBIZW5yaSBEdW5hbnRsYWFuIDIsIEdlbnQsIEJlbGdpdW0uIEdlZXJ0LkNyb21iZXpAVUdlbnQu
YmU8L2F1dGgtYWRkcmVzcz48dGl0bGVzPjx0aXRsZT5GZWFyLWF2b2lkYW5jZSBtb2RlbCBvZiBj
aHJvbmljIHBhaW46IHRoZSBuZXh0IGdlbmVyYXRpb248L3RpdGxlPjxzZWNvbmRhcnktdGl0bGU+
VGhlIENsaW5pY2FsIEpvdXJuYWwgb2YgUGFpbjwvc2Vjb25kYXJ5LXRpdGxlPjxhbHQtdGl0bGU+
VGhlIENsaW5pY2FsIGpvdXJuYWwgb2YgcGFpbjwvYWx0LXRpdGxlPjwvdGl0bGVzPjxwZXJpb2Rp
Y2FsPjxmdWxsLXRpdGxlPkNsaW4gSiBQYWluPC9mdWxsLXRpdGxlPjxhYmJyLTE+VGhlIENsaW5p
Y2FsIGpvdXJuYWwgb2YgcGFpbjwvYWJici0xPjwvcGVyaW9kaWNhbD48YWx0LXBlcmlvZGljYWw+
PGZ1bGwtdGl0bGU+Q2xpbiBKIFBhaW48L2Z1bGwtdGl0bGU+PGFiYnItMT5UaGUgQ2xpbmljYWwg
am91cm5hbCBvZiBwYWluPC9hYmJyLTE+PC9hbHQtcGVyaW9kaWNhbD48cGFnZXM+NDc1LTgzPC9w
YWdlcz48dm9sdW1lPjI4PC92b2x1bWU+PG51bWJlcj42PC9udW1iZXI+PGVkaXRpb24+MjAxMi8w
Ni8wODwvZWRpdGlvbj48a2V5d29yZHM+PGtleXdvcmQ+QW54aWV0eS8qY29tcGxpY2F0aW9ucy8q
cHN5Y2hvbG9neTwva2V5d29yZD48a2V5d29yZD4qQXZvaWRhbmNlIExlYXJuaW5nPC9rZXl3b3Jk
PjxrZXl3b3JkPkNocm9uaWMgUGFpbi8qY29tcGxpY2F0aW9ucy8qcHN5Y2hvbG9neTwva2V5d29y
ZD48a2V5d29yZD5GZWFyLypwc3ljaG9sb2d5PC9rZXl3b3JkPjxrZXl3b3JkPkZvcmVjYXN0aW5n
PC9rZXl3b3JkPjxrZXl3b3JkPkh1bWFuczwva2V5d29yZD48a2V5d29yZD4qTW9kZWxzLCBQc3lj
aG9sb2dpY2FsPC9rZXl3b3JkPjwva2V5d29yZHM+PGRhdGVzPjx5ZWFyPjIwMTI8L3llYXI+PHB1
Yi1kYXRlcz48ZGF0ZT5KdWw8L2RhdGU+PC9wdWItZGF0ZXM+PC9kYXRlcz48aXNibj4wNzQ5LTgw
NDc8L2lzYm4+PGFjY2Vzc2lvbi1udW0+MjI2NzM0Nzk8L2FjY2Vzc2lvbi1udW0+PHVybHM+PC91
cmxzPjxlbGVjdHJvbmljLXJlc291cmNlLW51bT4xMC4xMDk3L0FKUC4wYjAxM2UzMTgyMzg1Mzky
PC9lbGVjdHJvbmljLXJlc291cmNlLW51bT48cmVtb3RlLWRhdGFiYXNlLXByb3ZpZGVyPk5MTTwv
cmVtb3RlLWRhdGFiYXNlLXByb3ZpZGVyPjxsYW5ndWFnZT5lbmc8L2xhbmd1YWdlPjwvcmVjb3Jk
PjwvQ2l0ZT48Q2l0ZT48QXV0aG9yPkxlZXV3PC9BdXRob3I+PFllYXI+MjAwNzwvWWVhcj48UmVj
TnVtPjEyMzwvUmVjTnVtPjxyZWNvcmQ+PHJlYy1udW1iZXI+MTIzPC9yZWMtbnVtYmVyPjxmb3Jl
aWduLWtleXM+PGtleSBhcHA9IkVOIiBkYi1pZD0iNXJkcHN3ZWR1dDU5ZWJlcHBlMHBzdHo4d3dm
cGF0OWR0dzlmIiB0aW1lc3RhbXA9IjE1MjU4ODMyMjgiPjEyMzwva2V5PjwvZm9yZWlnbi1rZXlz
PjxyZWYtdHlwZSBuYW1lPSJKb3VybmFsIEFydGljbGUiPjE3PC9yZWYtdHlwZT48Y29udHJpYnV0
b3JzPjxhdXRob3JzPjxhdXRob3I+TGVldXcsIE0uPC9hdXRob3I+PGF1dGhvcj5Hb29zc2Vucywg
TS4gRS48L2F1dGhvcj48YXV0aG9yPkxpbnRvbiwgUy4gSi48L2F1dGhvcj48YXV0aG9yPkNyb21i
ZXosIEcuPC9hdXRob3I+PGF1dGhvcj5Cb2Vyc21hLCBLLjwvYXV0aG9yPjxhdXRob3I+VmxhZXll
biwgSi4gVy48L2F1dGhvcj48L2F1dGhvcnM+PC9jb250cmlidXRvcnM+PGF1dGgtYWRkcmVzcz5E
ZXBhcnRtZW50IG9mIE1lZGljYWwsIENsaW5pY2FsLCBhbmQgRXhwZXJpbWVudGFsIFBzeWNob2xv
Z3ksIE1hYXN0cmljaHQgVW5pdmVyc2l0eSwgUC5PLiBCb3ggNjE2LCA2MjAwIE1ELCBNYWFzdHJp
Y2h0LCBUaGUgTmV0aGVybGFuZHMuIE0uTGVldXdARE1LRVAuVW5pbWFhcy5ubDwvYXV0aC1hZGRy
ZXNzPjx0aXRsZXM+PHRpdGxlPlRoZSBmZWFyLWF2b2lkYW5jZSBtb2RlbCBvZiBtdXNjdWxvc2tl
bGV0YWwgcGFpbjogY3VycmVudCBzdGF0ZSBvZiBzY2llbnRpZmljIGV2aWRlbmNlPC90aXRsZT48
c2Vjb25kYXJ5LXRpdGxlPkpvdXJuYWwgb2YgQmVoYXZpb3JhbCBNZWRpY2luZTwvc2Vjb25kYXJ5
LXRpdGxlPjxhbHQtdGl0bGU+Sm91cm5hbCBvZiBiZWhhdmlvcmFsIG1lZGljaW5lPC9hbHQtdGl0
bGU+PC90aXRsZXM+PHBlcmlvZGljYWw+PGZ1bGwtdGl0bGU+SiBCZWhhdiBNZWQ8L2Z1bGwtdGl0
bGU+PGFiYnItMT5Kb3VybmFsIG9mIGJlaGF2aW9yYWwgbWVkaWNpbmU8L2FiYnItMT48L3Blcmlv
ZGljYWw+PGFsdC1wZXJpb2RpY2FsPjxmdWxsLXRpdGxlPkogQmVoYXYgTWVkPC9mdWxsLXRpdGxl
PjxhYmJyLTE+Sm91cm5hbCBvZiBiZWhhdmlvcmFsIG1lZGljaW5lPC9hYmJyLTE+PC9hbHQtcGVy
aW9kaWNhbD48cGFnZXM+NzctOTQ8L3BhZ2VzPjx2b2x1bWU+MzA8L3ZvbHVtZT48bnVtYmVyPjE8
L251bWJlcj48ZWRpdGlvbj4yMDA2LzEyLzIxPC9lZGl0aW9uPjxrZXl3b3Jkcz48a2V5d29yZD5B
ZmZlY3Q8L2tleXdvcmQ+PGtleXdvcmQ+QW54aWV0eS9lcGlkZW1pb2xvZ3kvcHN5Y2hvbG9neTwv
a2V5d29yZD48a2V5d29yZD5BdHRlbnRpb248L2tleXdvcmQ+PGtleXdvcmQ+Q2hyb25pYyBEaXNl
YXNlPC9rZXl3b3JkPjxrZXl3b3JkPkNvZ25pdGl2ZSBUaGVyYXB5PC9rZXl3b3JkPjxrZXl3b3Jk
PipFc2NhcGUgUmVhY3Rpb248L2tleXdvcmQ+PGtleXdvcmQ+KkZlYXI8L2tleXdvcmQ+PGtleXdv
cmQ+SHVtYW5zPC9rZXl3b3JkPjxrZXl3b3JkPk1vdG9yIEFjdGl2aXR5PC9rZXl3b3JkPjxrZXl3
b3JkPk11c2N1bGFyIERpc29yZGVycywgQXRyb3BoaWM8L2tleXdvcmQ+PGtleXdvcmQ+TXVzY3Vs
b3NrZWxldGFsIERpc2Vhc2VzLypjb21wbGljYXRpb25zPC9rZXl3b3JkPjxrZXl3b3JkPlBhaW4v
ZXBpZGVtaW9sb2d5LypldGlvbG9neS8qcHJldmVudGlvbiAmYW1wOyBjb250cm9sPC9rZXl3b3Jk
Pjwva2V5d29yZHM+PGRhdGVzPjx5ZWFyPjIwMDc8L3llYXI+PHB1Yi1kYXRlcz48ZGF0ZT5GZWI8
L2RhdGU+PC9wdWItZGF0ZXM+PC9kYXRlcz48aXNibj4wMTYwLTc3MTUgKFByaW50KSYjeEQ7MDE2
MC03NzE1PC9pc2JuPjxhY2Nlc3Npb24tbnVtPjE3MTgwNjQwPC9hY2Nlc3Npb24tbnVtPjx1cmxz
PjwvdXJscz48ZWxlY3Ryb25pYy1yZXNvdXJjZS1udW0+MTAuMTAwNy9zMTA4NjUtMDA2LTkwODUt
MDwvZWxlY3Ryb25pYy1yZXNvdXJjZS1udW0+PHJlbW90ZS1kYXRhYmFzZS1wcm92aWRlcj5OTE08
L3JlbW90ZS1kYXRhYmFzZS1wcm92aWRlcj48bGFuZ3VhZ2U+ZW5nPC9sYW5ndWFnZT48L3JlY29y
ZD48L0NpdGU+PENpdGU+PEF1dGhvcj5WbGFleWVuPC9BdXRob3I+PFllYXI+MjAxMjwvWWVhcj48
UmVjTnVtPjExMzwvUmVjTnVtPjxyZWNvcmQ+PHJlYy1udW1iZXI+MTEzPC9yZWMtbnVtYmVyPjxm
b3JlaWduLWtleXM+PGtleSBhcHA9IkVOIiBkYi1pZD0iNXJkcHN3ZWR1dDU5ZWJlcHBlMHBzdHo4
d3dmcGF0OWR0dzlmIiB0aW1lc3RhbXA9IjE1MTkwMzY2ODgiPjExMzwva2V5PjwvZm9yZWlnbi1r
ZXlzPjxyZWYtdHlwZSBuYW1lPSJKb3VybmFsIEFydGljbGUiPjE3PC9yZWYtdHlwZT48Y29udHJp
YnV0b3JzPjxhdXRob3JzPjxhdXRob3I+VmxhZXllbiwgSm9oYW48L2F1dGhvcj48YXV0aG9yPkxp
bnRvbiwgU3RldmVuPC9hdXRob3I+PC9hdXRob3JzPjwvY29udHJpYnV0b3JzPjxhdXRoLWFkZHJl
c3M+UmVzZWFyY2ggR3JvdXAgb24gSGVhbHRoIFBzeWNob2xvZ3ksIERlcGFydG1lbnQgb2YgUHN5
Y2hvbG9neSwgVW5pdmVyc2l0eSBvZiBMZXV2ZW4sIExldXZlbiAzMDAwLCBCZWxnaXVtLiBqb2hh
bi52bGFleWVuQHBzeS5rdWxldXZlbi5iZTwvYXV0aC1hZGRyZXNzPjx0aXRsZXM+PHRpdGxlPkZl
YXItYXZvaWRhbmNlIG1vZGVsIG9mIGNocm9uaWMgbXVzY3Vsb3NrZWxldGFsIHBhaW46IDEyIHll
YXJzIG9uPC90aXRsZT48c2Vjb25kYXJ5LXRpdGxlPlBhaW48L3NlY29uZGFyeS10aXRsZT48YWx0
LXRpdGxlPlBhaW48L2FsdC10aXRsZT48L3RpdGxlcz48cGVyaW9kaWNhbD48ZnVsbC10aXRsZT5Q
YWluPC9mdWxsLXRpdGxlPjwvcGVyaW9kaWNhbD48YWx0LXBlcmlvZGljYWw+PGZ1bGwtdGl0bGU+
UGFpbjwvZnVsbC10aXRsZT48L2FsdC1wZXJpb2RpY2FsPjxwYWdlcz4xMTQ0LTc8L3BhZ2VzPjx2
b2x1bWU+MTUzPC92b2x1bWU+PG51bWJlcj42PC9udW1iZXI+PGVkaXRpb24+MjAxMi8wMi8xMTwv
ZWRpdGlvbj48a2V5d29yZHM+PGtleXdvcmQ+QXZvaWRhbmNlIExlYXJuaW5nLypwaHlzaW9sb2d5
PC9rZXl3b3JkPjxrZXl3b3JkPkNocm9uaWMgUGFpbi9waHlzaW9wYXRob2xvZ3kvKnBzeWNob2xv
Z3k8L2tleXdvcmQ+PGtleXdvcmQ+RGlzYWJsZWQgUGVyc29ucy9wc3ljaG9sb2d5PC9rZXl3b3Jk
PjxrZXl3b3JkPkZlYXIvcGh5c2lvbG9neS8qcHN5Y2hvbG9neTwva2V5d29yZD48a2V5d29yZD5I
dW1hbnM8L2tleXdvcmQ+PGtleXdvcmQ+Kk1vZGVscywgUHN5Y2hvbG9naWNhbDwva2V5d29yZD48
a2V5d29yZD5NdXNjdWxvc2tlbGV0YWwgUGFpbi9waHlzaW9wYXRob2xvZ3kvKnBzeWNob2xvZ3k8
L2tleXdvcmQ+PC9rZXl3b3Jkcz48ZGF0ZXM+PHllYXI+MjAxMjwveWVhcj48cHViLWRhdGVzPjxk
YXRlPkp1bjwvZGF0ZT48L3B1Yi1kYXRlcz48L2RhdGVzPjxpc2JuPjAzMDQtMzk1OTwvaXNibj48
YWNjZXNzaW9uLW51bT4yMjMyMTkxNzwvYWNjZXNzaW9uLW51bT48dXJscz48L3VybHM+PGVsZWN0
cm9uaWMtcmVzb3VyY2UtbnVtPjEwLjEwMTYvai5wYWluLjIwMTEuMTIuMDA5PC9lbGVjdHJvbmlj
LXJlc291cmNlLW51bT48cmVtb3RlLWRhdGFiYXNlLXByb3ZpZGVyPk5MTTwvcmVtb3RlLWRhdGFi
YXNlLXByb3ZpZGVyPjxsYW5ndWFnZT5lbmc8L2xhbmd1YWdlPjwvcmVjb3JkPjwvQ2l0ZT48Q2l0
ZT48QXV0aG9yPlZsYWV5ZW48L0F1dGhvcj48WWVhcj4yMDAwPC9ZZWFyPjxSZWNOdW0+NjQ8L1Jl
Y051bT48cmVjb3JkPjxyZWMtbnVtYmVyPjY0PC9yZWMtbnVtYmVyPjxmb3JlaWduLWtleXM+PGtl
eSBhcHA9IkVOIiBkYi1pZD0iNXJkcHN3ZWR1dDU5ZWJlcHBlMHBzdHo4d3dmcGF0OWR0dzlmIiB0
aW1lc3RhbXA9IjE1MTMzNTY3MzMiPjY0PC9rZXk+PC9mb3JlaWduLWtleXM+PHJlZi10eXBlIG5h
bWU9IkpvdXJuYWwgQXJ0aWNsZSI+MTc8L3JlZi10eXBlPjxjb250cmlidXRvcnM+PGF1dGhvcnM+
PGF1dGhvcj5WbGFleWVuLCBKb2hhbjwvYXV0aG9yPjxhdXRob3I+TGludG9uLCBTdGV2ZW48L2F1
dGhvcj48L2F1dGhvcnM+PC9jb250cmlidXRvcnM+PHRpdGxlcz48dGl0bGU+RmVhci1hdm9pZGFu
Y2UgYW5kIGl0cyBjb25zZXF1ZW5jZXMgaW4gY2hyb25pYyBtdXNjdWxvc2tlbGV0YWwgcGFpbjog
YSBzdGF0ZSBvZiB0aGUgYXJ0PC90aXRsZT48c2Vjb25kYXJ5LXRpdGxlPlBhaW48L3NlY29uZGFy
eS10aXRsZT48L3RpdGxlcz48cGVyaW9kaWNhbD48ZnVsbC10aXRsZT5QYWluPC9mdWxsLXRpdGxl
PjwvcGVyaW9kaWNhbD48cGFnZXM+MzE3LTMzMjwvcGFnZXM+PHZvbHVtZT44NTwvdm9sdW1lPjxu
dW1iZXI+MzwvbnVtYmVyPjxkYXRlcz48eWVhcj4yMDAwPC95ZWFyPjwvZGF0ZXM+PGlzYm4+MDMw
NC0zOTU5PC9pc2JuPjx1cmxzPjwvdXJscz48L3JlY29yZD48L0NpdGU+PENpdGU+PEF1dGhvcj5N
ZXVsZGVyczwvQXV0aG9yPjxZZWFyPjIwMTk8L1llYXI+PFJlY051bT4yNzI8L1JlY051bT48cmVj
b3JkPjxyZWMtbnVtYmVyPjI3MjwvcmVjLW51bWJlcj48Zm9yZWlnbi1rZXlzPjxrZXkgYXBwPSJF
TiIgZGItaWQ9IjVyZHBzd2VkdXQ1OWViZXBwZTBwc3R6OHd3ZnBhdDlkdHc5ZiIgdGltZXN0YW1w
PSIxNTU0ODE5MDA4Ij4yNzI8L2tleT48L2ZvcmVpZ24ta2V5cz48cmVmLXR5cGUgbmFtZT0iSm91
cm5hbCBBcnRpY2xlIj4xNzwvcmVmLXR5cGU+PGNvbnRyaWJ1dG9ycz48YXV0aG9ycz48YXV0aG9y
Pk1ldWxkZXJzLCBBbm48L2F1dGhvcj48L2F1dGhvcnM+PC9jb250cmlidXRvcnM+PHRpdGxlcz48
dGl0bGU+RnJvbSBmZWFyIG9mIG1vdmVtZW50LXJlbGF0ZWQgcGFpbiBhbmQgYXZvaWRhbmNlIHRv
IGNocm9uaWMgcGFpbiBkaXNhYmlsaXR5OiBhIHN0YXRlLW9mLXRoZS1hcnQgcmV2aWV3PC90aXRs
ZT48c2Vjb25kYXJ5LXRpdGxlPkN1cnJlbnQgT3BpbmlvbiBpbiBCZWhhdmlvcmFsIFNjaWVuY2Vz
PC9zZWNvbmRhcnktdGl0bGU+PC90aXRsZXM+PHBlcmlvZGljYWw+PGZ1bGwtdGl0bGU+Q3VycmVu
dCBPcGluaW9uIGluIEJlaGF2aW9yYWwgU2NpZW5jZXM8L2Z1bGwtdGl0bGU+PC9wZXJpb2RpY2Fs
PjxwYWdlcz4xMzAtMTM2PC9wYWdlcz48dm9sdW1lPjI2PC92b2x1bWU+PGRhdGVzPjx5ZWFyPjIw
MTk8L3llYXI+PHB1Yi1kYXRlcz48ZGF0ZT4yMDE5LzA0LzAxLzwvZGF0ZT48L3B1Yi1kYXRlcz48
L2RhdGVzPjxpc2JuPjIzNTItMTU0NjwvaXNibj48dXJscz48cmVsYXRlZC11cmxzPjx1cmw+aHR0
cDovL3d3dy5zY2llbmNlZGlyZWN0LmNvbS9zY2llbmNlL2FydGljbGUvcGlpL1MyMzUyMTU0NjE4
MzAwNjQwPC91cmw+PC9yZWxhdGVkLXVybHM+PC91cmxzPjxlbGVjdHJvbmljLXJlc291cmNlLW51
bT5odHRwczovL2RvaS5vcmcvMTAuMTAxNi9qLmNvYmVoYS4yMDE4LjEyLjAwNzwvZWxlY3Ryb25p
Yy1yZXNvdXJjZS1udW0+PC9yZWNvcmQ+PC9DaXRlPjxDaXRlPjxBdXRob3I+Vm9sZGVyczwvQXV0
aG9yPjxZZWFyPjIwMTU8L1llYXI+PFJlY051bT4zPC9SZWNOdW0+PHJlY29yZD48cmVjLW51bWJl
cj4zPC9yZWMtbnVtYmVyPjxmb3JlaWduLWtleXM+PGtleSBhcHA9IkVOIiBkYi1pZD0iNXJkcHN3
ZWR1dDU5ZWJlcHBlMHBzdHo4d3dmcGF0OWR0dzlmIiB0aW1lc3RhbXA9IjE1MTI3MzE2NjUiPjM8
L2tleT48a2V5IGFwcD0iRU5XZWIiIGRiLWlkPSIiPjA8L2tleT48L2ZvcmVpZ24ta2V5cz48cmVm
LXR5cGUgbmFtZT0iSm91cm5hbCBBcnRpY2xlIj4xNzwvcmVmLXR5cGU+PGNvbnRyaWJ1dG9ycz48
YXV0aG9ycz48YXV0aG9yPlZvbGRlcnMsIFMuPC9hdXRob3I+PGF1dGhvcj5Cb2RkZXosIFkuPC9h
dXRob3I+PGF1dGhvcj5EZSBQZXV0ZXIsIFMuPC9hdXRob3I+PGF1dGhvcj5NZXVsZGVycywgQS48
L2F1dGhvcj48YXV0aG9yPlZsYWV5ZW4sIEouIFcuPC9hdXRob3I+PC9hdXRob3JzPjwvY29udHJp
YnV0b3JzPjxhdXRoLWFkZHJlc3M+UmVzZWFyY2ggR3JvdXAgSGVhbHRoIFBzeWNob2xvZ3ksIFVu
aXZlcnNpdHkgb2YgTGV1dmVuLCBCZWxnaXVtLiBFbGVjdHJvbmljIGFkZHJlc3M6IHN0ZXBoYW5p
ZXZvbGRlcnNAaG90bWFpbC5jb20uJiN4RDtDZW50ZXIgZm9yIHRoZSBQc3ljaG9sb2d5IG9mIExl
YXJuaW5nIGFuZCBFeHBlcmltZW50YWwgUHN5Y2hvcGF0aG9sb2d5LCBVbml2ZXJzaXR5IG9mIExl
dXZlbiwgQmVsZ2l1bTsgQ2VudGVyIG9mIEV4Y2VsbGVuY2Ugb24gR2VuZXJhbGl6YXRpb24gUmVz
ZWFyY2gsIFVuaXZlcnNpdHkgb2YgTGV1dmVuLCBCZWxnaXVtLiYjeEQ7UmVzZWFyY2ggR3JvdXAg
SGVhbHRoIFBzeWNob2xvZ3ksIFVuaXZlcnNpdHkgb2YgTGV1dmVuLCBCZWxnaXVtLiYjeEQ7UmVz
ZWFyY2ggR3JvdXAgSGVhbHRoIFBzeWNob2xvZ3ksIFVuaXZlcnNpdHkgb2YgTGV1dmVuLCBCZWxn
aXVtOyBDZW50ZXIgb2YgRXhjZWxsZW5jZSBvbiBHZW5lcmFsaXphdGlvbiBSZXNlYXJjaCwgVW5p
dmVyc2l0eSBvZiBMZXV2ZW4sIEJlbGdpdW0uJiN4RDtSZXNlYXJjaCBHcm91cCBIZWFsdGggUHN5
Y2hvbG9neSwgVW5pdmVyc2l0eSBvZiBMZXV2ZW4sIEJlbGdpdW07IENlbnRlciBvZiBFeGNlbGxl
bmNlIG9uIEdlbmVyYWxpemF0aW9uIFJlc2VhcmNoLCBVbml2ZXJzaXR5IG9mIExldXZlbiwgQmVs
Z2l1bTsgRGVwYXJ0bWVudCBvZiBDbGluaWNhbCBQc3ljaG9sb2dpY2FsIFNjaWVuY2UsIE1hYXN0
cmljaHQgVW5pdmVyc2l0eSwgVGhlIE5ldGhlcmxhbmRzLjwvYXV0aC1hZGRyZXNzPjx0aXRsZXM+
PHRpdGxlPkF2b2lkYW5jZSBiZWhhdmlvciBpbiBjaHJvbmljIHBhaW4gcmVzZWFyY2g6IGEgY29s
ZCBjYXNlIHJldmlzaXRlZDwvdGl0bGU+PHNlY29uZGFyeS10aXRsZT5CZWhhdmlvdXIgUmVzZWFy
Y2ggYW5kIFRoZXJhcHk8L3NlY29uZGFyeS10aXRsZT48L3RpdGxlcz48cGVyaW9kaWNhbD48ZnVs
bC10aXRsZT5CZWhhdmlvdXIgcmVzZWFyY2ggYW5kIHRoZXJhcHk8L2Z1bGwtdGl0bGU+PC9wZXJp
b2RpY2FsPjxwYWdlcz4zMS03PC9wYWdlcz48dm9sdW1lPjY0PC92b2x1bWU+PGVkaXRpb24+MjAx
NC8xMi8xNzwvZWRpdGlvbj48a2V5d29yZHM+PGtleXdvcmQ+QW54aWV0eS8qcHN5Y2hvbG9neTwv
a2V5d29yZD48a2V5d29yZD4qQXZvaWRhbmNlIExlYXJuaW5nPC9rZXl3b3JkPjxrZXl3b3JkPkNo
cm9uaWMgUGFpbi8qcHN5Y2hvbG9neTwva2V5d29yZD48a2V5d29yZD5GZWFyLypwc3ljaG9sb2d5
PC9rZXl3b3JkPjxrZXl3b3JkPkh1bWFuczwva2V5d29yZD48a2V5d29yZD5Nb2RlbHMsIFBzeWNo
b2xvZ2ljYWw8L2tleXdvcmQ+PGtleXdvcmQ+TXVzY3Vsb3NrZWxldGFsIFBhaW4vKnBzeWNob2xv
Z3k8L2tleXdvcmQ+PGtleXdvcmQ+UXVhbGl0eSBvZiBMaWZlLypwc3ljaG9sb2d5PC9rZXl3b3Jk
PjxrZXl3b3JkPkF2b2lkYW5jZSBiZWhhdmlvcjwva2V5d29yZD48a2V5d29yZD5DaHJvbmljIHBh
aW48L2tleXdvcmQ+PGtleXdvcmQ+RmVhcjwva2V5d29yZD48a2V5d29yZD5MZWFybmluZzwva2V5
d29yZD48a2V5d29yZD5Nb3RpdmF0aW9uPC9rZXl3b3JkPjwva2V5d29yZHM+PGRhdGVzPjx5ZWFy
PjIwMTU8L3llYXI+PHB1Yi1kYXRlcz48ZGF0ZT5KYW48L2RhdGU+PC9wdWItZGF0ZXM+PC9kYXRl
cz48aXNibj4xODczLTYyMlggKEVsZWN0cm9uaWMpJiN4RDswMDA1LTc5NjcgKExpbmtpbmcpPC9p
c2JuPjxhY2Nlc3Npb24tbnVtPjI1NTA2OTA1PC9hY2Nlc3Npb24tbnVtPjx1cmxzPjxyZWxhdGVk
LXVybHM+PHVybD5odHRwczovL3d3dy5uY2JpLm5sbS5uaWguZ292L3B1Ym1lZC8yNTUwNjkwNTwv
dXJsPjwvcmVsYXRlZC11cmxzPjwvdXJscz48ZWxlY3Ryb25pYy1yZXNvdXJjZS1udW0+MTAuMTAx
Ni9qLmJyYXQuMjAxNC4xMS4wMDM8L2VsZWN0cm9uaWMtcmVzb3VyY2UtbnVtPjwvcmVjb3JkPjwv
Q2l0ZT48L0VuZE5vdGU+
</w:fldData>
        </w:fldChar>
      </w:r>
      <w:r w:rsidR="00D7418B">
        <w:rPr>
          <w:rFonts w:asciiTheme="minorHAnsi" w:hAnsiTheme="minorHAnsi" w:cstheme="minorHAnsi"/>
        </w:rPr>
        <w:instrText xml:space="preserve"> ADDIN EN.CITE </w:instrText>
      </w:r>
      <w:r w:rsidR="00D7418B">
        <w:rPr>
          <w:rFonts w:asciiTheme="minorHAnsi" w:hAnsiTheme="minorHAnsi" w:cstheme="minorHAnsi"/>
        </w:rPr>
        <w:fldChar w:fldCharType="begin">
          <w:fldData xml:space="preserve">PEVuZE5vdGU+PENpdGU+PEF1dGhvcj5Dcm9tYmV6PC9BdXRob3I+PFllYXI+MjAxMjwvWWVhcj48
UmVjTnVtPjEyNDwvUmVjTnVtPjxEaXNwbGF5VGV4dD48c3R5bGUgZmFjZT0ic3VwZXJzY3JpcHQi
PjEtNSw5PC9zdHlsZT48L0Rpc3BsYXlUZXh0PjxyZWNvcmQ+PHJlYy1udW1iZXI+MTI0PC9yZWMt
bnVtYmVyPjxmb3JlaWduLWtleXM+PGtleSBhcHA9IkVOIiBkYi1pZD0iNXJkcHN3ZWR1dDU5ZWJl
cHBlMHBzdHo4d3dmcGF0OWR0dzlmIiB0aW1lc3RhbXA9IjE1MjU4ODMyMzEiPjEyNDwva2V5Pjwv
Zm9yZWlnbi1rZXlzPjxyZWYtdHlwZSBuYW1lPSJKb3VybmFsIEFydGljbGUiPjE3PC9yZWYtdHlw
ZT48Y29udHJpYnV0b3JzPjxhdXRob3JzPjxhdXRob3I+Q3JvbWJleiwgRy48L2F1dGhvcj48YXV0
aG9yPkVjY2xlc3RvbiwgQy48L2F1dGhvcj48YXV0aG9yPlZhbiBEYW1tZSwgUy48L2F1dGhvcj48
YXV0aG9yPlZsYWV5ZW4sIEouIFcuPC9hdXRob3I+PGF1dGhvcj5LYXJvbHksIFAuPC9hdXRob3I+
PC9hdXRob3JzPjwvY29udHJpYnV0b3JzPjxhdXRoLWFkZHJlc3M+RGVwYXJ0bWVudCBvZiBFeHBl
cmltZW50YWwtQ2xpbmljYWwgYW5kIEhlYWx0aCBQc3ljaG9sb2d5LCBHaGVudCBVbml2ZXJzaXR5
LCBIZW5yaSBEdW5hbnRsYWFuIDIsIEdlbnQsIEJlbGdpdW0uIEdlZXJ0LkNyb21iZXpAVUdlbnQu
YmU8L2F1dGgtYWRkcmVzcz48dGl0bGVzPjx0aXRsZT5GZWFyLWF2b2lkYW5jZSBtb2RlbCBvZiBj
aHJvbmljIHBhaW46IHRoZSBuZXh0IGdlbmVyYXRpb248L3RpdGxlPjxzZWNvbmRhcnktdGl0bGU+
VGhlIENsaW5pY2FsIEpvdXJuYWwgb2YgUGFpbjwvc2Vjb25kYXJ5LXRpdGxlPjxhbHQtdGl0bGU+
VGhlIENsaW5pY2FsIGpvdXJuYWwgb2YgcGFpbjwvYWx0LXRpdGxlPjwvdGl0bGVzPjxwZXJpb2Rp
Y2FsPjxmdWxsLXRpdGxlPkNsaW4gSiBQYWluPC9mdWxsLXRpdGxlPjxhYmJyLTE+VGhlIENsaW5p
Y2FsIGpvdXJuYWwgb2YgcGFpbjwvYWJici0xPjwvcGVyaW9kaWNhbD48YWx0LXBlcmlvZGljYWw+
PGZ1bGwtdGl0bGU+Q2xpbiBKIFBhaW48L2Z1bGwtdGl0bGU+PGFiYnItMT5UaGUgQ2xpbmljYWwg
am91cm5hbCBvZiBwYWluPC9hYmJyLTE+PC9hbHQtcGVyaW9kaWNhbD48cGFnZXM+NDc1LTgzPC9w
YWdlcz48dm9sdW1lPjI4PC92b2x1bWU+PG51bWJlcj42PC9udW1iZXI+PGVkaXRpb24+MjAxMi8w
Ni8wODwvZWRpdGlvbj48a2V5d29yZHM+PGtleXdvcmQ+QW54aWV0eS8qY29tcGxpY2F0aW9ucy8q
cHN5Y2hvbG9neTwva2V5d29yZD48a2V5d29yZD4qQXZvaWRhbmNlIExlYXJuaW5nPC9rZXl3b3Jk
PjxrZXl3b3JkPkNocm9uaWMgUGFpbi8qY29tcGxpY2F0aW9ucy8qcHN5Y2hvbG9neTwva2V5d29y
ZD48a2V5d29yZD5GZWFyLypwc3ljaG9sb2d5PC9rZXl3b3JkPjxrZXl3b3JkPkZvcmVjYXN0aW5n
PC9rZXl3b3JkPjxrZXl3b3JkPkh1bWFuczwva2V5d29yZD48a2V5d29yZD4qTW9kZWxzLCBQc3lj
aG9sb2dpY2FsPC9rZXl3b3JkPjwva2V5d29yZHM+PGRhdGVzPjx5ZWFyPjIwMTI8L3llYXI+PHB1
Yi1kYXRlcz48ZGF0ZT5KdWw8L2RhdGU+PC9wdWItZGF0ZXM+PC9kYXRlcz48aXNibj4wNzQ5LTgw
NDc8L2lzYm4+PGFjY2Vzc2lvbi1udW0+MjI2NzM0Nzk8L2FjY2Vzc2lvbi1udW0+PHVybHM+PC91
cmxzPjxlbGVjdHJvbmljLXJlc291cmNlLW51bT4xMC4xMDk3L0FKUC4wYjAxM2UzMTgyMzg1Mzky
PC9lbGVjdHJvbmljLXJlc291cmNlLW51bT48cmVtb3RlLWRhdGFiYXNlLXByb3ZpZGVyPk5MTTwv
cmVtb3RlLWRhdGFiYXNlLXByb3ZpZGVyPjxsYW5ndWFnZT5lbmc8L2xhbmd1YWdlPjwvcmVjb3Jk
PjwvQ2l0ZT48Q2l0ZT48QXV0aG9yPkxlZXV3PC9BdXRob3I+PFllYXI+MjAwNzwvWWVhcj48UmVj
TnVtPjEyMzwvUmVjTnVtPjxyZWNvcmQ+PHJlYy1udW1iZXI+MTIzPC9yZWMtbnVtYmVyPjxmb3Jl
aWduLWtleXM+PGtleSBhcHA9IkVOIiBkYi1pZD0iNXJkcHN3ZWR1dDU5ZWJlcHBlMHBzdHo4d3dm
cGF0OWR0dzlmIiB0aW1lc3RhbXA9IjE1MjU4ODMyMjgiPjEyMzwva2V5PjwvZm9yZWlnbi1rZXlz
PjxyZWYtdHlwZSBuYW1lPSJKb3VybmFsIEFydGljbGUiPjE3PC9yZWYtdHlwZT48Y29udHJpYnV0
b3JzPjxhdXRob3JzPjxhdXRob3I+TGVldXcsIE0uPC9hdXRob3I+PGF1dGhvcj5Hb29zc2Vucywg
TS4gRS48L2F1dGhvcj48YXV0aG9yPkxpbnRvbiwgUy4gSi48L2F1dGhvcj48YXV0aG9yPkNyb21i
ZXosIEcuPC9hdXRob3I+PGF1dGhvcj5Cb2Vyc21hLCBLLjwvYXV0aG9yPjxhdXRob3I+VmxhZXll
biwgSi4gVy48L2F1dGhvcj48L2F1dGhvcnM+PC9jb250cmlidXRvcnM+PGF1dGgtYWRkcmVzcz5E
ZXBhcnRtZW50IG9mIE1lZGljYWwsIENsaW5pY2FsLCBhbmQgRXhwZXJpbWVudGFsIFBzeWNob2xv
Z3ksIE1hYXN0cmljaHQgVW5pdmVyc2l0eSwgUC5PLiBCb3ggNjE2LCA2MjAwIE1ELCBNYWFzdHJp
Y2h0LCBUaGUgTmV0aGVybGFuZHMuIE0uTGVldXdARE1LRVAuVW5pbWFhcy5ubDwvYXV0aC1hZGRy
ZXNzPjx0aXRsZXM+PHRpdGxlPlRoZSBmZWFyLWF2b2lkYW5jZSBtb2RlbCBvZiBtdXNjdWxvc2tl
bGV0YWwgcGFpbjogY3VycmVudCBzdGF0ZSBvZiBzY2llbnRpZmljIGV2aWRlbmNlPC90aXRsZT48
c2Vjb25kYXJ5LXRpdGxlPkpvdXJuYWwgb2YgQmVoYXZpb3JhbCBNZWRpY2luZTwvc2Vjb25kYXJ5
LXRpdGxlPjxhbHQtdGl0bGU+Sm91cm5hbCBvZiBiZWhhdmlvcmFsIG1lZGljaW5lPC9hbHQtdGl0
bGU+PC90aXRsZXM+PHBlcmlvZGljYWw+PGZ1bGwtdGl0bGU+SiBCZWhhdiBNZWQ8L2Z1bGwtdGl0
bGU+PGFiYnItMT5Kb3VybmFsIG9mIGJlaGF2aW9yYWwgbWVkaWNpbmU8L2FiYnItMT48L3Blcmlv
ZGljYWw+PGFsdC1wZXJpb2RpY2FsPjxmdWxsLXRpdGxlPkogQmVoYXYgTWVkPC9mdWxsLXRpdGxl
PjxhYmJyLTE+Sm91cm5hbCBvZiBiZWhhdmlvcmFsIG1lZGljaW5lPC9hYmJyLTE+PC9hbHQtcGVy
aW9kaWNhbD48cGFnZXM+NzctOTQ8L3BhZ2VzPjx2b2x1bWU+MzA8L3ZvbHVtZT48bnVtYmVyPjE8
L251bWJlcj48ZWRpdGlvbj4yMDA2LzEyLzIxPC9lZGl0aW9uPjxrZXl3b3Jkcz48a2V5d29yZD5B
ZmZlY3Q8L2tleXdvcmQ+PGtleXdvcmQ+QW54aWV0eS9lcGlkZW1pb2xvZ3kvcHN5Y2hvbG9neTwv
a2V5d29yZD48a2V5d29yZD5BdHRlbnRpb248L2tleXdvcmQ+PGtleXdvcmQ+Q2hyb25pYyBEaXNl
YXNlPC9rZXl3b3JkPjxrZXl3b3JkPkNvZ25pdGl2ZSBUaGVyYXB5PC9rZXl3b3JkPjxrZXl3b3Jk
PipFc2NhcGUgUmVhY3Rpb248L2tleXdvcmQ+PGtleXdvcmQ+KkZlYXI8L2tleXdvcmQ+PGtleXdv
cmQ+SHVtYW5zPC9rZXl3b3JkPjxrZXl3b3JkPk1vdG9yIEFjdGl2aXR5PC9rZXl3b3JkPjxrZXl3
b3JkPk11c2N1bGFyIERpc29yZGVycywgQXRyb3BoaWM8L2tleXdvcmQ+PGtleXdvcmQ+TXVzY3Vs
b3NrZWxldGFsIERpc2Vhc2VzLypjb21wbGljYXRpb25zPC9rZXl3b3JkPjxrZXl3b3JkPlBhaW4v
ZXBpZGVtaW9sb2d5LypldGlvbG9neS8qcHJldmVudGlvbiAmYW1wOyBjb250cm9sPC9rZXl3b3Jk
Pjwva2V5d29yZHM+PGRhdGVzPjx5ZWFyPjIwMDc8L3llYXI+PHB1Yi1kYXRlcz48ZGF0ZT5GZWI8
L2RhdGU+PC9wdWItZGF0ZXM+PC9kYXRlcz48aXNibj4wMTYwLTc3MTUgKFByaW50KSYjeEQ7MDE2
MC03NzE1PC9pc2JuPjxhY2Nlc3Npb24tbnVtPjE3MTgwNjQwPC9hY2Nlc3Npb24tbnVtPjx1cmxz
PjwvdXJscz48ZWxlY3Ryb25pYy1yZXNvdXJjZS1udW0+MTAuMTAwNy9zMTA4NjUtMDA2LTkwODUt
MDwvZWxlY3Ryb25pYy1yZXNvdXJjZS1udW0+PHJlbW90ZS1kYXRhYmFzZS1wcm92aWRlcj5OTE08
L3JlbW90ZS1kYXRhYmFzZS1wcm92aWRlcj48bGFuZ3VhZ2U+ZW5nPC9sYW5ndWFnZT48L3JlY29y
ZD48L0NpdGU+PENpdGU+PEF1dGhvcj5WbGFleWVuPC9BdXRob3I+PFllYXI+MjAxMjwvWWVhcj48
UmVjTnVtPjExMzwvUmVjTnVtPjxyZWNvcmQ+PHJlYy1udW1iZXI+MTEzPC9yZWMtbnVtYmVyPjxm
b3JlaWduLWtleXM+PGtleSBhcHA9IkVOIiBkYi1pZD0iNXJkcHN3ZWR1dDU5ZWJlcHBlMHBzdHo4
d3dmcGF0OWR0dzlmIiB0aW1lc3RhbXA9IjE1MTkwMzY2ODgiPjExMzwva2V5PjwvZm9yZWlnbi1r
ZXlzPjxyZWYtdHlwZSBuYW1lPSJKb3VybmFsIEFydGljbGUiPjE3PC9yZWYtdHlwZT48Y29udHJp
YnV0b3JzPjxhdXRob3JzPjxhdXRob3I+VmxhZXllbiwgSm9oYW48L2F1dGhvcj48YXV0aG9yPkxp
bnRvbiwgU3RldmVuPC9hdXRob3I+PC9hdXRob3JzPjwvY29udHJpYnV0b3JzPjxhdXRoLWFkZHJl
c3M+UmVzZWFyY2ggR3JvdXAgb24gSGVhbHRoIFBzeWNob2xvZ3ksIERlcGFydG1lbnQgb2YgUHN5
Y2hvbG9neSwgVW5pdmVyc2l0eSBvZiBMZXV2ZW4sIExldXZlbiAzMDAwLCBCZWxnaXVtLiBqb2hh
bi52bGFleWVuQHBzeS5rdWxldXZlbi5iZTwvYXV0aC1hZGRyZXNzPjx0aXRsZXM+PHRpdGxlPkZl
YXItYXZvaWRhbmNlIG1vZGVsIG9mIGNocm9uaWMgbXVzY3Vsb3NrZWxldGFsIHBhaW46IDEyIHll
YXJzIG9uPC90aXRsZT48c2Vjb25kYXJ5LXRpdGxlPlBhaW48L3NlY29uZGFyeS10aXRsZT48YWx0
LXRpdGxlPlBhaW48L2FsdC10aXRsZT48L3RpdGxlcz48cGVyaW9kaWNhbD48ZnVsbC10aXRsZT5Q
YWluPC9mdWxsLXRpdGxlPjwvcGVyaW9kaWNhbD48YWx0LXBlcmlvZGljYWw+PGZ1bGwtdGl0bGU+
UGFpbjwvZnVsbC10aXRsZT48L2FsdC1wZXJpb2RpY2FsPjxwYWdlcz4xMTQ0LTc8L3BhZ2VzPjx2
b2x1bWU+MTUzPC92b2x1bWU+PG51bWJlcj42PC9udW1iZXI+PGVkaXRpb24+MjAxMi8wMi8xMTwv
ZWRpdGlvbj48a2V5d29yZHM+PGtleXdvcmQ+QXZvaWRhbmNlIExlYXJuaW5nLypwaHlzaW9sb2d5
PC9rZXl3b3JkPjxrZXl3b3JkPkNocm9uaWMgUGFpbi9waHlzaW9wYXRob2xvZ3kvKnBzeWNob2xv
Z3k8L2tleXdvcmQ+PGtleXdvcmQ+RGlzYWJsZWQgUGVyc29ucy9wc3ljaG9sb2d5PC9rZXl3b3Jk
PjxrZXl3b3JkPkZlYXIvcGh5c2lvbG9neS8qcHN5Y2hvbG9neTwva2V5d29yZD48a2V5d29yZD5I
dW1hbnM8L2tleXdvcmQ+PGtleXdvcmQ+Kk1vZGVscywgUHN5Y2hvbG9naWNhbDwva2V5d29yZD48
a2V5d29yZD5NdXNjdWxvc2tlbGV0YWwgUGFpbi9waHlzaW9wYXRob2xvZ3kvKnBzeWNob2xvZ3k8
L2tleXdvcmQ+PC9rZXl3b3Jkcz48ZGF0ZXM+PHllYXI+MjAxMjwveWVhcj48cHViLWRhdGVzPjxk
YXRlPkp1bjwvZGF0ZT48L3B1Yi1kYXRlcz48L2RhdGVzPjxpc2JuPjAzMDQtMzk1OTwvaXNibj48
YWNjZXNzaW9uLW51bT4yMjMyMTkxNzwvYWNjZXNzaW9uLW51bT48dXJscz48L3VybHM+PGVsZWN0
cm9uaWMtcmVzb3VyY2UtbnVtPjEwLjEwMTYvai5wYWluLjIwMTEuMTIuMDA5PC9lbGVjdHJvbmlj
LXJlc291cmNlLW51bT48cmVtb3RlLWRhdGFiYXNlLXByb3ZpZGVyPk5MTTwvcmVtb3RlLWRhdGFi
YXNlLXByb3ZpZGVyPjxsYW5ndWFnZT5lbmc8L2xhbmd1YWdlPjwvcmVjb3JkPjwvQ2l0ZT48Q2l0
ZT48QXV0aG9yPlZsYWV5ZW48L0F1dGhvcj48WWVhcj4yMDAwPC9ZZWFyPjxSZWNOdW0+NjQ8L1Jl
Y051bT48cmVjb3JkPjxyZWMtbnVtYmVyPjY0PC9yZWMtbnVtYmVyPjxmb3JlaWduLWtleXM+PGtl
eSBhcHA9IkVOIiBkYi1pZD0iNXJkcHN3ZWR1dDU5ZWJlcHBlMHBzdHo4d3dmcGF0OWR0dzlmIiB0
aW1lc3RhbXA9IjE1MTMzNTY3MzMiPjY0PC9rZXk+PC9mb3JlaWduLWtleXM+PHJlZi10eXBlIG5h
bWU9IkpvdXJuYWwgQXJ0aWNsZSI+MTc8L3JlZi10eXBlPjxjb250cmlidXRvcnM+PGF1dGhvcnM+
PGF1dGhvcj5WbGFleWVuLCBKb2hhbjwvYXV0aG9yPjxhdXRob3I+TGludG9uLCBTdGV2ZW48L2F1
dGhvcj48L2F1dGhvcnM+PC9jb250cmlidXRvcnM+PHRpdGxlcz48dGl0bGU+RmVhci1hdm9pZGFu
Y2UgYW5kIGl0cyBjb25zZXF1ZW5jZXMgaW4gY2hyb25pYyBtdXNjdWxvc2tlbGV0YWwgcGFpbjog
YSBzdGF0ZSBvZiB0aGUgYXJ0PC90aXRsZT48c2Vjb25kYXJ5LXRpdGxlPlBhaW48L3NlY29uZGFy
eS10aXRsZT48L3RpdGxlcz48cGVyaW9kaWNhbD48ZnVsbC10aXRsZT5QYWluPC9mdWxsLXRpdGxl
PjwvcGVyaW9kaWNhbD48cGFnZXM+MzE3LTMzMjwvcGFnZXM+PHZvbHVtZT44NTwvdm9sdW1lPjxu
dW1iZXI+MzwvbnVtYmVyPjxkYXRlcz48eWVhcj4yMDAwPC95ZWFyPjwvZGF0ZXM+PGlzYm4+MDMw
NC0zOTU5PC9pc2JuPjx1cmxzPjwvdXJscz48L3JlY29yZD48L0NpdGU+PENpdGU+PEF1dGhvcj5N
ZXVsZGVyczwvQXV0aG9yPjxZZWFyPjIwMTk8L1llYXI+PFJlY051bT4yNzI8L1JlY051bT48cmVj
b3JkPjxyZWMtbnVtYmVyPjI3MjwvcmVjLW51bWJlcj48Zm9yZWlnbi1rZXlzPjxrZXkgYXBwPSJF
TiIgZGItaWQ9IjVyZHBzd2VkdXQ1OWViZXBwZTBwc3R6OHd3ZnBhdDlkdHc5ZiIgdGltZXN0YW1w
PSIxNTU0ODE5MDA4Ij4yNzI8L2tleT48L2ZvcmVpZ24ta2V5cz48cmVmLXR5cGUgbmFtZT0iSm91
cm5hbCBBcnRpY2xlIj4xNzwvcmVmLXR5cGU+PGNvbnRyaWJ1dG9ycz48YXV0aG9ycz48YXV0aG9y
Pk1ldWxkZXJzLCBBbm48L2F1dGhvcj48L2F1dGhvcnM+PC9jb250cmlidXRvcnM+PHRpdGxlcz48
dGl0bGU+RnJvbSBmZWFyIG9mIG1vdmVtZW50LXJlbGF0ZWQgcGFpbiBhbmQgYXZvaWRhbmNlIHRv
IGNocm9uaWMgcGFpbiBkaXNhYmlsaXR5OiBhIHN0YXRlLW9mLXRoZS1hcnQgcmV2aWV3PC90aXRs
ZT48c2Vjb25kYXJ5LXRpdGxlPkN1cnJlbnQgT3BpbmlvbiBpbiBCZWhhdmlvcmFsIFNjaWVuY2Vz
PC9zZWNvbmRhcnktdGl0bGU+PC90aXRsZXM+PHBlcmlvZGljYWw+PGZ1bGwtdGl0bGU+Q3VycmVu
dCBPcGluaW9uIGluIEJlaGF2aW9yYWwgU2NpZW5jZXM8L2Z1bGwtdGl0bGU+PC9wZXJpb2RpY2Fs
PjxwYWdlcz4xMzAtMTM2PC9wYWdlcz48dm9sdW1lPjI2PC92b2x1bWU+PGRhdGVzPjx5ZWFyPjIw
MTk8L3llYXI+PHB1Yi1kYXRlcz48ZGF0ZT4yMDE5LzA0LzAxLzwvZGF0ZT48L3B1Yi1kYXRlcz48
L2RhdGVzPjxpc2JuPjIzNTItMTU0NjwvaXNibj48dXJscz48cmVsYXRlZC11cmxzPjx1cmw+aHR0
cDovL3d3dy5zY2llbmNlZGlyZWN0LmNvbS9zY2llbmNlL2FydGljbGUvcGlpL1MyMzUyMTU0NjE4
MzAwNjQwPC91cmw+PC9yZWxhdGVkLXVybHM+PC91cmxzPjxlbGVjdHJvbmljLXJlc291cmNlLW51
bT5odHRwczovL2RvaS5vcmcvMTAuMTAxNi9qLmNvYmVoYS4yMDE4LjEyLjAwNzwvZWxlY3Ryb25p
Yy1yZXNvdXJjZS1udW0+PC9yZWNvcmQ+PC9DaXRlPjxDaXRlPjxBdXRob3I+Vm9sZGVyczwvQXV0
aG9yPjxZZWFyPjIwMTU8L1llYXI+PFJlY051bT4zPC9SZWNOdW0+PHJlY29yZD48cmVjLW51bWJl
cj4zPC9yZWMtbnVtYmVyPjxmb3JlaWduLWtleXM+PGtleSBhcHA9IkVOIiBkYi1pZD0iNXJkcHN3
ZWR1dDU5ZWJlcHBlMHBzdHo4d3dmcGF0OWR0dzlmIiB0aW1lc3RhbXA9IjE1MTI3MzE2NjUiPjM8
L2tleT48a2V5IGFwcD0iRU5XZWIiIGRiLWlkPSIiPjA8L2tleT48L2ZvcmVpZ24ta2V5cz48cmVm
LXR5cGUgbmFtZT0iSm91cm5hbCBBcnRpY2xlIj4xNzwvcmVmLXR5cGU+PGNvbnRyaWJ1dG9ycz48
YXV0aG9ycz48YXV0aG9yPlZvbGRlcnMsIFMuPC9hdXRob3I+PGF1dGhvcj5Cb2RkZXosIFkuPC9h
dXRob3I+PGF1dGhvcj5EZSBQZXV0ZXIsIFMuPC9hdXRob3I+PGF1dGhvcj5NZXVsZGVycywgQS48
L2F1dGhvcj48YXV0aG9yPlZsYWV5ZW4sIEouIFcuPC9hdXRob3I+PC9hdXRob3JzPjwvY29udHJp
YnV0b3JzPjxhdXRoLWFkZHJlc3M+UmVzZWFyY2ggR3JvdXAgSGVhbHRoIFBzeWNob2xvZ3ksIFVu
aXZlcnNpdHkgb2YgTGV1dmVuLCBCZWxnaXVtLiBFbGVjdHJvbmljIGFkZHJlc3M6IHN0ZXBoYW5p
ZXZvbGRlcnNAaG90bWFpbC5jb20uJiN4RDtDZW50ZXIgZm9yIHRoZSBQc3ljaG9sb2d5IG9mIExl
YXJuaW5nIGFuZCBFeHBlcmltZW50YWwgUHN5Y2hvcGF0aG9sb2d5LCBVbml2ZXJzaXR5IG9mIExl
dXZlbiwgQmVsZ2l1bTsgQ2VudGVyIG9mIEV4Y2VsbGVuY2Ugb24gR2VuZXJhbGl6YXRpb24gUmVz
ZWFyY2gsIFVuaXZlcnNpdHkgb2YgTGV1dmVuLCBCZWxnaXVtLiYjeEQ7UmVzZWFyY2ggR3JvdXAg
SGVhbHRoIFBzeWNob2xvZ3ksIFVuaXZlcnNpdHkgb2YgTGV1dmVuLCBCZWxnaXVtLiYjeEQ7UmVz
ZWFyY2ggR3JvdXAgSGVhbHRoIFBzeWNob2xvZ3ksIFVuaXZlcnNpdHkgb2YgTGV1dmVuLCBCZWxn
aXVtOyBDZW50ZXIgb2YgRXhjZWxsZW5jZSBvbiBHZW5lcmFsaXphdGlvbiBSZXNlYXJjaCwgVW5p
dmVyc2l0eSBvZiBMZXV2ZW4sIEJlbGdpdW0uJiN4RDtSZXNlYXJjaCBHcm91cCBIZWFsdGggUHN5
Y2hvbG9neSwgVW5pdmVyc2l0eSBvZiBMZXV2ZW4sIEJlbGdpdW07IENlbnRlciBvZiBFeGNlbGxl
bmNlIG9uIEdlbmVyYWxpemF0aW9uIFJlc2VhcmNoLCBVbml2ZXJzaXR5IG9mIExldXZlbiwgQmVs
Z2l1bTsgRGVwYXJ0bWVudCBvZiBDbGluaWNhbCBQc3ljaG9sb2dpY2FsIFNjaWVuY2UsIE1hYXN0
cmljaHQgVW5pdmVyc2l0eSwgVGhlIE5ldGhlcmxhbmRzLjwvYXV0aC1hZGRyZXNzPjx0aXRsZXM+
PHRpdGxlPkF2b2lkYW5jZSBiZWhhdmlvciBpbiBjaHJvbmljIHBhaW4gcmVzZWFyY2g6IGEgY29s
ZCBjYXNlIHJldmlzaXRlZDwvdGl0bGU+PHNlY29uZGFyeS10aXRsZT5CZWhhdmlvdXIgUmVzZWFy
Y2ggYW5kIFRoZXJhcHk8L3NlY29uZGFyeS10aXRsZT48L3RpdGxlcz48cGVyaW9kaWNhbD48ZnVs
bC10aXRsZT5CZWhhdmlvdXIgcmVzZWFyY2ggYW5kIHRoZXJhcHk8L2Z1bGwtdGl0bGU+PC9wZXJp
b2RpY2FsPjxwYWdlcz4zMS03PC9wYWdlcz48dm9sdW1lPjY0PC92b2x1bWU+PGVkaXRpb24+MjAx
NC8xMi8xNzwvZWRpdGlvbj48a2V5d29yZHM+PGtleXdvcmQ+QW54aWV0eS8qcHN5Y2hvbG9neTwv
a2V5d29yZD48a2V5d29yZD4qQXZvaWRhbmNlIExlYXJuaW5nPC9rZXl3b3JkPjxrZXl3b3JkPkNo
cm9uaWMgUGFpbi8qcHN5Y2hvbG9neTwva2V5d29yZD48a2V5d29yZD5GZWFyLypwc3ljaG9sb2d5
PC9rZXl3b3JkPjxrZXl3b3JkPkh1bWFuczwva2V5d29yZD48a2V5d29yZD5Nb2RlbHMsIFBzeWNo
b2xvZ2ljYWw8L2tleXdvcmQ+PGtleXdvcmQ+TXVzY3Vsb3NrZWxldGFsIFBhaW4vKnBzeWNob2xv
Z3k8L2tleXdvcmQ+PGtleXdvcmQ+UXVhbGl0eSBvZiBMaWZlLypwc3ljaG9sb2d5PC9rZXl3b3Jk
PjxrZXl3b3JkPkF2b2lkYW5jZSBiZWhhdmlvcjwva2V5d29yZD48a2V5d29yZD5DaHJvbmljIHBh
aW48L2tleXdvcmQ+PGtleXdvcmQ+RmVhcjwva2V5d29yZD48a2V5d29yZD5MZWFybmluZzwva2V5
d29yZD48a2V5d29yZD5Nb3RpdmF0aW9uPC9rZXl3b3JkPjwva2V5d29yZHM+PGRhdGVzPjx5ZWFy
PjIwMTU8L3llYXI+PHB1Yi1kYXRlcz48ZGF0ZT5KYW48L2RhdGU+PC9wdWItZGF0ZXM+PC9kYXRl
cz48aXNibj4xODczLTYyMlggKEVsZWN0cm9uaWMpJiN4RDswMDA1LTc5NjcgKExpbmtpbmcpPC9p
c2JuPjxhY2Nlc3Npb24tbnVtPjI1NTA2OTA1PC9hY2Nlc3Npb24tbnVtPjx1cmxzPjxyZWxhdGVk
LXVybHM+PHVybD5odHRwczovL3d3dy5uY2JpLm5sbS5uaWguZ292L3B1Ym1lZC8yNTUwNjkwNTwv
dXJsPjwvcmVsYXRlZC11cmxzPjwvdXJscz48ZWxlY3Ryb25pYy1yZXNvdXJjZS1udW0+MTAuMTAx
Ni9qLmJyYXQuMjAxNC4xMS4wMDM8L2VsZWN0cm9uaWMtcmVzb3VyY2UtbnVtPjwvcmVjb3JkPjwv
Q2l0ZT48L0VuZE5vdGU+
</w:fldData>
        </w:fldChar>
      </w:r>
      <w:r w:rsidR="00D7418B">
        <w:rPr>
          <w:rFonts w:asciiTheme="minorHAnsi" w:hAnsiTheme="minorHAnsi" w:cstheme="minorHAnsi"/>
        </w:rPr>
        <w:instrText xml:space="preserve"> ADDIN EN.CITE.DATA </w:instrText>
      </w:r>
      <w:r w:rsidR="00D7418B">
        <w:rPr>
          <w:rFonts w:asciiTheme="minorHAnsi" w:hAnsiTheme="minorHAnsi" w:cstheme="minorHAnsi"/>
        </w:rPr>
      </w:r>
      <w:r w:rsidR="00D7418B">
        <w:rPr>
          <w:rFonts w:asciiTheme="minorHAnsi" w:hAnsiTheme="minorHAnsi" w:cstheme="minorHAnsi"/>
        </w:rPr>
        <w:fldChar w:fldCharType="end"/>
      </w:r>
      <w:r w:rsidR="009A4148" w:rsidRPr="00A43B7D">
        <w:rPr>
          <w:rFonts w:asciiTheme="minorHAnsi" w:hAnsiTheme="minorHAnsi" w:cstheme="minorHAnsi"/>
        </w:rPr>
      </w:r>
      <w:r w:rsidR="009A4148" w:rsidRPr="00A43B7D">
        <w:rPr>
          <w:rFonts w:asciiTheme="minorHAnsi" w:hAnsiTheme="minorHAnsi" w:cstheme="minorHAnsi"/>
        </w:rPr>
        <w:fldChar w:fldCharType="separate"/>
      </w:r>
      <w:r w:rsidR="00D7418B" w:rsidRPr="00D7418B">
        <w:rPr>
          <w:rFonts w:asciiTheme="minorHAnsi" w:hAnsiTheme="minorHAnsi" w:cstheme="minorHAnsi"/>
          <w:noProof/>
          <w:vertAlign w:val="superscript"/>
        </w:rPr>
        <w:t>1-5,9</w:t>
      </w:r>
      <w:r w:rsidR="009A4148" w:rsidRPr="00A43B7D">
        <w:rPr>
          <w:rFonts w:asciiTheme="minorHAnsi" w:hAnsiTheme="minorHAnsi" w:cstheme="minorHAnsi"/>
        </w:rPr>
        <w:fldChar w:fldCharType="end"/>
      </w:r>
      <w:r w:rsidR="009A4148" w:rsidRPr="00A43B7D">
        <w:rPr>
          <w:rFonts w:asciiTheme="minorHAnsi" w:hAnsiTheme="minorHAnsi" w:cstheme="minorHAnsi"/>
          <w:color w:val="auto"/>
        </w:rPr>
        <w:t xml:space="preserve">. Furthermore, given that </w:t>
      </w:r>
      <w:r w:rsidR="00AC3F99" w:rsidRPr="00A43B7D">
        <w:rPr>
          <w:rFonts w:asciiTheme="minorHAnsi" w:hAnsiTheme="minorHAnsi" w:cstheme="minorHAnsi"/>
          <w:color w:val="auto"/>
        </w:rPr>
        <w:t xml:space="preserve">the absence of pain can be misattributed to </w:t>
      </w:r>
      <w:r w:rsidR="009A4148" w:rsidRPr="00A43B7D">
        <w:rPr>
          <w:rFonts w:asciiTheme="minorHAnsi" w:hAnsiTheme="minorHAnsi" w:cstheme="minorHAnsi"/>
          <w:color w:val="auto"/>
        </w:rPr>
        <w:t xml:space="preserve">avoidance </w:t>
      </w:r>
      <w:r w:rsidR="00AC3F99" w:rsidRPr="00A43B7D">
        <w:rPr>
          <w:rFonts w:asciiTheme="minorHAnsi" w:hAnsiTheme="minorHAnsi" w:cstheme="minorHAnsi"/>
          <w:color w:val="auto"/>
        </w:rPr>
        <w:t xml:space="preserve">rather than recovery, </w:t>
      </w:r>
      <w:r w:rsidR="009A4148" w:rsidRPr="00A43B7D">
        <w:rPr>
          <w:rFonts w:asciiTheme="minorHAnsi" w:hAnsiTheme="minorHAnsi" w:cstheme="minorHAnsi"/>
          <w:color w:val="auto"/>
        </w:rPr>
        <w:t>a self-sustaining cycle of pain-related fear and avoidance</w:t>
      </w:r>
      <w:r w:rsidR="00AC3F99" w:rsidRPr="00A43B7D">
        <w:rPr>
          <w:rFonts w:asciiTheme="minorHAnsi" w:hAnsiTheme="minorHAnsi" w:cstheme="minorHAnsi"/>
          <w:color w:val="auto"/>
        </w:rPr>
        <w:t xml:space="preserve"> can be established</w:t>
      </w:r>
      <w:r w:rsidR="009A4148" w:rsidRPr="00A43B7D">
        <w:rPr>
          <w:rFonts w:asciiTheme="minorHAnsi" w:hAnsiTheme="minorHAnsi" w:cstheme="minorHAnsi"/>
          <w:color w:val="auto"/>
        </w:rPr>
        <w:fldChar w:fldCharType="begin"/>
      </w:r>
      <w:r w:rsidR="00FA6C51" w:rsidRPr="00A43B7D">
        <w:rPr>
          <w:rFonts w:asciiTheme="minorHAnsi" w:hAnsiTheme="minorHAnsi" w:cstheme="minorHAnsi"/>
          <w:color w:val="auto"/>
        </w:rPr>
        <w:instrText xml:space="preserve"> ADDIN EN.CITE &lt;EndNote&gt;&lt;Cite&gt;&lt;Author&gt;Lovibond&lt;/Author&gt;&lt;Year&gt;2009&lt;/Year&gt;&lt;RecNum&gt;328&lt;/RecNum&gt;&lt;DisplayText&gt;&lt;style face="superscript"&gt;10&lt;/style&gt;&lt;/DisplayText&gt;&lt;record&gt;&lt;rec-number&gt;328&lt;/rec-number&gt;&lt;foreign-keys&gt;&lt;key app="EN" db-id="5rdpswedut59ebeppe0pstz8wwfpat9dtw9f" timestamp="1582539235"&gt;328&lt;/key&gt;&lt;/foreign-keys&gt;&lt;ref-type name="Journal Article"&gt;17&lt;/ref-type&gt;&lt;contributors&gt;&lt;authors&gt;&lt;author&gt;Lovibond, P. F.&lt;/author&gt;&lt;author&gt;Mitchell, C. J.&lt;/author&gt;&lt;author&gt;Minard, E.&lt;/author&gt;&lt;author&gt;Brady, A.&lt;/author&gt;&lt;author&gt;Menzies, R. G.&lt;/author&gt;&lt;/authors&gt;&lt;/contributors&gt;&lt;auth-address&gt;School of Psychology, University of New South Wales, Sydney NSW 2052, Australia. p.lovibond@unsw.edu.au&lt;/auth-address&gt;&lt;titles&gt;&lt;title&gt;Safety behaviours preserve threat beliefs: Protection from extinction of human fear conditioning by an avoidance response&lt;/title&gt;&lt;secondary-title&gt;Behaviour Research and Therapy&lt;/secondary-title&gt;&lt;alt-title&gt;Behaviour research and therapy&lt;/alt-title&gt;&lt;/titles&gt;&lt;periodical&gt;&lt;full-title&gt;Behaviour research and therapy&lt;/full-title&gt;&lt;/periodical&gt;&lt;alt-periodical&gt;&lt;full-title&gt;Behaviour research and therapy&lt;/full-title&gt;&lt;/alt-periodical&gt;&lt;pages&gt;716-20&lt;/pages&gt;&lt;volume&gt;47&lt;/volume&gt;&lt;number&gt;8&lt;/number&gt;&lt;edition&gt;2009/05/22&lt;/edition&gt;&lt;keywords&gt;&lt;keyword&gt;*Avoidance Learning&lt;/keyword&gt;&lt;keyword&gt;*Conditioning, Classical&lt;/keyword&gt;&lt;keyword&gt;*Culture&lt;/keyword&gt;&lt;keyword&gt;Electric Stimulation/methods&lt;/keyword&gt;&lt;keyword&gt;*Extinction, Psychological&lt;/keyword&gt;&lt;keyword&gt;*Fear&lt;/keyword&gt;&lt;keyword&gt;Female&lt;/keyword&gt;&lt;keyword&gt;Galvanic Skin Response&lt;/keyword&gt;&lt;keyword&gt;Humans&lt;/keyword&gt;&lt;keyword&gt;Male&lt;/keyword&gt;&lt;keyword&gt;*Safety&lt;/keyword&gt;&lt;/keywords&gt;&lt;dates&gt;&lt;year&gt;2009&lt;/year&gt;&lt;pub-dates&gt;&lt;date&gt;Aug&lt;/date&gt;&lt;/pub-dates&gt;&lt;/dates&gt;&lt;isbn&gt;0005-7967&lt;/isbn&gt;&lt;accession-num&gt;19457472&lt;/accession-num&gt;&lt;urls&gt;&lt;/urls&gt;&lt;electronic-resource-num&gt;10.1016/j.brat.2009.04.013&lt;/electronic-resource-num&gt;&lt;remote-database-provider&gt;NLM&lt;/remote-database-provider&gt;&lt;language&gt;eng&lt;/language&gt;&lt;/record&gt;&lt;/Cite&gt;&lt;/EndNote&gt;</w:instrText>
      </w:r>
      <w:r w:rsidR="009A4148" w:rsidRPr="00A43B7D">
        <w:rPr>
          <w:rFonts w:asciiTheme="minorHAnsi" w:hAnsiTheme="minorHAnsi" w:cstheme="minorHAnsi"/>
          <w:color w:val="auto"/>
        </w:rPr>
        <w:fldChar w:fldCharType="separate"/>
      </w:r>
      <w:r w:rsidR="009C2474" w:rsidRPr="00A43B7D">
        <w:rPr>
          <w:rFonts w:asciiTheme="minorHAnsi" w:hAnsiTheme="minorHAnsi" w:cstheme="minorHAnsi"/>
          <w:noProof/>
          <w:color w:val="auto"/>
          <w:vertAlign w:val="superscript"/>
        </w:rPr>
        <w:t>10</w:t>
      </w:r>
      <w:r w:rsidR="009A4148" w:rsidRPr="00A43B7D">
        <w:rPr>
          <w:rFonts w:asciiTheme="minorHAnsi" w:hAnsiTheme="minorHAnsi" w:cstheme="minorHAnsi"/>
          <w:color w:val="auto"/>
        </w:rPr>
        <w:fldChar w:fldCharType="end"/>
      </w:r>
      <w:r w:rsidR="009A4148" w:rsidRPr="00A43B7D">
        <w:rPr>
          <w:rFonts w:asciiTheme="minorHAnsi" w:hAnsiTheme="minorHAnsi" w:cstheme="minorHAnsi"/>
          <w:color w:val="auto"/>
        </w:rPr>
        <w:t>.</w:t>
      </w:r>
    </w:p>
    <w:p w14:paraId="57E42D3E" w14:textId="739CB78B" w:rsidR="00E53FA0" w:rsidRPr="00A43B7D" w:rsidRDefault="00E53FA0" w:rsidP="00426A10">
      <w:pPr>
        <w:tabs>
          <w:tab w:val="left" w:pos="270"/>
        </w:tabs>
        <w:rPr>
          <w:rFonts w:asciiTheme="minorHAnsi" w:hAnsiTheme="minorHAnsi" w:cstheme="minorHAnsi"/>
          <w:color w:val="auto"/>
        </w:rPr>
      </w:pPr>
    </w:p>
    <w:p w14:paraId="02E10333" w14:textId="20749FDE" w:rsidR="004F64F3" w:rsidRPr="00A43B7D" w:rsidRDefault="009A4148" w:rsidP="00426A10">
      <w:pPr>
        <w:tabs>
          <w:tab w:val="left" w:pos="270"/>
        </w:tabs>
        <w:rPr>
          <w:rFonts w:asciiTheme="minorHAnsi" w:hAnsiTheme="minorHAnsi" w:cstheme="minorHAnsi"/>
          <w:color w:val="auto"/>
        </w:rPr>
      </w:pPr>
      <w:r w:rsidRPr="00A43B7D">
        <w:rPr>
          <w:rFonts w:asciiTheme="minorHAnsi" w:hAnsiTheme="minorHAnsi" w:cstheme="minorHAnsi"/>
          <w:color w:val="auto"/>
        </w:rPr>
        <w:t xml:space="preserve">Despite recent </w:t>
      </w:r>
      <w:r w:rsidR="00F35D3C" w:rsidRPr="00A43B7D">
        <w:rPr>
          <w:rFonts w:asciiTheme="minorHAnsi" w:hAnsiTheme="minorHAnsi" w:cstheme="minorHAnsi"/>
          <w:color w:val="auto"/>
        </w:rPr>
        <w:t>interest in</w:t>
      </w:r>
      <w:r w:rsidRPr="00A43B7D">
        <w:rPr>
          <w:rFonts w:asciiTheme="minorHAnsi" w:hAnsiTheme="minorHAnsi" w:cstheme="minorHAnsi"/>
          <w:color w:val="auto"/>
        </w:rPr>
        <w:t xml:space="preserve"> a</w:t>
      </w:r>
      <w:r w:rsidR="006F5B71" w:rsidRPr="00A43B7D">
        <w:rPr>
          <w:rFonts w:asciiTheme="minorHAnsi" w:hAnsiTheme="minorHAnsi" w:cstheme="minorHAnsi"/>
          <w:color w:val="auto"/>
        </w:rPr>
        <w:t>voidance in the anxiety literature</w:t>
      </w:r>
      <w:r w:rsidR="006F5B71" w:rsidRPr="00A43B7D">
        <w:rPr>
          <w:rFonts w:asciiTheme="minorHAnsi" w:hAnsiTheme="minorHAnsi" w:cstheme="minorHAnsi"/>
          <w:color w:val="auto"/>
        </w:rPr>
        <w:fldChar w:fldCharType="begin">
          <w:fldData xml:space="preserve">PEVuZE5vdGU+PENpdGU+PEF1dGhvcj5Ib2ZtYW5uPC9BdXRob3I+PFllYXI+MjAxODwvWWVhcj48
UmVjTnVtPjMzOTwvUmVjTnVtPjxEaXNwbGF5VGV4dD48c3R5bGUgZmFjZT0ic3VwZXJzY3JpcHQi
PjExLDEyPC9zdHlsZT48L0Rpc3BsYXlUZXh0PjxyZWNvcmQ+PHJlYy1udW1iZXI+MzM5PC9yZWMt
bnVtYmVyPjxmb3JlaWduLWtleXM+PGtleSBhcHA9IkVOIiBkYi1pZD0iNXJkcHN3ZWR1dDU5ZWJl
cHBlMHBzdHo4d3dmcGF0OWR0dzlmIiB0aW1lc3RhbXA9IjE1ODI4OTYxNDQiPjMzOTwva2V5Pjwv
Zm9yZWlnbi1rZXlzPjxyZWYtdHlwZSBuYW1lPSJKb3VybmFsIEFydGljbGUiPjE3PC9yZWYtdHlw
ZT48Y29udHJpYnV0b3JzPjxhdXRob3JzPjxhdXRob3I+SG9mbWFubiwgU3RlZmFuIEcuPC9hdXRo
b3I+PGF1dGhvcj5IYXksIEFsZWVuYSBDLjwvYXV0aG9yPjwvYXV0aG9ycz48L2NvbnRyaWJ1dG9y
cz48dGl0bGVzPjx0aXRsZT5SZXRoaW5raW5nIGF2b2lkYW5jZTogVG93YXJkIGEgYmFsYW5jZWQg
YXBwcm9hY2ggdG8gYXZvaWRhbmNlIGluIHRyZWF0aW5nIGFueGlldHkgZGlzb3JkZXJzPC90aXRs
ZT48c2Vjb25kYXJ5LXRpdGxlPkpvdXJuYWwgb2YgQW54aWV0eSBEaXNvcmRlcnM8L3NlY29uZGFy
eS10aXRsZT48L3RpdGxlcz48cGVyaW9kaWNhbD48ZnVsbC10aXRsZT5KIEFueGlldHkgRGlzb3Jk
PC9mdWxsLXRpdGxlPjxhYmJyLTE+Sm91cm5hbCBvZiBhbnhpZXR5IGRpc29yZGVyczwvYWJici0x
PjwvcGVyaW9kaWNhbD48cGFnZXM+MTQtMjE8L3BhZ2VzPjx2b2x1bWU+NTU8L3ZvbHVtZT48a2V5
d29yZHM+PGtleXdvcmQ+QXZvaWRhbmNlPC9rZXl3b3JkPjxrZXl3b3JkPkFueGlldHk8L2tleXdv
cmQ+PGtleXdvcmQ+RmVhcjwva2V5d29yZD48a2V5d29yZD5FeHBvc3VyZTwva2V5d29yZD48a2V5
d29yZD5UaGVyYXB5PC9rZXl3b3JkPjxrZXl3b3JkPkNvcGluZzwva2V5d29yZD48L2tleXdvcmRz
PjxkYXRlcz48eWVhcj4yMDE4PC95ZWFyPjxwdWItZGF0ZXM+PGRhdGU+MjAxOC8wNC8wMS88L2Rh
dGU+PC9wdWItZGF0ZXM+PC9kYXRlcz48aXNibj4wODg3LTYxODU8L2lzYm4+PHVybHM+PHJlbGF0
ZWQtdXJscz48dXJsPmh0dHA6Ly93d3cuc2NpZW5jZWRpcmVjdC5jb20vc2NpZW5jZS9hcnRpY2xl
L3BpaS9TMDg4NzYxODUxNzMwNTU3MTwvdXJsPjwvcmVsYXRlZC11cmxzPjwvdXJscz48ZWxlY3Ry
b25pYy1yZXNvdXJjZS1udW0+aHR0cHM6Ly9kb2kub3JnLzEwLjEwMTYvai5qYW54ZGlzLjIwMTgu
MDMuMDA0PC9lbGVjdHJvbmljLXJlc291cmNlLW51bT48L3JlY29yZD48L0NpdGU+PENpdGU+PEF1
dGhvcj5Lcnlwb3RvczwvQXV0aG9yPjxZZWFyPjIwMTU8L1llYXI+PFJlY051bT4yMTk8L1JlY051
bT48cmVjb3JkPjxyZWMtbnVtYmVyPjIxOTwvcmVjLW51bWJlcj48Zm9yZWlnbi1rZXlzPjxrZXkg
YXBwPSJFTiIgZGItaWQ9IjVyZHBzd2VkdXQ1OWViZXBwZTBwc3R6OHd3ZnBhdDlkdHc5ZiIgdGlt
ZXN0YW1wPSIxNTQ5Mzc5MDkzIj4yMTk8L2tleT48L2ZvcmVpZ24ta2V5cz48cmVmLXR5cGUgbmFt
ZT0iSm91cm5hbCBBcnRpY2xlIj4xNzwvcmVmLXR5cGU+PGNvbnRyaWJ1dG9ycz48YXV0aG9ycz48
YXV0aG9yPktyeXBvdG9zLCBBLiBNLjwvYXV0aG9yPjxhdXRob3I+RWZmdGluZywgTS48L2F1dGhv
cj48YXV0aG9yPktpbmR0LCBNLjwvYXV0aG9yPjxhdXRob3I+QmVja2VycywgVC48L2F1dGhvcj48
L2F1dGhvcnM+PC9jb250cmlidXRvcnM+PGF1dGgtYWRkcmVzcz5EZXBhcnRtZW50IG9mIENsaW5p
Y2FsIFBzeWNob2xvZ3ksIFVuaXZlcnNpdHkgb2YgQW1zdGVyZGFtIEFtc3RlcmRhbSwgTmV0aGVy
bGFuZHMgOyBBbXN0ZXJkYW0gQnJhaW4gYW5kIENvZ25pdGlvbiwgVW5pdmVyc2l0eSBvZiBBbXN0
ZXJkYW0gQW1zdGVyZGFtLCBOZXRoZXJsYW5kcy4mI3hEO0RlcGFydG1lbnQgb2YgQ2xpbmljYWwg
UHN5Y2hvbG9neSwgVW5pdmVyc2l0eSBvZiBBbXN0ZXJkYW0gQW1zdGVyZGFtLCBOZXRoZXJsYW5k
cyA7IEFtc3RlcmRhbSBCcmFpbiBhbmQgQ29nbml0aW9uLCBVbml2ZXJzaXR5IG9mIEFtc3RlcmRh
bSBBbXN0ZXJkYW0sIE5ldGhlcmxhbmRzIDsgRGVwYXJ0bWVudCBvZiBQc3ljaG9sb2d5LCBLVSBM
ZXV2ZW4gTGV1dmVuLCBCZWxnaXVtLjwvYXV0aC1hZGRyZXNzPjx0aXRsZXM+PHRpdGxlPkF2b2lk
YW5jZSBsZWFybmluZzogYSByZXZpZXcgb2YgdGhlb3JldGljYWwgbW9kZWxzIGFuZCByZWNlbnQg
ZGV2ZWxvcG1lbnRzPC90aXRsZT48c2Vjb25kYXJ5LXRpdGxlPkZyb250aWVycyBpbiBCZWhhdmlv
cmFsIE5ldXJvc2NpZW5jZTwvc2Vjb25kYXJ5LXRpdGxlPjxhbHQtdGl0bGU+RnJvbnRpZXJzIGlu
IGJlaGF2aW9yYWwgbmV1cm9zY2llbmNlPC9hbHQtdGl0bGU+PC90aXRsZXM+PHBlcmlvZGljYWw+
PGZ1bGwtdGl0bGU+RnJvbnQgQmVoYXYgTmV1cm9zY2k8L2Z1bGwtdGl0bGU+PGFiYnItMT5Gcm9u
dGllcnMgaW4gYmVoYXZpb3JhbCBuZXVyb3NjaWVuY2U8L2FiYnItMT48L3BlcmlvZGljYWw+PGFs
dC1wZXJpb2RpY2FsPjxmdWxsLXRpdGxlPkZyb250IEJlaGF2IE5ldXJvc2NpPC9mdWxsLXRpdGxl
PjxhYmJyLTE+RnJvbnRpZXJzIGluIGJlaGF2aW9yYWwgbmV1cm9zY2llbmNlPC9hYmJyLTE+PC9h
bHQtcGVyaW9kaWNhbD48cGFnZXM+MTg5PC9wYWdlcz48dm9sdW1lPjk8L3ZvbHVtZT48ZWRpdGlv
bj4yMDE1LzA4LzExPC9lZGl0aW9uPjxrZXl3b3Jkcz48a2V5d29yZD5hbnhpZXR5PC9rZXl3b3Jk
PjxrZXl3b3JkPmF2b2lkYW5jZTwva2V5d29yZD48a2V5d29yZD5mZWFyPC9rZXl3b3JkPjxrZXl3
b3JkPmxlYXJuaW5nPC9rZXl3b3JkPjxrZXl3b3JkPm5ldXJvc2NpZW5jZTwva2V5d29yZD48L2tl
eXdvcmRzPjxkYXRlcz48eWVhcj4yMDE1PC95ZWFyPjwvZGF0ZXM+PGlzYm4+MTY2Mi01MTUzIChQ
cmludCkmI3hEOzE2NjItNTE1MzwvaXNibj48YWNjZXNzaW9uLW51bT4yNjI1NzYxODwvYWNjZXNz
aW9uLW51bT48dXJscz48L3VybHM+PGN1c3RvbTI+UE1DNDUwODU4MDwvY3VzdG9tMj48ZWxlY3Ry
b25pYy1yZXNvdXJjZS1udW0+MTAuMzM4OS9mbmJlaC4yMDE1LjAwMTg5PC9lbGVjdHJvbmljLXJl
c291cmNlLW51bT48cmVtb3RlLWRhdGFiYXNlLXByb3ZpZGVyPk5MTTwvcmVtb3RlLWRhdGFiYXNl
LXByb3ZpZGVyPjxsYW5ndWFnZT5lbmc8L2xhbmd1YWdlPjwvcmVjb3JkPjwvQ2l0ZT48L0VuZE5v
dGU+AG==
</w:fldData>
        </w:fldChar>
      </w:r>
      <w:r w:rsidR="00FA6C51" w:rsidRPr="00A43B7D">
        <w:rPr>
          <w:rFonts w:asciiTheme="minorHAnsi" w:hAnsiTheme="minorHAnsi" w:cstheme="minorHAnsi"/>
          <w:color w:val="auto"/>
        </w:rPr>
        <w:instrText xml:space="preserve"> ADDIN EN.CITE </w:instrText>
      </w:r>
      <w:r w:rsidR="00FA6C51" w:rsidRPr="00A43B7D">
        <w:rPr>
          <w:rFonts w:asciiTheme="minorHAnsi" w:hAnsiTheme="minorHAnsi" w:cstheme="minorHAnsi"/>
          <w:color w:val="auto"/>
        </w:rPr>
        <w:fldChar w:fldCharType="begin">
          <w:fldData xml:space="preserve">PEVuZE5vdGU+PENpdGU+PEF1dGhvcj5Ib2ZtYW5uPC9BdXRob3I+PFllYXI+MjAxODwvWWVhcj48
UmVjTnVtPjMzOTwvUmVjTnVtPjxEaXNwbGF5VGV4dD48c3R5bGUgZmFjZT0ic3VwZXJzY3JpcHQi
PjExLDEyPC9zdHlsZT48L0Rpc3BsYXlUZXh0PjxyZWNvcmQ+PHJlYy1udW1iZXI+MzM5PC9yZWMt
bnVtYmVyPjxmb3JlaWduLWtleXM+PGtleSBhcHA9IkVOIiBkYi1pZD0iNXJkcHN3ZWR1dDU5ZWJl
cHBlMHBzdHo4d3dmcGF0OWR0dzlmIiB0aW1lc3RhbXA9IjE1ODI4OTYxNDQiPjMzOTwva2V5Pjwv
Zm9yZWlnbi1rZXlzPjxyZWYtdHlwZSBuYW1lPSJKb3VybmFsIEFydGljbGUiPjE3PC9yZWYtdHlw
ZT48Y29udHJpYnV0b3JzPjxhdXRob3JzPjxhdXRob3I+SG9mbWFubiwgU3RlZmFuIEcuPC9hdXRo
b3I+PGF1dGhvcj5IYXksIEFsZWVuYSBDLjwvYXV0aG9yPjwvYXV0aG9ycz48L2NvbnRyaWJ1dG9y
cz48dGl0bGVzPjx0aXRsZT5SZXRoaW5raW5nIGF2b2lkYW5jZTogVG93YXJkIGEgYmFsYW5jZWQg
YXBwcm9hY2ggdG8gYXZvaWRhbmNlIGluIHRyZWF0aW5nIGFueGlldHkgZGlzb3JkZXJzPC90aXRs
ZT48c2Vjb25kYXJ5LXRpdGxlPkpvdXJuYWwgb2YgQW54aWV0eSBEaXNvcmRlcnM8L3NlY29uZGFy
eS10aXRsZT48L3RpdGxlcz48cGVyaW9kaWNhbD48ZnVsbC10aXRsZT5KIEFueGlldHkgRGlzb3Jk
PC9mdWxsLXRpdGxlPjxhYmJyLTE+Sm91cm5hbCBvZiBhbnhpZXR5IGRpc29yZGVyczwvYWJici0x
PjwvcGVyaW9kaWNhbD48cGFnZXM+MTQtMjE8L3BhZ2VzPjx2b2x1bWU+NTU8L3ZvbHVtZT48a2V5
d29yZHM+PGtleXdvcmQ+QXZvaWRhbmNlPC9rZXl3b3JkPjxrZXl3b3JkPkFueGlldHk8L2tleXdv
cmQ+PGtleXdvcmQ+RmVhcjwva2V5d29yZD48a2V5d29yZD5FeHBvc3VyZTwva2V5d29yZD48a2V5
d29yZD5UaGVyYXB5PC9rZXl3b3JkPjxrZXl3b3JkPkNvcGluZzwva2V5d29yZD48L2tleXdvcmRz
PjxkYXRlcz48eWVhcj4yMDE4PC95ZWFyPjxwdWItZGF0ZXM+PGRhdGU+MjAxOC8wNC8wMS88L2Rh
dGU+PC9wdWItZGF0ZXM+PC9kYXRlcz48aXNibj4wODg3LTYxODU8L2lzYm4+PHVybHM+PHJlbGF0
ZWQtdXJscz48dXJsPmh0dHA6Ly93d3cuc2NpZW5jZWRpcmVjdC5jb20vc2NpZW5jZS9hcnRpY2xl
L3BpaS9TMDg4NzYxODUxNzMwNTU3MTwvdXJsPjwvcmVsYXRlZC11cmxzPjwvdXJscz48ZWxlY3Ry
b25pYy1yZXNvdXJjZS1udW0+aHR0cHM6Ly9kb2kub3JnLzEwLjEwMTYvai5qYW54ZGlzLjIwMTgu
MDMuMDA0PC9lbGVjdHJvbmljLXJlc291cmNlLW51bT48L3JlY29yZD48L0NpdGU+PENpdGU+PEF1
dGhvcj5Lcnlwb3RvczwvQXV0aG9yPjxZZWFyPjIwMTU8L1llYXI+PFJlY051bT4yMTk8L1JlY051
bT48cmVjb3JkPjxyZWMtbnVtYmVyPjIxOTwvcmVjLW51bWJlcj48Zm9yZWlnbi1rZXlzPjxrZXkg
YXBwPSJFTiIgZGItaWQ9IjVyZHBzd2VkdXQ1OWViZXBwZTBwc3R6OHd3ZnBhdDlkdHc5ZiIgdGlt
ZXN0YW1wPSIxNTQ5Mzc5MDkzIj4yMTk8L2tleT48L2ZvcmVpZ24ta2V5cz48cmVmLXR5cGUgbmFt
ZT0iSm91cm5hbCBBcnRpY2xlIj4xNzwvcmVmLXR5cGU+PGNvbnRyaWJ1dG9ycz48YXV0aG9ycz48
YXV0aG9yPktyeXBvdG9zLCBBLiBNLjwvYXV0aG9yPjxhdXRob3I+RWZmdGluZywgTS48L2F1dGhv
cj48YXV0aG9yPktpbmR0LCBNLjwvYXV0aG9yPjxhdXRob3I+QmVja2VycywgVC48L2F1dGhvcj48
L2F1dGhvcnM+PC9jb250cmlidXRvcnM+PGF1dGgtYWRkcmVzcz5EZXBhcnRtZW50IG9mIENsaW5p
Y2FsIFBzeWNob2xvZ3ksIFVuaXZlcnNpdHkgb2YgQW1zdGVyZGFtIEFtc3RlcmRhbSwgTmV0aGVy
bGFuZHMgOyBBbXN0ZXJkYW0gQnJhaW4gYW5kIENvZ25pdGlvbiwgVW5pdmVyc2l0eSBvZiBBbXN0
ZXJkYW0gQW1zdGVyZGFtLCBOZXRoZXJsYW5kcy4mI3hEO0RlcGFydG1lbnQgb2YgQ2xpbmljYWwg
UHN5Y2hvbG9neSwgVW5pdmVyc2l0eSBvZiBBbXN0ZXJkYW0gQW1zdGVyZGFtLCBOZXRoZXJsYW5k
cyA7IEFtc3RlcmRhbSBCcmFpbiBhbmQgQ29nbml0aW9uLCBVbml2ZXJzaXR5IG9mIEFtc3RlcmRh
bSBBbXN0ZXJkYW0sIE5ldGhlcmxhbmRzIDsgRGVwYXJ0bWVudCBvZiBQc3ljaG9sb2d5LCBLVSBM
ZXV2ZW4gTGV1dmVuLCBCZWxnaXVtLjwvYXV0aC1hZGRyZXNzPjx0aXRsZXM+PHRpdGxlPkF2b2lk
YW5jZSBsZWFybmluZzogYSByZXZpZXcgb2YgdGhlb3JldGljYWwgbW9kZWxzIGFuZCByZWNlbnQg
ZGV2ZWxvcG1lbnRzPC90aXRsZT48c2Vjb25kYXJ5LXRpdGxlPkZyb250aWVycyBpbiBCZWhhdmlv
cmFsIE5ldXJvc2NpZW5jZTwvc2Vjb25kYXJ5LXRpdGxlPjxhbHQtdGl0bGU+RnJvbnRpZXJzIGlu
IGJlaGF2aW9yYWwgbmV1cm9zY2llbmNlPC9hbHQtdGl0bGU+PC90aXRsZXM+PHBlcmlvZGljYWw+
PGZ1bGwtdGl0bGU+RnJvbnQgQmVoYXYgTmV1cm9zY2k8L2Z1bGwtdGl0bGU+PGFiYnItMT5Gcm9u
dGllcnMgaW4gYmVoYXZpb3JhbCBuZXVyb3NjaWVuY2U8L2FiYnItMT48L3BlcmlvZGljYWw+PGFs
dC1wZXJpb2RpY2FsPjxmdWxsLXRpdGxlPkZyb250IEJlaGF2IE5ldXJvc2NpPC9mdWxsLXRpdGxl
PjxhYmJyLTE+RnJvbnRpZXJzIGluIGJlaGF2aW9yYWwgbmV1cm9zY2llbmNlPC9hYmJyLTE+PC9h
bHQtcGVyaW9kaWNhbD48cGFnZXM+MTg5PC9wYWdlcz48dm9sdW1lPjk8L3ZvbHVtZT48ZWRpdGlv
bj4yMDE1LzA4LzExPC9lZGl0aW9uPjxrZXl3b3Jkcz48a2V5d29yZD5hbnhpZXR5PC9rZXl3b3Jk
PjxrZXl3b3JkPmF2b2lkYW5jZTwva2V5d29yZD48a2V5d29yZD5mZWFyPC9rZXl3b3JkPjxrZXl3
b3JkPmxlYXJuaW5nPC9rZXl3b3JkPjxrZXl3b3JkPm5ldXJvc2NpZW5jZTwva2V5d29yZD48L2tl
eXdvcmRzPjxkYXRlcz48eWVhcj4yMDE1PC95ZWFyPjwvZGF0ZXM+PGlzYm4+MTY2Mi01MTUzIChQ
cmludCkmI3hEOzE2NjItNTE1MzwvaXNibj48YWNjZXNzaW9uLW51bT4yNjI1NzYxODwvYWNjZXNz
aW9uLW51bT48dXJscz48L3VybHM+PGN1c3RvbTI+UE1DNDUwODU4MDwvY3VzdG9tMj48ZWxlY3Ry
b25pYy1yZXNvdXJjZS1udW0+MTAuMzM4OS9mbmJlaC4yMDE1LjAwMTg5PC9lbGVjdHJvbmljLXJl
c291cmNlLW51bT48cmVtb3RlLWRhdGFiYXNlLXByb3ZpZGVyPk5MTTwvcmVtb3RlLWRhdGFiYXNl
LXByb3ZpZGVyPjxsYW5ndWFnZT5lbmc8L2xhbmd1YWdlPjwvcmVjb3JkPjwvQ2l0ZT48L0VuZE5v
dGU+AG==
</w:fldData>
        </w:fldChar>
      </w:r>
      <w:r w:rsidR="00FA6C51" w:rsidRPr="00A43B7D">
        <w:rPr>
          <w:rFonts w:asciiTheme="minorHAnsi" w:hAnsiTheme="minorHAnsi" w:cstheme="minorHAnsi"/>
          <w:color w:val="auto"/>
        </w:rPr>
        <w:instrText xml:space="preserve"> ADDIN EN.CITE.DATA </w:instrText>
      </w:r>
      <w:r w:rsidR="00FA6C51" w:rsidRPr="00A43B7D">
        <w:rPr>
          <w:rFonts w:asciiTheme="minorHAnsi" w:hAnsiTheme="minorHAnsi" w:cstheme="minorHAnsi"/>
          <w:color w:val="auto"/>
        </w:rPr>
      </w:r>
      <w:r w:rsidR="00FA6C51" w:rsidRPr="00A43B7D">
        <w:rPr>
          <w:rFonts w:asciiTheme="minorHAnsi" w:hAnsiTheme="minorHAnsi" w:cstheme="minorHAnsi"/>
          <w:color w:val="auto"/>
        </w:rPr>
        <w:fldChar w:fldCharType="end"/>
      </w:r>
      <w:r w:rsidR="006F5B71" w:rsidRPr="00A43B7D">
        <w:rPr>
          <w:rFonts w:asciiTheme="minorHAnsi" w:hAnsiTheme="minorHAnsi" w:cstheme="minorHAnsi"/>
          <w:color w:val="auto"/>
        </w:rPr>
      </w:r>
      <w:r w:rsidR="006F5B71" w:rsidRPr="00A43B7D">
        <w:rPr>
          <w:rFonts w:asciiTheme="minorHAnsi" w:hAnsiTheme="minorHAnsi" w:cstheme="minorHAnsi"/>
          <w:color w:val="auto"/>
        </w:rPr>
        <w:fldChar w:fldCharType="separate"/>
      </w:r>
      <w:r w:rsidR="009C2474" w:rsidRPr="00A43B7D">
        <w:rPr>
          <w:rFonts w:asciiTheme="minorHAnsi" w:hAnsiTheme="minorHAnsi" w:cstheme="minorHAnsi"/>
          <w:noProof/>
          <w:color w:val="auto"/>
          <w:vertAlign w:val="superscript"/>
        </w:rPr>
        <w:t>11,12</w:t>
      </w:r>
      <w:r w:rsidR="006F5B71" w:rsidRPr="00A43B7D">
        <w:rPr>
          <w:rFonts w:asciiTheme="minorHAnsi" w:hAnsiTheme="minorHAnsi" w:cstheme="minorHAnsi"/>
          <w:color w:val="auto"/>
        </w:rPr>
        <w:fldChar w:fldCharType="end"/>
      </w:r>
      <w:r w:rsidR="00F32128" w:rsidRPr="00A43B7D">
        <w:rPr>
          <w:rFonts w:asciiTheme="minorHAnsi" w:hAnsiTheme="minorHAnsi" w:cstheme="minorHAnsi"/>
          <w:color w:val="auto"/>
        </w:rPr>
        <w:t xml:space="preserve">, </w:t>
      </w:r>
      <w:r w:rsidR="00874652" w:rsidRPr="00A43B7D">
        <w:rPr>
          <w:rFonts w:asciiTheme="minorHAnsi" w:hAnsiTheme="minorHAnsi" w:cstheme="minorHAnsi"/>
          <w:color w:val="auto"/>
        </w:rPr>
        <w:t>research on avoidance</w:t>
      </w:r>
      <w:r w:rsidR="003D47C4" w:rsidRPr="00A43B7D">
        <w:rPr>
          <w:rFonts w:asciiTheme="minorHAnsi" w:hAnsiTheme="minorHAnsi" w:cstheme="minorHAnsi"/>
          <w:color w:val="auto"/>
        </w:rPr>
        <w:t xml:space="preserve"> in the pain domain</w:t>
      </w:r>
      <w:r w:rsidR="00874652" w:rsidRPr="00A43B7D">
        <w:rPr>
          <w:rFonts w:asciiTheme="minorHAnsi" w:hAnsiTheme="minorHAnsi" w:cstheme="minorHAnsi"/>
          <w:color w:val="auto"/>
        </w:rPr>
        <w:t xml:space="preserve"> is still in its infancy</w:t>
      </w:r>
      <w:r w:rsidR="000A4649" w:rsidRPr="00A43B7D">
        <w:rPr>
          <w:rFonts w:asciiTheme="minorHAnsi" w:hAnsiTheme="minorHAnsi" w:cstheme="minorHAnsi"/>
          <w:color w:val="auto"/>
        </w:rPr>
        <w:t xml:space="preserve">. </w:t>
      </w:r>
      <w:r w:rsidR="00100376" w:rsidRPr="00A43B7D">
        <w:rPr>
          <w:rFonts w:asciiTheme="minorHAnsi" w:hAnsiTheme="minorHAnsi" w:cstheme="minorHAnsi"/>
          <w:color w:val="auto"/>
        </w:rPr>
        <w:t>Previous anxiety research</w:t>
      </w:r>
      <w:r w:rsidR="001E2A55" w:rsidRPr="00A43B7D">
        <w:rPr>
          <w:rFonts w:asciiTheme="minorHAnsi" w:hAnsiTheme="minorHAnsi" w:cstheme="minorHAnsi"/>
          <w:color w:val="auto"/>
        </w:rPr>
        <w:t>,</w:t>
      </w:r>
      <w:r w:rsidR="00305A36" w:rsidRPr="00A43B7D">
        <w:rPr>
          <w:rFonts w:asciiTheme="minorHAnsi" w:hAnsiTheme="minorHAnsi" w:cstheme="minorHAnsi"/>
          <w:color w:val="auto"/>
        </w:rPr>
        <w:t xml:space="preserve"> </w:t>
      </w:r>
      <w:r w:rsidRPr="00A43B7D">
        <w:rPr>
          <w:rFonts w:asciiTheme="minorHAnsi" w:hAnsiTheme="minorHAnsi" w:cstheme="minorHAnsi"/>
          <w:color w:val="auto"/>
        </w:rPr>
        <w:t xml:space="preserve">guided </w:t>
      </w:r>
      <w:r w:rsidR="00100376" w:rsidRPr="00A43B7D">
        <w:rPr>
          <w:rFonts w:asciiTheme="minorHAnsi" w:hAnsiTheme="minorHAnsi" w:cstheme="minorHAnsi"/>
          <w:color w:val="auto"/>
        </w:rPr>
        <w:t>by the</w:t>
      </w:r>
      <w:r w:rsidRPr="00A43B7D">
        <w:rPr>
          <w:rFonts w:asciiTheme="minorHAnsi" w:hAnsiTheme="minorHAnsi" w:cstheme="minorHAnsi"/>
          <w:color w:val="auto"/>
        </w:rPr>
        <w:t xml:space="preserve"> influential</w:t>
      </w:r>
      <w:r w:rsidR="00100376" w:rsidRPr="00A43B7D">
        <w:rPr>
          <w:rFonts w:asciiTheme="minorHAnsi" w:hAnsiTheme="minorHAnsi" w:cstheme="minorHAnsi"/>
          <w:color w:val="auto"/>
        </w:rPr>
        <w:t xml:space="preserve"> </w:t>
      </w:r>
      <w:r w:rsidR="00606B1E" w:rsidRPr="00A43B7D">
        <w:rPr>
          <w:rFonts w:asciiTheme="minorHAnsi" w:hAnsiTheme="minorHAnsi" w:cstheme="minorHAnsi"/>
          <w:color w:val="auto"/>
        </w:rPr>
        <w:t>two-factor theory</w:t>
      </w:r>
      <w:r w:rsidR="00EA4E12" w:rsidRPr="00A43B7D">
        <w:rPr>
          <w:rFonts w:asciiTheme="minorHAnsi" w:hAnsiTheme="minorHAnsi" w:cstheme="minorHAnsi"/>
          <w:color w:val="auto"/>
        </w:rPr>
        <w:fldChar w:fldCharType="begin"/>
      </w:r>
      <w:r w:rsidR="00C50ED7" w:rsidRPr="00A43B7D">
        <w:rPr>
          <w:rFonts w:asciiTheme="minorHAnsi" w:hAnsiTheme="minorHAnsi" w:cstheme="minorHAnsi"/>
          <w:color w:val="auto"/>
        </w:rPr>
        <w:instrText xml:space="preserve"> ADDIN EN.CITE &lt;EndNote&gt;&lt;Cite&gt;&lt;Author&gt;Mowrer&lt;/Author&gt;&lt;Year&gt;1951&lt;/Year&gt;&lt;RecNum&gt;329&lt;/RecNum&gt;&lt;DisplayText&gt;&lt;style face="superscript"&gt;13&lt;/style&gt;&lt;/DisplayText&gt;&lt;record&gt;&lt;rec-number&gt;329&lt;/rec-number&gt;&lt;foreign-keys&gt;&lt;key app="EN" db-id="5rdpswedut59ebeppe0pstz8wwfpat9dtw9f" timestamp="1582711438"&gt;329&lt;/key&gt;&lt;/foreign-keys&gt;&lt;ref-type name="Journal Article"&gt;17&lt;/ref-type&gt;&lt;contributors&gt;&lt;authors&gt;&lt;author&gt;Mowrer, O. H.&lt;/author&gt;&lt;/authors&gt;&lt;/contributors&gt;&lt;titles&gt;&lt;title&gt;Two-factor learning theory: summary and comment&lt;/title&gt;&lt;secondary-title&gt;Psychological Review&lt;/secondary-title&gt;&lt;alt-title&gt;Psychological review&lt;/alt-title&gt;&lt;/titles&gt;&lt;periodical&gt;&lt;full-title&gt;Psychol Rev&lt;/full-title&gt;&lt;abbr-1&gt;Psychological review&lt;/abbr-1&gt;&lt;/periodical&gt;&lt;alt-periodical&gt;&lt;full-title&gt;Psychol Rev&lt;/full-title&gt;&lt;abbr-1&gt;Psychological review&lt;/abbr-1&gt;&lt;/alt-periodical&gt;&lt;pages&gt;350-4&lt;/pages&gt;&lt;volume&gt;58&lt;/volume&gt;&lt;number&gt;5&lt;/number&gt;&lt;edition&gt;1951/09/01&lt;/edition&gt;&lt;keywords&gt;&lt;keyword&gt;Humans&lt;/keyword&gt;&lt;keyword&gt;*Learning&lt;/keyword&gt;&lt;/keywords&gt;&lt;dates&gt;&lt;year&gt;1951&lt;/year&gt;&lt;pub-dates&gt;&lt;date&gt;Sep&lt;/date&gt;&lt;/pub-dates&gt;&lt;/dates&gt;&lt;isbn&gt;0033-295X (Print)&amp;#xD;0033-295x&lt;/isbn&gt;&lt;accession-num&gt;14883248&lt;/accession-num&gt;&lt;urls&gt;&lt;/urls&gt;&lt;electronic-resource-num&gt;10.1037/h0058956&lt;/electronic-resource-num&gt;&lt;remote-database-provider&gt;NLM&lt;/remote-database-provider&gt;&lt;language&gt;eng&lt;/language&gt;&lt;/record&gt;&lt;/Cite&gt;&lt;/EndNote&gt;</w:instrText>
      </w:r>
      <w:r w:rsidR="00EA4E12" w:rsidRPr="00A43B7D">
        <w:rPr>
          <w:rFonts w:asciiTheme="minorHAnsi" w:hAnsiTheme="minorHAnsi" w:cstheme="minorHAnsi"/>
          <w:color w:val="auto"/>
        </w:rPr>
        <w:fldChar w:fldCharType="separate"/>
      </w:r>
      <w:r w:rsidR="00C50ED7" w:rsidRPr="00A43B7D">
        <w:rPr>
          <w:rFonts w:asciiTheme="minorHAnsi" w:hAnsiTheme="minorHAnsi" w:cstheme="minorHAnsi"/>
          <w:noProof/>
          <w:color w:val="auto"/>
          <w:vertAlign w:val="superscript"/>
        </w:rPr>
        <w:t>13</w:t>
      </w:r>
      <w:r w:rsidR="00EA4E12" w:rsidRPr="00A43B7D">
        <w:rPr>
          <w:rFonts w:asciiTheme="minorHAnsi" w:hAnsiTheme="minorHAnsi" w:cstheme="minorHAnsi"/>
          <w:color w:val="auto"/>
        </w:rPr>
        <w:fldChar w:fldCharType="end"/>
      </w:r>
      <w:r w:rsidR="0019102A" w:rsidRPr="00A43B7D">
        <w:rPr>
          <w:rFonts w:asciiTheme="minorHAnsi" w:hAnsiTheme="minorHAnsi" w:cstheme="minorHAnsi"/>
          <w:color w:val="auto"/>
        </w:rPr>
        <w:t>,</w:t>
      </w:r>
      <w:r w:rsidR="00F36CA8" w:rsidRPr="00A43B7D">
        <w:rPr>
          <w:rFonts w:asciiTheme="minorHAnsi" w:hAnsiTheme="minorHAnsi" w:cstheme="minorHAnsi"/>
          <w:color w:val="auto"/>
        </w:rPr>
        <w:t xml:space="preserve"> has</w:t>
      </w:r>
      <w:r w:rsidR="00100376" w:rsidRPr="00A43B7D">
        <w:rPr>
          <w:rFonts w:asciiTheme="minorHAnsi" w:hAnsiTheme="minorHAnsi" w:cstheme="minorHAnsi"/>
          <w:color w:val="auto"/>
        </w:rPr>
        <w:t xml:space="preserve"> </w:t>
      </w:r>
      <w:r w:rsidR="00F36CA8" w:rsidRPr="00A43B7D">
        <w:rPr>
          <w:rFonts w:asciiTheme="minorHAnsi" w:hAnsiTheme="minorHAnsi" w:cstheme="minorHAnsi"/>
          <w:color w:val="auto"/>
        </w:rPr>
        <w:t>generally assumed</w:t>
      </w:r>
      <w:r w:rsidR="00100376" w:rsidRPr="00A43B7D">
        <w:rPr>
          <w:rFonts w:asciiTheme="minorHAnsi" w:hAnsiTheme="minorHAnsi" w:cstheme="minorHAnsi"/>
          <w:color w:val="auto"/>
        </w:rPr>
        <w:t xml:space="preserve"> fear to </w:t>
      </w:r>
      <w:r w:rsidR="002604A4" w:rsidRPr="00A43B7D">
        <w:rPr>
          <w:rFonts w:asciiTheme="minorHAnsi" w:hAnsiTheme="minorHAnsi" w:cstheme="minorHAnsi"/>
          <w:color w:val="auto"/>
        </w:rPr>
        <w:t>drive</w:t>
      </w:r>
      <w:r w:rsidR="00825B3B" w:rsidRPr="00A43B7D">
        <w:rPr>
          <w:rFonts w:asciiTheme="minorHAnsi" w:hAnsiTheme="minorHAnsi" w:cstheme="minorHAnsi"/>
          <w:color w:val="auto"/>
        </w:rPr>
        <w:t xml:space="preserve"> avoidance</w:t>
      </w:r>
      <w:r w:rsidR="0019102A" w:rsidRPr="00A43B7D">
        <w:rPr>
          <w:rFonts w:asciiTheme="minorHAnsi" w:hAnsiTheme="minorHAnsi" w:cstheme="minorHAnsi"/>
          <w:color w:val="auto"/>
        </w:rPr>
        <w:t xml:space="preserve">. </w:t>
      </w:r>
      <w:r w:rsidR="00E4099B" w:rsidRPr="00A43B7D">
        <w:rPr>
          <w:rFonts w:asciiTheme="minorHAnsi" w:hAnsiTheme="minorHAnsi" w:cstheme="minorHAnsi"/>
          <w:color w:val="auto"/>
        </w:rPr>
        <w:t>Correspondingly</w:t>
      </w:r>
      <w:r w:rsidR="0019102A" w:rsidRPr="00A43B7D">
        <w:rPr>
          <w:rFonts w:asciiTheme="minorHAnsi" w:hAnsiTheme="minorHAnsi" w:cstheme="minorHAnsi"/>
          <w:color w:val="auto"/>
        </w:rPr>
        <w:t>,</w:t>
      </w:r>
      <w:r w:rsidR="00606B1E" w:rsidRPr="00A43B7D">
        <w:rPr>
          <w:rFonts w:asciiTheme="minorHAnsi" w:hAnsiTheme="minorHAnsi" w:cstheme="minorHAnsi"/>
          <w:color w:val="auto"/>
        </w:rPr>
        <w:t xml:space="preserve"> </w:t>
      </w:r>
      <w:r w:rsidR="008C2E63" w:rsidRPr="00A43B7D">
        <w:rPr>
          <w:rFonts w:asciiTheme="minorHAnsi" w:hAnsiTheme="minorHAnsi" w:cstheme="minorHAnsi"/>
          <w:color w:val="auto"/>
        </w:rPr>
        <w:t xml:space="preserve">traditional </w:t>
      </w:r>
      <w:r w:rsidR="00232B00" w:rsidRPr="00A43B7D">
        <w:rPr>
          <w:rFonts w:asciiTheme="minorHAnsi" w:hAnsiTheme="minorHAnsi" w:cstheme="minorHAnsi"/>
          <w:color w:val="auto"/>
        </w:rPr>
        <w:t>avoidance paradigms</w:t>
      </w:r>
      <w:r w:rsidR="00484D48" w:rsidRPr="00A43B7D">
        <w:rPr>
          <w:rFonts w:asciiTheme="minorHAnsi" w:hAnsiTheme="minorHAnsi" w:cstheme="minorHAnsi"/>
          <w:color w:val="auto"/>
        </w:rPr>
        <w:fldChar w:fldCharType="begin"/>
      </w:r>
      <w:r w:rsidR="00484D48" w:rsidRPr="00A43B7D">
        <w:rPr>
          <w:rFonts w:asciiTheme="minorHAnsi" w:hAnsiTheme="minorHAnsi" w:cstheme="minorHAnsi"/>
          <w:color w:val="auto"/>
        </w:rPr>
        <w:instrText xml:space="preserve"> ADDIN EN.CITE &lt;EndNote&gt;&lt;Cite&gt;&lt;Author&gt;Krypotos&lt;/Author&gt;&lt;Year&gt;2015&lt;/Year&gt;&lt;RecNum&gt;219&lt;/RecNum&gt;&lt;DisplayText&gt;&lt;style face="superscript"&gt;12&lt;/style&gt;&lt;/DisplayText&gt;&lt;record&gt;&lt;rec-number&gt;219&lt;/rec-number&gt;&lt;foreign-keys&gt;&lt;key app="EN" db-id="5rdpswedut59ebeppe0pstz8wwfpat9dtw9f" timestamp="1549379093"&gt;219&lt;/key&gt;&lt;/foreign-keys&gt;&lt;ref-type name="Journal Article"&gt;17&lt;/ref-type&gt;&lt;contributors&gt;&lt;authors&gt;&lt;author&gt;Krypotos, A. M.&lt;/author&gt;&lt;author&gt;Effting, M.&lt;/author&gt;&lt;author&gt;Kindt, M.&lt;/author&gt;&lt;author&gt;Beckers, T.&lt;/author&gt;&lt;/authors&gt;&lt;/contributors&gt;&lt;auth-address&gt;Department of Clinical Psychology, University of Amsterdam Amsterdam, Netherlands ; Amsterdam Brain and Cognition, University of Amsterdam Amsterdam, Netherlands.&amp;#xD;Department of Clinical Psychology, University of Amsterdam Amsterdam, Netherlands ; Amsterdam Brain and Cognition, University of Amsterdam Amsterdam, Netherlands ; Department of Psychology, KU Leuven Leuven, Belgium.&lt;/auth-address&gt;&lt;titles&gt;&lt;title&gt;Avoidance learning: a review of theoretical models and recent developments&lt;/title&gt;&lt;secondary-title&gt;Frontiers in Behavioral Neuroscience&lt;/secondary-title&gt;&lt;alt-title&gt;Frontiers in behavioral neuroscience&lt;/alt-title&gt;&lt;/titles&gt;&lt;periodical&gt;&lt;full-title&gt;Front Behav Neurosci&lt;/full-title&gt;&lt;abbr-1&gt;Frontiers in behavioral neuroscience&lt;/abbr-1&gt;&lt;/periodical&gt;&lt;alt-periodical&gt;&lt;full-title&gt;Front Behav Neurosci&lt;/full-title&gt;&lt;abbr-1&gt;Frontiers in behavioral neuroscience&lt;/abbr-1&gt;&lt;/alt-periodical&gt;&lt;pages&gt;189&lt;/pages&gt;&lt;volume&gt;9&lt;/volume&gt;&lt;edition&gt;2015/08/11&lt;/edition&gt;&lt;keywords&gt;&lt;keyword&gt;anxiety&lt;/keyword&gt;&lt;keyword&gt;avoidance&lt;/keyword&gt;&lt;keyword&gt;fear&lt;/keyword&gt;&lt;keyword&gt;learning&lt;/keyword&gt;&lt;keyword&gt;neuroscience&lt;/keyword&gt;&lt;/keywords&gt;&lt;dates&gt;&lt;year&gt;2015&lt;/year&gt;&lt;/dates&gt;&lt;isbn&gt;1662-5153 (Print)&amp;#xD;1662-5153&lt;/isbn&gt;&lt;accession-num&gt;26257618&lt;/accession-num&gt;&lt;urls&gt;&lt;/urls&gt;&lt;custom2&gt;PMC4508580&lt;/custom2&gt;&lt;electronic-resource-num&gt;10.3389/fnbeh.2015.00189&lt;/electronic-resource-num&gt;&lt;remote-database-provider&gt;NLM&lt;/remote-database-provider&gt;&lt;language&gt;eng&lt;/language&gt;&lt;/record&gt;&lt;/Cite&gt;&lt;/EndNote&gt;</w:instrText>
      </w:r>
      <w:r w:rsidR="00484D48" w:rsidRPr="00A43B7D">
        <w:rPr>
          <w:rFonts w:asciiTheme="minorHAnsi" w:hAnsiTheme="minorHAnsi" w:cstheme="minorHAnsi"/>
          <w:color w:val="auto"/>
        </w:rPr>
        <w:fldChar w:fldCharType="separate"/>
      </w:r>
      <w:r w:rsidR="00484D48" w:rsidRPr="00A43B7D">
        <w:rPr>
          <w:rFonts w:asciiTheme="minorHAnsi" w:hAnsiTheme="minorHAnsi" w:cstheme="minorHAnsi"/>
          <w:noProof/>
          <w:color w:val="auto"/>
          <w:vertAlign w:val="superscript"/>
        </w:rPr>
        <w:t>12</w:t>
      </w:r>
      <w:r w:rsidR="00484D48" w:rsidRPr="00A43B7D">
        <w:rPr>
          <w:rFonts w:asciiTheme="minorHAnsi" w:hAnsiTheme="minorHAnsi" w:cstheme="minorHAnsi"/>
          <w:color w:val="auto"/>
        </w:rPr>
        <w:fldChar w:fldCharType="end"/>
      </w:r>
      <w:r w:rsidR="00232B00" w:rsidRPr="00A43B7D">
        <w:rPr>
          <w:rFonts w:asciiTheme="minorHAnsi" w:hAnsiTheme="minorHAnsi" w:cstheme="minorHAnsi"/>
          <w:color w:val="auto"/>
        </w:rPr>
        <w:t xml:space="preserve"> entail two experimental phases</w:t>
      </w:r>
      <w:r w:rsidR="00E5644B" w:rsidRPr="00A43B7D">
        <w:rPr>
          <w:rFonts w:asciiTheme="minorHAnsi" w:hAnsiTheme="minorHAnsi" w:cstheme="minorHAnsi"/>
          <w:color w:val="auto"/>
        </w:rPr>
        <w:t>, each corresponding to one factor</w:t>
      </w:r>
      <w:r w:rsidR="00884F81" w:rsidRPr="00A43B7D">
        <w:rPr>
          <w:rFonts w:asciiTheme="minorHAnsi" w:hAnsiTheme="minorHAnsi" w:cstheme="minorHAnsi"/>
          <w:color w:val="auto"/>
        </w:rPr>
        <w:t xml:space="preserve">: the first </w:t>
      </w:r>
      <w:r w:rsidR="006F1572" w:rsidRPr="00A43B7D">
        <w:rPr>
          <w:rFonts w:asciiTheme="minorHAnsi" w:hAnsiTheme="minorHAnsi" w:cstheme="minorHAnsi"/>
          <w:color w:val="auto"/>
        </w:rPr>
        <w:t>to establish</w:t>
      </w:r>
      <w:r w:rsidR="00884F81" w:rsidRPr="00A43B7D">
        <w:rPr>
          <w:rFonts w:asciiTheme="minorHAnsi" w:hAnsiTheme="minorHAnsi" w:cstheme="minorHAnsi"/>
          <w:color w:val="auto"/>
        </w:rPr>
        <w:t xml:space="preserve"> fear</w:t>
      </w:r>
      <w:r w:rsidR="003D47C4" w:rsidRPr="00A43B7D">
        <w:rPr>
          <w:rFonts w:asciiTheme="minorHAnsi" w:hAnsiTheme="minorHAnsi" w:cstheme="minorHAnsi"/>
          <w:color w:val="auto"/>
        </w:rPr>
        <w:t xml:space="preserve"> </w:t>
      </w:r>
      <w:r w:rsidR="00884F81" w:rsidRPr="00A43B7D">
        <w:rPr>
          <w:rFonts w:asciiTheme="minorHAnsi" w:hAnsiTheme="minorHAnsi" w:cstheme="minorHAnsi"/>
          <w:color w:val="auto"/>
        </w:rPr>
        <w:t>(</w:t>
      </w:r>
      <w:r w:rsidR="00884F81" w:rsidRPr="00A43B7D">
        <w:rPr>
          <w:rFonts w:asciiTheme="minorHAnsi" w:hAnsiTheme="minorHAnsi" w:cstheme="minorHAnsi"/>
          <w:iCs/>
          <w:color w:val="auto"/>
        </w:rPr>
        <w:t xml:space="preserve">Pavlovian </w:t>
      </w:r>
      <w:r w:rsidR="001B775B" w:rsidRPr="00A43B7D">
        <w:rPr>
          <w:rFonts w:asciiTheme="minorHAnsi" w:hAnsiTheme="minorHAnsi" w:cstheme="minorHAnsi"/>
          <w:iCs/>
          <w:color w:val="auto"/>
        </w:rPr>
        <w:t>conditioning</w:t>
      </w:r>
      <w:r w:rsidR="00484D48" w:rsidRPr="00A43B7D">
        <w:rPr>
          <w:rFonts w:asciiTheme="minorHAnsi" w:hAnsiTheme="minorHAnsi" w:cstheme="minorHAnsi"/>
          <w:iCs/>
          <w:color w:val="auto"/>
        </w:rPr>
        <w:fldChar w:fldCharType="begin"/>
      </w:r>
      <w:r w:rsidR="00484D48" w:rsidRPr="00A43B7D">
        <w:rPr>
          <w:rFonts w:asciiTheme="minorHAnsi" w:hAnsiTheme="minorHAnsi" w:cstheme="minorHAnsi"/>
          <w:iCs/>
          <w:color w:val="auto"/>
        </w:rPr>
        <w:instrText xml:space="preserve"> ADDIN EN.CITE &lt;EndNote&gt;&lt;Cite&gt;&lt;Author&gt;Pavlov&lt;/Author&gt;&lt;Year&gt;1927&lt;/Year&gt;&lt;RecNum&gt;195&lt;/RecNum&gt;&lt;DisplayText&gt;&lt;style face="superscript"&gt;14&lt;/style&gt;&lt;/DisplayText&gt;&lt;record&gt;&lt;rec-number&gt;195&lt;/rec-number&gt;&lt;foreign-keys&gt;&lt;key app="EN" db-id="5rdpswedut59ebeppe0pstz8wwfpat9dtw9f" timestamp="1545315556"&gt;195&lt;/key&gt;&lt;/foreign-keys&gt;&lt;ref-type name="Book"&gt;6&lt;/ref-type&gt;&lt;contributors&gt;&lt;authors&gt;&lt;author&gt;Pavlov, Ivan Petrovich&lt;/author&gt;&lt;/authors&gt;&lt;secondary-authors&gt;&lt;author&gt;Trans. &amp;amp; Ed. by G. V. Anrep&lt;/author&gt;&lt;/secondary-authors&gt;&lt;/contributors&gt;&lt;titles&gt;&lt;title&gt;Conditioned reflexes: An investigation of the physiological activity of the cerebral cortex&lt;/title&gt;&lt;/titles&gt;&lt;dates&gt;&lt;year&gt;1927&lt;/year&gt;&lt;/dates&gt;&lt;pub-location&gt;London&lt;/pub-location&gt;&lt;publisher&gt;Oxford University Press&lt;/publisher&gt;&lt;urls&gt;&lt;/urls&gt;&lt;/record&gt;&lt;/Cite&gt;&lt;/EndNote&gt;</w:instrText>
      </w:r>
      <w:r w:rsidR="00484D48" w:rsidRPr="00A43B7D">
        <w:rPr>
          <w:rFonts w:asciiTheme="minorHAnsi" w:hAnsiTheme="minorHAnsi" w:cstheme="minorHAnsi"/>
          <w:iCs/>
          <w:color w:val="auto"/>
        </w:rPr>
        <w:fldChar w:fldCharType="separate"/>
      </w:r>
      <w:r w:rsidR="00484D48" w:rsidRPr="00A43B7D">
        <w:rPr>
          <w:rFonts w:asciiTheme="minorHAnsi" w:hAnsiTheme="minorHAnsi" w:cstheme="minorHAnsi"/>
          <w:iCs/>
          <w:noProof/>
          <w:color w:val="auto"/>
          <w:vertAlign w:val="superscript"/>
        </w:rPr>
        <w:t>14</w:t>
      </w:r>
      <w:r w:rsidR="00484D48" w:rsidRPr="00A43B7D">
        <w:rPr>
          <w:rFonts w:asciiTheme="minorHAnsi" w:hAnsiTheme="minorHAnsi" w:cstheme="minorHAnsi"/>
          <w:iCs/>
          <w:color w:val="auto"/>
        </w:rPr>
        <w:fldChar w:fldCharType="end"/>
      </w:r>
      <w:r w:rsidR="001B775B" w:rsidRPr="00A43B7D">
        <w:rPr>
          <w:rFonts w:asciiTheme="minorHAnsi" w:hAnsiTheme="minorHAnsi" w:cstheme="minorHAnsi"/>
          <w:iCs/>
          <w:color w:val="auto"/>
        </w:rPr>
        <w:t xml:space="preserve"> </w:t>
      </w:r>
      <w:r w:rsidR="00884F81" w:rsidRPr="00A43B7D">
        <w:rPr>
          <w:rFonts w:asciiTheme="minorHAnsi" w:hAnsiTheme="minorHAnsi" w:cstheme="minorHAnsi"/>
          <w:iCs/>
          <w:color w:val="auto"/>
        </w:rPr>
        <w:t>phase</w:t>
      </w:r>
      <w:r w:rsidR="00884F81" w:rsidRPr="00A43B7D">
        <w:rPr>
          <w:rFonts w:asciiTheme="minorHAnsi" w:hAnsiTheme="minorHAnsi" w:cstheme="minorHAnsi"/>
          <w:color w:val="auto"/>
        </w:rPr>
        <w:t xml:space="preserve">), and the second </w:t>
      </w:r>
      <w:r w:rsidR="006F1572" w:rsidRPr="00A43B7D">
        <w:rPr>
          <w:rFonts w:asciiTheme="minorHAnsi" w:hAnsiTheme="minorHAnsi" w:cstheme="minorHAnsi"/>
          <w:color w:val="auto"/>
        </w:rPr>
        <w:t>to</w:t>
      </w:r>
      <w:r w:rsidR="00884F81" w:rsidRPr="00A43B7D">
        <w:rPr>
          <w:rFonts w:asciiTheme="minorHAnsi" w:hAnsiTheme="minorHAnsi" w:cstheme="minorHAnsi"/>
          <w:color w:val="auto"/>
        </w:rPr>
        <w:t xml:space="preserve"> examin</w:t>
      </w:r>
      <w:r w:rsidR="006F1572" w:rsidRPr="00A43B7D">
        <w:rPr>
          <w:rFonts w:asciiTheme="minorHAnsi" w:hAnsiTheme="minorHAnsi" w:cstheme="minorHAnsi"/>
          <w:color w:val="auto"/>
        </w:rPr>
        <w:t>e</w:t>
      </w:r>
      <w:r w:rsidR="00884F81" w:rsidRPr="00A43B7D">
        <w:rPr>
          <w:rFonts w:asciiTheme="minorHAnsi" w:hAnsiTheme="minorHAnsi" w:cstheme="minorHAnsi"/>
          <w:color w:val="auto"/>
        </w:rPr>
        <w:t xml:space="preserve"> avoidance</w:t>
      </w:r>
      <w:r w:rsidR="004B1232" w:rsidRPr="00A43B7D">
        <w:rPr>
          <w:rFonts w:asciiTheme="minorHAnsi" w:hAnsiTheme="minorHAnsi" w:cstheme="minorHAnsi"/>
          <w:color w:val="auto"/>
        </w:rPr>
        <w:t xml:space="preserve"> </w:t>
      </w:r>
      <w:r w:rsidR="00884F81" w:rsidRPr="00A43B7D">
        <w:rPr>
          <w:rFonts w:asciiTheme="minorHAnsi" w:hAnsiTheme="minorHAnsi" w:cstheme="minorHAnsi"/>
          <w:color w:val="auto"/>
        </w:rPr>
        <w:t>(</w:t>
      </w:r>
      <w:r w:rsidR="00884F81" w:rsidRPr="00A43B7D">
        <w:rPr>
          <w:rFonts w:asciiTheme="minorHAnsi" w:hAnsiTheme="minorHAnsi" w:cstheme="minorHAnsi"/>
          <w:iCs/>
          <w:color w:val="auto"/>
        </w:rPr>
        <w:t>Instrumental</w:t>
      </w:r>
      <w:r w:rsidR="00657D21" w:rsidRPr="00A43B7D">
        <w:rPr>
          <w:rFonts w:asciiTheme="minorHAnsi" w:hAnsiTheme="minorHAnsi" w:cstheme="minorHAnsi"/>
          <w:iCs/>
          <w:color w:val="auto"/>
        </w:rPr>
        <w:fldChar w:fldCharType="begin"/>
      </w:r>
      <w:r w:rsidR="00657D21" w:rsidRPr="00A43B7D">
        <w:rPr>
          <w:rFonts w:asciiTheme="minorHAnsi" w:hAnsiTheme="minorHAnsi" w:cstheme="minorHAnsi"/>
          <w:iCs/>
          <w:color w:val="auto"/>
        </w:rPr>
        <w:instrText xml:space="preserve"> ADDIN EN.CITE &lt;EndNote&gt;&lt;Cite&gt;&lt;Author&gt;Skinner&lt;/Author&gt;&lt;Year&gt;1953&lt;/Year&gt;&lt;RecNum&gt;180&lt;/RecNum&gt;&lt;DisplayText&gt;&lt;style face="superscript"&gt;15&lt;/style&gt;&lt;/DisplayText&gt;&lt;record&gt;&lt;rec-number&gt;180&lt;/rec-number&gt;&lt;foreign-keys&gt;&lt;key app="EN" db-id="5rdpswedut59ebeppe0pstz8wwfpat9dtw9f" timestamp="1541510970"&gt;180&lt;/key&gt;&lt;/foreign-keys&gt;&lt;ref-type name="Book"&gt;6&lt;/ref-type&gt;&lt;contributors&gt;&lt;authors&gt;&lt;author&gt;Skinner, Burrhus Frederic&lt;/author&gt;&lt;/authors&gt;&lt;/contributors&gt;&lt;titles&gt;&lt;title&gt;Science and human behavior&lt;/title&gt;&lt;/titles&gt;&lt;dates&gt;&lt;year&gt;1953&lt;/year&gt;&lt;/dates&gt;&lt;pub-location&gt;New York, NY, USA&lt;/pub-location&gt;&lt;publisher&gt;Macmillan&lt;/publisher&gt;&lt;isbn&gt;0029290406&lt;/isbn&gt;&lt;urls&gt;&lt;/urls&gt;&lt;/record&gt;&lt;/Cite&gt;&lt;/EndNote&gt;</w:instrText>
      </w:r>
      <w:r w:rsidR="00657D21" w:rsidRPr="00A43B7D">
        <w:rPr>
          <w:rFonts w:asciiTheme="minorHAnsi" w:hAnsiTheme="minorHAnsi" w:cstheme="minorHAnsi"/>
          <w:iCs/>
          <w:color w:val="auto"/>
        </w:rPr>
        <w:fldChar w:fldCharType="separate"/>
      </w:r>
      <w:r w:rsidR="00657D21" w:rsidRPr="00A43B7D">
        <w:rPr>
          <w:rFonts w:asciiTheme="minorHAnsi" w:hAnsiTheme="minorHAnsi" w:cstheme="minorHAnsi"/>
          <w:iCs/>
          <w:noProof/>
          <w:color w:val="auto"/>
          <w:vertAlign w:val="superscript"/>
        </w:rPr>
        <w:t>15</w:t>
      </w:r>
      <w:r w:rsidR="00657D21" w:rsidRPr="00A43B7D">
        <w:rPr>
          <w:rFonts w:asciiTheme="minorHAnsi" w:hAnsiTheme="minorHAnsi" w:cstheme="minorHAnsi"/>
          <w:iCs/>
          <w:color w:val="auto"/>
        </w:rPr>
        <w:fldChar w:fldCharType="end"/>
      </w:r>
      <w:r w:rsidR="00884F81" w:rsidRPr="00A43B7D">
        <w:rPr>
          <w:rFonts w:asciiTheme="minorHAnsi" w:hAnsiTheme="minorHAnsi" w:cstheme="minorHAnsi"/>
          <w:iCs/>
          <w:color w:val="auto"/>
        </w:rPr>
        <w:t xml:space="preserve"> phase</w:t>
      </w:r>
      <w:r w:rsidR="00884F81" w:rsidRPr="00A43B7D">
        <w:rPr>
          <w:rFonts w:asciiTheme="minorHAnsi" w:hAnsiTheme="minorHAnsi" w:cstheme="minorHAnsi"/>
          <w:color w:val="auto"/>
        </w:rPr>
        <w:t>)</w:t>
      </w:r>
      <w:r w:rsidR="002D6A7D" w:rsidRPr="00A43B7D">
        <w:rPr>
          <w:rFonts w:asciiTheme="minorHAnsi" w:hAnsiTheme="minorHAnsi" w:cstheme="minorHAnsi"/>
          <w:color w:val="auto"/>
        </w:rPr>
        <w:t xml:space="preserve">. During </w:t>
      </w:r>
      <w:r w:rsidR="0024793A" w:rsidRPr="00A43B7D">
        <w:rPr>
          <w:rFonts w:asciiTheme="minorHAnsi" w:hAnsiTheme="minorHAnsi" w:cstheme="minorHAnsi"/>
          <w:color w:val="auto"/>
        </w:rPr>
        <w:t xml:space="preserve">differential </w:t>
      </w:r>
      <w:r w:rsidR="004F64F3" w:rsidRPr="00A43B7D">
        <w:rPr>
          <w:rFonts w:asciiTheme="minorHAnsi" w:hAnsiTheme="minorHAnsi" w:cstheme="minorHAnsi"/>
          <w:color w:val="auto"/>
        </w:rPr>
        <w:t>Pavlovian conditioning, a neutral stimulus (conditioned stimulus, CS</w:t>
      </w:r>
      <w:r w:rsidR="0024793A" w:rsidRPr="00A43B7D">
        <w:rPr>
          <w:rFonts w:asciiTheme="minorHAnsi" w:hAnsiTheme="minorHAnsi" w:cstheme="minorHAnsi"/>
          <w:color w:val="auto"/>
        </w:rPr>
        <w:t>+</w:t>
      </w:r>
      <w:r w:rsidR="004F64F3" w:rsidRPr="00A43B7D">
        <w:rPr>
          <w:rFonts w:asciiTheme="minorHAnsi" w:hAnsiTheme="minorHAnsi" w:cstheme="minorHAnsi"/>
          <w:color w:val="auto"/>
        </w:rPr>
        <w:t>; e.g.</w:t>
      </w:r>
      <w:r w:rsidR="006A0DBF" w:rsidRPr="00A43B7D">
        <w:rPr>
          <w:rFonts w:asciiTheme="minorHAnsi" w:hAnsiTheme="minorHAnsi" w:cstheme="minorHAnsi"/>
          <w:color w:val="auto"/>
        </w:rPr>
        <w:t>,</w:t>
      </w:r>
      <w:r w:rsidR="004F64F3" w:rsidRPr="00A43B7D">
        <w:rPr>
          <w:rFonts w:asciiTheme="minorHAnsi" w:hAnsiTheme="minorHAnsi" w:cstheme="minorHAnsi"/>
          <w:color w:val="auto"/>
        </w:rPr>
        <w:t xml:space="preserve"> a </w:t>
      </w:r>
      <w:r w:rsidR="009D5C1A" w:rsidRPr="00A43B7D">
        <w:rPr>
          <w:rFonts w:asciiTheme="minorHAnsi" w:hAnsiTheme="minorHAnsi" w:cstheme="minorHAnsi"/>
          <w:color w:val="auto"/>
        </w:rPr>
        <w:t>circle</w:t>
      </w:r>
      <w:r w:rsidR="004F64F3" w:rsidRPr="00A43B7D">
        <w:rPr>
          <w:rFonts w:asciiTheme="minorHAnsi" w:hAnsiTheme="minorHAnsi" w:cstheme="minorHAnsi"/>
          <w:color w:val="auto"/>
        </w:rPr>
        <w:t>)</w:t>
      </w:r>
      <w:r w:rsidR="00100376" w:rsidRPr="00A43B7D">
        <w:rPr>
          <w:rFonts w:asciiTheme="minorHAnsi" w:hAnsiTheme="minorHAnsi" w:cstheme="minorHAnsi"/>
          <w:color w:val="auto"/>
        </w:rPr>
        <w:t xml:space="preserve"> </w:t>
      </w:r>
      <w:r w:rsidR="004F64F3" w:rsidRPr="00A43B7D">
        <w:rPr>
          <w:rFonts w:asciiTheme="minorHAnsi" w:hAnsiTheme="minorHAnsi" w:cstheme="minorHAnsi"/>
          <w:color w:val="auto"/>
        </w:rPr>
        <w:t xml:space="preserve">is </w:t>
      </w:r>
      <w:r w:rsidR="00100376" w:rsidRPr="00A43B7D">
        <w:rPr>
          <w:rFonts w:asciiTheme="minorHAnsi" w:hAnsiTheme="minorHAnsi" w:cstheme="minorHAnsi"/>
          <w:color w:val="auto"/>
        </w:rPr>
        <w:t>paired</w:t>
      </w:r>
      <w:r w:rsidR="004F64F3" w:rsidRPr="00A43B7D">
        <w:rPr>
          <w:rFonts w:asciiTheme="minorHAnsi" w:hAnsiTheme="minorHAnsi" w:cstheme="minorHAnsi"/>
          <w:color w:val="auto"/>
        </w:rPr>
        <w:t xml:space="preserve"> with </w:t>
      </w:r>
      <w:r w:rsidR="00100376" w:rsidRPr="00A43B7D">
        <w:rPr>
          <w:rFonts w:asciiTheme="minorHAnsi" w:hAnsiTheme="minorHAnsi" w:cstheme="minorHAnsi"/>
          <w:color w:val="auto"/>
        </w:rPr>
        <w:t xml:space="preserve">an intrinsically </w:t>
      </w:r>
      <w:r w:rsidR="004F64F3" w:rsidRPr="00A43B7D">
        <w:rPr>
          <w:rFonts w:asciiTheme="minorHAnsi" w:hAnsiTheme="minorHAnsi" w:cstheme="minorHAnsi"/>
          <w:color w:val="auto"/>
        </w:rPr>
        <w:t>aversive stimulus (unconditioned stimulus, US; e.g.</w:t>
      </w:r>
      <w:r w:rsidR="006A0DBF" w:rsidRPr="00A43B7D">
        <w:rPr>
          <w:rFonts w:asciiTheme="minorHAnsi" w:hAnsiTheme="minorHAnsi" w:cstheme="minorHAnsi"/>
          <w:color w:val="auto"/>
        </w:rPr>
        <w:t>,</w:t>
      </w:r>
      <w:r w:rsidR="004F64F3" w:rsidRPr="00A43B7D">
        <w:rPr>
          <w:rFonts w:asciiTheme="minorHAnsi" w:hAnsiTheme="minorHAnsi" w:cstheme="minorHAnsi"/>
          <w:color w:val="auto"/>
        </w:rPr>
        <w:t xml:space="preserve"> </w:t>
      </w:r>
      <w:r w:rsidR="00EA447E" w:rsidRPr="00A43B7D">
        <w:rPr>
          <w:rFonts w:asciiTheme="minorHAnsi" w:hAnsiTheme="minorHAnsi" w:cstheme="minorHAnsi"/>
          <w:color w:val="auto"/>
        </w:rPr>
        <w:t>an electric shock</w:t>
      </w:r>
      <w:r w:rsidR="004F64F3" w:rsidRPr="00A43B7D">
        <w:rPr>
          <w:rFonts w:asciiTheme="minorHAnsi" w:hAnsiTheme="minorHAnsi" w:cstheme="minorHAnsi"/>
          <w:color w:val="auto"/>
        </w:rPr>
        <w:t>)</w:t>
      </w:r>
      <w:r w:rsidR="00E8610A" w:rsidRPr="00A43B7D">
        <w:rPr>
          <w:rFonts w:asciiTheme="minorHAnsi" w:hAnsiTheme="minorHAnsi" w:cstheme="minorHAnsi"/>
          <w:color w:val="auto"/>
        </w:rPr>
        <w:t xml:space="preserve">, which </w:t>
      </w:r>
      <w:r w:rsidR="00DE2470" w:rsidRPr="00A43B7D">
        <w:rPr>
          <w:rFonts w:asciiTheme="minorHAnsi" w:hAnsiTheme="minorHAnsi" w:cstheme="minorHAnsi"/>
          <w:color w:val="auto"/>
        </w:rPr>
        <w:t xml:space="preserve">naturally </w:t>
      </w:r>
      <w:r w:rsidR="00E8610A" w:rsidRPr="00A43B7D">
        <w:rPr>
          <w:rFonts w:asciiTheme="minorHAnsi" w:hAnsiTheme="minorHAnsi" w:cstheme="minorHAnsi"/>
          <w:color w:val="auto"/>
        </w:rPr>
        <w:t>produces unconditioned response</w:t>
      </w:r>
      <w:r w:rsidR="00DE2470" w:rsidRPr="00A43B7D">
        <w:rPr>
          <w:rFonts w:asciiTheme="minorHAnsi" w:hAnsiTheme="minorHAnsi" w:cstheme="minorHAnsi"/>
          <w:color w:val="auto"/>
        </w:rPr>
        <w:t>s</w:t>
      </w:r>
      <w:r w:rsidR="00E8610A" w:rsidRPr="00A43B7D">
        <w:rPr>
          <w:rFonts w:asciiTheme="minorHAnsi" w:hAnsiTheme="minorHAnsi" w:cstheme="minorHAnsi"/>
          <w:color w:val="auto"/>
        </w:rPr>
        <w:t xml:space="preserve"> </w:t>
      </w:r>
      <w:r w:rsidR="00DE2470" w:rsidRPr="00A43B7D">
        <w:rPr>
          <w:rFonts w:asciiTheme="minorHAnsi" w:hAnsiTheme="minorHAnsi" w:cstheme="minorHAnsi"/>
          <w:color w:val="auto"/>
        </w:rPr>
        <w:t>(</w:t>
      </w:r>
      <w:r w:rsidR="00E8610A" w:rsidRPr="00A43B7D">
        <w:rPr>
          <w:rFonts w:asciiTheme="minorHAnsi" w:hAnsiTheme="minorHAnsi" w:cstheme="minorHAnsi"/>
          <w:color w:val="auto"/>
        </w:rPr>
        <w:t>UR</w:t>
      </w:r>
      <w:r w:rsidR="00DE2470" w:rsidRPr="00A43B7D">
        <w:rPr>
          <w:rFonts w:asciiTheme="minorHAnsi" w:hAnsiTheme="minorHAnsi" w:cstheme="minorHAnsi"/>
          <w:color w:val="auto"/>
        </w:rPr>
        <w:t>s</w:t>
      </w:r>
      <w:r w:rsidR="00B549CD" w:rsidRPr="00A43B7D">
        <w:rPr>
          <w:rFonts w:asciiTheme="minorHAnsi" w:hAnsiTheme="minorHAnsi" w:cstheme="minorHAnsi"/>
          <w:color w:val="auto"/>
        </w:rPr>
        <w:t>, e.g.</w:t>
      </w:r>
      <w:r w:rsidR="006A0DBF" w:rsidRPr="00A43B7D">
        <w:rPr>
          <w:rFonts w:asciiTheme="minorHAnsi" w:hAnsiTheme="minorHAnsi" w:cstheme="minorHAnsi"/>
          <w:color w:val="auto"/>
        </w:rPr>
        <w:t>,</w:t>
      </w:r>
      <w:r w:rsidR="00B549CD" w:rsidRPr="00A43B7D">
        <w:rPr>
          <w:rFonts w:asciiTheme="minorHAnsi" w:hAnsiTheme="minorHAnsi" w:cstheme="minorHAnsi"/>
          <w:color w:val="auto"/>
        </w:rPr>
        <w:t xml:space="preserve"> fear</w:t>
      </w:r>
      <w:r w:rsidR="00E8610A" w:rsidRPr="00A43B7D">
        <w:rPr>
          <w:rFonts w:asciiTheme="minorHAnsi" w:hAnsiTheme="minorHAnsi" w:cstheme="minorHAnsi"/>
          <w:color w:val="auto"/>
        </w:rPr>
        <w:t>)</w:t>
      </w:r>
      <w:r w:rsidR="004F64F3" w:rsidRPr="00A43B7D">
        <w:rPr>
          <w:rFonts w:asciiTheme="minorHAnsi" w:hAnsiTheme="minorHAnsi" w:cstheme="minorHAnsi"/>
          <w:color w:val="auto"/>
        </w:rPr>
        <w:t xml:space="preserve">. </w:t>
      </w:r>
      <w:r w:rsidR="009D5C1A" w:rsidRPr="00A43B7D">
        <w:rPr>
          <w:rFonts w:asciiTheme="minorHAnsi" w:hAnsiTheme="minorHAnsi" w:cstheme="minorHAnsi"/>
          <w:color w:val="auto"/>
        </w:rPr>
        <w:t xml:space="preserve">A second </w:t>
      </w:r>
      <w:r w:rsidR="006F1572" w:rsidRPr="00A43B7D">
        <w:rPr>
          <w:rFonts w:asciiTheme="minorHAnsi" w:hAnsiTheme="minorHAnsi" w:cstheme="minorHAnsi"/>
          <w:color w:val="auto"/>
        </w:rPr>
        <w:t xml:space="preserve">control </w:t>
      </w:r>
      <w:r w:rsidR="0024793A" w:rsidRPr="00A43B7D">
        <w:rPr>
          <w:rFonts w:asciiTheme="minorHAnsi" w:hAnsiTheme="minorHAnsi" w:cstheme="minorHAnsi"/>
          <w:color w:val="auto"/>
        </w:rPr>
        <w:t>stimulus is never paired with the US (CS-; e.g.</w:t>
      </w:r>
      <w:r w:rsidR="00D725BC">
        <w:rPr>
          <w:rFonts w:asciiTheme="minorHAnsi" w:hAnsiTheme="minorHAnsi" w:cstheme="minorHAnsi"/>
          <w:color w:val="auto"/>
        </w:rPr>
        <w:t>,</w:t>
      </w:r>
      <w:r w:rsidR="0024793A" w:rsidRPr="00A43B7D">
        <w:rPr>
          <w:rFonts w:asciiTheme="minorHAnsi" w:hAnsiTheme="minorHAnsi" w:cstheme="minorHAnsi"/>
          <w:color w:val="auto"/>
        </w:rPr>
        <w:t xml:space="preserve"> a </w:t>
      </w:r>
      <w:r w:rsidR="009D5C1A" w:rsidRPr="00A43B7D">
        <w:rPr>
          <w:rFonts w:asciiTheme="minorHAnsi" w:hAnsiTheme="minorHAnsi" w:cstheme="minorHAnsi"/>
          <w:color w:val="auto"/>
        </w:rPr>
        <w:t>triangle</w:t>
      </w:r>
      <w:r w:rsidR="0024793A" w:rsidRPr="00A43B7D">
        <w:rPr>
          <w:rFonts w:asciiTheme="minorHAnsi" w:hAnsiTheme="minorHAnsi" w:cstheme="minorHAnsi"/>
          <w:color w:val="auto"/>
        </w:rPr>
        <w:t xml:space="preserve">). </w:t>
      </w:r>
      <w:r w:rsidR="004F64F3" w:rsidRPr="00A43B7D">
        <w:rPr>
          <w:rFonts w:asciiTheme="minorHAnsi" w:hAnsiTheme="minorHAnsi" w:cstheme="minorHAnsi"/>
          <w:color w:val="auto"/>
        </w:rPr>
        <w:t>Following pairings of the CS</w:t>
      </w:r>
      <w:r w:rsidR="0024793A" w:rsidRPr="00A43B7D">
        <w:rPr>
          <w:rFonts w:asciiTheme="minorHAnsi" w:hAnsiTheme="minorHAnsi" w:cstheme="minorHAnsi"/>
          <w:color w:val="auto"/>
        </w:rPr>
        <w:t>s</w:t>
      </w:r>
      <w:r w:rsidR="004F64F3" w:rsidRPr="00A43B7D">
        <w:rPr>
          <w:rFonts w:asciiTheme="minorHAnsi" w:hAnsiTheme="minorHAnsi" w:cstheme="minorHAnsi"/>
          <w:color w:val="auto"/>
        </w:rPr>
        <w:t xml:space="preserve"> </w:t>
      </w:r>
      <w:r w:rsidR="00AB5A00" w:rsidRPr="00A43B7D">
        <w:rPr>
          <w:rFonts w:asciiTheme="minorHAnsi" w:hAnsiTheme="minorHAnsi" w:cstheme="minorHAnsi"/>
          <w:color w:val="auto"/>
        </w:rPr>
        <w:t>with the</w:t>
      </w:r>
      <w:r w:rsidR="004F64F3" w:rsidRPr="00A43B7D">
        <w:rPr>
          <w:rFonts w:asciiTheme="minorHAnsi" w:hAnsiTheme="minorHAnsi" w:cstheme="minorHAnsi"/>
          <w:color w:val="auto"/>
        </w:rPr>
        <w:t xml:space="preserve"> US, the CS</w:t>
      </w:r>
      <w:r w:rsidR="0024793A" w:rsidRPr="00A43B7D">
        <w:rPr>
          <w:rFonts w:asciiTheme="minorHAnsi" w:hAnsiTheme="minorHAnsi" w:cstheme="minorHAnsi"/>
          <w:color w:val="auto"/>
        </w:rPr>
        <w:t>+</w:t>
      </w:r>
      <w:r w:rsidR="004F64F3" w:rsidRPr="00A43B7D">
        <w:rPr>
          <w:rFonts w:asciiTheme="minorHAnsi" w:hAnsiTheme="minorHAnsi" w:cstheme="minorHAnsi"/>
          <w:color w:val="auto"/>
        </w:rPr>
        <w:t xml:space="preserve"> </w:t>
      </w:r>
      <w:r w:rsidRPr="00A43B7D">
        <w:rPr>
          <w:rFonts w:asciiTheme="minorHAnsi" w:hAnsiTheme="minorHAnsi" w:cstheme="minorHAnsi"/>
          <w:color w:val="auto"/>
        </w:rPr>
        <w:t>will</w:t>
      </w:r>
      <w:r w:rsidR="004F64F3" w:rsidRPr="00A43B7D">
        <w:rPr>
          <w:rFonts w:asciiTheme="minorHAnsi" w:hAnsiTheme="minorHAnsi" w:cstheme="minorHAnsi"/>
          <w:color w:val="auto"/>
        </w:rPr>
        <w:t xml:space="preserve"> elicit </w:t>
      </w:r>
      <w:r w:rsidR="00DE2470" w:rsidRPr="00A43B7D">
        <w:rPr>
          <w:rFonts w:asciiTheme="minorHAnsi" w:hAnsiTheme="minorHAnsi" w:cstheme="minorHAnsi"/>
          <w:color w:val="auto"/>
        </w:rPr>
        <w:t xml:space="preserve">fear </w:t>
      </w:r>
      <w:r w:rsidR="0024733A" w:rsidRPr="00A43B7D">
        <w:rPr>
          <w:rFonts w:asciiTheme="minorHAnsi" w:hAnsiTheme="minorHAnsi" w:cstheme="minorHAnsi"/>
          <w:color w:val="auto"/>
        </w:rPr>
        <w:t xml:space="preserve">in itself </w:t>
      </w:r>
      <w:r w:rsidR="00DE2470" w:rsidRPr="00A43B7D">
        <w:rPr>
          <w:rFonts w:asciiTheme="minorHAnsi" w:hAnsiTheme="minorHAnsi" w:cstheme="minorHAnsi"/>
          <w:color w:val="auto"/>
        </w:rPr>
        <w:t>(</w:t>
      </w:r>
      <w:r w:rsidR="004F64F3" w:rsidRPr="00A43B7D">
        <w:rPr>
          <w:rFonts w:asciiTheme="minorHAnsi" w:hAnsiTheme="minorHAnsi" w:cstheme="minorHAnsi"/>
          <w:color w:val="auto"/>
        </w:rPr>
        <w:t>conditioned responses</w:t>
      </w:r>
      <w:r w:rsidR="00DE2470" w:rsidRPr="00A43B7D">
        <w:rPr>
          <w:rFonts w:asciiTheme="minorHAnsi" w:hAnsiTheme="minorHAnsi" w:cstheme="minorHAnsi"/>
          <w:color w:val="auto"/>
        </w:rPr>
        <w:t>,</w:t>
      </w:r>
      <w:r w:rsidR="00A9088D" w:rsidRPr="00A43B7D">
        <w:rPr>
          <w:rFonts w:asciiTheme="minorHAnsi" w:hAnsiTheme="minorHAnsi" w:cstheme="minorHAnsi"/>
          <w:color w:val="auto"/>
        </w:rPr>
        <w:t xml:space="preserve"> </w:t>
      </w:r>
      <w:r w:rsidR="004F64F3" w:rsidRPr="00A43B7D">
        <w:rPr>
          <w:rFonts w:asciiTheme="minorHAnsi" w:hAnsiTheme="minorHAnsi" w:cstheme="minorHAnsi"/>
          <w:color w:val="auto"/>
        </w:rPr>
        <w:t xml:space="preserve">CRs) in </w:t>
      </w:r>
      <w:r w:rsidR="007960BF" w:rsidRPr="00A43B7D">
        <w:rPr>
          <w:rFonts w:asciiTheme="minorHAnsi" w:hAnsiTheme="minorHAnsi" w:cstheme="minorHAnsi"/>
          <w:color w:val="auto"/>
        </w:rPr>
        <w:t>the absence of the US</w:t>
      </w:r>
      <w:r w:rsidR="00EE74AC" w:rsidRPr="00A43B7D">
        <w:rPr>
          <w:rFonts w:asciiTheme="minorHAnsi" w:hAnsiTheme="minorHAnsi" w:cstheme="minorHAnsi"/>
          <w:color w:val="auto"/>
        </w:rPr>
        <w:t>.</w:t>
      </w:r>
      <w:r w:rsidR="0024793A" w:rsidRPr="00A43B7D">
        <w:rPr>
          <w:rFonts w:asciiTheme="minorHAnsi" w:hAnsiTheme="minorHAnsi" w:cstheme="minorHAnsi"/>
          <w:color w:val="auto"/>
        </w:rPr>
        <w:t xml:space="preserve"> </w:t>
      </w:r>
      <w:r w:rsidR="00EE74AC" w:rsidRPr="00A43B7D">
        <w:rPr>
          <w:rFonts w:asciiTheme="minorHAnsi" w:hAnsiTheme="minorHAnsi" w:cstheme="minorHAnsi"/>
          <w:color w:val="auto"/>
        </w:rPr>
        <w:t>T</w:t>
      </w:r>
      <w:r w:rsidR="0024793A" w:rsidRPr="00A43B7D">
        <w:rPr>
          <w:rFonts w:asciiTheme="minorHAnsi" w:hAnsiTheme="minorHAnsi" w:cstheme="minorHAnsi"/>
          <w:color w:val="auto"/>
        </w:rPr>
        <w:t>he CS- comes to signal safet</w:t>
      </w:r>
      <w:r w:rsidR="00677EA1" w:rsidRPr="00A43B7D">
        <w:rPr>
          <w:rFonts w:asciiTheme="minorHAnsi" w:hAnsiTheme="minorHAnsi" w:cstheme="minorHAnsi"/>
          <w:color w:val="auto"/>
        </w:rPr>
        <w:t xml:space="preserve">y and will not </w:t>
      </w:r>
      <w:r w:rsidR="006F1572" w:rsidRPr="00A43B7D">
        <w:rPr>
          <w:rFonts w:asciiTheme="minorHAnsi" w:hAnsiTheme="minorHAnsi" w:cstheme="minorHAnsi"/>
          <w:color w:val="auto"/>
        </w:rPr>
        <w:t xml:space="preserve">trigger </w:t>
      </w:r>
      <w:r w:rsidR="00677EA1" w:rsidRPr="00A43B7D">
        <w:rPr>
          <w:rFonts w:asciiTheme="minorHAnsi" w:hAnsiTheme="minorHAnsi" w:cstheme="minorHAnsi"/>
          <w:color w:val="auto"/>
        </w:rPr>
        <w:t>CRs</w:t>
      </w:r>
      <w:r w:rsidR="004F64F3" w:rsidRPr="00A43B7D">
        <w:rPr>
          <w:rFonts w:asciiTheme="minorHAnsi" w:hAnsiTheme="minorHAnsi" w:cstheme="minorHAnsi"/>
          <w:color w:val="auto"/>
        </w:rPr>
        <w:t xml:space="preserve">. </w:t>
      </w:r>
      <w:r w:rsidR="006D2F09" w:rsidRPr="00A43B7D">
        <w:rPr>
          <w:rFonts w:asciiTheme="minorHAnsi" w:hAnsiTheme="minorHAnsi" w:cstheme="minorHAnsi"/>
          <w:color w:val="auto"/>
        </w:rPr>
        <w:t xml:space="preserve">Afterwards, </w:t>
      </w:r>
      <w:r w:rsidR="00BD59B2" w:rsidRPr="00A43B7D">
        <w:rPr>
          <w:rFonts w:asciiTheme="minorHAnsi" w:hAnsiTheme="minorHAnsi" w:cstheme="minorHAnsi"/>
          <w:color w:val="auto"/>
        </w:rPr>
        <w:t>d</w:t>
      </w:r>
      <w:r w:rsidR="00EA447E" w:rsidRPr="00A43B7D">
        <w:rPr>
          <w:rFonts w:asciiTheme="minorHAnsi" w:hAnsiTheme="minorHAnsi" w:cstheme="minorHAnsi"/>
          <w:color w:val="auto"/>
        </w:rPr>
        <w:t>uring instrumental conditioning</w:t>
      </w:r>
      <w:r w:rsidR="006651AC" w:rsidRPr="00A43B7D">
        <w:rPr>
          <w:rFonts w:asciiTheme="minorHAnsi" w:hAnsiTheme="minorHAnsi" w:cstheme="minorHAnsi"/>
          <w:color w:val="auto"/>
        </w:rPr>
        <w:t>,</w:t>
      </w:r>
      <w:r w:rsidR="00A42CB3" w:rsidRPr="00A43B7D">
        <w:rPr>
          <w:rFonts w:asciiTheme="minorHAnsi" w:hAnsiTheme="minorHAnsi" w:cstheme="minorHAnsi"/>
          <w:color w:val="auto"/>
        </w:rPr>
        <w:t xml:space="preserve"> </w:t>
      </w:r>
      <w:r w:rsidR="00EA447E" w:rsidRPr="00A43B7D">
        <w:rPr>
          <w:rFonts w:asciiTheme="minorHAnsi" w:hAnsiTheme="minorHAnsi" w:cstheme="minorHAnsi"/>
          <w:color w:val="auto"/>
        </w:rPr>
        <w:t>participants learn that their own actions (response</w:t>
      </w:r>
      <w:r w:rsidR="00AB5A00" w:rsidRPr="00A43B7D">
        <w:rPr>
          <w:rFonts w:asciiTheme="minorHAnsi" w:hAnsiTheme="minorHAnsi" w:cstheme="minorHAnsi"/>
          <w:color w:val="auto"/>
        </w:rPr>
        <w:t>s</w:t>
      </w:r>
      <w:r w:rsidR="005823AF" w:rsidRPr="00A43B7D">
        <w:rPr>
          <w:rFonts w:asciiTheme="minorHAnsi" w:hAnsiTheme="minorHAnsi" w:cstheme="minorHAnsi"/>
          <w:color w:val="auto"/>
        </w:rPr>
        <w:t>, R</w:t>
      </w:r>
      <w:r w:rsidR="00EA447E" w:rsidRPr="00A43B7D">
        <w:rPr>
          <w:rFonts w:asciiTheme="minorHAnsi" w:hAnsiTheme="minorHAnsi" w:cstheme="minorHAnsi"/>
          <w:color w:val="auto"/>
        </w:rPr>
        <w:t>; e.g.</w:t>
      </w:r>
      <w:r w:rsidR="006A0DBF" w:rsidRPr="00A43B7D">
        <w:rPr>
          <w:rFonts w:asciiTheme="minorHAnsi" w:hAnsiTheme="minorHAnsi" w:cstheme="minorHAnsi"/>
          <w:color w:val="auto"/>
        </w:rPr>
        <w:t>,</w:t>
      </w:r>
      <w:r w:rsidR="00EA447E" w:rsidRPr="00A43B7D">
        <w:rPr>
          <w:rFonts w:asciiTheme="minorHAnsi" w:hAnsiTheme="minorHAnsi" w:cstheme="minorHAnsi"/>
          <w:color w:val="auto"/>
        </w:rPr>
        <w:t xml:space="preserve"> button</w:t>
      </w:r>
      <w:r w:rsidR="00CD2D31" w:rsidRPr="00A43B7D">
        <w:rPr>
          <w:rFonts w:asciiTheme="minorHAnsi" w:hAnsiTheme="minorHAnsi" w:cstheme="minorHAnsi"/>
          <w:color w:val="auto"/>
        </w:rPr>
        <w:t>-</w:t>
      </w:r>
      <w:r w:rsidR="00EA447E" w:rsidRPr="00A43B7D">
        <w:rPr>
          <w:rFonts w:asciiTheme="minorHAnsi" w:hAnsiTheme="minorHAnsi" w:cstheme="minorHAnsi"/>
          <w:color w:val="auto"/>
        </w:rPr>
        <w:t xml:space="preserve">press) lead to certain </w:t>
      </w:r>
      <w:r w:rsidR="007960BF" w:rsidRPr="00A43B7D">
        <w:rPr>
          <w:rFonts w:asciiTheme="minorHAnsi" w:hAnsiTheme="minorHAnsi" w:cstheme="minorHAnsi"/>
          <w:color w:val="auto"/>
        </w:rPr>
        <w:t>consequences</w:t>
      </w:r>
      <w:r w:rsidR="00EA447E" w:rsidRPr="00A43B7D">
        <w:rPr>
          <w:rFonts w:asciiTheme="minorHAnsi" w:hAnsiTheme="minorHAnsi" w:cstheme="minorHAnsi"/>
          <w:color w:val="auto"/>
        </w:rPr>
        <w:t xml:space="preserve"> (</w:t>
      </w:r>
      <w:r w:rsidR="00747A53" w:rsidRPr="00A43B7D">
        <w:rPr>
          <w:rFonts w:asciiTheme="minorHAnsi" w:hAnsiTheme="minorHAnsi" w:cstheme="minorHAnsi"/>
          <w:color w:val="auto"/>
        </w:rPr>
        <w:t>outcomes</w:t>
      </w:r>
      <w:r w:rsidR="007960BF" w:rsidRPr="00A43B7D">
        <w:rPr>
          <w:rFonts w:asciiTheme="minorHAnsi" w:hAnsiTheme="minorHAnsi" w:cstheme="minorHAnsi"/>
          <w:color w:val="auto"/>
        </w:rPr>
        <w:t>;</w:t>
      </w:r>
      <w:r w:rsidR="00F23220" w:rsidRPr="00A43B7D">
        <w:rPr>
          <w:rFonts w:asciiTheme="minorHAnsi" w:hAnsiTheme="minorHAnsi" w:cstheme="minorHAnsi"/>
          <w:color w:val="auto"/>
        </w:rPr>
        <w:t xml:space="preserve"> </w:t>
      </w:r>
      <w:r w:rsidR="00747A53" w:rsidRPr="00A43B7D">
        <w:rPr>
          <w:rFonts w:asciiTheme="minorHAnsi" w:hAnsiTheme="minorHAnsi" w:cstheme="minorHAnsi"/>
          <w:color w:val="auto"/>
        </w:rPr>
        <w:t>O</w:t>
      </w:r>
      <w:r w:rsidR="006D3AC4">
        <w:rPr>
          <w:rFonts w:asciiTheme="minorHAnsi" w:hAnsiTheme="minorHAnsi" w:cstheme="minorHAnsi"/>
          <w:color w:val="auto"/>
        </w:rPr>
        <w:t>,</w:t>
      </w:r>
      <w:r w:rsidR="007960BF" w:rsidRPr="00A43B7D">
        <w:rPr>
          <w:rFonts w:asciiTheme="minorHAnsi" w:hAnsiTheme="minorHAnsi" w:cstheme="minorHAnsi"/>
          <w:color w:val="auto"/>
        </w:rPr>
        <w:t xml:space="preserve"> </w:t>
      </w:r>
      <w:r w:rsidR="00EA447E" w:rsidRPr="00A43B7D">
        <w:rPr>
          <w:rFonts w:asciiTheme="minorHAnsi" w:hAnsiTheme="minorHAnsi" w:cstheme="minorHAnsi"/>
          <w:color w:val="auto"/>
        </w:rPr>
        <w:t>e.g.</w:t>
      </w:r>
      <w:r w:rsidR="00D725BC">
        <w:rPr>
          <w:rFonts w:asciiTheme="minorHAnsi" w:hAnsiTheme="minorHAnsi" w:cstheme="minorHAnsi"/>
          <w:color w:val="auto"/>
        </w:rPr>
        <w:t>,</w:t>
      </w:r>
      <w:r w:rsidR="00EA447E" w:rsidRPr="00A43B7D">
        <w:rPr>
          <w:rFonts w:asciiTheme="minorHAnsi" w:hAnsiTheme="minorHAnsi" w:cstheme="minorHAnsi"/>
          <w:color w:val="auto"/>
        </w:rPr>
        <w:t xml:space="preserve"> the omission of </w:t>
      </w:r>
      <w:r w:rsidR="004B1232" w:rsidRPr="00A43B7D">
        <w:rPr>
          <w:rFonts w:asciiTheme="minorHAnsi" w:hAnsiTheme="minorHAnsi" w:cstheme="minorHAnsi"/>
          <w:color w:val="auto"/>
        </w:rPr>
        <w:t>shock</w:t>
      </w:r>
      <w:r w:rsidR="00EA447E" w:rsidRPr="00A43B7D">
        <w:rPr>
          <w:rFonts w:asciiTheme="minorHAnsi" w:hAnsiTheme="minorHAnsi" w:cstheme="minorHAnsi"/>
          <w:color w:val="auto"/>
        </w:rPr>
        <w:t>)</w:t>
      </w:r>
      <w:r w:rsidR="004111B8">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Skinner&lt;/Author&gt;&lt;Year&gt;1953&lt;/Year&gt;&lt;RecNum&gt;180&lt;/RecNum&gt;&lt;DisplayText&gt;&lt;style face="superscript"&gt;15,16&lt;/style&gt;&lt;/DisplayText&gt;&lt;record&gt;&lt;rec-number&gt;180&lt;/rec-number&gt;&lt;foreign-keys&gt;&lt;key app="EN" db-id="5rdpswedut59ebeppe0pstz8wwfpat9dtw9f" timestamp="1541510970"&gt;180&lt;/key&gt;&lt;/foreign-keys&gt;&lt;ref-type name="Book"&gt;6&lt;/ref-type&gt;&lt;contributors&gt;&lt;authors&gt;&lt;author&gt;Skinner, Burrhus Frederic&lt;/author&gt;&lt;/authors&gt;&lt;/contributors&gt;&lt;titles&gt;&lt;title&gt;Science and human behavior&lt;/title&gt;&lt;/titles&gt;&lt;dates&gt;&lt;year&gt;1953&lt;/year&gt;&lt;/dates&gt;&lt;pub-location&gt;New York, NY, USA&lt;/pub-location&gt;&lt;publisher&gt;Macmillan&lt;/publisher&gt;&lt;isbn&gt;0029290406&lt;/isbn&gt;&lt;urls&gt;&lt;/urls&gt;&lt;/record&gt;&lt;/Cite&gt;&lt;Cite&gt;&lt;Author&gt;Thorndike&lt;/Author&gt;&lt;Year&gt;1898&lt;/Year&gt;&lt;RecNum&gt;442&lt;/RecNum&gt;&lt;record&gt;&lt;rec-number&gt;442&lt;/rec-number&gt;&lt;foreign-keys&gt;&lt;key app="EN" db-id="5rdpswedut59ebeppe0pstz8wwfpat9dtw9f" timestamp="1596016138"&gt;442&lt;/key&gt;&lt;/foreign-keys&gt;&lt;ref-type name="Journal Article"&gt;17&lt;/ref-type&gt;&lt;contributors&gt;&lt;authors&gt;&lt;author&gt;Thorndike, Edward L.&lt;/author&gt;&lt;/authors&gt;&lt;/contributors&gt;&lt;titles&gt;&lt;title&gt;Animal intelligence: An experimental study of the associative processes in animals&lt;/title&gt;&lt;secondary-title&gt;The Psychological Review: Monograph Supplements&lt;/secondary-title&gt;&lt;/titles&gt;&lt;periodical&gt;&lt;full-title&gt;The Psychological Review: Monograph Supplements&lt;/full-title&gt;&lt;/periodical&gt;&lt;pages&gt;i-109&lt;/pages&gt;&lt;volume&gt;2&lt;/volume&gt;&lt;number&gt;4&lt;/number&gt;&lt;keywords&gt;&lt;keyword&gt;*Associative Processes&lt;/keyword&gt;&lt;keyword&gt;*Animal Cognition&lt;/keyword&gt;&lt;keyword&gt;Birds&lt;/keyword&gt;&lt;keyword&gt;Cats&lt;/keyword&gt;&lt;keyword&gt;Dogs&lt;/keyword&gt;&lt;keyword&gt;Mind&lt;/keyword&gt;&lt;/keywords&gt;&lt;dates&gt;&lt;year&gt;1898&lt;/year&gt;&lt;/dates&gt;&lt;pub-location&gt;US&lt;/pub-location&gt;&lt;publisher&gt;The Macmillan Company&lt;/publisher&gt;&lt;isbn&gt;0096-9753(Print)&lt;/isbn&gt;&lt;urls&gt;&lt;/urls&gt;&lt;electronic-resource-num&gt;10.1037/h0092987&lt;/electronic-resource-num&gt;&lt;/record&gt;&lt;/Cite&gt;&lt;/EndNote&gt;</w:instrText>
      </w:r>
      <w:r w:rsidR="004111B8">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15,16</w:t>
      </w:r>
      <w:r w:rsidR="004111B8">
        <w:rPr>
          <w:rFonts w:asciiTheme="minorHAnsi" w:hAnsiTheme="minorHAnsi" w:cstheme="minorHAnsi"/>
          <w:color w:val="auto"/>
        </w:rPr>
        <w:fldChar w:fldCharType="end"/>
      </w:r>
      <w:r w:rsidR="00EA447E" w:rsidRPr="00A43B7D">
        <w:rPr>
          <w:rFonts w:asciiTheme="minorHAnsi" w:hAnsiTheme="minorHAnsi" w:cstheme="minorHAnsi"/>
          <w:color w:val="auto"/>
        </w:rPr>
        <w:t xml:space="preserve">. </w:t>
      </w:r>
      <w:r w:rsidR="007960BF" w:rsidRPr="00A43B7D">
        <w:rPr>
          <w:rFonts w:asciiTheme="minorHAnsi" w:hAnsiTheme="minorHAnsi" w:cstheme="minorHAnsi"/>
          <w:color w:val="auto"/>
        </w:rPr>
        <w:t xml:space="preserve">If the </w:t>
      </w:r>
      <w:r w:rsidR="00DC7697" w:rsidRPr="00A43B7D">
        <w:rPr>
          <w:rFonts w:asciiTheme="minorHAnsi" w:hAnsiTheme="minorHAnsi" w:cstheme="minorHAnsi"/>
          <w:color w:val="auto"/>
        </w:rPr>
        <w:t>response</w:t>
      </w:r>
      <w:r w:rsidR="007960BF" w:rsidRPr="00A43B7D">
        <w:rPr>
          <w:rFonts w:asciiTheme="minorHAnsi" w:hAnsiTheme="minorHAnsi" w:cstheme="minorHAnsi"/>
          <w:color w:val="auto"/>
        </w:rPr>
        <w:t xml:space="preserve"> </w:t>
      </w:r>
      <w:r w:rsidR="00DC7697" w:rsidRPr="00A43B7D">
        <w:rPr>
          <w:rFonts w:asciiTheme="minorHAnsi" w:hAnsiTheme="minorHAnsi" w:cstheme="minorHAnsi"/>
          <w:color w:val="auto"/>
        </w:rPr>
        <w:t>prevents</w:t>
      </w:r>
      <w:r w:rsidR="007960BF" w:rsidRPr="00A43B7D">
        <w:rPr>
          <w:rFonts w:asciiTheme="minorHAnsi" w:hAnsiTheme="minorHAnsi" w:cstheme="minorHAnsi"/>
          <w:color w:val="auto"/>
        </w:rPr>
        <w:t xml:space="preserve"> a negative </w:t>
      </w:r>
      <w:r w:rsidR="006F1572" w:rsidRPr="00A43B7D">
        <w:rPr>
          <w:rFonts w:asciiTheme="minorHAnsi" w:hAnsiTheme="minorHAnsi" w:cstheme="minorHAnsi"/>
          <w:color w:val="auto"/>
        </w:rPr>
        <w:t>outcome</w:t>
      </w:r>
      <w:r w:rsidR="007960BF" w:rsidRPr="00A43B7D">
        <w:rPr>
          <w:rFonts w:asciiTheme="minorHAnsi" w:hAnsiTheme="minorHAnsi" w:cstheme="minorHAnsi"/>
          <w:color w:val="auto"/>
        </w:rPr>
        <w:t xml:space="preserve">, the chance of that </w:t>
      </w:r>
      <w:r w:rsidRPr="00A43B7D">
        <w:rPr>
          <w:rFonts w:asciiTheme="minorHAnsi" w:hAnsiTheme="minorHAnsi" w:cstheme="minorHAnsi"/>
          <w:color w:val="auto"/>
        </w:rPr>
        <w:t xml:space="preserve">response </w:t>
      </w:r>
      <w:r w:rsidR="007960BF" w:rsidRPr="00A43B7D">
        <w:rPr>
          <w:rFonts w:asciiTheme="minorHAnsi" w:hAnsiTheme="minorHAnsi" w:cstheme="minorHAnsi"/>
          <w:color w:val="auto"/>
        </w:rPr>
        <w:t>recurring increase</w:t>
      </w:r>
      <w:r w:rsidR="0024733A" w:rsidRPr="00A43B7D">
        <w:rPr>
          <w:rFonts w:asciiTheme="minorHAnsi" w:hAnsiTheme="minorHAnsi" w:cstheme="minorHAnsi"/>
          <w:color w:val="auto"/>
        </w:rPr>
        <w:t>s</w:t>
      </w:r>
      <w:r w:rsidR="003D47C4" w:rsidRPr="00A43B7D">
        <w:rPr>
          <w:rFonts w:asciiTheme="minorHAnsi" w:hAnsiTheme="minorHAnsi" w:cstheme="minorHAnsi"/>
          <w:color w:val="auto"/>
        </w:rPr>
        <w:t>;</w:t>
      </w:r>
      <w:r w:rsidR="007960BF" w:rsidRPr="00A43B7D">
        <w:rPr>
          <w:rFonts w:asciiTheme="minorHAnsi" w:hAnsiTheme="minorHAnsi" w:cstheme="minorHAnsi"/>
          <w:color w:val="auto"/>
        </w:rPr>
        <w:t xml:space="preserve"> </w:t>
      </w:r>
      <w:r w:rsidR="003D47C4" w:rsidRPr="00A43B7D">
        <w:rPr>
          <w:rFonts w:asciiTheme="minorHAnsi" w:hAnsiTheme="minorHAnsi" w:cstheme="minorHAnsi"/>
          <w:color w:val="auto"/>
        </w:rPr>
        <w:t xml:space="preserve">this is referred to as </w:t>
      </w:r>
      <w:r w:rsidR="003D47C4" w:rsidRPr="00A43B7D">
        <w:rPr>
          <w:rFonts w:asciiTheme="minorHAnsi" w:hAnsiTheme="minorHAnsi" w:cstheme="minorHAnsi"/>
          <w:iCs/>
          <w:color w:val="auto"/>
        </w:rPr>
        <w:t>negative reinforcement</w:t>
      </w:r>
      <w:r w:rsidR="004111B8">
        <w:rPr>
          <w:rFonts w:asciiTheme="minorHAnsi" w:hAnsiTheme="minorHAnsi" w:cstheme="minorHAnsi"/>
          <w:iCs/>
          <w:color w:val="auto"/>
        </w:rPr>
        <w:fldChar w:fldCharType="begin"/>
      </w:r>
      <w:r w:rsidR="004111B8">
        <w:rPr>
          <w:rFonts w:asciiTheme="minorHAnsi" w:hAnsiTheme="minorHAnsi" w:cstheme="minorHAnsi"/>
          <w:iCs/>
          <w:color w:val="auto"/>
        </w:rPr>
        <w:instrText xml:space="preserve"> ADDIN EN.CITE &lt;EndNote&gt;&lt;Cite&gt;&lt;Author&gt;Skinner&lt;/Author&gt;&lt;Year&gt;1953&lt;/Year&gt;&lt;RecNum&gt;180&lt;/RecNum&gt;&lt;DisplayText&gt;&lt;style face="superscript"&gt;15&lt;/style&gt;&lt;/DisplayText&gt;&lt;record&gt;&lt;rec-number&gt;180&lt;/rec-number&gt;&lt;foreign-keys&gt;&lt;key app="EN" db-id="5rdpswedut59ebeppe0pstz8wwfpat9dtw9f" timestamp="1541510970"&gt;180&lt;/key&gt;&lt;/foreign-keys&gt;&lt;ref-type name="Book"&gt;6&lt;/ref-type&gt;&lt;contributors&gt;&lt;authors&gt;&lt;author&gt;Skinner, Burrhus Frederic&lt;/author&gt;&lt;/authors&gt;&lt;/contributors&gt;&lt;titles&gt;&lt;title&gt;Science and human behavior&lt;/title&gt;&lt;/titles&gt;&lt;dates&gt;&lt;year&gt;1953&lt;/year&gt;&lt;/dates&gt;&lt;pub-location&gt;New York, NY, USA&lt;/pub-location&gt;&lt;publisher&gt;Macmillan&lt;/publisher&gt;&lt;isbn&gt;0029290406&lt;/isbn&gt;&lt;urls&gt;&lt;/urls&gt;&lt;/record&gt;&lt;/Cite&gt;&lt;/EndNote&gt;</w:instrText>
      </w:r>
      <w:r w:rsidR="004111B8">
        <w:rPr>
          <w:rFonts w:asciiTheme="minorHAnsi" w:hAnsiTheme="minorHAnsi" w:cstheme="minorHAnsi"/>
          <w:iCs/>
          <w:color w:val="auto"/>
        </w:rPr>
        <w:fldChar w:fldCharType="separate"/>
      </w:r>
      <w:r w:rsidR="004111B8" w:rsidRPr="004111B8">
        <w:rPr>
          <w:rFonts w:asciiTheme="minorHAnsi" w:hAnsiTheme="minorHAnsi" w:cstheme="minorHAnsi"/>
          <w:iCs/>
          <w:noProof/>
          <w:color w:val="auto"/>
          <w:vertAlign w:val="superscript"/>
        </w:rPr>
        <w:t>15</w:t>
      </w:r>
      <w:r w:rsidR="004111B8">
        <w:rPr>
          <w:rFonts w:asciiTheme="minorHAnsi" w:hAnsiTheme="minorHAnsi" w:cstheme="minorHAnsi"/>
          <w:iCs/>
          <w:color w:val="auto"/>
        </w:rPr>
        <w:fldChar w:fldCharType="end"/>
      </w:r>
      <w:r w:rsidR="007960BF" w:rsidRPr="00A43B7D">
        <w:rPr>
          <w:rFonts w:asciiTheme="minorHAnsi" w:hAnsiTheme="minorHAnsi" w:cstheme="minorHAnsi"/>
          <w:color w:val="auto"/>
        </w:rPr>
        <w:t xml:space="preserve">. </w:t>
      </w:r>
      <w:r w:rsidR="00082512" w:rsidRPr="00A43B7D">
        <w:rPr>
          <w:rFonts w:asciiTheme="minorHAnsi" w:hAnsiTheme="minorHAnsi" w:cstheme="minorHAnsi"/>
          <w:color w:val="auto"/>
        </w:rPr>
        <w:t>Thus, in the Pavlovian phase of traditional avoidance paradigms, participants first learn the CS-US association. Subsequently</w:t>
      </w:r>
      <w:r w:rsidR="007960BF" w:rsidRPr="00A43B7D">
        <w:rPr>
          <w:rFonts w:asciiTheme="minorHAnsi" w:hAnsiTheme="minorHAnsi" w:cstheme="minorHAnsi"/>
          <w:color w:val="auto"/>
        </w:rPr>
        <w:t xml:space="preserve">, </w:t>
      </w:r>
      <w:r w:rsidR="00EA447E" w:rsidRPr="00A43B7D">
        <w:rPr>
          <w:rFonts w:asciiTheme="minorHAnsi" w:hAnsiTheme="minorHAnsi" w:cstheme="minorHAnsi"/>
          <w:color w:val="auto"/>
        </w:rPr>
        <w:t>in</w:t>
      </w:r>
      <w:r w:rsidR="002D6A7D" w:rsidRPr="00A43B7D">
        <w:rPr>
          <w:rFonts w:asciiTheme="minorHAnsi" w:hAnsiTheme="minorHAnsi" w:cstheme="minorHAnsi"/>
          <w:color w:val="auto"/>
        </w:rPr>
        <w:t xml:space="preserve"> </w:t>
      </w:r>
      <w:r w:rsidR="00FA4785" w:rsidRPr="00A43B7D">
        <w:rPr>
          <w:rFonts w:asciiTheme="minorHAnsi" w:hAnsiTheme="minorHAnsi" w:cstheme="minorHAnsi"/>
          <w:color w:val="auto"/>
        </w:rPr>
        <w:t xml:space="preserve">the </w:t>
      </w:r>
      <w:r w:rsidR="003D47C4" w:rsidRPr="00A43B7D">
        <w:rPr>
          <w:rFonts w:asciiTheme="minorHAnsi" w:hAnsiTheme="minorHAnsi" w:cstheme="minorHAnsi"/>
          <w:color w:val="auto"/>
        </w:rPr>
        <w:t>i</w:t>
      </w:r>
      <w:r w:rsidR="00FA4785" w:rsidRPr="00A43B7D">
        <w:rPr>
          <w:rFonts w:asciiTheme="minorHAnsi" w:hAnsiTheme="minorHAnsi" w:cstheme="minorHAnsi"/>
          <w:color w:val="auto"/>
        </w:rPr>
        <w:t>nstrumental phase, an experimenter-instructed avoidance response</w:t>
      </w:r>
      <w:r w:rsidR="00B05EC6" w:rsidRPr="00A43B7D">
        <w:rPr>
          <w:rFonts w:asciiTheme="minorHAnsi" w:hAnsiTheme="minorHAnsi" w:cstheme="minorHAnsi"/>
          <w:color w:val="auto"/>
        </w:rPr>
        <w:t xml:space="preserve"> (R)</w:t>
      </w:r>
      <w:r w:rsidR="00444A17" w:rsidRPr="00A43B7D">
        <w:rPr>
          <w:rFonts w:asciiTheme="minorHAnsi" w:hAnsiTheme="minorHAnsi" w:cstheme="minorHAnsi"/>
          <w:color w:val="auto"/>
        </w:rPr>
        <w:t xml:space="preserve"> is</w:t>
      </w:r>
      <w:r w:rsidR="00FA4785" w:rsidRPr="00A43B7D">
        <w:rPr>
          <w:rFonts w:asciiTheme="minorHAnsi" w:hAnsiTheme="minorHAnsi" w:cstheme="minorHAnsi"/>
          <w:color w:val="auto"/>
        </w:rPr>
        <w:t xml:space="preserve"> </w:t>
      </w:r>
      <w:r w:rsidR="00AB68AC" w:rsidRPr="00A43B7D">
        <w:rPr>
          <w:rFonts w:asciiTheme="minorHAnsi" w:hAnsiTheme="minorHAnsi" w:cstheme="minorHAnsi"/>
          <w:color w:val="auto"/>
        </w:rPr>
        <w:t>introduced</w:t>
      </w:r>
      <w:r w:rsidR="00FA4785" w:rsidRPr="00A43B7D">
        <w:rPr>
          <w:rFonts w:asciiTheme="minorHAnsi" w:hAnsiTheme="minorHAnsi" w:cstheme="minorHAnsi"/>
          <w:color w:val="auto"/>
        </w:rPr>
        <w:t>, cancel</w:t>
      </w:r>
      <w:r w:rsidR="0024733A" w:rsidRPr="00A43B7D">
        <w:rPr>
          <w:rFonts w:asciiTheme="minorHAnsi" w:hAnsiTheme="minorHAnsi" w:cstheme="minorHAnsi"/>
          <w:color w:val="auto"/>
        </w:rPr>
        <w:t>ing</w:t>
      </w:r>
      <w:r w:rsidR="00FA4785" w:rsidRPr="00A43B7D">
        <w:rPr>
          <w:rFonts w:asciiTheme="minorHAnsi" w:hAnsiTheme="minorHAnsi" w:cstheme="minorHAnsi"/>
          <w:color w:val="auto"/>
        </w:rPr>
        <w:t xml:space="preserve"> the US if </w:t>
      </w:r>
      <w:r w:rsidR="006F1572" w:rsidRPr="00A43B7D">
        <w:rPr>
          <w:rFonts w:asciiTheme="minorHAnsi" w:hAnsiTheme="minorHAnsi" w:cstheme="minorHAnsi"/>
          <w:color w:val="auto"/>
        </w:rPr>
        <w:t xml:space="preserve">performed </w:t>
      </w:r>
      <w:r w:rsidR="00FA4785" w:rsidRPr="00A43B7D">
        <w:rPr>
          <w:rFonts w:asciiTheme="minorHAnsi" w:hAnsiTheme="minorHAnsi" w:cstheme="minorHAnsi"/>
          <w:color w:val="auto"/>
        </w:rPr>
        <w:t>during CS presentation</w:t>
      </w:r>
      <w:r w:rsidR="00444A17" w:rsidRPr="00A43B7D">
        <w:rPr>
          <w:rFonts w:asciiTheme="minorHAnsi" w:hAnsiTheme="minorHAnsi" w:cstheme="minorHAnsi"/>
          <w:color w:val="auto"/>
        </w:rPr>
        <w:t xml:space="preserve">, establishing a </w:t>
      </w:r>
      <w:r w:rsidR="0061357B" w:rsidRPr="00A43B7D">
        <w:rPr>
          <w:rFonts w:asciiTheme="minorHAnsi" w:hAnsiTheme="minorHAnsi" w:cstheme="minorHAnsi"/>
          <w:color w:val="auto"/>
        </w:rPr>
        <w:t>R-</w:t>
      </w:r>
      <w:r w:rsidR="00747A53" w:rsidRPr="00A43B7D">
        <w:rPr>
          <w:rFonts w:asciiTheme="minorHAnsi" w:hAnsiTheme="minorHAnsi" w:cstheme="minorHAnsi"/>
          <w:color w:val="auto"/>
        </w:rPr>
        <w:t>O</w:t>
      </w:r>
      <w:r w:rsidR="001618C1" w:rsidRPr="00A43B7D">
        <w:rPr>
          <w:rFonts w:asciiTheme="minorHAnsi" w:hAnsiTheme="minorHAnsi" w:cstheme="minorHAnsi"/>
          <w:color w:val="auto"/>
        </w:rPr>
        <w:t xml:space="preserve"> association</w:t>
      </w:r>
      <w:r w:rsidR="00AB68AC" w:rsidRPr="00A43B7D">
        <w:rPr>
          <w:rFonts w:asciiTheme="minorHAnsi" w:hAnsiTheme="minorHAnsi" w:cstheme="minorHAnsi"/>
          <w:color w:val="auto"/>
        </w:rPr>
        <w:t>.</w:t>
      </w:r>
      <w:r w:rsidR="00FA4785" w:rsidRPr="00A43B7D">
        <w:rPr>
          <w:rFonts w:asciiTheme="minorHAnsi" w:hAnsiTheme="minorHAnsi" w:cstheme="minorHAnsi"/>
          <w:color w:val="auto"/>
        </w:rPr>
        <w:t xml:space="preserve"> </w:t>
      </w:r>
      <w:r w:rsidR="00585671" w:rsidRPr="00A43B7D">
        <w:rPr>
          <w:rFonts w:asciiTheme="minorHAnsi" w:hAnsiTheme="minorHAnsi" w:cstheme="minorHAnsi"/>
          <w:color w:val="auto"/>
        </w:rPr>
        <w:t>Thus, the CS becomes a discriminative stimulus (S</w:t>
      </w:r>
      <w:r w:rsidR="00585671" w:rsidRPr="00A43B7D">
        <w:rPr>
          <w:rFonts w:asciiTheme="minorHAnsi" w:hAnsiTheme="minorHAnsi" w:cstheme="minorHAnsi"/>
          <w:color w:val="auto"/>
          <w:vertAlign w:val="superscript"/>
        </w:rPr>
        <w:t>D</w:t>
      </w:r>
      <w:r w:rsidR="00585671" w:rsidRPr="00A43B7D">
        <w:rPr>
          <w:rFonts w:asciiTheme="minorHAnsi" w:hAnsiTheme="minorHAnsi" w:cstheme="minorHAnsi"/>
          <w:color w:val="auto"/>
        </w:rPr>
        <w:t>)</w:t>
      </w:r>
      <w:r w:rsidR="00F23220" w:rsidRPr="00A43B7D">
        <w:rPr>
          <w:rFonts w:asciiTheme="minorHAnsi" w:hAnsiTheme="minorHAnsi" w:cstheme="minorHAnsi"/>
          <w:color w:val="auto"/>
        </w:rPr>
        <w:t xml:space="preserve">, </w:t>
      </w:r>
      <w:r w:rsidR="004B1232" w:rsidRPr="00A43B7D">
        <w:rPr>
          <w:rFonts w:asciiTheme="minorHAnsi" w:hAnsiTheme="minorHAnsi" w:cstheme="minorHAnsi"/>
          <w:color w:val="auto"/>
        </w:rPr>
        <w:t xml:space="preserve">indicating the appropriate moment for, and </w:t>
      </w:r>
      <w:r w:rsidR="00F23220" w:rsidRPr="00A43B7D">
        <w:rPr>
          <w:rFonts w:asciiTheme="minorHAnsi" w:hAnsiTheme="minorHAnsi" w:cstheme="minorHAnsi"/>
          <w:color w:val="auto"/>
        </w:rPr>
        <w:t xml:space="preserve">motivating </w:t>
      </w:r>
      <w:r w:rsidR="00D725BC">
        <w:rPr>
          <w:rFonts w:asciiTheme="minorHAnsi" w:hAnsiTheme="minorHAnsi" w:cstheme="minorHAnsi"/>
          <w:color w:val="auto"/>
        </w:rPr>
        <w:t xml:space="preserve">the </w:t>
      </w:r>
      <w:r w:rsidR="00F23220" w:rsidRPr="00A43B7D">
        <w:rPr>
          <w:rFonts w:asciiTheme="minorHAnsi" w:hAnsiTheme="minorHAnsi" w:cstheme="minorHAnsi"/>
          <w:color w:val="auto"/>
        </w:rPr>
        <w:t>performance of</w:t>
      </w:r>
      <w:r w:rsidR="004B1232" w:rsidRPr="00A43B7D">
        <w:rPr>
          <w:rFonts w:asciiTheme="minorHAnsi" w:hAnsiTheme="minorHAnsi" w:cstheme="minorHAnsi"/>
          <w:color w:val="auto"/>
        </w:rPr>
        <w:t>,</w:t>
      </w:r>
      <w:r w:rsidR="00F23220" w:rsidRPr="00A43B7D">
        <w:rPr>
          <w:rFonts w:asciiTheme="minorHAnsi" w:hAnsiTheme="minorHAnsi" w:cstheme="minorHAnsi"/>
          <w:color w:val="auto"/>
        </w:rPr>
        <w:t xml:space="preserve"> the conditioned R</w:t>
      </w:r>
      <w:r w:rsidR="004111B8">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Skinner&lt;/Author&gt;&lt;Year&gt;1953&lt;/Year&gt;&lt;RecNum&gt;180&lt;/RecNum&gt;&lt;DisplayText&gt;&lt;style face="superscript"&gt;15&lt;/style&gt;&lt;/DisplayText&gt;&lt;record&gt;&lt;rec-number&gt;180&lt;/rec-number&gt;&lt;foreign-keys&gt;&lt;key app="EN" db-id="5rdpswedut59ebeppe0pstz8wwfpat9dtw9f" timestamp="1541510970"&gt;180&lt;/key&gt;&lt;/foreign-keys&gt;&lt;ref-type name="Book"&gt;6&lt;/ref-type&gt;&lt;contributors&gt;&lt;authors&gt;&lt;author&gt;Skinner, Burrhus Frederic&lt;/author&gt;&lt;/authors&gt;&lt;/contributors&gt;&lt;titles&gt;&lt;title&gt;Science and human behavior&lt;/title&gt;&lt;/titles&gt;&lt;dates&gt;&lt;year&gt;1953&lt;/year&gt;&lt;/dates&gt;&lt;pub-location&gt;New York, NY, USA&lt;/pub-location&gt;&lt;publisher&gt;Macmillan&lt;/publisher&gt;&lt;isbn&gt;0029290406&lt;/isbn&gt;&lt;urls&gt;&lt;/urls&gt;&lt;/record&gt;&lt;/Cite&gt;&lt;/EndNote&gt;</w:instrText>
      </w:r>
      <w:r w:rsidR="004111B8">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15</w:t>
      </w:r>
      <w:r w:rsidR="004111B8">
        <w:rPr>
          <w:rFonts w:asciiTheme="minorHAnsi" w:hAnsiTheme="minorHAnsi" w:cstheme="minorHAnsi"/>
          <w:color w:val="auto"/>
        </w:rPr>
        <w:fldChar w:fldCharType="end"/>
      </w:r>
      <w:r w:rsidR="00F23220" w:rsidRPr="00A43B7D">
        <w:rPr>
          <w:rFonts w:asciiTheme="minorHAnsi" w:hAnsiTheme="minorHAnsi" w:cstheme="minorHAnsi"/>
          <w:color w:val="auto"/>
        </w:rPr>
        <w:t>.</w:t>
      </w:r>
      <w:r w:rsidR="00C50ED7" w:rsidRPr="00A43B7D">
        <w:rPr>
          <w:rFonts w:asciiTheme="minorHAnsi" w:hAnsiTheme="minorHAnsi" w:cstheme="minorHAnsi"/>
          <w:color w:val="auto"/>
        </w:rPr>
        <w:t xml:space="preserve"> </w:t>
      </w:r>
      <w:r w:rsidR="00F27EF6" w:rsidRPr="00A43B7D">
        <w:rPr>
          <w:rFonts w:asciiTheme="minorHAnsi" w:hAnsiTheme="minorHAnsi" w:cstheme="minorHAnsi"/>
          <w:color w:val="auto"/>
        </w:rPr>
        <w:t xml:space="preserve">Apart from </w:t>
      </w:r>
      <w:r w:rsidR="00A45D47" w:rsidRPr="00A43B7D">
        <w:rPr>
          <w:rFonts w:asciiTheme="minorHAnsi" w:hAnsiTheme="minorHAnsi" w:cstheme="minorHAnsi"/>
          <w:color w:val="auto"/>
        </w:rPr>
        <w:t xml:space="preserve">some </w:t>
      </w:r>
      <w:r w:rsidR="00733EAF" w:rsidRPr="00A43B7D">
        <w:rPr>
          <w:rFonts w:asciiTheme="minorHAnsi" w:hAnsiTheme="minorHAnsi" w:cstheme="minorHAnsi"/>
          <w:color w:val="auto"/>
        </w:rPr>
        <w:t>experiments</w:t>
      </w:r>
      <w:r w:rsidR="00A45D47" w:rsidRPr="00A43B7D">
        <w:rPr>
          <w:rFonts w:asciiTheme="minorHAnsi" w:hAnsiTheme="minorHAnsi" w:cstheme="minorHAnsi"/>
          <w:color w:val="auto"/>
        </w:rPr>
        <w:t xml:space="preserve"> showing instrumental conditioning of pain reports</w:t>
      </w:r>
      <w:r w:rsidR="00544E40"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Linton&lt;/Author&gt;&lt;Year&gt;1985&lt;/Year&gt;&lt;RecNum&gt;448&lt;/RecNum&gt;&lt;DisplayText&gt;&lt;style face="superscript"&gt;17&lt;/style&gt;&lt;/DisplayText&gt;&lt;record&gt;&lt;rec-number&gt;448&lt;/rec-number&gt;&lt;foreign-keys&gt;&lt;key app="EN" db-id="5rdpswedut59ebeppe0pstz8wwfpat9dtw9f" timestamp="1596103887"&gt;448&lt;/key&gt;&lt;/foreign-keys&gt;&lt;ref-type name="Journal Article"&gt;17&lt;/ref-type&gt;&lt;contributors&gt;&lt;authors&gt;&lt;author&gt;Linton, S. J.&lt;/author&gt;&lt;author&gt;Götestam, K. G.&lt;/author&gt;&lt;/authors&gt;&lt;/contributors&gt;&lt;titles&gt;&lt;title&gt;Controlling pain reports through operant conditioning: a laboratory demonstration&lt;/title&gt;&lt;secondary-title&gt;Perceptual and Motor Skills&lt;/secondary-title&gt;&lt;alt-title&gt;Perceptual and motor skills&lt;/alt-title&gt;&lt;/titles&gt;&lt;periodical&gt;&lt;full-title&gt;Percept Mot Skills&lt;/full-title&gt;&lt;abbr-1&gt;Perceptual and motor skills&lt;/abbr-1&gt;&lt;/periodical&gt;&lt;alt-periodical&gt;&lt;full-title&gt;Percept Mot Skills&lt;/full-title&gt;&lt;abbr-1&gt;Perceptual and motor skills&lt;/abbr-1&gt;&lt;/alt-periodical&gt;&lt;pages&gt;427-37&lt;/pages&gt;&lt;volume&gt;60&lt;/volume&gt;&lt;number&gt;2&lt;/number&gt;&lt;edition&gt;1985/04/01&lt;/edition&gt;&lt;keywords&gt;&lt;keyword&gt;Adult&lt;/keyword&gt;&lt;keyword&gt;*Conditioning, Operant&lt;/keyword&gt;&lt;keyword&gt;Feedback&lt;/keyword&gt;&lt;keyword&gt;Female&lt;/keyword&gt;&lt;keyword&gt;Humans&lt;/keyword&gt;&lt;keyword&gt;Male&lt;/keyword&gt;&lt;keyword&gt;Pain/*psychology&lt;/keyword&gt;&lt;keyword&gt;Pressure&lt;/keyword&gt;&lt;keyword&gt;Reinforcement, Psychology&lt;/keyword&gt;&lt;/keywords&gt;&lt;dates&gt;&lt;year&gt;1985&lt;/year&gt;&lt;pub-dates&gt;&lt;date&gt;Apr&lt;/date&gt;&lt;/pub-dates&gt;&lt;/dates&gt;&lt;isbn&gt;0031-5125 (Print)&amp;#xD;0031-5125&lt;/isbn&gt;&lt;accession-num&gt;4000858&lt;/accession-num&gt;&lt;urls&gt;&lt;/urls&gt;&lt;electronic-resource-num&gt;10.2466/pms.1985.60.2.427&lt;/electronic-resource-num&gt;&lt;remote-database-provider&gt;NLM&lt;/remote-database-provider&gt;&lt;language&gt;eng&lt;/language&gt;&lt;/record&gt;&lt;/Cite&gt;&lt;/EndNote&gt;</w:instrText>
      </w:r>
      <w:r w:rsidR="00544E40"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17</w:t>
      </w:r>
      <w:r w:rsidR="00544E40" w:rsidRPr="00A43B7D">
        <w:rPr>
          <w:rFonts w:asciiTheme="minorHAnsi" w:hAnsiTheme="minorHAnsi" w:cstheme="minorHAnsi"/>
          <w:color w:val="auto"/>
        </w:rPr>
        <w:fldChar w:fldCharType="end"/>
      </w:r>
      <w:r w:rsidR="00A45D47" w:rsidRPr="00A43B7D">
        <w:rPr>
          <w:rFonts w:asciiTheme="minorHAnsi" w:hAnsiTheme="minorHAnsi" w:cstheme="minorHAnsi"/>
          <w:color w:val="auto"/>
        </w:rPr>
        <w:t xml:space="preserve"> and pain-related facial expressions</w:t>
      </w:r>
      <w:r w:rsidR="00733EAF"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atzounis&lt;/Author&gt;&lt;Year&gt;2012&lt;/Year&gt;&lt;RecNum&gt;450&lt;/RecNum&gt;&lt;DisplayText&gt;&lt;style face="superscript"&gt;18&lt;/style&gt;&lt;/DisplayText&gt;&lt;record&gt;&lt;rec-number&gt;450&lt;/rec-number&gt;&lt;foreign-keys&gt;&lt;key app="EN" db-id="5rdpswedut59ebeppe0pstz8wwfpat9dtw9f" timestamp="1598281851"&gt;450&lt;/key&gt;&lt;/foreign-keys&gt;&lt;ref-type name="Journal Article"&gt;17&lt;/ref-type&gt;&lt;contributors&gt;&lt;authors&gt;&lt;author&gt;Gatzounis, R.&lt;/author&gt;&lt;author&gt;Schrooten, M. G.&lt;/author&gt;&lt;author&gt;Crombez, G.&lt;/author&gt;&lt;author&gt;Vlaeyen, J. W.&lt;/author&gt;&lt;/authors&gt;&lt;/contributors&gt;&lt;auth-address&gt;Research Group Health Psychology, University of Leuven, Leuven, Belgium. Rena.Gatzounis@ppw.kuleuven.be&lt;/auth-address&gt;&lt;titles&gt;&lt;title&gt;Operant learning theory in pain and chronic pain rehabilitation&lt;/title&gt;&lt;secondary-title&gt;Current Pain and Headache Reports&lt;/secondary-title&gt;&lt;alt-title&gt;Current pain and headache reports&lt;/alt-title&gt;&lt;/titles&gt;&lt;periodical&gt;&lt;full-title&gt;Curr Pain Headache Rep&lt;/full-title&gt;&lt;abbr-1&gt;Current pain and headache reports&lt;/abbr-1&gt;&lt;/periodical&gt;&lt;alt-periodical&gt;&lt;full-title&gt;Curr Pain Headache Rep&lt;/full-title&gt;&lt;abbr-1&gt;Current pain and headache reports&lt;/abbr-1&gt;&lt;/alt-periodical&gt;&lt;pages&gt;117-26&lt;/pages&gt;&lt;volume&gt;16&lt;/volume&gt;&lt;number&gt;2&lt;/number&gt;&lt;edition&gt;2012/01/21&lt;/edition&gt;&lt;keywords&gt;&lt;keyword&gt;*Association Learning&lt;/keyword&gt;&lt;keyword&gt;Behavior Control/*methods&lt;/keyword&gt;&lt;keyword&gt;*Behavior Therapy/methods&lt;/keyword&gt;&lt;keyword&gt;Chronic Pain/psychology/*rehabilitation&lt;/keyword&gt;&lt;keyword&gt;*Conditioning, Operant&lt;/keyword&gt;&lt;keyword&gt;Female&lt;/keyword&gt;&lt;keyword&gt;Humans&lt;/keyword&gt;&lt;keyword&gt;Male&lt;/keyword&gt;&lt;keyword&gt;Reinforcement, Psychology&lt;/keyword&gt;&lt;keyword&gt;Treatment Outcome&lt;/keyword&gt;&lt;/keywords&gt;&lt;dates&gt;&lt;year&gt;2012&lt;/year&gt;&lt;pub-dates&gt;&lt;date&gt;Apr&lt;/date&gt;&lt;/pub-dates&gt;&lt;/dates&gt;&lt;isbn&gt;1534-3081&lt;/isbn&gt;&lt;accession-num&gt;22261987&lt;/accession-num&gt;&lt;urls&gt;&lt;/urls&gt;&lt;electronic-resource-num&gt;10.1007/s11916-012-0247-1&lt;/electronic-resource-num&gt;&lt;remote-database-provider&gt;NLM&lt;/remote-database-provider&gt;&lt;language&gt;eng&lt;/language&gt;&lt;/record&gt;&lt;/Cite&gt;&lt;/EndNote&gt;</w:instrText>
      </w:r>
      <w:r w:rsidR="00733EAF"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18</w:t>
      </w:r>
      <w:r w:rsidR="00733EAF" w:rsidRPr="00A43B7D">
        <w:rPr>
          <w:rFonts w:asciiTheme="minorHAnsi" w:hAnsiTheme="minorHAnsi" w:cstheme="minorHAnsi"/>
          <w:color w:val="auto"/>
        </w:rPr>
        <w:fldChar w:fldCharType="end"/>
      </w:r>
      <w:r w:rsidR="00F27EF6" w:rsidRPr="00A43B7D">
        <w:rPr>
          <w:rFonts w:asciiTheme="minorHAnsi" w:hAnsiTheme="minorHAnsi" w:cstheme="minorHAnsi"/>
          <w:color w:val="auto"/>
        </w:rPr>
        <w:t xml:space="preserve">, investigations into the instrumental learning mechanisms </w:t>
      </w:r>
      <w:r w:rsidR="00544E40" w:rsidRPr="00A43B7D">
        <w:rPr>
          <w:rFonts w:asciiTheme="minorHAnsi" w:hAnsiTheme="minorHAnsi" w:cstheme="minorHAnsi"/>
          <w:color w:val="auto"/>
        </w:rPr>
        <w:t>of</w:t>
      </w:r>
      <w:r w:rsidR="00F27EF6" w:rsidRPr="00A43B7D">
        <w:rPr>
          <w:rFonts w:asciiTheme="minorHAnsi" w:hAnsiTheme="minorHAnsi" w:cstheme="minorHAnsi"/>
          <w:color w:val="auto"/>
        </w:rPr>
        <w:t xml:space="preserve"> pain, in general, are limited.</w:t>
      </w:r>
    </w:p>
    <w:p w14:paraId="102FFB78" w14:textId="77777777" w:rsidR="004F64F3" w:rsidRPr="00A43B7D" w:rsidRDefault="004F64F3" w:rsidP="00426A10">
      <w:pPr>
        <w:tabs>
          <w:tab w:val="left" w:pos="270"/>
        </w:tabs>
        <w:rPr>
          <w:rFonts w:asciiTheme="minorHAnsi" w:hAnsiTheme="minorHAnsi" w:cstheme="minorHAnsi"/>
          <w:color w:val="auto"/>
        </w:rPr>
      </w:pPr>
    </w:p>
    <w:p w14:paraId="16257BAA" w14:textId="0F5B3C42" w:rsidR="00030D58" w:rsidRPr="00A43B7D" w:rsidRDefault="00394EE4" w:rsidP="00426A10">
      <w:pPr>
        <w:tabs>
          <w:tab w:val="left" w:pos="270"/>
        </w:tabs>
        <w:rPr>
          <w:rFonts w:asciiTheme="minorHAnsi" w:hAnsiTheme="minorHAnsi" w:cstheme="minorHAnsi"/>
          <w:color w:val="auto"/>
        </w:rPr>
      </w:pPr>
      <w:r w:rsidRPr="00A43B7D">
        <w:rPr>
          <w:rFonts w:asciiTheme="minorHAnsi" w:hAnsiTheme="minorHAnsi" w:cstheme="minorHAnsi"/>
          <w:color w:val="auto"/>
        </w:rPr>
        <w:t>Although th</w:t>
      </w:r>
      <w:r w:rsidR="00B05EC6" w:rsidRPr="00A43B7D">
        <w:rPr>
          <w:rFonts w:asciiTheme="minorHAnsi" w:hAnsiTheme="minorHAnsi" w:cstheme="minorHAnsi"/>
          <w:color w:val="auto"/>
        </w:rPr>
        <w:t>e standard</w:t>
      </w:r>
      <w:r w:rsidRPr="00A43B7D">
        <w:rPr>
          <w:rFonts w:asciiTheme="minorHAnsi" w:hAnsiTheme="minorHAnsi" w:cstheme="minorHAnsi"/>
          <w:color w:val="auto"/>
        </w:rPr>
        <w:t xml:space="preserve"> avoidance paradigm</w:t>
      </w:r>
      <w:r w:rsidR="005B6ACA" w:rsidRPr="00A43B7D">
        <w:rPr>
          <w:rFonts w:asciiTheme="minorHAnsi" w:hAnsiTheme="minorHAnsi" w:cstheme="minorHAnsi"/>
          <w:color w:val="auto"/>
        </w:rPr>
        <w:t>,</w:t>
      </w:r>
      <w:r w:rsidR="00B05EC6" w:rsidRPr="00A43B7D">
        <w:rPr>
          <w:rFonts w:asciiTheme="minorHAnsi" w:hAnsiTheme="minorHAnsi" w:cstheme="minorHAnsi"/>
          <w:color w:val="auto"/>
        </w:rPr>
        <w:t xml:space="preserve"> described above</w:t>
      </w:r>
      <w:r w:rsidR="005B6ACA" w:rsidRPr="00A43B7D">
        <w:rPr>
          <w:rFonts w:asciiTheme="minorHAnsi" w:hAnsiTheme="minorHAnsi" w:cstheme="minorHAnsi"/>
          <w:color w:val="auto"/>
        </w:rPr>
        <w:t>,</w:t>
      </w:r>
      <w:r w:rsidRPr="00A43B7D">
        <w:rPr>
          <w:rFonts w:asciiTheme="minorHAnsi" w:hAnsiTheme="minorHAnsi" w:cstheme="minorHAnsi"/>
          <w:color w:val="auto"/>
        </w:rPr>
        <w:t xml:space="preserve"> has </w:t>
      </w:r>
      <w:r w:rsidR="0061357B" w:rsidRPr="00A43B7D">
        <w:rPr>
          <w:rFonts w:asciiTheme="minorHAnsi" w:hAnsiTheme="minorHAnsi" w:cstheme="minorHAnsi"/>
          <w:color w:val="auto"/>
        </w:rPr>
        <w:t>elucidated</w:t>
      </w:r>
      <w:r w:rsidRPr="00A43B7D">
        <w:rPr>
          <w:rFonts w:asciiTheme="minorHAnsi" w:hAnsiTheme="minorHAnsi" w:cstheme="minorHAnsi"/>
          <w:color w:val="auto"/>
        </w:rPr>
        <w:t xml:space="preserve"> </w:t>
      </w:r>
      <w:r w:rsidR="007210AB" w:rsidRPr="00A43B7D">
        <w:rPr>
          <w:rFonts w:asciiTheme="minorHAnsi" w:hAnsiTheme="minorHAnsi" w:cstheme="minorHAnsi"/>
          <w:color w:val="auto"/>
        </w:rPr>
        <w:t xml:space="preserve">many of </w:t>
      </w:r>
      <w:r w:rsidRPr="00A43B7D">
        <w:rPr>
          <w:rFonts w:asciiTheme="minorHAnsi" w:hAnsiTheme="minorHAnsi" w:cstheme="minorHAnsi"/>
          <w:color w:val="auto"/>
        </w:rPr>
        <w:t>the processes underlying avoidance, it also has several limitations</w:t>
      </w:r>
      <w:r w:rsidR="00021E17" w:rsidRPr="00A43B7D">
        <w:rPr>
          <w:rFonts w:asciiTheme="minorHAnsi" w:hAnsiTheme="minorHAnsi" w:cstheme="minorHAnsi"/>
          <w:color w:val="auto"/>
        </w:rPr>
        <w:fldChar w:fldCharType="begin">
          <w:fldData xml:space="preserve">PEVuZE5vdGU+PENpdGU+PEF1dGhvcj5Lcnlwb3RvczwvQXV0aG9yPjxZZWFyPjIwMTg8L1llYXI+
PFJlY051bT4yMjA8L1JlY051bT48RGlzcGxheVRleHQ+PHN0eWxlIGZhY2U9InN1cGVyc2NyaXB0
Ij41LDE5PC9zdHlsZT48L0Rpc3BsYXlUZXh0PjxyZWNvcmQ+PHJlYy1udW1iZXI+MjIwPC9yZWMt
bnVtYmVyPjxmb3JlaWduLWtleXM+PGtleSBhcHA9IkVOIiBkYi1pZD0iNXJkcHN3ZWR1dDU5ZWJl
cHBlMHBzdHo4d3dmcGF0OWR0dzlmIiB0aW1lc3RhbXA9IjE1NDkzNzkwOTUiPjIyMDwva2V5Pjwv
Zm9yZWlnbi1rZXlzPjxyZWYtdHlwZSBuYW1lPSJKb3VybmFsIEFydGljbGUiPjE3PC9yZWYtdHlw
ZT48Y29udHJpYnV0b3JzPjxhdXRob3JzPjxhdXRob3I+S3J5cG90b3MsIEEuIE0uPC9hdXRob3I+
PGF1dGhvcj5WZXJ2bGlldCwgQi48L2F1dGhvcj48YXV0aG9yPkVuZ2VsaGFyZCwgSS4gTS48L2F1
dGhvcj48L2F1dGhvcnM+PC9jb250cmlidXRvcnM+PHRpdGxlcz48dGl0bGU+VGhlIHZhbGlkaXR5
IG9mIGh1bWFuIGF2b2lkYW5jZSBwYXJhZGlnbXM8L3RpdGxlPjxzZWNvbmRhcnktdGl0bGU+QmVo
YXZpb3VyIFJlc2VhcmNoIGFuZCBUaGVyYXB5PC9zZWNvbmRhcnktdGl0bGU+PC90aXRsZXM+PHBl
cmlvZGljYWw+PGZ1bGwtdGl0bGU+QmVoYXZpb3VyIHJlc2VhcmNoIGFuZCB0aGVyYXB5PC9mdWxs
LXRpdGxlPjwvcGVyaW9kaWNhbD48cGFnZXM+OTktMTA1PC9wYWdlcz48dm9sdW1lPjExMTwvdm9s
dW1lPjxrZXl3b3Jkcz48a2V5d29yZD5BbnhpZXR5IGRpc29yZGVyczwva2V5d29yZD48a2V5d29y
ZD5Qc3ljaG9wYXRob2xvZ3k8L2tleXdvcmQ+PGtleXdvcmQ+RmVhcjwva2V5d29yZD48a2V5d29y
ZD5EZWZlbnNpdmUgYmVoYXZpb3JzPC9rZXl3b3JkPjwva2V5d29yZHM+PGRhdGVzPjx5ZWFyPjIw
MTg8L3llYXI+PHB1Yi1kYXRlcz48ZGF0ZT4yMDE4LzEyLzAxLzwvZGF0ZT48L3B1Yi1kYXRlcz48
L2RhdGVzPjxpc2JuPjAwMDUtNzk2NzwvaXNibj48dXJscz48cmVsYXRlZC11cmxzPjx1cmw+aHR0
cDovL3d3dy5zY2llbmNlZGlyZWN0LmNvbS9zY2llbmNlL2FydGljbGUvcGlpL1MwMDA1Nzk2NzE4
MzAxNjQ1PC91cmw+PC9yZWxhdGVkLXVybHM+PC91cmxzPjxlbGVjdHJvbmljLXJlc291cmNlLW51
bT5odHRwczovL2RvaS5vcmcvMTAuMTAxNi9qLmJyYXQuMjAxOC4xMC4wMTE8L2VsZWN0cm9uaWMt
cmVzb3VyY2UtbnVtPjwvcmVjb3JkPjwvQ2l0ZT48Q2l0ZT48QXV0aG9yPk1ldWxkZXJzPC9BdXRo
b3I+PFllYXI+MjAxOTwvWWVhcj48UmVjTnVtPjI3MjwvUmVjTnVtPjxyZWNvcmQ+PHJlYy1udW1i
ZXI+MjcyPC9yZWMtbnVtYmVyPjxmb3JlaWduLWtleXM+PGtleSBhcHA9IkVOIiBkYi1pZD0iNXJk
cHN3ZWR1dDU5ZWJlcHBlMHBzdHo4d3dmcGF0OWR0dzlmIiB0aW1lc3RhbXA9IjE1NTQ4MTkwMDgi
PjI3Mjwva2V5PjwvZm9yZWlnbi1rZXlzPjxyZWYtdHlwZSBuYW1lPSJKb3VybmFsIEFydGljbGUi
PjE3PC9yZWYtdHlwZT48Y29udHJpYnV0b3JzPjxhdXRob3JzPjxhdXRob3I+TWV1bGRlcnMsIEFu
bjwvYXV0aG9yPjwvYXV0aG9ycz48L2NvbnRyaWJ1dG9ycz48dGl0bGVzPjx0aXRsZT5Gcm9tIGZl
YXIgb2YgbW92ZW1lbnQtcmVsYXRlZCBwYWluIGFuZCBhdm9pZGFuY2UgdG8gY2hyb25pYyBwYWlu
IGRpc2FiaWxpdHk6IGEgc3RhdGUtb2YtdGhlLWFydCByZXZpZXc8L3RpdGxlPjxzZWNvbmRhcnkt
dGl0bGU+Q3VycmVudCBPcGluaW9uIGluIEJlaGF2aW9yYWwgU2NpZW5jZXM8L3NlY29uZGFyeS10
aXRsZT48L3RpdGxlcz48cGVyaW9kaWNhbD48ZnVsbC10aXRsZT5DdXJyZW50IE9waW5pb24gaW4g
QmVoYXZpb3JhbCBTY2llbmNlczwvZnVsbC10aXRsZT48L3BlcmlvZGljYWw+PHBhZ2VzPjEzMC0x
MzY8L3BhZ2VzPjx2b2x1bWU+MjY8L3ZvbHVtZT48ZGF0ZXM+PHllYXI+MjAxOTwveWVhcj48cHVi
LWRhdGVzPjxkYXRlPjIwMTkvMDQvMDEvPC9kYXRlPjwvcHViLWRhdGVzPjwvZGF0ZXM+PGlzYm4+
MjM1Mi0xNTQ2PC9pc2JuPjx1cmxzPjxyZWxhdGVkLXVybHM+PHVybD5odHRwOi8vd3d3LnNjaWVu
Y2VkaXJlY3QuY29tL3NjaWVuY2UvYXJ0aWNsZS9waWkvUzIzNTIxNTQ2MTgzMDA2NDA8L3VybD48
L3JlbGF0ZWQtdXJscz48L3VybHM+PGVsZWN0cm9uaWMtcmVzb3VyY2UtbnVtPmh0dHBzOi8vZG9p
Lm9yZy8xMC4xMDE2L2ouY29iZWhhLjIwMTguMTIuMDA3PC9lbGVjdHJvbmljLXJlc291cmNlLW51
bT48L3JlY29yZD48L0NpdGU+PC9FbmROb3RlPgB=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Lcnlwb3RvczwvQXV0aG9yPjxZZWFyPjIwMTg8L1llYXI+
PFJlY051bT4yMjA8L1JlY051bT48RGlzcGxheVRleHQ+PHN0eWxlIGZhY2U9InN1cGVyc2NyaXB0
Ij41LDE5PC9zdHlsZT48L0Rpc3BsYXlUZXh0PjxyZWNvcmQ+PHJlYy1udW1iZXI+MjIwPC9yZWMt
bnVtYmVyPjxmb3JlaWduLWtleXM+PGtleSBhcHA9IkVOIiBkYi1pZD0iNXJkcHN3ZWR1dDU5ZWJl
cHBlMHBzdHo4d3dmcGF0OWR0dzlmIiB0aW1lc3RhbXA9IjE1NDkzNzkwOTUiPjIyMDwva2V5Pjwv
Zm9yZWlnbi1rZXlzPjxyZWYtdHlwZSBuYW1lPSJKb3VybmFsIEFydGljbGUiPjE3PC9yZWYtdHlw
ZT48Y29udHJpYnV0b3JzPjxhdXRob3JzPjxhdXRob3I+S3J5cG90b3MsIEEuIE0uPC9hdXRob3I+
PGF1dGhvcj5WZXJ2bGlldCwgQi48L2F1dGhvcj48YXV0aG9yPkVuZ2VsaGFyZCwgSS4gTS48L2F1
dGhvcj48L2F1dGhvcnM+PC9jb250cmlidXRvcnM+PHRpdGxlcz48dGl0bGU+VGhlIHZhbGlkaXR5
IG9mIGh1bWFuIGF2b2lkYW5jZSBwYXJhZGlnbXM8L3RpdGxlPjxzZWNvbmRhcnktdGl0bGU+QmVo
YXZpb3VyIFJlc2VhcmNoIGFuZCBUaGVyYXB5PC9zZWNvbmRhcnktdGl0bGU+PC90aXRsZXM+PHBl
cmlvZGljYWw+PGZ1bGwtdGl0bGU+QmVoYXZpb3VyIHJlc2VhcmNoIGFuZCB0aGVyYXB5PC9mdWxs
LXRpdGxlPjwvcGVyaW9kaWNhbD48cGFnZXM+OTktMTA1PC9wYWdlcz48dm9sdW1lPjExMTwvdm9s
dW1lPjxrZXl3b3Jkcz48a2V5d29yZD5BbnhpZXR5IGRpc29yZGVyczwva2V5d29yZD48a2V5d29y
ZD5Qc3ljaG9wYXRob2xvZ3k8L2tleXdvcmQ+PGtleXdvcmQ+RmVhcjwva2V5d29yZD48a2V5d29y
ZD5EZWZlbnNpdmUgYmVoYXZpb3JzPC9rZXl3b3JkPjwva2V5d29yZHM+PGRhdGVzPjx5ZWFyPjIw
MTg8L3llYXI+PHB1Yi1kYXRlcz48ZGF0ZT4yMDE4LzEyLzAxLzwvZGF0ZT48L3B1Yi1kYXRlcz48
L2RhdGVzPjxpc2JuPjAwMDUtNzk2NzwvaXNibj48dXJscz48cmVsYXRlZC11cmxzPjx1cmw+aHR0
cDovL3d3dy5zY2llbmNlZGlyZWN0LmNvbS9zY2llbmNlL2FydGljbGUvcGlpL1MwMDA1Nzk2NzE4
MzAxNjQ1PC91cmw+PC9yZWxhdGVkLXVybHM+PC91cmxzPjxlbGVjdHJvbmljLXJlc291cmNlLW51
bT5odHRwczovL2RvaS5vcmcvMTAuMTAxNi9qLmJyYXQuMjAxOC4xMC4wMTE8L2VsZWN0cm9uaWMt
cmVzb3VyY2UtbnVtPjwvcmVjb3JkPjwvQ2l0ZT48Q2l0ZT48QXV0aG9yPk1ldWxkZXJzPC9BdXRo
b3I+PFllYXI+MjAxOTwvWWVhcj48UmVjTnVtPjI3MjwvUmVjTnVtPjxyZWNvcmQ+PHJlYy1udW1i
ZXI+MjcyPC9yZWMtbnVtYmVyPjxmb3JlaWduLWtleXM+PGtleSBhcHA9IkVOIiBkYi1pZD0iNXJk
cHN3ZWR1dDU5ZWJlcHBlMHBzdHo4d3dmcGF0OWR0dzlmIiB0aW1lc3RhbXA9IjE1NTQ4MTkwMDgi
PjI3Mjwva2V5PjwvZm9yZWlnbi1rZXlzPjxyZWYtdHlwZSBuYW1lPSJKb3VybmFsIEFydGljbGUi
PjE3PC9yZWYtdHlwZT48Y29udHJpYnV0b3JzPjxhdXRob3JzPjxhdXRob3I+TWV1bGRlcnMsIEFu
bjwvYXV0aG9yPjwvYXV0aG9ycz48L2NvbnRyaWJ1dG9ycz48dGl0bGVzPjx0aXRsZT5Gcm9tIGZl
YXIgb2YgbW92ZW1lbnQtcmVsYXRlZCBwYWluIGFuZCBhdm9pZGFuY2UgdG8gY2hyb25pYyBwYWlu
IGRpc2FiaWxpdHk6IGEgc3RhdGUtb2YtdGhlLWFydCByZXZpZXc8L3RpdGxlPjxzZWNvbmRhcnkt
dGl0bGU+Q3VycmVudCBPcGluaW9uIGluIEJlaGF2aW9yYWwgU2NpZW5jZXM8L3NlY29uZGFyeS10
aXRsZT48L3RpdGxlcz48cGVyaW9kaWNhbD48ZnVsbC10aXRsZT5DdXJyZW50IE9waW5pb24gaW4g
QmVoYXZpb3JhbCBTY2llbmNlczwvZnVsbC10aXRsZT48L3BlcmlvZGljYWw+PHBhZ2VzPjEzMC0x
MzY8L3BhZ2VzPjx2b2x1bWU+MjY8L3ZvbHVtZT48ZGF0ZXM+PHllYXI+MjAxOTwveWVhcj48cHVi
LWRhdGVzPjxkYXRlPjIwMTkvMDQvMDEvPC9kYXRlPjwvcHViLWRhdGVzPjwvZGF0ZXM+PGlzYm4+
MjM1Mi0xNTQ2PC9pc2JuPjx1cmxzPjxyZWxhdGVkLXVybHM+PHVybD5odHRwOi8vd3d3LnNjaWVu
Y2VkaXJlY3QuY29tL3NjaWVuY2UvYXJ0aWNsZS9waWkvUzIzNTIxNTQ2MTgzMDA2NDA8L3VybD48
L3JlbGF0ZWQtdXJscz48L3VybHM+PGVsZWN0cm9uaWMtcmVzb3VyY2UtbnVtPmh0dHBzOi8vZG9p
Lm9yZy8xMC4xMDE2L2ouY29iZWhhLjIwMTguMTIuMDA3PC9lbGVjdHJvbmljLXJlc291cmNlLW51
bT48L3JlY29yZD48L0NpdGU+PC9FbmROb3RlPgB=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021E17" w:rsidRPr="00A43B7D">
        <w:rPr>
          <w:rFonts w:asciiTheme="minorHAnsi" w:hAnsiTheme="minorHAnsi" w:cstheme="minorHAnsi"/>
          <w:color w:val="auto"/>
        </w:rPr>
      </w:r>
      <w:r w:rsidR="00021E17"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5,19</w:t>
      </w:r>
      <w:r w:rsidR="00021E17" w:rsidRPr="00A43B7D">
        <w:rPr>
          <w:rFonts w:asciiTheme="minorHAnsi" w:hAnsiTheme="minorHAnsi" w:cstheme="minorHAnsi"/>
          <w:color w:val="auto"/>
        </w:rPr>
        <w:fldChar w:fldCharType="end"/>
      </w:r>
      <w:r w:rsidR="00305A36" w:rsidRPr="00A43B7D">
        <w:rPr>
          <w:rFonts w:asciiTheme="minorHAnsi" w:hAnsiTheme="minorHAnsi" w:cstheme="minorHAnsi"/>
          <w:color w:val="auto"/>
        </w:rPr>
        <w:t xml:space="preserve">. </w:t>
      </w:r>
      <w:r w:rsidR="0061357B" w:rsidRPr="00A43B7D">
        <w:rPr>
          <w:rFonts w:asciiTheme="minorHAnsi" w:hAnsiTheme="minorHAnsi" w:cstheme="minorHAnsi"/>
          <w:color w:val="auto"/>
        </w:rPr>
        <w:t>First</w:t>
      </w:r>
      <w:r w:rsidR="001A0D5A" w:rsidRPr="00A43B7D">
        <w:rPr>
          <w:rFonts w:asciiTheme="minorHAnsi" w:hAnsiTheme="minorHAnsi" w:cstheme="minorHAnsi"/>
          <w:color w:val="auto"/>
        </w:rPr>
        <w:t xml:space="preserve">, </w:t>
      </w:r>
      <w:r w:rsidR="00F85146" w:rsidRPr="00A43B7D">
        <w:rPr>
          <w:rFonts w:asciiTheme="minorHAnsi" w:hAnsiTheme="minorHAnsi" w:cstheme="minorHAnsi"/>
          <w:color w:val="auto"/>
        </w:rPr>
        <w:t xml:space="preserve">it does not allow examining the learning, or acquisition, of avoidance itself, because </w:t>
      </w:r>
      <w:r w:rsidR="0019102A" w:rsidRPr="00A43B7D">
        <w:rPr>
          <w:rFonts w:asciiTheme="minorHAnsi" w:hAnsiTheme="minorHAnsi" w:cstheme="minorHAnsi"/>
          <w:color w:val="auto"/>
        </w:rPr>
        <w:t>the experimenter instruct</w:t>
      </w:r>
      <w:r w:rsidR="00773556" w:rsidRPr="00A43B7D">
        <w:rPr>
          <w:rFonts w:asciiTheme="minorHAnsi" w:hAnsiTheme="minorHAnsi" w:cstheme="minorHAnsi"/>
          <w:color w:val="auto"/>
        </w:rPr>
        <w:t>s</w:t>
      </w:r>
      <w:r w:rsidR="0019102A" w:rsidRPr="00A43B7D">
        <w:rPr>
          <w:rFonts w:asciiTheme="minorHAnsi" w:hAnsiTheme="minorHAnsi" w:cstheme="minorHAnsi"/>
          <w:color w:val="auto"/>
        </w:rPr>
        <w:t xml:space="preserve"> the avoidance response</w:t>
      </w:r>
      <w:r w:rsidR="00567B26" w:rsidRPr="00A43B7D">
        <w:rPr>
          <w:rFonts w:asciiTheme="minorHAnsi" w:hAnsiTheme="minorHAnsi" w:cstheme="minorHAnsi"/>
          <w:color w:val="auto"/>
        </w:rPr>
        <w:t xml:space="preserve">. </w:t>
      </w:r>
      <w:r w:rsidR="00694E55" w:rsidRPr="00A43B7D">
        <w:rPr>
          <w:rFonts w:asciiTheme="minorHAnsi" w:hAnsiTheme="minorHAnsi" w:cstheme="minorHAnsi"/>
          <w:color w:val="auto"/>
        </w:rPr>
        <w:t xml:space="preserve">Having </w:t>
      </w:r>
      <w:r w:rsidR="00E20E3B" w:rsidRPr="00A43B7D">
        <w:rPr>
          <w:rFonts w:asciiTheme="minorHAnsi" w:hAnsiTheme="minorHAnsi" w:cstheme="minorHAnsi"/>
          <w:color w:val="auto"/>
        </w:rPr>
        <w:t xml:space="preserve">participants </w:t>
      </w:r>
      <w:r w:rsidR="0086570F" w:rsidRPr="00A43B7D">
        <w:rPr>
          <w:rFonts w:asciiTheme="minorHAnsi" w:hAnsiTheme="minorHAnsi" w:cstheme="minorHAnsi"/>
          <w:color w:val="auto"/>
        </w:rPr>
        <w:t xml:space="preserve">freely choose between multiple </w:t>
      </w:r>
      <w:r w:rsidR="00AD73DA" w:rsidRPr="00A43B7D">
        <w:rPr>
          <w:rFonts w:asciiTheme="minorHAnsi" w:hAnsiTheme="minorHAnsi" w:cstheme="minorHAnsi"/>
          <w:color w:val="auto"/>
        </w:rPr>
        <w:t>trajectories</w:t>
      </w:r>
      <w:r w:rsidR="0086570F" w:rsidRPr="00A43B7D">
        <w:rPr>
          <w:rFonts w:asciiTheme="minorHAnsi" w:hAnsiTheme="minorHAnsi" w:cstheme="minorHAnsi"/>
          <w:color w:val="auto"/>
        </w:rPr>
        <w:t>, and</w:t>
      </w:r>
      <w:r w:rsidR="006A0DBF" w:rsidRPr="00A43B7D">
        <w:rPr>
          <w:rFonts w:asciiTheme="minorHAnsi" w:hAnsiTheme="minorHAnsi" w:cstheme="minorHAnsi"/>
          <w:color w:val="auto"/>
        </w:rPr>
        <w:t>,</w:t>
      </w:r>
      <w:r w:rsidR="0086570F" w:rsidRPr="00A43B7D">
        <w:rPr>
          <w:rFonts w:asciiTheme="minorHAnsi" w:hAnsiTheme="minorHAnsi" w:cstheme="minorHAnsi"/>
          <w:color w:val="auto"/>
        </w:rPr>
        <w:t xml:space="preserve"> </w:t>
      </w:r>
      <w:r w:rsidR="006A0DBF" w:rsidRPr="00A43B7D">
        <w:rPr>
          <w:rFonts w:asciiTheme="minorHAnsi" w:hAnsiTheme="minorHAnsi" w:cstheme="minorHAnsi"/>
          <w:color w:val="auto"/>
        </w:rPr>
        <w:t xml:space="preserve">therefore, </w:t>
      </w:r>
      <w:r w:rsidR="007011DD" w:rsidRPr="00A43B7D">
        <w:rPr>
          <w:rFonts w:asciiTheme="minorHAnsi" w:hAnsiTheme="minorHAnsi" w:cstheme="minorHAnsi"/>
          <w:color w:val="auto"/>
        </w:rPr>
        <w:t>learn which responses are painful/safe</w:t>
      </w:r>
      <w:r w:rsidR="00773556" w:rsidRPr="00A43B7D">
        <w:rPr>
          <w:rFonts w:asciiTheme="minorHAnsi" w:hAnsiTheme="minorHAnsi" w:cstheme="minorHAnsi"/>
          <w:color w:val="auto"/>
        </w:rPr>
        <w:t xml:space="preserve"> and which </w:t>
      </w:r>
      <w:r w:rsidR="00AD73DA" w:rsidRPr="00A43B7D">
        <w:rPr>
          <w:rFonts w:asciiTheme="minorHAnsi" w:hAnsiTheme="minorHAnsi" w:cstheme="minorHAnsi"/>
          <w:color w:val="auto"/>
        </w:rPr>
        <w:t>trajectories</w:t>
      </w:r>
      <w:r w:rsidR="00773556" w:rsidRPr="00A43B7D">
        <w:rPr>
          <w:rFonts w:asciiTheme="minorHAnsi" w:hAnsiTheme="minorHAnsi" w:cstheme="minorHAnsi"/>
          <w:color w:val="auto"/>
        </w:rPr>
        <w:t xml:space="preserve"> to avoid/not avoid</w:t>
      </w:r>
      <w:r w:rsidR="0086570F" w:rsidRPr="00A43B7D">
        <w:rPr>
          <w:rFonts w:asciiTheme="minorHAnsi" w:hAnsiTheme="minorHAnsi" w:cstheme="minorHAnsi"/>
          <w:color w:val="auto"/>
        </w:rPr>
        <w:t>,</w:t>
      </w:r>
      <w:r w:rsidR="00E20E3B" w:rsidRPr="00A43B7D">
        <w:rPr>
          <w:rFonts w:asciiTheme="minorHAnsi" w:hAnsiTheme="minorHAnsi" w:cstheme="minorHAnsi"/>
          <w:color w:val="auto"/>
        </w:rPr>
        <w:t xml:space="preserve"> </w:t>
      </w:r>
      <w:r w:rsidR="00C25CAF" w:rsidRPr="00A43B7D">
        <w:rPr>
          <w:rFonts w:asciiTheme="minorHAnsi" w:hAnsiTheme="minorHAnsi" w:cstheme="minorHAnsi"/>
          <w:color w:val="auto"/>
        </w:rPr>
        <w:t xml:space="preserve">more accurately </w:t>
      </w:r>
      <w:r w:rsidR="00E20E3B" w:rsidRPr="00A43B7D">
        <w:rPr>
          <w:rFonts w:asciiTheme="minorHAnsi" w:hAnsiTheme="minorHAnsi" w:cstheme="minorHAnsi"/>
          <w:color w:val="auto"/>
        </w:rPr>
        <w:t xml:space="preserve">models </w:t>
      </w:r>
      <w:r w:rsidR="00AD73DA" w:rsidRPr="00A43B7D">
        <w:rPr>
          <w:rFonts w:asciiTheme="minorHAnsi" w:hAnsiTheme="minorHAnsi" w:cstheme="minorHAnsi"/>
          <w:color w:val="auto"/>
        </w:rPr>
        <w:t>real-life</w:t>
      </w:r>
      <w:r w:rsidR="0083446D" w:rsidRPr="00A43B7D">
        <w:rPr>
          <w:rFonts w:asciiTheme="minorHAnsi" w:hAnsiTheme="minorHAnsi" w:cstheme="minorHAnsi"/>
          <w:color w:val="auto"/>
        </w:rPr>
        <w:t>,</w:t>
      </w:r>
      <w:r w:rsidR="00E20E3B" w:rsidRPr="00A43B7D">
        <w:rPr>
          <w:rFonts w:asciiTheme="minorHAnsi" w:hAnsiTheme="minorHAnsi" w:cstheme="minorHAnsi"/>
          <w:color w:val="auto"/>
        </w:rPr>
        <w:t xml:space="preserve"> wh</w:t>
      </w:r>
      <w:r w:rsidR="00EF30EF" w:rsidRPr="00A43B7D">
        <w:rPr>
          <w:rFonts w:asciiTheme="minorHAnsi" w:hAnsiTheme="minorHAnsi" w:cstheme="minorHAnsi"/>
          <w:color w:val="auto"/>
        </w:rPr>
        <w:t>ere avoidance</w:t>
      </w:r>
      <w:r w:rsidR="00E20E3B" w:rsidRPr="00A43B7D">
        <w:rPr>
          <w:rFonts w:asciiTheme="minorHAnsi" w:hAnsiTheme="minorHAnsi" w:cstheme="minorHAnsi"/>
          <w:color w:val="auto"/>
        </w:rPr>
        <w:t xml:space="preserve"> emerges as a </w:t>
      </w:r>
      <w:r w:rsidR="006D3D92" w:rsidRPr="00A43B7D">
        <w:rPr>
          <w:rFonts w:asciiTheme="minorHAnsi" w:hAnsiTheme="minorHAnsi" w:cstheme="minorHAnsi"/>
          <w:color w:val="auto"/>
        </w:rPr>
        <w:t xml:space="preserve">natural </w:t>
      </w:r>
      <w:r w:rsidR="00E20E3B" w:rsidRPr="00A43B7D">
        <w:rPr>
          <w:rFonts w:asciiTheme="minorHAnsi" w:hAnsiTheme="minorHAnsi" w:cstheme="minorHAnsi"/>
          <w:color w:val="auto"/>
        </w:rPr>
        <w:t>response to pain</w:t>
      </w:r>
      <w:r w:rsidR="005823AF" w:rsidRPr="00A43B7D">
        <w:rPr>
          <w:rFonts w:asciiTheme="minorHAnsi" w:hAnsiTheme="minorHAnsi" w:cstheme="minorHAnsi"/>
          <w:color w:val="auto"/>
        </w:rPr>
        <w:fldChar w:fldCharType="begin">
          <w:fldData xml:space="preserve">PEVuZE5vdGU+PENpdGU+PEF1dGhvcj5Wb2xkZXJzPC9BdXRob3I+PFllYXI+MjAxNTwvWWVhcj48
UmVjTnVtPjM8L1JlY051bT48RGlzcGxheVRleHQ+PHN0eWxlIGZhY2U9InN1cGVyc2NyaXB0Ij45
PC9zdHlsZT48L0Rpc3BsYXlUZXh0PjxyZWNvcmQ+PHJlYy1udW1iZXI+MzwvcmVjLW51bWJlcj48
Zm9yZWlnbi1rZXlzPjxrZXkgYXBwPSJFTiIgZGItaWQ9IjVyZHBzd2VkdXQ1OWViZXBwZTBwc3R6
OHd3ZnBhdDlkdHc5ZiIgdGltZXN0YW1wPSIxNTEyNzMxNjY1Ij4zPC9rZXk+PGtleSBhcHA9IkVO
V2ViIiBkYi1pZD0iIj4wPC9rZXk+PC9mb3JlaWduLWtleXM+PHJlZi10eXBlIG5hbWU9IkpvdXJu
YWwgQXJ0aWNsZSI+MTc8L3JlZi10eXBlPjxjb250cmlidXRvcnM+PGF1dGhvcnM+PGF1dGhvcj5W
b2xkZXJzLCBTLjwvYXV0aG9yPjxhdXRob3I+Qm9kZGV6LCBZLjwvYXV0aG9yPjxhdXRob3I+RGUg
UGV1dGVyLCBTLjwvYXV0aG9yPjxhdXRob3I+TWV1bGRlcnMsIEEuPC9hdXRob3I+PGF1dGhvcj5W
bGFleWVuLCBKLiBXLjwvYXV0aG9yPjwvYXV0aG9ycz48L2NvbnRyaWJ1dG9ycz48YXV0aC1hZGRy
ZXNzPlJlc2VhcmNoIEdyb3VwIEhlYWx0aCBQc3ljaG9sb2d5LCBVbml2ZXJzaXR5IG9mIExldXZl
biwgQmVsZ2l1bS4gRWxlY3Ryb25pYyBhZGRyZXNzOiBzdGVwaGFuaWV2b2xkZXJzQGhvdG1haWwu
Y29tLiYjeEQ7Q2VudGVyIGZvciB0aGUgUHN5Y2hvbG9neSBvZiBMZWFybmluZyBhbmQgRXhwZXJp
bWVudGFsIFBzeWNob3BhdGhvbG9neSwgVW5pdmVyc2l0eSBvZiBMZXV2ZW4sIEJlbGdpdW07IENl
bnRlciBvZiBFeGNlbGxlbmNlIG9uIEdlbmVyYWxpemF0aW9uIFJlc2VhcmNoLCBVbml2ZXJzaXR5
IG9mIExldXZlbiwgQmVsZ2l1bS4mI3hEO1Jlc2VhcmNoIEdyb3VwIEhlYWx0aCBQc3ljaG9sb2d5
LCBVbml2ZXJzaXR5IG9mIExldXZlbiwgQmVsZ2l1bS4mI3hEO1Jlc2VhcmNoIEdyb3VwIEhlYWx0
aCBQc3ljaG9sb2d5LCBVbml2ZXJzaXR5IG9mIExldXZlbiwgQmVsZ2l1bTsgQ2VudGVyIG9mIEV4
Y2VsbGVuY2Ugb24gR2VuZXJhbGl6YXRpb24gUmVzZWFyY2gsIFVuaXZlcnNpdHkgb2YgTGV1dmVu
LCBCZWxnaXVtLiYjeEQ7UmVzZWFyY2ggR3JvdXAgSGVhbHRoIFBzeWNob2xvZ3ksIFVuaXZlcnNp
dHkgb2YgTGV1dmVuLCBCZWxnaXVtOyBDZW50ZXIgb2YgRXhjZWxsZW5jZSBvbiBHZW5lcmFsaXph
dGlvbiBSZXNlYXJjaCwgVW5pdmVyc2l0eSBvZiBMZXV2ZW4sIEJlbGdpdW07IERlcGFydG1lbnQg
b2YgQ2xpbmljYWwgUHN5Y2hvbG9naWNhbCBTY2llbmNlLCBNYWFzdHJpY2h0IFVuaXZlcnNpdHks
IFRoZSBOZXRoZXJsYW5kcy48L2F1dGgtYWRkcmVzcz48dGl0bGVzPjx0aXRsZT5Bdm9pZGFuY2Ug
YmVoYXZpb3IgaW4gY2hyb25pYyBwYWluIHJlc2VhcmNoOiBhIGNvbGQgY2FzZSByZXZpc2l0ZWQ8
L3RpdGxlPjxzZWNvbmRhcnktdGl0bGU+QmVoYXZpb3VyIFJlc2VhcmNoIGFuZCBUaGVyYXB5PC9z
ZWNvbmRhcnktdGl0bGU+PC90aXRsZXM+PHBlcmlvZGljYWw+PGZ1bGwtdGl0bGU+QmVoYXZpb3Vy
IHJlc2VhcmNoIGFuZCB0aGVyYXB5PC9mdWxsLXRpdGxlPjwvcGVyaW9kaWNhbD48cGFnZXM+MzEt
NzwvcGFnZXM+PHZvbHVtZT42NDwvdm9sdW1lPjxlZGl0aW9uPjIwMTQvMTIvMTc8L2VkaXRpb24+
PGtleXdvcmRzPjxrZXl3b3JkPkFueGlldHkvKnBzeWNob2xvZ3k8L2tleXdvcmQ+PGtleXdvcmQ+
KkF2b2lkYW5jZSBMZWFybmluZzwva2V5d29yZD48a2V5d29yZD5DaHJvbmljIFBhaW4vKnBzeWNo
b2xvZ3k8L2tleXdvcmQ+PGtleXdvcmQ+RmVhci8qcHN5Y2hvbG9neTwva2V5d29yZD48a2V5d29y
ZD5IdW1hbnM8L2tleXdvcmQ+PGtleXdvcmQ+TW9kZWxzLCBQc3ljaG9sb2dpY2FsPC9rZXl3b3Jk
PjxrZXl3b3JkPk11c2N1bG9za2VsZXRhbCBQYWluLypwc3ljaG9sb2d5PC9rZXl3b3JkPjxrZXl3
b3JkPlF1YWxpdHkgb2YgTGlmZS8qcHN5Y2hvbG9neTwva2V5d29yZD48a2V5d29yZD5Bdm9pZGFu
Y2UgYmVoYXZpb3I8L2tleXdvcmQ+PGtleXdvcmQ+Q2hyb25pYyBwYWluPC9rZXl3b3JkPjxrZXl3
b3JkPkZlYXI8L2tleXdvcmQ+PGtleXdvcmQ+TGVhcm5pbmc8L2tleXdvcmQ+PGtleXdvcmQ+TW90
aXZhdGlvbjwva2V5d29yZD48L2tleXdvcmRzPjxkYXRlcz48eWVhcj4yMDE1PC95ZWFyPjxwdWIt
ZGF0ZXM+PGRhdGU+SmFuPC9kYXRlPjwvcHViLWRhdGVzPjwvZGF0ZXM+PGlzYm4+MTg3My02MjJY
IChFbGVjdHJvbmljKSYjeEQ7MDAwNS03OTY3IChMaW5raW5nKTwvaXNibj48YWNjZXNzaW9uLW51
bT4yNTUwNjkwNTwvYWNjZXNzaW9uLW51bT48dXJscz48cmVsYXRlZC11cmxzPjx1cmw+aHR0cHM6
Ly93d3cubmNiaS5ubG0ubmloLmdvdi9wdWJtZWQvMjU1MDY5MDU8L3VybD48L3JlbGF0ZWQtdXJs
cz48L3VybHM+PGVsZWN0cm9uaWMtcmVzb3VyY2UtbnVtPjEwLjEwMTYvai5icmF0LjIwMTQuMTEu
MDAzPC9lbGVjdHJvbmljLXJlc291cmNlLW51bT48L3JlY29yZD48L0NpdGU+PC9FbmROb3RlPn==
</w:fldData>
        </w:fldChar>
      </w:r>
      <w:r w:rsidR="00FA6C51" w:rsidRPr="00A43B7D">
        <w:rPr>
          <w:rFonts w:asciiTheme="minorHAnsi" w:hAnsiTheme="minorHAnsi" w:cstheme="minorHAnsi"/>
          <w:color w:val="auto"/>
        </w:rPr>
        <w:instrText xml:space="preserve"> ADDIN EN.CITE </w:instrText>
      </w:r>
      <w:r w:rsidR="00FA6C51" w:rsidRPr="00A43B7D">
        <w:rPr>
          <w:rFonts w:asciiTheme="minorHAnsi" w:hAnsiTheme="minorHAnsi" w:cstheme="minorHAnsi"/>
          <w:color w:val="auto"/>
        </w:rPr>
        <w:fldChar w:fldCharType="begin">
          <w:fldData xml:space="preserve">PEVuZE5vdGU+PENpdGU+PEF1dGhvcj5Wb2xkZXJzPC9BdXRob3I+PFllYXI+MjAxNTwvWWVhcj48
UmVjTnVtPjM8L1JlY051bT48RGlzcGxheVRleHQ+PHN0eWxlIGZhY2U9InN1cGVyc2NyaXB0Ij45
PC9zdHlsZT48L0Rpc3BsYXlUZXh0PjxyZWNvcmQ+PHJlYy1udW1iZXI+MzwvcmVjLW51bWJlcj48
Zm9yZWlnbi1rZXlzPjxrZXkgYXBwPSJFTiIgZGItaWQ9IjVyZHBzd2VkdXQ1OWViZXBwZTBwc3R6
OHd3ZnBhdDlkdHc5ZiIgdGltZXN0YW1wPSIxNTEyNzMxNjY1Ij4zPC9rZXk+PGtleSBhcHA9IkVO
V2ViIiBkYi1pZD0iIj4wPC9rZXk+PC9mb3JlaWduLWtleXM+PHJlZi10eXBlIG5hbWU9IkpvdXJu
YWwgQXJ0aWNsZSI+MTc8L3JlZi10eXBlPjxjb250cmlidXRvcnM+PGF1dGhvcnM+PGF1dGhvcj5W
b2xkZXJzLCBTLjwvYXV0aG9yPjxhdXRob3I+Qm9kZGV6LCBZLjwvYXV0aG9yPjxhdXRob3I+RGUg
UGV1dGVyLCBTLjwvYXV0aG9yPjxhdXRob3I+TWV1bGRlcnMsIEEuPC9hdXRob3I+PGF1dGhvcj5W
bGFleWVuLCBKLiBXLjwvYXV0aG9yPjwvYXV0aG9ycz48L2NvbnRyaWJ1dG9ycz48YXV0aC1hZGRy
ZXNzPlJlc2VhcmNoIEdyb3VwIEhlYWx0aCBQc3ljaG9sb2d5LCBVbml2ZXJzaXR5IG9mIExldXZl
biwgQmVsZ2l1bS4gRWxlY3Ryb25pYyBhZGRyZXNzOiBzdGVwaGFuaWV2b2xkZXJzQGhvdG1haWwu
Y29tLiYjeEQ7Q2VudGVyIGZvciB0aGUgUHN5Y2hvbG9neSBvZiBMZWFybmluZyBhbmQgRXhwZXJp
bWVudGFsIFBzeWNob3BhdGhvbG9neSwgVW5pdmVyc2l0eSBvZiBMZXV2ZW4sIEJlbGdpdW07IENl
bnRlciBvZiBFeGNlbGxlbmNlIG9uIEdlbmVyYWxpemF0aW9uIFJlc2VhcmNoLCBVbml2ZXJzaXR5
IG9mIExldXZlbiwgQmVsZ2l1bS4mI3hEO1Jlc2VhcmNoIEdyb3VwIEhlYWx0aCBQc3ljaG9sb2d5
LCBVbml2ZXJzaXR5IG9mIExldXZlbiwgQmVsZ2l1bS4mI3hEO1Jlc2VhcmNoIEdyb3VwIEhlYWx0
aCBQc3ljaG9sb2d5LCBVbml2ZXJzaXR5IG9mIExldXZlbiwgQmVsZ2l1bTsgQ2VudGVyIG9mIEV4
Y2VsbGVuY2Ugb24gR2VuZXJhbGl6YXRpb24gUmVzZWFyY2gsIFVuaXZlcnNpdHkgb2YgTGV1dmVu
LCBCZWxnaXVtLiYjeEQ7UmVzZWFyY2ggR3JvdXAgSGVhbHRoIFBzeWNob2xvZ3ksIFVuaXZlcnNp
dHkgb2YgTGV1dmVuLCBCZWxnaXVtOyBDZW50ZXIgb2YgRXhjZWxsZW5jZSBvbiBHZW5lcmFsaXph
dGlvbiBSZXNlYXJjaCwgVW5pdmVyc2l0eSBvZiBMZXV2ZW4sIEJlbGdpdW07IERlcGFydG1lbnQg
b2YgQ2xpbmljYWwgUHN5Y2hvbG9naWNhbCBTY2llbmNlLCBNYWFzdHJpY2h0IFVuaXZlcnNpdHks
IFRoZSBOZXRoZXJsYW5kcy48L2F1dGgtYWRkcmVzcz48dGl0bGVzPjx0aXRsZT5Bdm9pZGFuY2Ug
YmVoYXZpb3IgaW4gY2hyb25pYyBwYWluIHJlc2VhcmNoOiBhIGNvbGQgY2FzZSByZXZpc2l0ZWQ8
L3RpdGxlPjxzZWNvbmRhcnktdGl0bGU+QmVoYXZpb3VyIFJlc2VhcmNoIGFuZCBUaGVyYXB5PC9z
ZWNvbmRhcnktdGl0bGU+PC90aXRsZXM+PHBlcmlvZGljYWw+PGZ1bGwtdGl0bGU+QmVoYXZpb3Vy
IHJlc2VhcmNoIGFuZCB0aGVyYXB5PC9mdWxsLXRpdGxlPjwvcGVyaW9kaWNhbD48cGFnZXM+MzEt
NzwvcGFnZXM+PHZvbHVtZT42NDwvdm9sdW1lPjxlZGl0aW9uPjIwMTQvMTIvMTc8L2VkaXRpb24+
PGtleXdvcmRzPjxrZXl3b3JkPkFueGlldHkvKnBzeWNob2xvZ3k8L2tleXdvcmQ+PGtleXdvcmQ+
KkF2b2lkYW5jZSBMZWFybmluZzwva2V5d29yZD48a2V5d29yZD5DaHJvbmljIFBhaW4vKnBzeWNo
b2xvZ3k8L2tleXdvcmQ+PGtleXdvcmQ+RmVhci8qcHN5Y2hvbG9neTwva2V5d29yZD48a2V5d29y
ZD5IdW1hbnM8L2tleXdvcmQ+PGtleXdvcmQ+TW9kZWxzLCBQc3ljaG9sb2dpY2FsPC9rZXl3b3Jk
PjxrZXl3b3JkPk11c2N1bG9za2VsZXRhbCBQYWluLypwc3ljaG9sb2d5PC9rZXl3b3JkPjxrZXl3
b3JkPlF1YWxpdHkgb2YgTGlmZS8qcHN5Y2hvbG9neTwva2V5d29yZD48a2V5d29yZD5Bdm9pZGFu
Y2UgYmVoYXZpb3I8L2tleXdvcmQ+PGtleXdvcmQ+Q2hyb25pYyBwYWluPC9rZXl3b3JkPjxrZXl3
b3JkPkZlYXI8L2tleXdvcmQ+PGtleXdvcmQ+TGVhcm5pbmc8L2tleXdvcmQ+PGtleXdvcmQ+TW90
aXZhdGlvbjwva2V5d29yZD48L2tleXdvcmRzPjxkYXRlcz48eWVhcj4yMDE1PC95ZWFyPjxwdWIt
ZGF0ZXM+PGRhdGU+SmFuPC9kYXRlPjwvcHViLWRhdGVzPjwvZGF0ZXM+PGlzYm4+MTg3My02MjJY
IChFbGVjdHJvbmljKSYjeEQ7MDAwNS03OTY3IChMaW5raW5nKTwvaXNibj48YWNjZXNzaW9uLW51
bT4yNTUwNjkwNTwvYWNjZXNzaW9uLW51bT48dXJscz48cmVsYXRlZC11cmxzPjx1cmw+aHR0cHM6
Ly93d3cubmNiaS5ubG0ubmloLmdvdi9wdWJtZWQvMjU1MDY5MDU8L3VybD48L3JlbGF0ZWQtdXJs
cz48L3VybHM+PGVsZWN0cm9uaWMtcmVzb3VyY2UtbnVtPjEwLjEwMTYvai5icmF0LjIwMTQuMTEu
MDAzPC9lbGVjdHJvbmljLXJlc291cmNlLW51bT48L3JlY29yZD48L0NpdGU+PC9FbmROb3RlPn==
</w:fldData>
        </w:fldChar>
      </w:r>
      <w:r w:rsidR="00FA6C51" w:rsidRPr="00A43B7D">
        <w:rPr>
          <w:rFonts w:asciiTheme="minorHAnsi" w:hAnsiTheme="minorHAnsi" w:cstheme="minorHAnsi"/>
          <w:color w:val="auto"/>
        </w:rPr>
        <w:instrText xml:space="preserve"> ADDIN EN.CITE.DATA </w:instrText>
      </w:r>
      <w:r w:rsidR="00FA6C51" w:rsidRPr="00A43B7D">
        <w:rPr>
          <w:rFonts w:asciiTheme="minorHAnsi" w:hAnsiTheme="minorHAnsi" w:cstheme="minorHAnsi"/>
          <w:color w:val="auto"/>
        </w:rPr>
      </w:r>
      <w:r w:rsidR="00FA6C51" w:rsidRPr="00A43B7D">
        <w:rPr>
          <w:rFonts w:asciiTheme="minorHAnsi" w:hAnsiTheme="minorHAnsi" w:cstheme="minorHAnsi"/>
          <w:color w:val="auto"/>
        </w:rPr>
        <w:fldChar w:fldCharType="end"/>
      </w:r>
      <w:r w:rsidR="005823AF" w:rsidRPr="00A43B7D">
        <w:rPr>
          <w:rFonts w:asciiTheme="minorHAnsi" w:hAnsiTheme="minorHAnsi" w:cstheme="minorHAnsi"/>
          <w:color w:val="auto"/>
        </w:rPr>
      </w:r>
      <w:r w:rsidR="005823AF" w:rsidRPr="00A43B7D">
        <w:rPr>
          <w:rFonts w:asciiTheme="minorHAnsi" w:hAnsiTheme="minorHAnsi" w:cstheme="minorHAnsi"/>
          <w:color w:val="auto"/>
        </w:rPr>
        <w:fldChar w:fldCharType="separate"/>
      </w:r>
      <w:r w:rsidR="009C2474" w:rsidRPr="00A43B7D">
        <w:rPr>
          <w:rFonts w:asciiTheme="minorHAnsi" w:hAnsiTheme="minorHAnsi" w:cstheme="minorHAnsi"/>
          <w:noProof/>
          <w:color w:val="auto"/>
          <w:vertAlign w:val="superscript"/>
        </w:rPr>
        <w:t>9</w:t>
      </w:r>
      <w:r w:rsidR="005823AF" w:rsidRPr="00A43B7D">
        <w:rPr>
          <w:rFonts w:asciiTheme="minorHAnsi" w:hAnsiTheme="minorHAnsi" w:cstheme="minorHAnsi"/>
          <w:color w:val="auto"/>
        </w:rPr>
        <w:fldChar w:fldCharType="end"/>
      </w:r>
      <w:r w:rsidR="00E20E3B" w:rsidRPr="00A43B7D">
        <w:rPr>
          <w:rFonts w:asciiTheme="minorHAnsi" w:hAnsiTheme="minorHAnsi" w:cstheme="minorHAnsi"/>
          <w:color w:val="auto"/>
        </w:rPr>
        <w:t xml:space="preserve">. </w:t>
      </w:r>
      <w:r w:rsidR="007011DD" w:rsidRPr="00A43B7D">
        <w:rPr>
          <w:rFonts w:asciiTheme="minorHAnsi" w:hAnsiTheme="minorHAnsi" w:cstheme="minorHAnsi"/>
          <w:color w:val="auto"/>
        </w:rPr>
        <w:t>Second</w:t>
      </w:r>
      <w:r w:rsidR="00567B26" w:rsidRPr="00A43B7D">
        <w:rPr>
          <w:rFonts w:asciiTheme="minorHAnsi" w:hAnsiTheme="minorHAnsi" w:cstheme="minorHAnsi"/>
          <w:color w:val="auto"/>
        </w:rPr>
        <w:t xml:space="preserve">, </w:t>
      </w:r>
      <w:r w:rsidR="00DD2632" w:rsidRPr="00A43B7D">
        <w:rPr>
          <w:rFonts w:asciiTheme="minorHAnsi" w:hAnsiTheme="minorHAnsi" w:cstheme="minorHAnsi"/>
          <w:color w:val="auto"/>
        </w:rPr>
        <w:t>in traditional avoidance paradigms</w:t>
      </w:r>
      <w:r w:rsidR="00C25CAF" w:rsidRPr="00A43B7D">
        <w:rPr>
          <w:rFonts w:asciiTheme="minorHAnsi" w:hAnsiTheme="minorHAnsi" w:cstheme="minorHAnsi"/>
          <w:color w:val="auto"/>
        </w:rPr>
        <w:t>,</w:t>
      </w:r>
      <w:r w:rsidR="00DD2632" w:rsidRPr="00A43B7D">
        <w:rPr>
          <w:rFonts w:asciiTheme="minorHAnsi" w:hAnsiTheme="minorHAnsi" w:cstheme="minorHAnsi"/>
          <w:color w:val="auto"/>
        </w:rPr>
        <w:t xml:space="preserve"> </w:t>
      </w:r>
      <w:r w:rsidR="005823AF" w:rsidRPr="00A43B7D">
        <w:rPr>
          <w:rFonts w:asciiTheme="minorHAnsi" w:hAnsiTheme="minorHAnsi" w:cstheme="minorHAnsi"/>
          <w:color w:val="auto"/>
        </w:rPr>
        <w:t>the button</w:t>
      </w:r>
      <w:r w:rsidR="0061357B" w:rsidRPr="00A43B7D">
        <w:rPr>
          <w:rFonts w:asciiTheme="minorHAnsi" w:hAnsiTheme="minorHAnsi" w:cstheme="minorHAnsi"/>
          <w:color w:val="auto"/>
        </w:rPr>
        <w:t>-</w:t>
      </w:r>
      <w:r w:rsidR="005823AF" w:rsidRPr="00A43B7D">
        <w:rPr>
          <w:rFonts w:asciiTheme="minorHAnsi" w:hAnsiTheme="minorHAnsi" w:cstheme="minorHAnsi"/>
          <w:color w:val="auto"/>
        </w:rPr>
        <w:t>press</w:t>
      </w:r>
      <w:r w:rsidR="007011DD" w:rsidRPr="00A43B7D">
        <w:rPr>
          <w:rFonts w:asciiTheme="minorHAnsi" w:hAnsiTheme="minorHAnsi" w:cstheme="minorHAnsi"/>
          <w:color w:val="auto"/>
        </w:rPr>
        <w:t xml:space="preserve"> </w:t>
      </w:r>
      <w:r w:rsidR="0061357B" w:rsidRPr="00A43B7D">
        <w:rPr>
          <w:rFonts w:asciiTheme="minorHAnsi" w:hAnsiTheme="minorHAnsi" w:cstheme="minorHAnsi"/>
          <w:color w:val="auto"/>
        </w:rPr>
        <w:t>avoidance</w:t>
      </w:r>
      <w:r w:rsidR="007011DD" w:rsidRPr="00A43B7D">
        <w:rPr>
          <w:rFonts w:asciiTheme="minorHAnsi" w:hAnsiTheme="minorHAnsi" w:cstheme="minorHAnsi"/>
          <w:color w:val="auto"/>
        </w:rPr>
        <w:t xml:space="preserve"> </w:t>
      </w:r>
      <w:r w:rsidR="005823AF" w:rsidRPr="00A43B7D">
        <w:rPr>
          <w:rFonts w:asciiTheme="minorHAnsi" w:hAnsiTheme="minorHAnsi" w:cstheme="minorHAnsi"/>
          <w:color w:val="auto"/>
        </w:rPr>
        <w:t>response</w:t>
      </w:r>
      <w:r w:rsidR="0019102A" w:rsidRPr="00A43B7D">
        <w:rPr>
          <w:rFonts w:asciiTheme="minorHAnsi" w:hAnsiTheme="minorHAnsi" w:cstheme="minorHAnsi"/>
          <w:color w:val="auto"/>
        </w:rPr>
        <w:t xml:space="preserve"> </w:t>
      </w:r>
      <w:r w:rsidR="005C44F9" w:rsidRPr="00A43B7D">
        <w:rPr>
          <w:rFonts w:asciiTheme="minorHAnsi" w:hAnsiTheme="minorHAnsi" w:cstheme="minorHAnsi"/>
          <w:color w:val="auto"/>
        </w:rPr>
        <w:t xml:space="preserve">comes at </w:t>
      </w:r>
      <w:r w:rsidR="00F32128" w:rsidRPr="00A43B7D">
        <w:rPr>
          <w:rFonts w:asciiTheme="minorHAnsi" w:hAnsiTheme="minorHAnsi" w:cstheme="minorHAnsi"/>
          <w:color w:val="auto"/>
        </w:rPr>
        <w:t xml:space="preserve">no </w:t>
      </w:r>
      <w:r w:rsidR="005C44F9" w:rsidRPr="00A43B7D">
        <w:rPr>
          <w:rFonts w:asciiTheme="minorHAnsi" w:hAnsiTheme="minorHAnsi" w:cstheme="minorHAnsi"/>
          <w:color w:val="auto"/>
        </w:rPr>
        <w:t>cost</w:t>
      </w:r>
      <w:r w:rsidR="00E56B4E" w:rsidRPr="00A43B7D">
        <w:rPr>
          <w:rFonts w:asciiTheme="minorHAnsi" w:hAnsiTheme="minorHAnsi" w:cstheme="minorHAnsi"/>
          <w:color w:val="auto"/>
        </w:rPr>
        <w:t>. However, in</w:t>
      </w:r>
      <w:r w:rsidR="005C44F9" w:rsidRPr="00A43B7D">
        <w:rPr>
          <w:rFonts w:asciiTheme="minorHAnsi" w:hAnsiTheme="minorHAnsi" w:cstheme="minorHAnsi"/>
          <w:color w:val="auto"/>
        </w:rPr>
        <w:t xml:space="preserve"> </w:t>
      </w:r>
      <w:r w:rsidR="000C5371" w:rsidRPr="00A43B7D">
        <w:rPr>
          <w:rFonts w:asciiTheme="minorHAnsi" w:hAnsiTheme="minorHAnsi" w:cstheme="minorHAnsi"/>
          <w:color w:val="auto"/>
        </w:rPr>
        <w:t>real</w:t>
      </w:r>
      <w:r w:rsidR="00BC1D81" w:rsidRPr="00A43B7D">
        <w:rPr>
          <w:rFonts w:asciiTheme="minorHAnsi" w:hAnsiTheme="minorHAnsi" w:cstheme="minorHAnsi"/>
          <w:color w:val="auto"/>
        </w:rPr>
        <w:t xml:space="preserve"> </w:t>
      </w:r>
      <w:r w:rsidR="000C5371" w:rsidRPr="00A43B7D">
        <w:rPr>
          <w:rFonts w:asciiTheme="minorHAnsi" w:hAnsiTheme="minorHAnsi" w:cstheme="minorHAnsi"/>
          <w:color w:val="auto"/>
        </w:rPr>
        <w:t>life</w:t>
      </w:r>
      <w:r w:rsidR="006D3D92" w:rsidRPr="00A43B7D">
        <w:rPr>
          <w:rFonts w:asciiTheme="minorHAnsi" w:hAnsiTheme="minorHAnsi" w:cstheme="minorHAnsi"/>
          <w:color w:val="auto"/>
        </w:rPr>
        <w:t>,</w:t>
      </w:r>
      <w:r w:rsidR="005C44F9" w:rsidRPr="00A43B7D">
        <w:rPr>
          <w:rFonts w:asciiTheme="minorHAnsi" w:hAnsiTheme="minorHAnsi" w:cstheme="minorHAnsi"/>
          <w:color w:val="auto"/>
        </w:rPr>
        <w:t xml:space="preserve"> avoidance </w:t>
      </w:r>
      <w:r w:rsidR="00AB68AC" w:rsidRPr="00A43B7D">
        <w:rPr>
          <w:rFonts w:asciiTheme="minorHAnsi" w:hAnsiTheme="minorHAnsi" w:cstheme="minorHAnsi"/>
          <w:color w:val="auto"/>
        </w:rPr>
        <w:t xml:space="preserve">can </w:t>
      </w:r>
      <w:r w:rsidR="005C44F9" w:rsidRPr="00A43B7D">
        <w:rPr>
          <w:rFonts w:asciiTheme="minorHAnsi" w:hAnsiTheme="minorHAnsi" w:cstheme="minorHAnsi"/>
          <w:color w:val="auto"/>
        </w:rPr>
        <w:t>becom</w:t>
      </w:r>
      <w:r w:rsidR="003E6809" w:rsidRPr="00A43B7D">
        <w:rPr>
          <w:rFonts w:asciiTheme="minorHAnsi" w:hAnsiTheme="minorHAnsi" w:cstheme="minorHAnsi"/>
          <w:color w:val="auto"/>
        </w:rPr>
        <w:t>e</w:t>
      </w:r>
      <w:r w:rsidR="005C44F9" w:rsidRPr="00A43B7D">
        <w:rPr>
          <w:rFonts w:asciiTheme="minorHAnsi" w:hAnsiTheme="minorHAnsi" w:cstheme="minorHAnsi"/>
          <w:color w:val="auto"/>
        </w:rPr>
        <w:t xml:space="preserve"> extreme</w:t>
      </w:r>
      <w:r w:rsidR="0009612C" w:rsidRPr="00A43B7D">
        <w:rPr>
          <w:rFonts w:asciiTheme="minorHAnsi" w:hAnsiTheme="minorHAnsi" w:cstheme="minorHAnsi"/>
          <w:color w:val="auto"/>
        </w:rPr>
        <w:t>ly costly for the individual</w:t>
      </w:r>
      <w:r w:rsidR="00790665" w:rsidRPr="00A43B7D">
        <w:rPr>
          <w:rFonts w:asciiTheme="minorHAnsi" w:hAnsiTheme="minorHAnsi" w:cstheme="minorHAnsi"/>
          <w:color w:val="auto"/>
        </w:rPr>
        <w:t>. Indeed</w:t>
      </w:r>
      <w:r w:rsidR="00BC1A4B" w:rsidRPr="00A43B7D">
        <w:rPr>
          <w:rFonts w:asciiTheme="minorHAnsi" w:hAnsiTheme="minorHAnsi" w:cstheme="minorHAnsi"/>
          <w:color w:val="auto"/>
        </w:rPr>
        <w:t xml:space="preserve">, </w:t>
      </w:r>
      <w:r w:rsidR="007602ED" w:rsidRPr="00A43B7D">
        <w:rPr>
          <w:rFonts w:asciiTheme="minorHAnsi" w:hAnsiTheme="minorHAnsi" w:cstheme="minorHAnsi"/>
          <w:color w:val="auto"/>
        </w:rPr>
        <w:t xml:space="preserve">high-cost avoidance </w:t>
      </w:r>
      <w:r w:rsidR="00773556" w:rsidRPr="00A43B7D">
        <w:rPr>
          <w:rFonts w:asciiTheme="minorHAnsi" w:hAnsiTheme="minorHAnsi" w:cstheme="minorHAnsi"/>
          <w:color w:val="auto"/>
        </w:rPr>
        <w:t xml:space="preserve">especially </w:t>
      </w:r>
      <w:r w:rsidR="007602ED" w:rsidRPr="00A43B7D">
        <w:rPr>
          <w:rFonts w:asciiTheme="minorHAnsi" w:hAnsiTheme="minorHAnsi" w:cstheme="minorHAnsi"/>
          <w:color w:val="auto"/>
        </w:rPr>
        <w:t>disrupt</w:t>
      </w:r>
      <w:r w:rsidR="00BC1A4B" w:rsidRPr="00A43B7D">
        <w:rPr>
          <w:rFonts w:asciiTheme="minorHAnsi" w:hAnsiTheme="minorHAnsi" w:cstheme="minorHAnsi"/>
          <w:color w:val="auto"/>
        </w:rPr>
        <w:t>s</w:t>
      </w:r>
      <w:r w:rsidR="007602ED" w:rsidRPr="00A43B7D">
        <w:rPr>
          <w:rFonts w:asciiTheme="minorHAnsi" w:hAnsiTheme="minorHAnsi" w:cstheme="minorHAnsi"/>
          <w:color w:val="auto"/>
        </w:rPr>
        <w:t xml:space="preserve"> daily </w:t>
      </w:r>
      <w:r w:rsidR="003D47C4" w:rsidRPr="00A43B7D">
        <w:rPr>
          <w:rFonts w:asciiTheme="minorHAnsi" w:hAnsiTheme="minorHAnsi" w:cstheme="minorHAnsi"/>
          <w:color w:val="auto"/>
        </w:rPr>
        <w:t>functioning</w:t>
      </w:r>
      <w:r w:rsidR="003E6809" w:rsidRPr="00A43B7D">
        <w:rPr>
          <w:rFonts w:asciiTheme="minorHAnsi" w:hAnsiTheme="minorHAnsi" w:cstheme="minorHAnsi"/>
          <w:color w:val="auto"/>
        </w:rPr>
        <w:fldChar w:fldCharType="begin"/>
      </w:r>
      <w:r w:rsidR="005746AE" w:rsidRPr="00A43B7D">
        <w:rPr>
          <w:rFonts w:asciiTheme="minorHAnsi" w:hAnsiTheme="minorHAnsi" w:cstheme="minorHAnsi"/>
          <w:color w:val="auto"/>
        </w:rPr>
        <w:instrText xml:space="preserve"> ADDIN EN.CITE &lt;EndNote&gt;&lt;Cite&gt;&lt;Author&gt;Meulders&lt;/Author&gt;&lt;Year&gt;2019&lt;/Year&gt;&lt;RecNum&gt;272&lt;/RecNum&gt;&lt;DisplayText&gt;&lt;style face="superscript"&gt;5&lt;/style&gt;&lt;/DisplayText&gt;&lt;record&gt;&lt;rec-number&gt;272&lt;/rec-number&gt;&lt;foreign-keys&gt;&lt;key app="EN" db-id="5rdpswedut59ebeppe0pstz8wwfpat9dtw9f" timestamp="1554819008"&gt;272&lt;/key&gt;&lt;/foreign-keys&gt;&lt;ref-type name="Journal Article"&gt;17&lt;/ref-type&gt;&lt;contributors&gt;&lt;authors&gt;&lt;author&gt;Meulders, Ann&lt;/author&gt;&lt;/authors&gt;&lt;/contributors&gt;&lt;titles&gt;&lt;title&gt;From fear of movement-related pain and avoidance to chronic pain disability: a state-of-the-art review&lt;/title&gt;&lt;secondary-title&gt;Current Opinion in Behavioral Sciences&lt;/secondary-title&gt;&lt;/titles&gt;&lt;periodical&gt;&lt;full-title&gt;Current Opinion in Behavioral Sciences&lt;/full-title&gt;&lt;/periodical&gt;&lt;pages&gt;130-136&lt;/pages&gt;&lt;volume&gt;26&lt;/volume&gt;&lt;dates&gt;&lt;year&gt;2019&lt;/year&gt;&lt;pub-dates&gt;&lt;date&gt;2019/04/01/&lt;/date&gt;&lt;/pub-dates&gt;&lt;/dates&gt;&lt;isbn&gt;2352-1546&lt;/isbn&gt;&lt;urls&gt;&lt;related-urls&gt;&lt;url&gt;http://www.sciencedirect.com/science/article/pii/S2352154618300640&lt;/url&gt;&lt;/related-urls&gt;&lt;/urls&gt;&lt;electronic-resource-num&gt;https://doi.org/10.1016/j.cobeha.2018.12.007&lt;/electronic-resource-num&gt;&lt;/record&gt;&lt;/Cite&gt;&lt;/EndNote&gt;</w:instrText>
      </w:r>
      <w:r w:rsidR="003E6809" w:rsidRPr="00A43B7D">
        <w:rPr>
          <w:rFonts w:asciiTheme="minorHAnsi" w:hAnsiTheme="minorHAnsi" w:cstheme="minorHAnsi"/>
          <w:color w:val="auto"/>
        </w:rPr>
        <w:fldChar w:fldCharType="separate"/>
      </w:r>
      <w:r w:rsidR="005746AE" w:rsidRPr="00A43B7D">
        <w:rPr>
          <w:rFonts w:asciiTheme="minorHAnsi" w:hAnsiTheme="minorHAnsi" w:cstheme="minorHAnsi"/>
          <w:noProof/>
          <w:color w:val="auto"/>
          <w:vertAlign w:val="superscript"/>
        </w:rPr>
        <w:t>5</w:t>
      </w:r>
      <w:r w:rsidR="003E6809" w:rsidRPr="00A43B7D">
        <w:rPr>
          <w:rFonts w:asciiTheme="minorHAnsi" w:hAnsiTheme="minorHAnsi" w:cstheme="minorHAnsi"/>
          <w:color w:val="auto"/>
        </w:rPr>
        <w:fldChar w:fldCharType="end"/>
      </w:r>
      <w:r w:rsidR="0019102A" w:rsidRPr="00A43B7D">
        <w:rPr>
          <w:rFonts w:asciiTheme="minorHAnsi" w:hAnsiTheme="minorHAnsi" w:cstheme="minorHAnsi"/>
          <w:color w:val="auto"/>
        </w:rPr>
        <w:t xml:space="preserve">. </w:t>
      </w:r>
      <w:r w:rsidR="00E55B25" w:rsidRPr="00A43B7D">
        <w:rPr>
          <w:rFonts w:asciiTheme="minorHAnsi" w:hAnsiTheme="minorHAnsi" w:cstheme="minorHAnsi"/>
          <w:color w:val="auto"/>
        </w:rPr>
        <w:t xml:space="preserve">For example, avoidance in chronic pain </w:t>
      </w:r>
      <w:r w:rsidR="003E6809" w:rsidRPr="00A43B7D">
        <w:rPr>
          <w:rFonts w:asciiTheme="minorHAnsi" w:hAnsiTheme="minorHAnsi" w:cstheme="minorHAnsi"/>
          <w:color w:val="auto"/>
        </w:rPr>
        <w:t>can</w:t>
      </w:r>
      <w:r w:rsidR="00E55B25" w:rsidRPr="00A43B7D">
        <w:rPr>
          <w:rFonts w:asciiTheme="minorHAnsi" w:hAnsiTheme="minorHAnsi" w:cstheme="minorHAnsi"/>
          <w:color w:val="auto"/>
        </w:rPr>
        <w:t xml:space="preserve"> severe</w:t>
      </w:r>
      <w:r w:rsidR="007602ED" w:rsidRPr="00A43B7D">
        <w:rPr>
          <w:rFonts w:asciiTheme="minorHAnsi" w:hAnsiTheme="minorHAnsi" w:cstheme="minorHAnsi"/>
          <w:color w:val="auto"/>
        </w:rPr>
        <w:t>ly</w:t>
      </w:r>
      <w:r w:rsidR="00E55B25" w:rsidRPr="00A43B7D">
        <w:rPr>
          <w:rFonts w:asciiTheme="minorHAnsi" w:hAnsiTheme="minorHAnsi" w:cstheme="minorHAnsi"/>
          <w:color w:val="auto"/>
        </w:rPr>
        <w:t xml:space="preserve"> </w:t>
      </w:r>
      <w:r w:rsidR="004B1232" w:rsidRPr="00A43B7D">
        <w:rPr>
          <w:rFonts w:asciiTheme="minorHAnsi" w:hAnsiTheme="minorHAnsi" w:cstheme="minorHAnsi"/>
          <w:color w:val="auto"/>
        </w:rPr>
        <w:t xml:space="preserve">limit </w:t>
      </w:r>
      <w:r w:rsidR="00E55B25" w:rsidRPr="00A43B7D">
        <w:rPr>
          <w:rFonts w:asciiTheme="minorHAnsi" w:hAnsiTheme="minorHAnsi" w:cstheme="minorHAnsi"/>
          <w:color w:val="auto"/>
        </w:rPr>
        <w:t>people’s social and working lives</w:t>
      </w:r>
      <w:r w:rsidR="003E6809" w:rsidRPr="00A43B7D">
        <w:rPr>
          <w:rFonts w:asciiTheme="minorHAnsi" w:hAnsiTheme="minorHAnsi" w:cstheme="minorHAnsi"/>
          <w:color w:val="auto"/>
        </w:rPr>
        <w:fldChar w:fldCharType="begin">
          <w:fldData xml:space="preserve">PEVuZE5vdGU+PENpdGU+PEF1dGhvcj5Wb2xkZXJzPC9BdXRob3I+PFllYXI+MjAxNTwvWWVhcj48
UmVjTnVtPjM8L1JlY051bT48RGlzcGxheVRleHQ+PHN0eWxlIGZhY2U9InN1cGVyc2NyaXB0Ij45
PC9zdHlsZT48L0Rpc3BsYXlUZXh0PjxyZWNvcmQ+PHJlYy1udW1iZXI+MzwvcmVjLW51bWJlcj48
Zm9yZWlnbi1rZXlzPjxrZXkgYXBwPSJFTiIgZGItaWQ9IjVyZHBzd2VkdXQ1OWViZXBwZTBwc3R6
OHd3ZnBhdDlkdHc5ZiIgdGltZXN0YW1wPSIxNTEyNzMxNjY1Ij4zPC9rZXk+PGtleSBhcHA9IkVO
V2ViIiBkYi1pZD0iIj4wPC9rZXk+PC9mb3JlaWduLWtleXM+PHJlZi10eXBlIG5hbWU9IkpvdXJu
YWwgQXJ0aWNsZSI+MTc8L3JlZi10eXBlPjxjb250cmlidXRvcnM+PGF1dGhvcnM+PGF1dGhvcj5W
b2xkZXJzLCBTLjwvYXV0aG9yPjxhdXRob3I+Qm9kZGV6LCBZLjwvYXV0aG9yPjxhdXRob3I+RGUg
UGV1dGVyLCBTLjwvYXV0aG9yPjxhdXRob3I+TWV1bGRlcnMsIEEuPC9hdXRob3I+PGF1dGhvcj5W
bGFleWVuLCBKLiBXLjwvYXV0aG9yPjwvYXV0aG9ycz48L2NvbnRyaWJ1dG9ycz48YXV0aC1hZGRy
ZXNzPlJlc2VhcmNoIEdyb3VwIEhlYWx0aCBQc3ljaG9sb2d5LCBVbml2ZXJzaXR5IG9mIExldXZl
biwgQmVsZ2l1bS4gRWxlY3Ryb25pYyBhZGRyZXNzOiBzdGVwaGFuaWV2b2xkZXJzQGhvdG1haWwu
Y29tLiYjeEQ7Q2VudGVyIGZvciB0aGUgUHN5Y2hvbG9neSBvZiBMZWFybmluZyBhbmQgRXhwZXJp
bWVudGFsIFBzeWNob3BhdGhvbG9neSwgVW5pdmVyc2l0eSBvZiBMZXV2ZW4sIEJlbGdpdW07IENl
bnRlciBvZiBFeGNlbGxlbmNlIG9uIEdlbmVyYWxpemF0aW9uIFJlc2VhcmNoLCBVbml2ZXJzaXR5
IG9mIExldXZlbiwgQmVsZ2l1bS4mI3hEO1Jlc2VhcmNoIEdyb3VwIEhlYWx0aCBQc3ljaG9sb2d5
LCBVbml2ZXJzaXR5IG9mIExldXZlbiwgQmVsZ2l1bS4mI3hEO1Jlc2VhcmNoIEdyb3VwIEhlYWx0
aCBQc3ljaG9sb2d5LCBVbml2ZXJzaXR5IG9mIExldXZlbiwgQmVsZ2l1bTsgQ2VudGVyIG9mIEV4
Y2VsbGVuY2Ugb24gR2VuZXJhbGl6YXRpb24gUmVzZWFyY2gsIFVuaXZlcnNpdHkgb2YgTGV1dmVu
LCBCZWxnaXVtLiYjeEQ7UmVzZWFyY2ggR3JvdXAgSGVhbHRoIFBzeWNob2xvZ3ksIFVuaXZlcnNp
dHkgb2YgTGV1dmVuLCBCZWxnaXVtOyBDZW50ZXIgb2YgRXhjZWxsZW5jZSBvbiBHZW5lcmFsaXph
dGlvbiBSZXNlYXJjaCwgVW5pdmVyc2l0eSBvZiBMZXV2ZW4sIEJlbGdpdW07IERlcGFydG1lbnQg
b2YgQ2xpbmljYWwgUHN5Y2hvbG9naWNhbCBTY2llbmNlLCBNYWFzdHJpY2h0IFVuaXZlcnNpdHks
IFRoZSBOZXRoZXJsYW5kcy48L2F1dGgtYWRkcmVzcz48dGl0bGVzPjx0aXRsZT5Bdm9pZGFuY2Ug
YmVoYXZpb3IgaW4gY2hyb25pYyBwYWluIHJlc2VhcmNoOiBhIGNvbGQgY2FzZSByZXZpc2l0ZWQ8
L3RpdGxlPjxzZWNvbmRhcnktdGl0bGU+QmVoYXZpb3VyIFJlc2VhcmNoIGFuZCBUaGVyYXB5PC9z
ZWNvbmRhcnktdGl0bGU+PC90aXRsZXM+PHBlcmlvZGljYWw+PGZ1bGwtdGl0bGU+QmVoYXZpb3Vy
IHJlc2VhcmNoIGFuZCB0aGVyYXB5PC9mdWxsLXRpdGxlPjwvcGVyaW9kaWNhbD48cGFnZXM+MzEt
NzwvcGFnZXM+PHZvbHVtZT42NDwvdm9sdW1lPjxlZGl0aW9uPjIwMTQvMTIvMTc8L2VkaXRpb24+
PGtleXdvcmRzPjxrZXl3b3JkPkFueGlldHkvKnBzeWNob2xvZ3k8L2tleXdvcmQ+PGtleXdvcmQ+
KkF2b2lkYW5jZSBMZWFybmluZzwva2V5d29yZD48a2V5d29yZD5DaHJvbmljIFBhaW4vKnBzeWNo
b2xvZ3k8L2tleXdvcmQ+PGtleXdvcmQ+RmVhci8qcHN5Y2hvbG9neTwva2V5d29yZD48a2V5d29y
ZD5IdW1hbnM8L2tleXdvcmQ+PGtleXdvcmQ+TW9kZWxzLCBQc3ljaG9sb2dpY2FsPC9rZXl3b3Jk
PjxrZXl3b3JkPk11c2N1bG9za2VsZXRhbCBQYWluLypwc3ljaG9sb2d5PC9rZXl3b3JkPjxrZXl3
b3JkPlF1YWxpdHkgb2YgTGlmZS8qcHN5Y2hvbG9neTwva2V5d29yZD48a2V5d29yZD5Bdm9pZGFu
Y2UgYmVoYXZpb3I8L2tleXdvcmQ+PGtleXdvcmQ+Q2hyb25pYyBwYWluPC9rZXl3b3JkPjxrZXl3
b3JkPkZlYXI8L2tleXdvcmQ+PGtleXdvcmQ+TGVhcm5pbmc8L2tleXdvcmQ+PGtleXdvcmQ+TW90
aXZhdGlvbjwva2V5d29yZD48L2tleXdvcmRzPjxkYXRlcz48eWVhcj4yMDE1PC95ZWFyPjxwdWIt
ZGF0ZXM+PGRhdGU+SmFuPC9kYXRlPjwvcHViLWRhdGVzPjwvZGF0ZXM+PGlzYm4+MTg3My02MjJY
IChFbGVjdHJvbmljKSYjeEQ7MDAwNS03OTY3IChMaW5raW5nKTwvaXNibj48YWNjZXNzaW9uLW51
bT4yNTUwNjkwNTwvYWNjZXNzaW9uLW51bT48dXJscz48cmVsYXRlZC11cmxzPjx1cmw+aHR0cHM6
Ly93d3cubmNiaS5ubG0ubmloLmdvdi9wdWJtZWQvMjU1MDY5MDU8L3VybD48L3JlbGF0ZWQtdXJs
cz48L3VybHM+PGVsZWN0cm9uaWMtcmVzb3VyY2UtbnVtPjEwLjEwMTYvai5icmF0LjIwMTQuMTEu
MDAzPC9lbGVjdHJvbmljLXJlc291cmNlLW51bT48L3JlY29yZD48L0NpdGU+PC9FbmROb3RlPn==
</w:fldData>
        </w:fldChar>
      </w:r>
      <w:r w:rsidR="00FA6C51" w:rsidRPr="00A43B7D">
        <w:rPr>
          <w:rFonts w:asciiTheme="minorHAnsi" w:hAnsiTheme="minorHAnsi" w:cstheme="minorHAnsi"/>
          <w:color w:val="auto"/>
        </w:rPr>
        <w:instrText xml:space="preserve"> ADDIN EN.CITE </w:instrText>
      </w:r>
      <w:r w:rsidR="00FA6C51" w:rsidRPr="00A43B7D">
        <w:rPr>
          <w:rFonts w:asciiTheme="minorHAnsi" w:hAnsiTheme="minorHAnsi" w:cstheme="minorHAnsi"/>
          <w:color w:val="auto"/>
        </w:rPr>
        <w:fldChar w:fldCharType="begin">
          <w:fldData xml:space="preserve">PEVuZE5vdGU+PENpdGU+PEF1dGhvcj5Wb2xkZXJzPC9BdXRob3I+PFllYXI+MjAxNTwvWWVhcj48
UmVjTnVtPjM8L1JlY051bT48RGlzcGxheVRleHQ+PHN0eWxlIGZhY2U9InN1cGVyc2NyaXB0Ij45
PC9zdHlsZT48L0Rpc3BsYXlUZXh0PjxyZWNvcmQ+PHJlYy1udW1iZXI+MzwvcmVjLW51bWJlcj48
Zm9yZWlnbi1rZXlzPjxrZXkgYXBwPSJFTiIgZGItaWQ9IjVyZHBzd2VkdXQ1OWViZXBwZTBwc3R6
OHd3ZnBhdDlkdHc5ZiIgdGltZXN0YW1wPSIxNTEyNzMxNjY1Ij4zPC9rZXk+PGtleSBhcHA9IkVO
V2ViIiBkYi1pZD0iIj4wPC9rZXk+PC9mb3JlaWduLWtleXM+PHJlZi10eXBlIG5hbWU9IkpvdXJu
YWwgQXJ0aWNsZSI+MTc8L3JlZi10eXBlPjxjb250cmlidXRvcnM+PGF1dGhvcnM+PGF1dGhvcj5W
b2xkZXJzLCBTLjwvYXV0aG9yPjxhdXRob3I+Qm9kZGV6LCBZLjwvYXV0aG9yPjxhdXRob3I+RGUg
UGV1dGVyLCBTLjwvYXV0aG9yPjxhdXRob3I+TWV1bGRlcnMsIEEuPC9hdXRob3I+PGF1dGhvcj5W
bGFleWVuLCBKLiBXLjwvYXV0aG9yPjwvYXV0aG9ycz48L2NvbnRyaWJ1dG9ycz48YXV0aC1hZGRy
ZXNzPlJlc2VhcmNoIEdyb3VwIEhlYWx0aCBQc3ljaG9sb2d5LCBVbml2ZXJzaXR5IG9mIExldXZl
biwgQmVsZ2l1bS4gRWxlY3Ryb25pYyBhZGRyZXNzOiBzdGVwaGFuaWV2b2xkZXJzQGhvdG1haWwu
Y29tLiYjeEQ7Q2VudGVyIGZvciB0aGUgUHN5Y2hvbG9neSBvZiBMZWFybmluZyBhbmQgRXhwZXJp
bWVudGFsIFBzeWNob3BhdGhvbG9neSwgVW5pdmVyc2l0eSBvZiBMZXV2ZW4sIEJlbGdpdW07IENl
bnRlciBvZiBFeGNlbGxlbmNlIG9uIEdlbmVyYWxpemF0aW9uIFJlc2VhcmNoLCBVbml2ZXJzaXR5
IG9mIExldXZlbiwgQmVsZ2l1bS4mI3hEO1Jlc2VhcmNoIEdyb3VwIEhlYWx0aCBQc3ljaG9sb2d5
LCBVbml2ZXJzaXR5IG9mIExldXZlbiwgQmVsZ2l1bS4mI3hEO1Jlc2VhcmNoIEdyb3VwIEhlYWx0
aCBQc3ljaG9sb2d5LCBVbml2ZXJzaXR5IG9mIExldXZlbiwgQmVsZ2l1bTsgQ2VudGVyIG9mIEV4
Y2VsbGVuY2Ugb24gR2VuZXJhbGl6YXRpb24gUmVzZWFyY2gsIFVuaXZlcnNpdHkgb2YgTGV1dmVu
LCBCZWxnaXVtLiYjeEQ7UmVzZWFyY2ggR3JvdXAgSGVhbHRoIFBzeWNob2xvZ3ksIFVuaXZlcnNp
dHkgb2YgTGV1dmVuLCBCZWxnaXVtOyBDZW50ZXIgb2YgRXhjZWxsZW5jZSBvbiBHZW5lcmFsaXph
dGlvbiBSZXNlYXJjaCwgVW5pdmVyc2l0eSBvZiBMZXV2ZW4sIEJlbGdpdW07IERlcGFydG1lbnQg
b2YgQ2xpbmljYWwgUHN5Y2hvbG9naWNhbCBTY2llbmNlLCBNYWFzdHJpY2h0IFVuaXZlcnNpdHks
IFRoZSBOZXRoZXJsYW5kcy48L2F1dGgtYWRkcmVzcz48dGl0bGVzPjx0aXRsZT5Bdm9pZGFuY2Ug
YmVoYXZpb3IgaW4gY2hyb25pYyBwYWluIHJlc2VhcmNoOiBhIGNvbGQgY2FzZSByZXZpc2l0ZWQ8
L3RpdGxlPjxzZWNvbmRhcnktdGl0bGU+QmVoYXZpb3VyIFJlc2VhcmNoIGFuZCBUaGVyYXB5PC9z
ZWNvbmRhcnktdGl0bGU+PC90aXRsZXM+PHBlcmlvZGljYWw+PGZ1bGwtdGl0bGU+QmVoYXZpb3Vy
IHJlc2VhcmNoIGFuZCB0aGVyYXB5PC9mdWxsLXRpdGxlPjwvcGVyaW9kaWNhbD48cGFnZXM+MzEt
NzwvcGFnZXM+PHZvbHVtZT42NDwvdm9sdW1lPjxlZGl0aW9uPjIwMTQvMTIvMTc8L2VkaXRpb24+
PGtleXdvcmRzPjxrZXl3b3JkPkFueGlldHkvKnBzeWNob2xvZ3k8L2tleXdvcmQ+PGtleXdvcmQ+
KkF2b2lkYW5jZSBMZWFybmluZzwva2V5d29yZD48a2V5d29yZD5DaHJvbmljIFBhaW4vKnBzeWNo
b2xvZ3k8L2tleXdvcmQ+PGtleXdvcmQ+RmVhci8qcHN5Y2hvbG9neTwva2V5d29yZD48a2V5d29y
ZD5IdW1hbnM8L2tleXdvcmQ+PGtleXdvcmQ+TW9kZWxzLCBQc3ljaG9sb2dpY2FsPC9rZXl3b3Jk
PjxrZXl3b3JkPk11c2N1bG9za2VsZXRhbCBQYWluLypwc3ljaG9sb2d5PC9rZXl3b3JkPjxrZXl3
b3JkPlF1YWxpdHkgb2YgTGlmZS8qcHN5Y2hvbG9neTwva2V5d29yZD48a2V5d29yZD5Bdm9pZGFu
Y2UgYmVoYXZpb3I8L2tleXdvcmQ+PGtleXdvcmQ+Q2hyb25pYyBwYWluPC9rZXl3b3JkPjxrZXl3
b3JkPkZlYXI8L2tleXdvcmQ+PGtleXdvcmQ+TGVhcm5pbmc8L2tleXdvcmQ+PGtleXdvcmQ+TW90
aXZhdGlvbjwva2V5d29yZD48L2tleXdvcmRzPjxkYXRlcz48eWVhcj4yMDE1PC95ZWFyPjxwdWIt
ZGF0ZXM+PGRhdGU+SmFuPC9kYXRlPjwvcHViLWRhdGVzPjwvZGF0ZXM+PGlzYm4+MTg3My02MjJY
IChFbGVjdHJvbmljKSYjeEQ7MDAwNS03OTY3IChMaW5raW5nKTwvaXNibj48YWNjZXNzaW9uLW51
bT4yNTUwNjkwNTwvYWNjZXNzaW9uLW51bT48dXJscz48cmVsYXRlZC11cmxzPjx1cmw+aHR0cHM6
Ly93d3cubmNiaS5ubG0ubmloLmdvdi9wdWJtZWQvMjU1MDY5MDU8L3VybD48L3JlbGF0ZWQtdXJs
cz48L3VybHM+PGVsZWN0cm9uaWMtcmVzb3VyY2UtbnVtPjEwLjEwMTYvai5icmF0LjIwMTQuMTEu
MDAzPC9lbGVjdHJvbmljLXJlc291cmNlLW51bT48L3JlY29yZD48L0NpdGU+PC9FbmROb3RlPn==
</w:fldData>
        </w:fldChar>
      </w:r>
      <w:r w:rsidR="00FA6C51" w:rsidRPr="00A43B7D">
        <w:rPr>
          <w:rFonts w:asciiTheme="minorHAnsi" w:hAnsiTheme="minorHAnsi" w:cstheme="minorHAnsi"/>
          <w:color w:val="auto"/>
        </w:rPr>
        <w:instrText xml:space="preserve"> ADDIN EN.CITE.DATA </w:instrText>
      </w:r>
      <w:r w:rsidR="00FA6C51" w:rsidRPr="00A43B7D">
        <w:rPr>
          <w:rFonts w:asciiTheme="minorHAnsi" w:hAnsiTheme="minorHAnsi" w:cstheme="minorHAnsi"/>
          <w:color w:val="auto"/>
        </w:rPr>
      </w:r>
      <w:r w:rsidR="00FA6C51" w:rsidRPr="00A43B7D">
        <w:rPr>
          <w:rFonts w:asciiTheme="minorHAnsi" w:hAnsiTheme="minorHAnsi" w:cstheme="minorHAnsi"/>
          <w:color w:val="auto"/>
        </w:rPr>
        <w:fldChar w:fldCharType="end"/>
      </w:r>
      <w:r w:rsidR="003E6809" w:rsidRPr="00A43B7D">
        <w:rPr>
          <w:rFonts w:asciiTheme="minorHAnsi" w:hAnsiTheme="minorHAnsi" w:cstheme="minorHAnsi"/>
          <w:color w:val="auto"/>
        </w:rPr>
      </w:r>
      <w:r w:rsidR="003E6809" w:rsidRPr="00A43B7D">
        <w:rPr>
          <w:rFonts w:asciiTheme="minorHAnsi" w:hAnsiTheme="minorHAnsi" w:cstheme="minorHAnsi"/>
          <w:color w:val="auto"/>
        </w:rPr>
        <w:fldChar w:fldCharType="separate"/>
      </w:r>
      <w:r w:rsidR="009C2474" w:rsidRPr="00A43B7D">
        <w:rPr>
          <w:rFonts w:asciiTheme="minorHAnsi" w:hAnsiTheme="minorHAnsi" w:cstheme="minorHAnsi"/>
          <w:noProof/>
          <w:color w:val="auto"/>
          <w:vertAlign w:val="superscript"/>
        </w:rPr>
        <w:t>9</w:t>
      </w:r>
      <w:r w:rsidR="003E6809" w:rsidRPr="00A43B7D">
        <w:rPr>
          <w:rFonts w:asciiTheme="minorHAnsi" w:hAnsiTheme="minorHAnsi" w:cstheme="minorHAnsi"/>
          <w:color w:val="auto"/>
        </w:rPr>
        <w:fldChar w:fldCharType="end"/>
      </w:r>
      <w:r w:rsidR="00E55B25" w:rsidRPr="00A43B7D">
        <w:rPr>
          <w:rFonts w:asciiTheme="minorHAnsi" w:hAnsiTheme="minorHAnsi" w:cstheme="minorHAnsi"/>
          <w:color w:val="auto"/>
        </w:rPr>
        <w:t>.</w:t>
      </w:r>
      <w:r w:rsidR="00C97CAD" w:rsidRPr="00A43B7D">
        <w:rPr>
          <w:rFonts w:asciiTheme="minorHAnsi" w:hAnsiTheme="minorHAnsi" w:cstheme="minorHAnsi"/>
          <w:color w:val="auto"/>
        </w:rPr>
        <w:t xml:space="preserve"> </w:t>
      </w:r>
      <w:r w:rsidR="00AD73DA" w:rsidRPr="00A43B7D">
        <w:rPr>
          <w:rFonts w:asciiTheme="minorHAnsi" w:hAnsiTheme="minorHAnsi" w:cstheme="minorHAnsi"/>
          <w:color w:val="auto"/>
        </w:rPr>
        <w:t>Third</w:t>
      </w:r>
      <w:r w:rsidR="00D46EB2" w:rsidRPr="00A43B7D">
        <w:rPr>
          <w:rFonts w:asciiTheme="minorHAnsi" w:hAnsiTheme="minorHAnsi" w:cstheme="minorHAnsi"/>
          <w:color w:val="auto"/>
        </w:rPr>
        <w:t xml:space="preserve">, </w:t>
      </w:r>
      <w:r w:rsidR="00F32128" w:rsidRPr="00A43B7D">
        <w:rPr>
          <w:rFonts w:asciiTheme="minorHAnsi" w:hAnsiTheme="minorHAnsi" w:cstheme="minorHAnsi"/>
          <w:color w:val="auto"/>
        </w:rPr>
        <w:t>dichotomous</w:t>
      </w:r>
      <w:r w:rsidR="00884F81" w:rsidRPr="00A43B7D">
        <w:rPr>
          <w:rFonts w:asciiTheme="minorHAnsi" w:hAnsiTheme="minorHAnsi" w:cstheme="minorHAnsi"/>
          <w:color w:val="auto"/>
        </w:rPr>
        <w:t xml:space="preserve"> </w:t>
      </w:r>
      <w:r w:rsidR="00F32128" w:rsidRPr="00A43B7D">
        <w:rPr>
          <w:rFonts w:asciiTheme="minorHAnsi" w:hAnsiTheme="minorHAnsi" w:cstheme="minorHAnsi"/>
          <w:color w:val="auto"/>
        </w:rPr>
        <w:t>response</w:t>
      </w:r>
      <w:r w:rsidR="00D46EB2" w:rsidRPr="00A43B7D">
        <w:rPr>
          <w:rFonts w:asciiTheme="minorHAnsi" w:hAnsiTheme="minorHAnsi" w:cstheme="minorHAnsi"/>
          <w:color w:val="auto"/>
        </w:rPr>
        <w:t>s</w:t>
      </w:r>
      <w:r w:rsidR="00F32128" w:rsidRPr="00A43B7D">
        <w:rPr>
          <w:rFonts w:asciiTheme="minorHAnsi" w:hAnsiTheme="minorHAnsi" w:cstheme="minorHAnsi"/>
          <w:color w:val="auto"/>
        </w:rPr>
        <w:t xml:space="preserve"> </w:t>
      </w:r>
      <w:r w:rsidR="00E74D64" w:rsidRPr="00A43B7D">
        <w:rPr>
          <w:rFonts w:asciiTheme="minorHAnsi" w:hAnsiTheme="minorHAnsi" w:cstheme="minorHAnsi"/>
          <w:color w:val="auto"/>
        </w:rPr>
        <w:t xml:space="preserve">such as </w:t>
      </w:r>
      <w:r w:rsidR="00884F81" w:rsidRPr="00A43B7D">
        <w:rPr>
          <w:rFonts w:asciiTheme="minorHAnsi" w:hAnsiTheme="minorHAnsi" w:cstheme="minorHAnsi"/>
          <w:color w:val="auto"/>
        </w:rPr>
        <w:t>press</w:t>
      </w:r>
      <w:r w:rsidR="00B22A28" w:rsidRPr="00A43B7D">
        <w:rPr>
          <w:rFonts w:asciiTheme="minorHAnsi" w:hAnsiTheme="minorHAnsi" w:cstheme="minorHAnsi"/>
          <w:color w:val="auto"/>
        </w:rPr>
        <w:t>ing</w:t>
      </w:r>
      <w:r w:rsidR="00884F81" w:rsidRPr="00A43B7D">
        <w:rPr>
          <w:rFonts w:asciiTheme="minorHAnsi" w:hAnsiTheme="minorHAnsi" w:cstheme="minorHAnsi"/>
          <w:color w:val="auto"/>
        </w:rPr>
        <w:t>/no</w:t>
      </w:r>
      <w:r w:rsidR="00B22A28" w:rsidRPr="00A43B7D">
        <w:rPr>
          <w:rFonts w:asciiTheme="minorHAnsi" w:hAnsiTheme="minorHAnsi" w:cstheme="minorHAnsi"/>
          <w:color w:val="auto"/>
        </w:rPr>
        <w:t>t</w:t>
      </w:r>
      <w:r w:rsidR="00884F81" w:rsidRPr="00A43B7D">
        <w:rPr>
          <w:rFonts w:asciiTheme="minorHAnsi" w:hAnsiTheme="minorHAnsi" w:cstheme="minorHAnsi"/>
          <w:color w:val="auto"/>
        </w:rPr>
        <w:t xml:space="preserve"> press</w:t>
      </w:r>
      <w:r w:rsidR="00B22A28" w:rsidRPr="00A43B7D">
        <w:rPr>
          <w:rFonts w:asciiTheme="minorHAnsi" w:hAnsiTheme="minorHAnsi" w:cstheme="minorHAnsi"/>
          <w:color w:val="auto"/>
        </w:rPr>
        <w:t>ing a button</w:t>
      </w:r>
      <w:r w:rsidR="00884F81" w:rsidRPr="00A43B7D">
        <w:rPr>
          <w:rFonts w:asciiTheme="minorHAnsi" w:hAnsiTheme="minorHAnsi" w:cstheme="minorHAnsi"/>
          <w:color w:val="auto"/>
        </w:rPr>
        <w:t xml:space="preserve"> </w:t>
      </w:r>
      <w:r w:rsidR="00C25CAF" w:rsidRPr="00A43B7D">
        <w:rPr>
          <w:rFonts w:asciiTheme="minorHAnsi" w:hAnsiTheme="minorHAnsi" w:cstheme="minorHAnsi"/>
          <w:color w:val="auto"/>
        </w:rPr>
        <w:t xml:space="preserve">also </w:t>
      </w:r>
      <w:r w:rsidR="00F32128" w:rsidRPr="00A43B7D">
        <w:rPr>
          <w:rFonts w:asciiTheme="minorHAnsi" w:hAnsiTheme="minorHAnsi" w:cstheme="minorHAnsi"/>
          <w:color w:val="auto"/>
        </w:rPr>
        <w:t xml:space="preserve">do not </w:t>
      </w:r>
      <w:r w:rsidR="00C25CAF" w:rsidRPr="00A43B7D">
        <w:rPr>
          <w:rFonts w:asciiTheme="minorHAnsi" w:hAnsiTheme="minorHAnsi" w:cstheme="minorHAnsi"/>
          <w:color w:val="auto"/>
        </w:rPr>
        <w:t xml:space="preserve">very well </w:t>
      </w:r>
      <w:r w:rsidR="00D46EB2" w:rsidRPr="00A43B7D">
        <w:rPr>
          <w:rFonts w:asciiTheme="minorHAnsi" w:hAnsiTheme="minorHAnsi" w:cstheme="minorHAnsi"/>
          <w:color w:val="auto"/>
        </w:rPr>
        <w:t>represent</w:t>
      </w:r>
      <w:r w:rsidR="00F32128" w:rsidRPr="00A43B7D">
        <w:rPr>
          <w:rFonts w:asciiTheme="minorHAnsi" w:hAnsiTheme="minorHAnsi" w:cstheme="minorHAnsi"/>
          <w:color w:val="auto"/>
        </w:rPr>
        <w:t xml:space="preserve"> </w:t>
      </w:r>
      <w:r w:rsidR="00AD73DA" w:rsidRPr="00A43B7D">
        <w:rPr>
          <w:rFonts w:asciiTheme="minorHAnsi" w:hAnsiTheme="minorHAnsi" w:cstheme="minorHAnsi"/>
          <w:color w:val="auto"/>
        </w:rPr>
        <w:t>real life</w:t>
      </w:r>
      <w:r w:rsidR="00F32128" w:rsidRPr="00A43B7D">
        <w:rPr>
          <w:rFonts w:asciiTheme="minorHAnsi" w:hAnsiTheme="minorHAnsi" w:cstheme="minorHAnsi"/>
          <w:color w:val="auto"/>
        </w:rPr>
        <w:t xml:space="preserve">, where </w:t>
      </w:r>
      <w:r w:rsidR="00AD73DA" w:rsidRPr="00A43B7D">
        <w:rPr>
          <w:rFonts w:asciiTheme="minorHAnsi" w:hAnsiTheme="minorHAnsi" w:cstheme="minorHAnsi"/>
          <w:color w:val="auto"/>
        </w:rPr>
        <w:t xml:space="preserve">different degrees of </w:t>
      </w:r>
      <w:r w:rsidR="00F32128" w:rsidRPr="00A43B7D">
        <w:rPr>
          <w:rFonts w:asciiTheme="minorHAnsi" w:hAnsiTheme="minorHAnsi" w:cstheme="minorHAnsi"/>
          <w:color w:val="auto"/>
        </w:rPr>
        <w:t>avoidance occur</w:t>
      </w:r>
      <w:r w:rsidR="00961314" w:rsidRPr="00A43B7D">
        <w:rPr>
          <w:rFonts w:asciiTheme="minorHAnsi" w:hAnsiTheme="minorHAnsi" w:cstheme="minorHAnsi"/>
          <w:color w:val="auto"/>
        </w:rPr>
        <w:t xml:space="preserve">. </w:t>
      </w:r>
      <w:r w:rsidR="000F2F5C" w:rsidRPr="00A43B7D">
        <w:rPr>
          <w:rFonts w:asciiTheme="minorHAnsi" w:hAnsiTheme="minorHAnsi" w:cstheme="minorHAnsi"/>
          <w:color w:val="auto"/>
        </w:rPr>
        <w:t xml:space="preserve">In the following </w:t>
      </w:r>
      <w:r w:rsidR="0061357B" w:rsidRPr="00A43B7D">
        <w:rPr>
          <w:rFonts w:asciiTheme="minorHAnsi" w:hAnsiTheme="minorHAnsi" w:cstheme="minorHAnsi"/>
          <w:color w:val="auto"/>
        </w:rPr>
        <w:t>sections,</w:t>
      </w:r>
      <w:r w:rsidR="009244F3" w:rsidRPr="00A43B7D">
        <w:rPr>
          <w:rFonts w:asciiTheme="minorHAnsi" w:hAnsiTheme="minorHAnsi" w:cstheme="minorHAnsi"/>
          <w:color w:val="auto"/>
        </w:rPr>
        <w:t xml:space="preserve"> we describe </w:t>
      </w:r>
      <w:r w:rsidR="007011DD" w:rsidRPr="00A43B7D">
        <w:rPr>
          <w:rFonts w:asciiTheme="minorHAnsi" w:hAnsiTheme="minorHAnsi" w:cstheme="minorHAnsi"/>
          <w:color w:val="auto"/>
        </w:rPr>
        <w:t>how the</w:t>
      </w:r>
      <w:r w:rsidR="009244F3" w:rsidRPr="00A43B7D">
        <w:rPr>
          <w:rFonts w:asciiTheme="minorHAnsi" w:hAnsiTheme="minorHAnsi" w:cstheme="minorHAnsi"/>
          <w:color w:val="auto"/>
        </w:rPr>
        <w:t xml:space="preserve"> robotic arm-reaching paradigm</w:t>
      </w:r>
      <w:r w:rsidR="009244F3" w:rsidRPr="00A43B7D">
        <w:rPr>
          <w:rFonts w:asciiTheme="minorHAnsi" w:hAnsiTheme="minorHAnsi" w:cstheme="minorHAnsi"/>
          <w:color w:val="auto"/>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9244F3" w:rsidRPr="00A43B7D">
        <w:rPr>
          <w:rFonts w:asciiTheme="minorHAnsi" w:hAnsiTheme="minorHAnsi" w:cstheme="minorHAnsi"/>
          <w:color w:val="auto"/>
        </w:rPr>
      </w:r>
      <w:r w:rsidR="009244F3"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0</w:t>
      </w:r>
      <w:r w:rsidR="009244F3" w:rsidRPr="00A43B7D">
        <w:rPr>
          <w:rFonts w:asciiTheme="minorHAnsi" w:hAnsiTheme="minorHAnsi" w:cstheme="minorHAnsi"/>
          <w:color w:val="auto"/>
        </w:rPr>
        <w:fldChar w:fldCharType="end"/>
      </w:r>
      <w:r w:rsidR="009244F3" w:rsidRPr="00A43B7D">
        <w:rPr>
          <w:rFonts w:asciiTheme="minorHAnsi" w:hAnsiTheme="minorHAnsi" w:cstheme="minorHAnsi"/>
          <w:color w:val="auto"/>
        </w:rPr>
        <w:t xml:space="preserve"> address</w:t>
      </w:r>
      <w:r w:rsidR="003071D1" w:rsidRPr="00A43B7D">
        <w:rPr>
          <w:rFonts w:asciiTheme="minorHAnsi" w:hAnsiTheme="minorHAnsi" w:cstheme="minorHAnsi"/>
          <w:color w:val="auto"/>
        </w:rPr>
        <w:t>es</w:t>
      </w:r>
      <w:r w:rsidR="009244F3" w:rsidRPr="00A43B7D">
        <w:rPr>
          <w:rFonts w:asciiTheme="minorHAnsi" w:hAnsiTheme="minorHAnsi" w:cstheme="minorHAnsi"/>
          <w:color w:val="auto"/>
        </w:rPr>
        <w:t xml:space="preserve"> </w:t>
      </w:r>
      <w:r w:rsidR="00B549CD" w:rsidRPr="00A43B7D">
        <w:rPr>
          <w:rFonts w:asciiTheme="minorHAnsi" w:hAnsiTheme="minorHAnsi" w:cstheme="minorHAnsi"/>
          <w:color w:val="auto"/>
        </w:rPr>
        <w:t>these</w:t>
      </w:r>
      <w:r w:rsidR="009244F3" w:rsidRPr="00A43B7D">
        <w:rPr>
          <w:rFonts w:asciiTheme="minorHAnsi" w:hAnsiTheme="minorHAnsi" w:cstheme="minorHAnsi"/>
          <w:color w:val="auto"/>
        </w:rPr>
        <w:t xml:space="preserve"> limitations</w:t>
      </w:r>
      <w:r w:rsidR="0061357B" w:rsidRPr="00A43B7D">
        <w:rPr>
          <w:rFonts w:asciiTheme="minorHAnsi" w:hAnsiTheme="minorHAnsi" w:cstheme="minorHAnsi"/>
          <w:color w:val="auto"/>
        </w:rPr>
        <w:t xml:space="preserve">, and how </w:t>
      </w:r>
      <w:r w:rsidR="00AB53A2" w:rsidRPr="00A43B7D">
        <w:rPr>
          <w:rFonts w:asciiTheme="minorHAnsi" w:hAnsiTheme="minorHAnsi" w:cstheme="minorHAnsi"/>
          <w:color w:val="auto"/>
        </w:rPr>
        <w:t>the</w:t>
      </w:r>
      <w:r w:rsidR="003071D1" w:rsidRPr="00A43B7D">
        <w:rPr>
          <w:rFonts w:asciiTheme="minorHAnsi" w:hAnsiTheme="minorHAnsi" w:cstheme="minorHAnsi"/>
          <w:color w:val="auto"/>
        </w:rPr>
        <w:t xml:space="preserve"> basic paradigm</w:t>
      </w:r>
      <w:r w:rsidR="0061357B" w:rsidRPr="00A43B7D">
        <w:rPr>
          <w:rFonts w:asciiTheme="minorHAnsi" w:hAnsiTheme="minorHAnsi" w:cstheme="minorHAnsi"/>
          <w:color w:val="auto"/>
        </w:rPr>
        <w:t xml:space="preserve"> can be extended</w:t>
      </w:r>
      <w:r w:rsidR="003071D1" w:rsidRPr="00A43B7D">
        <w:rPr>
          <w:rFonts w:asciiTheme="minorHAnsi" w:hAnsiTheme="minorHAnsi" w:cstheme="minorHAnsi"/>
          <w:color w:val="auto"/>
        </w:rPr>
        <w:t xml:space="preserve"> </w:t>
      </w:r>
      <w:r w:rsidR="00BC1D81" w:rsidRPr="00A43B7D">
        <w:rPr>
          <w:rFonts w:asciiTheme="minorHAnsi" w:hAnsiTheme="minorHAnsi" w:cstheme="minorHAnsi"/>
          <w:color w:val="auto"/>
        </w:rPr>
        <w:t xml:space="preserve">to </w:t>
      </w:r>
      <w:r w:rsidR="00E86E17" w:rsidRPr="00A43B7D">
        <w:rPr>
          <w:rFonts w:asciiTheme="minorHAnsi" w:hAnsiTheme="minorHAnsi" w:cstheme="minorHAnsi"/>
          <w:color w:val="auto"/>
        </w:rPr>
        <w:t xml:space="preserve">multiple </w:t>
      </w:r>
      <w:r w:rsidR="006B41D5" w:rsidRPr="00A43B7D">
        <w:rPr>
          <w:rFonts w:asciiTheme="minorHAnsi" w:hAnsiTheme="minorHAnsi" w:cstheme="minorHAnsi"/>
          <w:color w:val="auto"/>
        </w:rPr>
        <w:t>novel research questions</w:t>
      </w:r>
      <w:r w:rsidR="009244F3" w:rsidRPr="00A43B7D">
        <w:rPr>
          <w:rFonts w:asciiTheme="minorHAnsi" w:hAnsiTheme="minorHAnsi" w:cstheme="minorHAnsi"/>
          <w:color w:val="auto"/>
        </w:rPr>
        <w:t>.</w:t>
      </w:r>
    </w:p>
    <w:p w14:paraId="5E3A4428" w14:textId="63B0E733" w:rsidR="00E53FA0" w:rsidRPr="00A43B7D" w:rsidRDefault="00E53FA0" w:rsidP="00426A10">
      <w:pPr>
        <w:tabs>
          <w:tab w:val="left" w:pos="270"/>
        </w:tabs>
        <w:rPr>
          <w:rFonts w:asciiTheme="minorHAnsi" w:hAnsiTheme="minorHAnsi" w:cstheme="minorHAnsi"/>
          <w:color w:val="auto"/>
        </w:rPr>
      </w:pPr>
    </w:p>
    <w:p w14:paraId="32A6A893" w14:textId="4503E298" w:rsidR="005C44F9" w:rsidRPr="00A43B7D" w:rsidRDefault="00E55B25" w:rsidP="00426A10">
      <w:pPr>
        <w:tabs>
          <w:tab w:val="left" w:pos="270"/>
        </w:tabs>
        <w:rPr>
          <w:rFonts w:asciiTheme="minorHAnsi" w:hAnsiTheme="minorHAnsi" w:cstheme="minorHAnsi"/>
          <w:b/>
          <w:color w:val="auto"/>
        </w:rPr>
      </w:pPr>
      <w:r w:rsidRPr="00A43B7D">
        <w:rPr>
          <w:rFonts w:asciiTheme="minorHAnsi" w:hAnsiTheme="minorHAnsi" w:cstheme="minorHAnsi"/>
          <w:b/>
          <w:color w:val="auto"/>
        </w:rPr>
        <w:t xml:space="preserve">Acquisition </w:t>
      </w:r>
      <w:r w:rsidR="009F5BDB" w:rsidRPr="00A43B7D">
        <w:rPr>
          <w:rFonts w:asciiTheme="minorHAnsi" w:hAnsiTheme="minorHAnsi" w:cstheme="minorHAnsi"/>
          <w:b/>
          <w:color w:val="auto"/>
        </w:rPr>
        <w:t>of avoidance</w:t>
      </w:r>
    </w:p>
    <w:p w14:paraId="03B3CF57" w14:textId="1F980139" w:rsidR="005226EF" w:rsidRPr="00A43B7D" w:rsidRDefault="00D8288D" w:rsidP="00426A10">
      <w:pPr>
        <w:pStyle w:val="CommentText"/>
        <w:rPr>
          <w:rFonts w:asciiTheme="minorHAnsi" w:hAnsiTheme="minorHAnsi" w:cstheme="minorHAnsi"/>
          <w:color w:val="auto"/>
        </w:rPr>
      </w:pPr>
      <w:r w:rsidRPr="00A43B7D">
        <w:rPr>
          <w:rFonts w:asciiTheme="minorHAnsi" w:hAnsiTheme="minorHAnsi" w:cstheme="minorHAnsi"/>
          <w:color w:val="auto"/>
        </w:rPr>
        <w:t xml:space="preserve">In the paradigm, </w:t>
      </w:r>
      <w:r w:rsidR="00A25611" w:rsidRPr="00A43B7D">
        <w:rPr>
          <w:rFonts w:asciiTheme="minorHAnsi" w:hAnsiTheme="minorHAnsi" w:cstheme="minorHAnsi"/>
          <w:color w:val="auto"/>
        </w:rPr>
        <w:t xml:space="preserve">participants </w:t>
      </w:r>
      <w:r w:rsidR="008F2612" w:rsidRPr="00A43B7D">
        <w:rPr>
          <w:rFonts w:asciiTheme="minorHAnsi" w:hAnsiTheme="minorHAnsi" w:cstheme="minorHAnsi"/>
          <w:color w:val="auto"/>
        </w:rPr>
        <w:t>use</w:t>
      </w:r>
      <w:r w:rsidR="00043531" w:rsidRPr="00A43B7D">
        <w:rPr>
          <w:rFonts w:asciiTheme="minorHAnsi" w:hAnsiTheme="minorHAnsi" w:cstheme="minorHAnsi"/>
          <w:color w:val="auto"/>
        </w:rPr>
        <w:t xml:space="preserve"> </w:t>
      </w:r>
      <w:r w:rsidR="00E03693" w:rsidRPr="00A43B7D">
        <w:rPr>
          <w:rFonts w:asciiTheme="minorHAnsi" w:hAnsiTheme="minorHAnsi" w:cstheme="minorHAnsi"/>
          <w:color w:val="auto"/>
        </w:rPr>
        <w:t>a robot</w:t>
      </w:r>
      <w:r w:rsidR="004B1232" w:rsidRPr="00A43B7D">
        <w:rPr>
          <w:rFonts w:asciiTheme="minorHAnsi" w:hAnsiTheme="minorHAnsi" w:cstheme="minorHAnsi"/>
          <w:color w:val="auto"/>
        </w:rPr>
        <w:t>ic arm</w:t>
      </w:r>
      <w:r w:rsidR="009244F3" w:rsidRPr="00A43B7D">
        <w:rPr>
          <w:rFonts w:asciiTheme="minorHAnsi" w:hAnsiTheme="minorHAnsi" w:cstheme="minorHAnsi"/>
          <w:color w:val="auto"/>
        </w:rPr>
        <w:t xml:space="preserve"> to perform arm</w:t>
      </w:r>
      <w:r w:rsidR="004C4930" w:rsidRPr="00A43B7D">
        <w:rPr>
          <w:rFonts w:asciiTheme="minorHAnsi" w:hAnsiTheme="minorHAnsi" w:cstheme="minorHAnsi"/>
          <w:color w:val="auto"/>
        </w:rPr>
        <w:t>-reaching</w:t>
      </w:r>
      <w:r w:rsidR="009244F3" w:rsidRPr="00A43B7D">
        <w:rPr>
          <w:rFonts w:asciiTheme="minorHAnsi" w:hAnsiTheme="minorHAnsi" w:cstheme="minorHAnsi"/>
          <w:color w:val="auto"/>
        </w:rPr>
        <w:t xml:space="preserve"> movements </w:t>
      </w:r>
      <w:r w:rsidR="00043531" w:rsidRPr="00A43B7D">
        <w:rPr>
          <w:rFonts w:asciiTheme="minorHAnsi" w:hAnsiTheme="minorHAnsi" w:cstheme="minorHAnsi"/>
          <w:color w:val="auto"/>
        </w:rPr>
        <w:t>from</w:t>
      </w:r>
      <w:r w:rsidR="00A25611" w:rsidRPr="00A43B7D">
        <w:rPr>
          <w:rFonts w:asciiTheme="minorHAnsi" w:hAnsiTheme="minorHAnsi" w:cstheme="minorHAnsi"/>
          <w:color w:val="auto"/>
        </w:rPr>
        <w:t xml:space="preserve"> a starting </w:t>
      </w:r>
      <w:r w:rsidR="008F2612" w:rsidRPr="00A43B7D">
        <w:rPr>
          <w:rFonts w:asciiTheme="minorHAnsi" w:hAnsiTheme="minorHAnsi" w:cstheme="minorHAnsi"/>
          <w:color w:val="auto"/>
        </w:rPr>
        <w:t xml:space="preserve">point </w:t>
      </w:r>
      <w:r w:rsidR="00043531" w:rsidRPr="00A43B7D">
        <w:rPr>
          <w:rFonts w:asciiTheme="minorHAnsi" w:hAnsiTheme="minorHAnsi" w:cstheme="minorHAnsi"/>
          <w:color w:val="auto"/>
        </w:rPr>
        <w:t>to</w:t>
      </w:r>
      <w:r w:rsidR="00A25611" w:rsidRPr="00A43B7D">
        <w:rPr>
          <w:rFonts w:asciiTheme="minorHAnsi" w:hAnsiTheme="minorHAnsi" w:cstheme="minorHAnsi"/>
          <w:color w:val="auto"/>
        </w:rPr>
        <w:t xml:space="preserve"> a target. </w:t>
      </w:r>
      <w:r w:rsidR="00106678" w:rsidRPr="00A43B7D">
        <w:rPr>
          <w:rFonts w:asciiTheme="minorHAnsi" w:hAnsiTheme="minorHAnsi" w:cstheme="minorHAnsi"/>
          <w:color w:val="auto"/>
        </w:rPr>
        <w:t>Movements are employed</w:t>
      </w:r>
      <w:r w:rsidR="007F147E" w:rsidRPr="00A43B7D">
        <w:rPr>
          <w:rFonts w:asciiTheme="minorHAnsi" w:hAnsiTheme="minorHAnsi" w:cstheme="minorHAnsi"/>
          <w:color w:val="auto"/>
        </w:rPr>
        <w:t xml:space="preserve"> as the instrumental response</w:t>
      </w:r>
      <w:r w:rsidR="006A0DBF" w:rsidRPr="00A43B7D">
        <w:rPr>
          <w:rFonts w:asciiTheme="minorHAnsi" w:hAnsiTheme="minorHAnsi" w:cstheme="minorHAnsi"/>
          <w:color w:val="auto"/>
        </w:rPr>
        <w:t xml:space="preserve"> </w:t>
      </w:r>
      <w:r w:rsidR="007F147E" w:rsidRPr="00A43B7D">
        <w:rPr>
          <w:rFonts w:asciiTheme="minorHAnsi" w:hAnsiTheme="minorHAnsi" w:cstheme="minorHAnsi"/>
          <w:color w:val="auto"/>
        </w:rPr>
        <w:t xml:space="preserve">because they </w:t>
      </w:r>
      <w:r w:rsidR="00106678" w:rsidRPr="00A43B7D">
        <w:rPr>
          <w:rFonts w:asciiTheme="minorHAnsi" w:hAnsiTheme="minorHAnsi" w:cstheme="minorHAnsi"/>
          <w:color w:val="auto"/>
        </w:rPr>
        <w:t>closely resemble pain-specific</w:t>
      </w:r>
      <w:r w:rsidR="00FF0DD8">
        <w:rPr>
          <w:rFonts w:asciiTheme="minorHAnsi" w:hAnsiTheme="minorHAnsi" w:cstheme="minorHAnsi"/>
          <w:color w:val="auto"/>
        </w:rPr>
        <w:t>,</w:t>
      </w:r>
      <w:r w:rsidR="00106678" w:rsidRPr="00A43B7D">
        <w:rPr>
          <w:rFonts w:asciiTheme="minorHAnsi" w:hAnsiTheme="minorHAnsi" w:cstheme="minorHAnsi"/>
          <w:color w:val="auto"/>
        </w:rPr>
        <w:t xml:space="preserve"> </w:t>
      </w:r>
      <w:r w:rsidR="009F73C6" w:rsidRPr="00A43B7D">
        <w:rPr>
          <w:rFonts w:asciiTheme="minorHAnsi" w:hAnsiTheme="minorHAnsi" w:cstheme="minorHAnsi"/>
          <w:color w:val="auto"/>
        </w:rPr>
        <w:t xml:space="preserve">fear-evoking </w:t>
      </w:r>
      <w:r w:rsidR="00106678" w:rsidRPr="00A43B7D">
        <w:rPr>
          <w:rFonts w:asciiTheme="minorHAnsi" w:hAnsiTheme="minorHAnsi" w:cstheme="minorHAnsi"/>
          <w:color w:val="auto"/>
        </w:rPr>
        <w:t>stimuli</w:t>
      </w:r>
      <w:r w:rsidR="007F147E" w:rsidRPr="00A43B7D">
        <w:rPr>
          <w:rFonts w:asciiTheme="minorHAnsi" w:hAnsiTheme="minorHAnsi" w:cstheme="minorHAnsi"/>
          <w:color w:val="auto"/>
        </w:rPr>
        <w:t xml:space="preserve">. </w:t>
      </w:r>
      <w:r w:rsidR="005B6ACA" w:rsidRPr="00A43B7D">
        <w:rPr>
          <w:rFonts w:asciiTheme="minorHAnsi" w:hAnsiTheme="minorHAnsi" w:cstheme="minorHAnsi"/>
          <w:color w:val="auto"/>
        </w:rPr>
        <w:t xml:space="preserve">A ball </w:t>
      </w:r>
      <w:r w:rsidR="004D1F73" w:rsidRPr="00A43B7D">
        <w:rPr>
          <w:rFonts w:asciiTheme="minorHAnsi" w:hAnsiTheme="minorHAnsi" w:cstheme="minorHAnsi"/>
          <w:color w:val="auto"/>
        </w:rPr>
        <w:t xml:space="preserve">virtually </w:t>
      </w:r>
      <w:r w:rsidR="005B6ACA" w:rsidRPr="00A43B7D">
        <w:rPr>
          <w:rFonts w:asciiTheme="minorHAnsi" w:hAnsiTheme="minorHAnsi" w:cstheme="minorHAnsi"/>
          <w:color w:val="auto"/>
        </w:rPr>
        <w:t>represents p</w:t>
      </w:r>
      <w:r w:rsidR="009244F3" w:rsidRPr="00A43B7D">
        <w:rPr>
          <w:rFonts w:asciiTheme="minorHAnsi" w:hAnsiTheme="minorHAnsi" w:cstheme="minorHAnsi"/>
          <w:color w:val="auto"/>
        </w:rPr>
        <w:t>articipants’ movements on-screen</w:t>
      </w:r>
      <w:r w:rsidR="00790665" w:rsidRPr="00A43B7D">
        <w:rPr>
          <w:rFonts w:asciiTheme="minorHAnsi" w:hAnsiTheme="minorHAnsi" w:cstheme="minorHAnsi"/>
          <w:color w:val="auto"/>
        </w:rPr>
        <w:t xml:space="preserve"> </w:t>
      </w:r>
      <w:r w:rsidR="00551393" w:rsidRPr="00A43B7D">
        <w:rPr>
          <w:rFonts w:asciiTheme="minorHAnsi" w:hAnsiTheme="minorHAnsi" w:cstheme="minorHAnsi"/>
          <w:color w:val="auto"/>
        </w:rPr>
        <w:t>(</w:t>
      </w:r>
      <w:r w:rsidR="006A0DBF" w:rsidRPr="00A43B7D">
        <w:rPr>
          <w:rFonts w:asciiTheme="minorHAnsi" w:hAnsiTheme="minorHAnsi" w:cstheme="minorHAnsi"/>
          <w:b/>
          <w:bCs/>
          <w:color w:val="auto"/>
        </w:rPr>
        <w:t>F</w:t>
      </w:r>
      <w:r w:rsidR="00551393" w:rsidRPr="00A43B7D">
        <w:rPr>
          <w:rFonts w:asciiTheme="minorHAnsi" w:hAnsiTheme="minorHAnsi" w:cstheme="minorHAnsi"/>
          <w:b/>
          <w:bCs/>
          <w:color w:val="auto"/>
        </w:rPr>
        <w:t>ig</w:t>
      </w:r>
      <w:r w:rsidR="006A0DBF" w:rsidRPr="00A43B7D">
        <w:rPr>
          <w:rFonts w:asciiTheme="minorHAnsi" w:hAnsiTheme="minorHAnsi" w:cstheme="minorHAnsi"/>
          <w:b/>
          <w:bCs/>
          <w:color w:val="auto"/>
        </w:rPr>
        <w:t>ure</w:t>
      </w:r>
      <w:r w:rsidR="00551393" w:rsidRPr="00A43B7D">
        <w:rPr>
          <w:rFonts w:asciiTheme="minorHAnsi" w:hAnsiTheme="minorHAnsi" w:cstheme="minorHAnsi"/>
          <w:b/>
          <w:bCs/>
          <w:color w:val="auto"/>
        </w:rPr>
        <w:t xml:space="preserve"> 1</w:t>
      </w:r>
      <w:r w:rsidR="00551393" w:rsidRPr="00A43B7D">
        <w:rPr>
          <w:rFonts w:asciiTheme="minorHAnsi" w:hAnsiTheme="minorHAnsi" w:cstheme="minorHAnsi"/>
          <w:color w:val="auto"/>
        </w:rPr>
        <w:t>)</w:t>
      </w:r>
      <w:r w:rsidR="005B6ACA" w:rsidRPr="00A43B7D">
        <w:rPr>
          <w:rFonts w:asciiTheme="minorHAnsi" w:hAnsiTheme="minorHAnsi" w:cstheme="minorHAnsi"/>
          <w:color w:val="auto"/>
        </w:rPr>
        <w:t>, allowing</w:t>
      </w:r>
      <w:r w:rsidR="009244F3" w:rsidRPr="00A43B7D">
        <w:rPr>
          <w:rFonts w:asciiTheme="minorHAnsi" w:hAnsiTheme="minorHAnsi" w:cstheme="minorHAnsi"/>
          <w:color w:val="auto"/>
        </w:rPr>
        <w:t xml:space="preserve"> participants </w:t>
      </w:r>
      <w:r w:rsidR="005B6ACA" w:rsidRPr="00A43B7D">
        <w:rPr>
          <w:rFonts w:asciiTheme="minorHAnsi" w:hAnsiTheme="minorHAnsi" w:cstheme="minorHAnsi"/>
          <w:color w:val="auto"/>
        </w:rPr>
        <w:t xml:space="preserve">to </w:t>
      </w:r>
      <w:r w:rsidR="009244F3" w:rsidRPr="00A43B7D">
        <w:rPr>
          <w:rFonts w:asciiTheme="minorHAnsi" w:hAnsiTheme="minorHAnsi" w:cstheme="minorHAnsi"/>
          <w:color w:val="auto"/>
        </w:rPr>
        <w:t xml:space="preserve">follow their </w:t>
      </w:r>
      <w:r w:rsidR="00AE5F51" w:rsidRPr="00A43B7D">
        <w:rPr>
          <w:rFonts w:asciiTheme="minorHAnsi" w:hAnsiTheme="minorHAnsi" w:cstheme="minorHAnsi"/>
          <w:color w:val="auto"/>
        </w:rPr>
        <w:t xml:space="preserve">own </w:t>
      </w:r>
      <w:r w:rsidR="009244F3" w:rsidRPr="00A43B7D">
        <w:rPr>
          <w:rFonts w:asciiTheme="minorHAnsi" w:hAnsiTheme="minorHAnsi" w:cstheme="minorHAnsi"/>
          <w:color w:val="auto"/>
        </w:rPr>
        <w:t xml:space="preserve">movements in real-time. </w:t>
      </w:r>
      <w:r w:rsidR="006A0DBF" w:rsidRPr="00A43B7D">
        <w:rPr>
          <w:rFonts w:asciiTheme="minorHAnsi" w:hAnsiTheme="minorHAnsi" w:cstheme="minorHAnsi"/>
          <w:color w:val="auto"/>
        </w:rPr>
        <w:t>During</w:t>
      </w:r>
      <w:r w:rsidR="00A25611" w:rsidRPr="00A43B7D">
        <w:rPr>
          <w:rFonts w:asciiTheme="minorHAnsi" w:hAnsiTheme="minorHAnsi" w:cstheme="minorHAnsi"/>
          <w:color w:val="auto"/>
        </w:rPr>
        <w:t xml:space="preserve"> each trial, p</w:t>
      </w:r>
      <w:r w:rsidRPr="00A43B7D">
        <w:rPr>
          <w:rFonts w:asciiTheme="minorHAnsi" w:hAnsiTheme="minorHAnsi" w:cstheme="minorHAnsi"/>
          <w:color w:val="auto"/>
        </w:rPr>
        <w:t xml:space="preserve">articipants </w:t>
      </w:r>
      <w:r w:rsidR="00A25611" w:rsidRPr="00A43B7D">
        <w:rPr>
          <w:rFonts w:asciiTheme="minorHAnsi" w:hAnsiTheme="minorHAnsi" w:cstheme="minorHAnsi"/>
          <w:color w:val="auto"/>
        </w:rPr>
        <w:t xml:space="preserve">freely </w:t>
      </w:r>
      <w:r w:rsidR="00243C74" w:rsidRPr="00A43B7D">
        <w:rPr>
          <w:rFonts w:asciiTheme="minorHAnsi" w:hAnsiTheme="minorHAnsi" w:cstheme="minorHAnsi"/>
          <w:color w:val="auto"/>
        </w:rPr>
        <w:t>choose between three movement trajectories</w:t>
      </w:r>
      <w:r w:rsidR="004E428F" w:rsidRPr="00A43B7D">
        <w:rPr>
          <w:rFonts w:asciiTheme="minorHAnsi" w:hAnsiTheme="minorHAnsi" w:cstheme="minorHAnsi"/>
          <w:color w:val="auto"/>
        </w:rPr>
        <w:t>,</w:t>
      </w:r>
      <w:r w:rsidR="00773556" w:rsidRPr="00A43B7D">
        <w:rPr>
          <w:rFonts w:asciiTheme="minorHAnsi" w:hAnsiTheme="minorHAnsi" w:cstheme="minorHAnsi"/>
          <w:color w:val="auto"/>
        </w:rPr>
        <w:t xml:space="preserve"> represented on-screen by three arches</w:t>
      </w:r>
      <w:r w:rsidR="00162235" w:rsidRPr="00A43B7D">
        <w:rPr>
          <w:rFonts w:asciiTheme="minorHAnsi" w:hAnsiTheme="minorHAnsi" w:cstheme="minorHAnsi"/>
          <w:color w:val="auto"/>
        </w:rPr>
        <w:t xml:space="preserve"> (T1</w:t>
      </w:r>
      <w:r w:rsidR="00FF0DD8">
        <w:rPr>
          <w:rFonts w:asciiTheme="minorHAnsi" w:hAnsiTheme="minorHAnsi" w:cstheme="minorHAnsi"/>
          <w:color w:val="auto"/>
        </w:rPr>
        <w:t>–</w:t>
      </w:r>
      <w:r w:rsidR="006A0DBF" w:rsidRPr="00A43B7D">
        <w:rPr>
          <w:rFonts w:asciiTheme="minorHAnsi" w:hAnsiTheme="minorHAnsi" w:cstheme="minorHAnsi"/>
          <w:color w:val="auto"/>
        </w:rPr>
        <w:t>T</w:t>
      </w:r>
      <w:r w:rsidR="00162235" w:rsidRPr="00A43B7D">
        <w:rPr>
          <w:rFonts w:asciiTheme="minorHAnsi" w:hAnsiTheme="minorHAnsi" w:cstheme="minorHAnsi"/>
          <w:color w:val="auto"/>
        </w:rPr>
        <w:t>3)</w:t>
      </w:r>
      <w:r w:rsidR="00773556" w:rsidRPr="00A43B7D">
        <w:rPr>
          <w:rFonts w:asciiTheme="minorHAnsi" w:hAnsiTheme="minorHAnsi" w:cstheme="minorHAnsi"/>
          <w:color w:val="auto"/>
        </w:rPr>
        <w:t>,</w:t>
      </w:r>
      <w:r w:rsidR="004E428F" w:rsidRPr="00A43B7D">
        <w:rPr>
          <w:rFonts w:asciiTheme="minorHAnsi" w:hAnsiTheme="minorHAnsi" w:cstheme="minorHAnsi"/>
          <w:color w:val="auto"/>
        </w:rPr>
        <w:t xml:space="preserve"> differing </w:t>
      </w:r>
      <w:r w:rsidR="000B2940" w:rsidRPr="00A43B7D">
        <w:rPr>
          <w:rFonts w:asciiTheme="minorHAnsi" w:hAnsiTheme="minorHAnsi" w:cstheme="minorHAnsi"/>
          <w:color w:val="auto"/>
        </w:rPr>
        <w:t xml:space="preserve">from each other </w:t>
      </w:r>
      <w:r w:rsidR="00395075" w:rsidRPr="00A43B7D">
        <w:rPr>
          <w:rFonts w:asciiTheme="minorHAnsi" w:hAnsiTheme="minorHAnsi" w:cstheme="minorHAnsi"/>
          <w:color w:val="auto"/>
        </w:rPr>
        <w:t>in</w:t>
      </w:r>
      <w:r w:rsidR="000B2940" w:rsidRPr="00A43B7D">
        <w:rPr>
          <w:rFonts w:asciiTheme="minorHAnsi" w:hAnsiTheme="minorHAnsi" w:cstheme="minorHAnsi"/>
          <w:color w:val="auto"/>
        </w:rPr>
        <w:t xml:space="preserve"> </w:t>
      </w:r>
      <w:r w:rsidR="003E6809" w:rsidRPr="00A43B7D">
        <w:rPr>
          <w:rFonts w:asciiTheme="minorHAnsi" w:hAnsiTheme="minorHAnsi" w:cstheme="minorHAnsi"/>
          <w:color w:val="auto"/>
        </w:rPr>
        <w:t xml:space="preserve">terms of </w:t>
      </w:r>
      <w:r w:rsidR="000B2940" w:rsidRPr="00A43B7D">
        <w:rPr>
          <w:rFonts w:asciiTheme="minorHAnsi" w:hAnsiTheme="minorHAnsi" w:cstheme="minorHAnsi"/>
          <w:color w:val="auto"/>
        </w:rPr>
        <w:t>how</w:t>
      </w:r>
      <w:r w:rsidR="00395075" w:rsidRPr="00A43B7D">
        <w:rPr>
          <w:rFonts w:asciiTheme="minorHAnsi" w:hAnsiTheme="minorHAnsi" w:cstheme="minorHAnsi"/>
          <w:color w:val="auto"/>
        </w:rPr>
        <w:t xml:space="preserve"> </w:t>
      </w:r>
      <w:r w:rsidR="00A25611" w:rsidRPr="00A43B7D">
        <w:rPr>
          <w:rFonts w:asciiTheme="minorHAnsi" w:hAnsiTheme="minorHAnsi" w:cstheme="minorHAnsi"/>
          <w:color w:val="auto"/>
        </w:rPr>
        <w:t>effor</w:t>
      </w:r>
      <w:r w:rsidR="008A5B32" w:rsidRPr="00A43B7D">
        <w:rPr>
          <w:rFonts w:asciiTheme="minorHAnsi" w:hAnsiTheme="minorHAnsi" w:cstheme="minorHAnsi"/>
          <w:color w:val="auto"/>
        </w:rPr>
        <w:t>t</w:t>
      </w:r>
      <w:r w:rsidR="000B2940" w:rsidRPr="00A43B7D">
        <w:rPr>
          <w:rFonts w:asciiTheme="minorHAnsi" w:hAnsiTheme="minorHAnsi" w:cstheme="minorHAnsi"/>
          <w:color w:val="auto"/>
        </w:rPr>
        <w:t>ful they are</w:t>
      </w:r>
      <w:r w:rsidR="00DF2119" w:rsidRPr="00A43B7D">
        <w:rPr>
          <w:rFonts w:asciiTheme="minorHAnsi" w:hAnsiTheme="minorHAnsi" w:cstheme="minorHAnsi"/>
          <w:color w:val="auto"/>
        </w:rPr>
        <w:t>,</w:t>
      </w:r>
      <w:r w:rsidR="00395075" w:rsidRPr="00A43B7D">
        <w:rPr>
          <w:rFonts w:asciiTheme="minorHAnsi" w:hAnsiTheme="minorHAnsi" w:cstheme="minorHAnsi"/>
          <w:color w:val="auto"/>
        </w:rPr>
        <w:t xml:space="preserve"> </w:t>
      </w:r>
      <w:r w:rsidR="00EF09ED" w:rsidRPr="00A43B7D">
        <w:rPr>
          <w:rFonts w:asciiTheme="minorHAnsi" w:hAnsiTheme="minorHAnsi" w:cstheme="minorHAnsi"/>
          <w:color w:val="auto"/>
        </w:rPr>
        <w:t>and</w:t>
      </w:r>
      <w:r w:rsidR="00395075" w:rsidRPr="00A43B7D">
        <w:rPr>
          <w:rFonts w:asciiTheme="minorHAnsi" w:hAnsiTheme="minorHAnsi" w:cstheme="minorHAnsi"/>
          <w:color w:val="auto"/>
        </w:rPr>
        <w:t xml:space="preserve"> in th</w:t>
      </w:r>
      <w:r w:rsidR="00050358" w:rsidRPr="00A43B7D">
        <w:rPr>
          <w:rFonts w:asciiTheme="minorHAnsi" w:hAnsiTheme="minorHAnsi" w:cstheme="minorHAnsi"/>
          <w:color w:val="auto"/>
        </w:rPr>
        <w:t>e</w:t>
      </w:r>
      <w:r w:rsidR="00243C74" w:rsidRPr="00A43B7D">
        <w:rPr>
          <w:rFonts w:asciiTheme="minorHAnsi" w:hAnsiTheme="minorHAnsi" w:cstheme="minorHAnsi"/>
          <w:color w:val="auto"/>
        </w:rPr>
        <w:t xml:space="preserve"> likelihood </w:t>
      </w:r>
      <w:r w:rsidR="007104FF">
        <w:rPr>
          <w:rFonts w:asciiTheme="minorHAnsi" w:hAnsiTheme="minorHAnsi" w:cstheme="minorHAnsi"/>
          <w:color w:val="auto"/>
        </w:rPr>
        <w:t>that</w:t>
      </w:r>
      <w:r w:rsidR="00243C74" w:rsidRPr="00A43B7D">
        <w:rPr>
          <w:rFonts w:asciiTheme="minorHAnsi" w:hAnsiTheme="minorHAnsi" w:cstheme="minorHAnsi"/>
          <w:color w:val="auto"/>
        </w:rPr>
        <w:t xml:space="preserve"> they are paired </w:t>
      </w:r>
      <w:r w:rsidR="00395075" w:rsidRPr="00A43B7D">
        <w:rPr>
          <w:rFonts w:asciiTheme="minorHAnsi" w:hAnsiTheme="minorHAnsi" w:cstheme="minorHAnsi"/>
          <w:color w:val="auto"/>
        </w:rPr>
        <w:t xml:space="preserve">with a painful </w:t>
      </w:r>
      <w:proofErr w:type="spellStart"/>
      <w:r w:rsidR="00395075" w:rsidRPr="00A43B7D">
        <w:rPr>
          <w:rFonts w:asciiTheme="minorHAnsi" w:hAnsiTheme="minorHAnsi" w:cstheme="minorHAnsi"/>
          <w:color w:val="auto"/>
        </w:rPr>
        <w:t>electrocutaneous</w:t>
      </w:r>
      <w:proofErr w:type="spellEnd"/>
      <w:r w:rsidR="00395075" w:rsidRPr="00A43B7D">
        <w:rPr>
          <w:rFonts w:asciiTheme="minorHAnsi" w:hAnsiTheme="minorHAnsi" w:cstheme="minorHAnsi"/>
          <w:color w:val="auto"/>
        </w:rPr>
        <w:t xml:space="preserve"> stimulus</w:t>
      </w:r>
      <w:r w:rsidR="00C11E6C" w:rsidRPr="00A43B7D">
        <w:rPr>
          <w:rFonts w:asciiTheme="minorHAnsi" w:hAnsiTheme="minorHAnsi" w:cstheme="minorHAnsi"/>
          <w:color w:val="auto"/>
        </w:rPr>
        <w:t xml:space="preserve"> (</w:t>
      </w:r>
      <w:r w:rsidR="00295861" w:rsidRPr="00A43B7D">
        <w:rPr>
          <w:rFonts w:asciiTheme="minorHAnsi" w:hAnsiTheme="minorHAnsi" w:cstheme="minorHAnsi"/>
          <w:color w:val="auto"/>
        </w:rPr>
        <w:t>i.e.</w:t>
      </w:r>
      <w:r w:rsidR="006A0DBF" w:rsidRPr="00A43B7D">
        <w:rPr>
          <w:rFonts w:asciiTheme="minorHAnsi" w:hAnsiTheme="minorHAnsi" w:cstheme="minorHAnsi"/>
          <w:color w:val="auto"/>
        </w:rPr>
        <w:t>,</w:t>
      </w:r>
      <w:r w:rsidR="00295861" w:rsidRPr="00A43B7D">
        <w:rPr>
          <w:rFonts w:asciiTheme="minorHAnsi" w:hAnsiTheme="minorHAnsi" w:cstheme="minorHAnsi"/>
          <w:color w:val="auto"/>
        </w:rPr>
        <w:t xml:space="preserve"> </w:t>
      </w:r>
      <w:r w:rsidR="00C11E6C" w:rsidRPr="00A43B7D">
        <w:rPr>
          <w:rFonts w:asciiTheme="minorHAnsi" w:hAnsiTheme="minorHAnsi" w:cstheme="minorHAnsi"/>
          <w:color w:val="auto"/>
        </w:rPr>
        <w:t>pain</w:t>
      </w:r>
      <w:r w:rsidR="004E4453" w:rsidRPr="00A43B7D">
        <w:rPr>
          <w:rFonts w:asciiTheme="minorHAnsi" w:hAnsiTheme="minorHAnsi" w:cstheme="minorHAnsi"/>
          <w:color w:val="auto"/>
        </w:rPr>
        <w:t xml:space="preserve"> stimulus</w:t>
      </w:r>
      <w:r w:rsidR="00C11E6C" w:rsidRPr="00A43B7D">
        <w:rPr>
          <w:rFonts w:asciiTheme="minorHAnsi" w:hAnsiTheme="minorHAnsi" w:cstheme="minorHAnsi"/>
          <w:color w:val="auto"/>
        </w:rPr>
        <w:t>)</w:t>
      </w:r>
      <w:r w:rsidR="00395075" w:rsidRPr="00A43B7D">
        <w:rPr>
          <w:rFonts w:asciiTheme="minorHAnsi" w:hAnsiTheme="minorHAnsi" w:cstheme="minorHAnsi"/>
          <w:color w:val="auto"/>
        </w:rPr>
        <w:t xml:space="preserve">. </w:t>
      </w:r>
      <w:r w:rsidR="000B2940" w:rsidRPr="00A43B7D">
        <w:rPr>
          <w:rFonts w:asciiTheme="minorHAnsi" w:hAnsiTheme="minorHAnsi" w:cstheme="minorHAnsi"/>
          <w:color w:val="auto"/>
        </w:rPr>
        <w:t xml:space="preserve">Effort </w:t>
      </w:r>
      <w:r w:rsidR="00DF2119" w:rsidRPr="00A43B7D">
        <w:rPr>
          <w:rFonts w:asciiTheme="minorHAnsi" w:hAnsiTheme="minorHAnsi" w:cstheme="minorHAnsi"/>
          <w:color w:val="auto"/>
        </w:rPr>
        <w:t>is</w:t>
      </w:r>
      <w:r w:rsidR="000B2940" w:rsidRPr="00A43B7D">
        <w:rPr>
          <w:rFonts w:asciiTheme="minorHAnsi" w:hAnsiTheme="minorHAnsi" w:cstheme="minorHAnsi"/>
          <w:color w:val="auto"/>
        </w:rPr>
        <w:t xml:space="preserve"> manipulated </w:t>
      </w:r>
      <w:r w:rsidR="007B1592" w:rsidRPr="00A43B7D">
        <w:rPr>
          <w:rFonts w:asciiTheme="minorHAnsi" w:hAnsiTheme="minorHAnsi" w:cstheme="minorHAnsi"/>
          <w:color w:val="auto"/>
        </w:rPr>
        <w:t>as</w:t>
      </w:r>
      <w:r w:rsidR="000B2940" w:rsidRPr="00A43B7D">
        <w:rPr>
          <w:rFonts w:asciiTheme="minorHAnsi" w:hAnsiTheme="minorHAnsi" w:cstheme="minorHAnsi"/>
          <w:color w:val="auto"/>
        </w:rPr>
        <w:t xml:space="preserve"> </w:t>
      </w:r>
      <w:r w:rsidR="00DF2119" w:rsidRPr="00A43B7D">
        <w:rPr>
          <w:rFonts w:asciiTheme="minorHAnsi" w:hAnsiTheme="minorHAnsi" w:cstheme="minorHAnsi"/>
          <w:color w:val="auto"/>
        </w:rPr>
        <w:t xml:space="preserve">deviation </w:t>
      </w:r>
      <w:r w:rsidR="00CF041C" w:rsidRPr="00A43B7D">
        <w:rPr>
          <w:rFonts w:asciiTheme="minorHAnsi" w:hAnsiTheme="minorHAnsi" w:cstheme="minorHAnsi"/>
          <w:color w:val="auto"/>
        </w:rPr>
        <w:t xml:space="preserve">from </w:t>
      </w:r>
      <w:r w:rsidR="00B561CF" w:rsidRPr="00A43B7D">
        <w:rPr>
          <w:rFonts w:asciiTheme="minorHAnsi" w:hAnsiTheme="minorHAnsi" w:cstheme="minorHAnsi"/>
        </w:rPr>
        <w:t>the shortest possible trajectory</w:t>
      </w:r>
      <w:r w:rsidR="00CF041C" w:rsidRPr="00A43B7D">
        <w:rPr>
          <w:rFonts w:asciiTheme="minorHAnsi" w:hAnsiTheme="minorHAnsi" w:cstheme="minorHAnsi"/>
          <w:color w:val="auto"/>
        </w:rPr>
        <w:t xml:space="preserve"> </w:t>
      </w:r>
      <w:r w:rsidR="00DF2119" w:rsidRPr="00A43B7D">
        <w:rPr>
          <w:rFonts w:asciiTheme="minorHAnsi" w:hAnsiTheme="minorHAnsi" w:cstheme="minorHAnsi"/>
          <w:color w:val="auto"/>
        </w:rPr>
        <w:t xml:space="preserve">and </w:t>
      </w:r>
      <w:r w:rsidR="00295861" w:rsidRPr="00A43B7D">
        <w:rPr>
          <w:rFonts w:asciiTheme="minorHAnsi" w:hAnsiTheme="minorHAnsi" w:cstheme="minorHAnsi"/>
          <w:color w:val="auto"/>
        </w:rPr>
        <w:t xml:space="preserve">increased </w:t>
      </w:r>
      <w:r w:rsidR="001B6FE6" w:rsidRPr="00A43B7D">
        <w:rPr>
          <w:rFonts w:asciiTheme="minorHAnsi" w:hAnsiTheme="minorHAnsi" w:cstheme="minorHAnsi"/>
          <w:color w:val="auto"/>
        </w:rPr>
        <w:t>resistance</w:t>
      </w:r>
      <w:r w:rsidR="00C26B5E" w:rsidRPr="00A43B7D">
        <w:rPr>
          <w:rFonts w:asciiTheme="minorHAnsi" w:hAnsiTheme="minorHAnsi" w:cstheme="minorHAnsi"/>
          <w:color w:val="auto"/>
        </w:rPr>
        <w:t xml:space="preserve"> from the robotic arm</w:t>
      </w:r>
      <w:r w:rsidR="00DF2119" w:rsidRPr="00A43B7D">
        <w:rPr>
          <w:rFonts w:asciiTheme="minorHAnsi" w:hAnsiTheme="minorHAnsi" w:cstheme="minorHAnsi"/>
          <w:color w:val="auto"/>
        </w:rPr>
        <w:t xml:space="preserve">. </w:t>
      </w:r>
      <w:r w:rsidR="004E428F" w:rsidRPr="00A43B7D">
        <w:rPr>
          <w:rFonts w:asciiTheme="minorHAnsi" w:hAnsiTheme="minorHAnsi" w:cstheme="minorHAnsi"/>
          <w:color w:val="auto"/>
        </w:rPr>
        <w:t>Specifically, t</w:t>
      </w:r>
      <w:r w:rsidR="00DF2119" w:rsidRPr="00A43B7D">
        <w:rPr>
          <w:rFonts w:asciiTheme="minorHAnsi" w:hAnsiTheme="minorHAnsi" w:cstheme="minorHAnsi"/>
          <w:color w:val="auto"/>
        </w:rPr>
        <w:t>he robot</w:t>
      </w:r>
      <w:r w:rsidR="00E86E17" w:rsidRPr="00A43B7D">
        <w:rPr>
          <w:rFonts w:asciiTheme="minorHAnsi" w:hAnsiTheme="minorHAnsi" w:cstheme="minorHAnsi"/>
          <w:color w:val="auto"/>
        </w:rPr>
        <w:t xml:space="preserve"> </w:t>
      </w:r>
      <w:r w:rsidR="00DF2119" w:rsidRPr="00A43B7D">
        <w:rPr>
          <w:rFonts w:asciiTheme="minorHAnsi" w:hAnsiTheme="minorHAnsi" w:cstheme="minorHAnsi"/>
          <w:color w:val="auto"/>
        </w:rPr>
        <w:t>is</w:t>
      </w:r>
      <w:r w:rsidR="00DF2119" w:rsidRPr="00A43B7D">
        <w:rPr>
          <w:rFonts w:asciiTheme="minorHAnsi" w:hAnsiTheme="minorHAnsi" w:cstheme="minorHAnsi"/>
        </w:rPr>
        <w:t xml:space="preserve"> programmed </w:t>
      </w:r>
      <w:r w:rsidR="008223C0" w:rsidRPr="00A43B7D">
        <w:rPr>
          <w:rFonts w:asciiTheme="minorHAnsi" w:hAnsiTheme="minorHAnsi" w:cstheme="minorHAnsi"/>
        </w:rPr>
        <w:t xml:space="preserve">such that </w:t>
      </w:r>
      <w:r w:rsidR="001B6FE6" w:rsidRPr="00A43B7D">
        <w:rPr>
          <w:rFonts w:asciiTheme="minorHAnsi" w:hAnsiTheme="minorHAnsi" w:cstheme="minorHAnsi"/>
        </w:rPr>
        <w:t>resistance</w:t>
      </w:r>
      <w:r w:rsidR="008223C0" w:rsidRPr="00A43B7D">
        <w:rPr>
          <w:rFonts w:asciiTheme="minorHAnsi" w:hAnsiTheme="minorHAnsi" w:cstheme="minorHAnsi"/>
        </w:rPr>
        <w:t xml:space="preserve"> increases </w:t>
      </w:r>
      <w:r w:rsidR="00DF2119" w:rsidRPr="00A43B7D">
        <w:rPr>
          <w:rFonts w:asciiTheme="minorHAnsi" w:hAnsiTheme="minorHAnsi" w:cstheme="minorHAnsi"/>
        </w:rPr>
        <w:t xml:space="preserve">linearly with </w:t>
      </w:r>
      <w:r w:rsidR="008223C0" w:rsidRPr="00A43B7D">
        <w:rPr>
          <w:rFonts w:asciiTheme="minorHAnsi" w:hAnsiTheme="minorHAnsi" w:cstheme="minorHAnsi"/>
        </w:rPr>
        <w:t>deviation</w:t>
      </w:r>
      <w:r w:rsidR="004E4453" w:rsidRPr="00A43B7D">
        <w:rPr>
          <w:rFonts w:asciiTheme="minorHAnsi" w:hAnsiTheme="minorHAnsi" w:cstheme="minorHAnsi"/>
        </w:rPr>
        <w:t xml:space="preserve">, meaning that </w:t>
      </w:r>
      <w:r w:rsidR="008D3DA8" w:rsidRPr="00A43B7D">
        <w:rPr>
          <w:rFonts w:asciiTheme="minorHAnsi" w:hAnsiTheme="minorHAnsi" w:cstheme="minorHAnsi"/>
        </w:rPr>
        <w:t xml:space="preserve">the more </w:t>
      </w:r>
      <w:r w:rsidR="004E4453" w:rsidRPr="00A43B7D">
        <w:rPr>
          <w:rFonts w:asciiTheme="minorHAnsi" w:hAnsiTheme="minorHAnsi" w:cstheme="minorHAnsi"/>
        </w:rPr>
        <w:t xml:space="preserve">participants </w:t>
      </w:r>
      <w:r w:rsidR="008D3DA8" w:rsidRPr="00A43B7D">
        <w:rPr>
          <w:rFonts w:asciiTheme="minorHAnsi" w:hAnsiTheme="minorHAnsi" w:cstheme="minorHAnsi"/>
        </w:rPr>
        <w:t xml:space="preserve">deviate, the more force they </w:t>
      </w:r>
      <w:r w:rsidR="004E4453" w:rsidRPr="00A43B7D">
        <w:rPr>
          <w:rFonts w:asciiTheme="minorHAnsi" w:hAnsiTheme="minorHAnsi" w:cstheme="minorHAnsi"/>
        </w:rPr>
        <w:t xml:space="preserve">need to </w:t>
      </w:r>
      <w:r w:rsidR="00013B0E" w:rsidRPr="00A43B7D">
        <w:rPr>
          <w:rFonts w:asciiTheme="minorHAnsi" w:hAnsiTheme="minorHAnsi" w:cstheme="minorHAnsi"/>
        </w:rPr>
        <w:t>exert</w:t>
      </w:r>
      <w:r w:rsidR="00324AE3" w:rsidRPr="00A43B7D">
        <w:rPr>
          <w:rFonts w:asciiTheme="minorHAnsi" w:hAnsiTheme="minorHAnsi" w:cstheme="minorHAnsi"/>
        </w:rPr>
        <w:t xml:space="preserve"> on the robot</w:t>
      </w:r>
      <w:r w:rsidR="00DF2119" w:rsidRPr="00A43B7D">
        <w:rPr>
          <w:rFonts w:asciiTheme="minorHAnsi" w:hAnsiTheme="minorHAnsi" w:cstheme="minorHAnsi"/>
        </w:rPr>
        <w:t xml:space="preserve">. </w:t>
      </w:r>
      <w:r w:rsidR="00C11E6C" w:rsidRPr="00A43B7D">
        <w:rPr>
          <w:rFonts w:asciiTheme="minorHAnsi" w:hAnsiTheme="minorHAnsi" w:cstheme="minorHAnsi"/>
        </w:rPr>
        <w:t>Furthermore, pain</w:t>
      </w:r>
      <w:r w:rsidR="00DC7697" w:rsidRPr="00A43B7D">
        <w:rPr>
          <w:rFonts w:asciiTheme="minorHAnsi" w:hAnsiTheme="minorHAnsi" w:cstheme="minorHAnsi"/>
        </w:rPr>
        <w:t xml:space="preserve"> administration</w:t>
      </w:r>
      <w:r w:rsidR="00C11E6C" w:rsidRPr="00A43B7D">
        <w:rPr>
          <w:rFonts w:asciiTheme="minorHAnsi" w:hAnsiTheme="minorHAnsi" w:cstheme="minorHAnsi"/>
        </w:rPr>
        <w:t xml:space="preserve"> is programmed such that</w:t>
      </w:r>
      <w:r w:rsidR="003542A5" w:rsidRPr="00A43B7D">
        <w:rPr>
          <w:rFonts w:asciiTheme="minorHAnsi" w:hAnsiTheme="minorHAnsi" w:cstheme="minorHAnsi"/>
          <w:color w:val="auto"/>
        </w:rPr>
        <w:t xml:space="preserve"> </w:t>
      </w:r>
      <w:r w:rsidR="00A25611" w:rsidRPr="00A43B7D">
        <w:rPr>
          <w:rFonts w:asciiTheme="minorHAnsi" w:hAnsiTheme="minorHAnsi" w:cstheme="minorHAnsi"/>
          <w:color w:val="auto"/>
        </w:rPr>
        <w:t>the shortest, easiest trajectory</w:t>
      </w:r>
      <w:r w:rsidR="00012A6D" w:rsidRPr="00A43B7D">
        <w:rPr>
          <w:rFonts w:asciiTheme="minorHAnsi" w:hAnsiTheme="minorHAnsi" w:cstheme="minorHAnsi"/>
          <w:color w:val="auto"/>
        </w:rPr>
        <w:t xml:space="preserve"> (T1) </w:t>
      </w:r>
      <w:r w:rsidR="00A25611" w:rsidRPr="00A43B7D">
        <w:rPr>
          <w:rFonts w:asciiTheme="minorHAnsi" w:hAnsiTheme="minorHAnsi" w:cstheme="minorHAnsi"/>
          <w:color w:val="auto"/>
        </w:rPr>
        <w:t xml:space="preserve">is always paired with </w:t>
      </w:r>
      <w:r w:rsidR="004E4453" w:rsidRPr="00A43B7D">
        <w:rPr>
          <w:rFonts w:asciiTheme="minorHAnsi" w:hAnsiTheme="minorHAnsi" w:cstheme="minorHAnsi"/>
          <w:color w:val="auto"/>
        </w:rPr>
        <w:t>the pain</w:t>
      </w:r>
      <w:r w:rsidR="00A25611" w:rsidRPr="00A43B7D">
        <w:rPr>
          <w:rFonts w:asciiTheme="minorHAnsi" w:hAnsiTheme="minorHAnsi" w:cstheme="minorHAnsi"/>
          <w:color w:val="auto"/>
        </w:rPr>
        <w:t xml:space="preserve"> stimulus (100% </w:t>
      </w:r>
      <w:r w:rsidR="00295861" w:rsidRPr="00A43B7D">
        <w:rPr>
          <w:rFonts w:asciiTheme="minorHAnsi" w:hAnsiTheme="minorHAnsi" w:cstheme="minorHAnsi"/>
          <w:color w:val="auto"/>
        </w:rPr>
        <w:t>pain</w:t>
      </w:r>
      <w:r w:rsidR="00A25611" w:rsidRPr="00A43B7D">
        <w:rPr>
          <w:rFonts w:asciiTheme="minorHAnsi" w:hAnsiTheme="minorHAnsi" w:cstheme="minorHAnsi"/>
          <w:color w:val="auto"/>
        </w:rPr>
        <w:t xml:space="preserve">/no </w:t>
      </w:r>
      <w:r w:rsidR="001F7F76" w:rsidRPr="00A43B7D">
        <w:rPr>
          <w:rFonts w:asciiTheme="minorHAnsi" w:hAnsiTheme="minorHAnsi" w:cstheme="minorHAnsi"/>
          <w:color w:val="auto"/>
        </w:rPr>
        <w:t xml:space="preserve">deviation </w:t>
      </w:r>
      <w:r w:rsidR="00A25611" w:rsidRPr="00A43B7D">
        <w:rPr>
          <w:rFonts w:asciiTheme="minorHAnsi" w:hAnsiTheme="minorHAnsi" w:cstheme="minorHAnsi"/>
          <w:color w:val="auto"/>
        </w:rPr>
        <w:t xml:space="preserve">or </w:t>
      </w:r>
      <w:r w:rsidR="001B6FE6" w:rsidRPr="00A43B7D">
        <w:rPr>
          <w:rFonts w:asciiTheme="minorHAnsi" w:hAnsiTheme="minorHAnsi" w:cstheme="minorHAnsi"/>
          <w:color w:val="auto"/>
        </w:rPr>
        <w:t>resistance</w:t>
      </w:r>
      <w:r w:rsidR="00A25611" w:rsidRPr="00A43B7D">
        <w:rPr>
          <w:rFonts w:asciiTheme="minorHAnsi" w:hAnsiTheme="minorHAnsi" w:cstheme="minorHAnsi"/>
          <w:color w:val="auto"/>
        </w:rPr>
        <w:t>)</w:t>
      </w:r>
      <w:r w:rsidR="00151F5C" w:rsidRPr="00A43B7D">
        <w:rPr>
          <w:rFonts w:asciiTheme="minorHAnsi" w:hAnsiTheme="minorHAnsi" w:cstheme="minorHAnsi"/>
          <w:color w:val="auto"/>
        </w:rPr>
        <w:t>.</w:t>
      </w:r>
      <w:r w:rsidR="00A25611" w:rsidRPr="00A43B7D">
        <w:rPr>
          <w:rFonts w:asciiTheme="minorHAnsi" w:hAnsiTheme="minorHAnsi" w:cstheme="minorHAnsi"/>
          <w:color w:val="auto"/>
        </w:rPr>
        <w:t xml:space="preserve"> </w:t>
      </w:r>
      <w:r w:rsidR="00C11E6C" w:rsidRPr="00A43B7D">
        <w:rPr>
          <w:rFonts w:asciiTheme="minorHAnsi" w:hAnsiTheme="minorHAnsi" w:cstheme="minorHAnsi"/>
          <w:color w:val="auto"/>
        </w:rPr>
        <w:t>A middle trajectory</w:t>
      </w:r>
      <w:r w:rsidR="00295861" w:rsidRPr="00A43B7D">
        <w:rPr>
          <w:rFonts w:asciiTheme="minorHAnsi" w:hAnsiTheme="minorHAnsi" w:cstheme="minorHAnsi"/>
          <w:color w:val="auto"/>
        </w:rPr>
        <w:t xml:space="preserve"> (T2)</w:t>
      </w:r>
      <w:r w:rsidR="00C11E6C" w:rsidRPr="00A43B7D">
        <w:rPr>
          <w:rFonts w:asciiTheme="minorHAnsi" w:hAnsiTheme="minorHAnsi" w:cstheme="minorHAnsi"/>
          <w:color w:val="auto"/>
        </w:rPr>
        <w:t xml:space="preserve"> is paired </w:t>
      </w:r>
      <w:r w:rsidR="001618C1" w:rsidRPr="00A43B7D">
        <w:rPr>
          <w:rFonts w:asciiTheme="minorHAnsi" w:hAnsiTheme="minorHAnsi" w:cstheme="minorHAnsi"/>
          <w:color w:val="auto"/>
        </w:rPr>
        <w:t xml:space="preserve">with a 50% chance of receiving </w:t>
      </w:r>
      <w:r w:rsidR="004E4453" w:rsidRPr="00A43B7D">
        <w:rPr>
          <w:rFonts w:asciiTheme="minorHAnsi" w:hAnsiTheme="minorHAnsi" w:cstheme="minorHAnsi"/>
          <w:color w:val="auto"/>
        </w:rPr>
        <w:t>the pain stimulus</w:t>
      </w:r>
      <w:r w:rsidR="00A25611" w:rsidRPr="00A43B7D">
        <w:rPr>
          <w:rFonts w:asciiTheme="minorHAnsi" w:hAnsiTheme="minorHAnsi" w:cstheme="minorHAnsi"/>
          <w:color w:val="auto"/>
        </w:rPr>
        <w:t xml:space="preserve">, but more effort is required (moderate deviation and </w:t>
      </w:r>
      <w:r w:rsidR="001B6FE6" w:rsidRPr="00A43B7D">
        <w:rPr>
          <w:rFonts w:asciiTheme="minorHAnsi" w:hAnsiTheme="minorHAnsi" w:cstheme="minorHAnsi"/>
          <w:color w:val="auto"/>
        </w:rPr>
        <w:t>resistance</w:t>
      </w:r>
      <w:r w:rsidR="00A25611" w:rsidRPr="00A43B7D">
        <w:rPr>
          <w:rFonts w:asciiTheme="minorHAnsi" w:hAnsiTheme="minorHAnsi" w:cstheme="minorHAnsi"/>
          <w:color w:val="auto"/>
        </w:rPr>
        <w:t>)</w:t>
      </w:r>
      <w:r w:rsidR="00151F5C" w:rsidRPr="00A43B7D">
        <w:rPr>
          <w:rFonts w:asciiTheme="minorHAnsi" w:hAnsiTheme="minorHAnsi" w:cstheme="minorHAnsi"/>
          <w:color w:val="auto"/>
        </w:rPr>
        <w:t>. T</w:t>
      </w:r>
      <w:r w:rsidR="00A25611" w:rsidRPr="00A43B7D">
        <w:rPr>
          <w:rFonts w:asciiTheme="minorHAnsi" w:hAnsiTheme="minorHAnsi" w:cstheme="minorHAnsi"/>
          <w:color w:val="auto"/>
        </w:rPr>
        <w:t xml:space="preserve">he </w:t>
      </w:r>
      <w:r w:rsidR="00151F5C" w:rsidRPr="00A43B7D">
        <w:rPr>
          <w:rFonts w:asciiTheme="minorHAnsi" w:hAnsiTheme="minorHAnsi" w:cstheme="minorHAnsi"/>
          <w:color w:val="auto"/>
        </w:rPr>
        <w:t>longest</w:t>
      </w:r>
      <w:r w:rsidR="00A25611" w:rsidRPr="00A43B7D">
        <w:rPr>
          <w:rFonts w:asciiTheme="minorHAnsi" w:hAnsiTheme="minorHAnsi" w:cstheme="minorHAnsi"/>
          <w:color w:val="auto"/>
        </w:rPr>
        <w:t>, most effortful trajectory</w:t>
      </w:r>
      <w:r w:rsidR="00295861" w:rsidRPr="00A43B7D">
        <w:rPr>
          <w:rFonts w:asciiTheme="minorHAnsi" w:hAnsiTheme="minorHAnsi" w:cstheme="minorHAnsi"/>
          <w:color w:val="auto"/>
        </w:rPr>
        <w:t xml:space="preserve"> (T3)</w:t>
      </w:r>
      <w:r w:rsidR="00A25611" w:rsidRPr="00A43B7D">
        <w:rPr>
          <w:rFonts w:asciiTheme="minorHAnsi" w:hAnsiTheme="minorHAnsi" w:cstheme="minorHAnsi"/>
          <w:color w:val="auto"/>
        </w:rPr>
        <w:t xml:space="preserve"> is never paired with </w:t>
      </w:r>
      <w:r w:rsidR="004E4453" w:rsidRPr="00A43B7D">
        <w:rPr>
          <w:rFonts w:asciiTheme="minorHAnsi" w:hAnsiTheme="minorHAnsi" w:cstheme="minorHAnsi"/>
          <w:color w:val="auto"/>
        </w:rPr>
        <w:t>the pain stimulus</w:t>
      </w:r>
      <w:r w:rsidR="006A0DBF" w:rsidRPr="00A43B7D">
        <w:rPr>
          <w:rFonts w:asciiTheme="minorHAnsi" w:hAnsiTheme="minorHAnsi" w:cstheme="minorHAnsi"/>
          <w:color w:val="auto"/>
        </w:rPr>
        <w:t xml:space="preserve"> </w:t>
      </w:r>
      <w:r w:rsidR="00151F5C" w:rsidRPr="00A43B7D">
        <w:rPr>
          <w:rFonts w:asciiTheme="minorHAnsi" w:hAnsiTheme="minorHAnsi" w:cstheme="minorHAnsi"/>
          <w:color w:val="auto"/>
        </w:rPr>
        <w:t>but requires the most effort to reach the target</w:t>
      </w:r>
      <w:r w:rsidR="00A25611" w:rsidRPr="00A43B7D">
        <w:rPr>
          <w:rFonts w:asciiTheme="minorHAnsi" w:hAnsiTheme="minorHAnsi" w:cstheme="minorHAnsi"/>
          <w:color w:val="auto"/>
        </w:rPr>
        <w:t xml:space="preserve"> (0% </w:t>
      </w:r>
      <w:r w:rsidR="004E4453" w:rsidRPr="00A43B7D">
        <w:rPr>
          <w:rFonts w:asciiTheme="minorHAnsi" w:hAnsiTheme="minorHAnsi" w:cstheme="minorHAnsi"/>
          <w:color w:val="auto"/>
        </w:rPr>
        <w:t>pain</w:t>
      </w:r>
      <w:r w:rsidR="00A25611" w:rsidRPr="00A43B7D">
        <w:rPr>
          <w:rFonts w:asciiTheme="minorHAnsi" w:hAnsiTheme="minorHAnsi" w:cstheme="minorHAnsi"/>
          <w:color w:val="auto"/>
        </w:rPr>
        <w:t xml:space="preserve">/largest deviation, strongest </w:t>
      </w:r>
      <w:r w:rsidR="001B6FE6" w:rsidRPr="00A43B7D">
        <w:rPr>
          <w:rFonts w:asciiTheme="minorHAnsi" w:hAnsiTheme="minorHAnsi" w:cstheme="minorHAnsi"/>
          <w:color w:val="auto"/>
        </w:rPr>
        <w:t>resistance</w:t>
      </w:r>
      <w:r w:rsidR="00A25611" w:rsidRPr="00A43B7D">
        <w:rPr>
          <w:rFonts w:asciiTheme="minorHAnsi" w:hAnsiTheme="minorHAnsi" w:cstheme="minorHAnsi"/>
          <w:color w:val="auto"/>
        </w:rPr>
        <w:t>)</w:t>
      </w:r>
      <w:r w:rsidR="000F2F5C" w:rsidRPr="00A43B7D">
        <w:rPr>
          <w:rFonts w:asciiTheme="minorHAnsi" w:hAnsiTheme="minorHAnsi" w:cstheme="minorHAnsi"/>
          <w:color w:val="auto"/>
        </w:rPr>
        <w:t>.</w:t>
      </w:r>
      <w:r w:rsidR="00525DC4" w:rsidRPr="00A43B7D">
        <w:rPr>
          <w:rFonts w:asciiTheme="minorHAnsi" w:hAnsiTheme="minorHAnsi" w:cstheme="minorHAnsi"/>
          <w:color w:val="auto"/>
        </w:rPr>
        <w:t xml:space="preserve"> </w:t>
      </w:r>
      <w:r w:rsidR="00D75DF7" w:rsidRPr="00A43B7D">
        <w:rPr>
          <w:rFonts w:asciiTheme="minorHAnsi" w:hAnsiTheme="minorHAnsi" w:cstheme="minorHAnsi"/>
          <w:color w:val="auto"/>
        </w:rPr>
        <w:t>A</w:t>
      </w:r>
      <w:r w:rsidR="00525DC4" w:rsidRPr="00A43B7D">
        <w:rPr>
          <w:rFonts w:asciiTheme="minorHAnsi" w:hAnsiTheme="minorHAnsi" w:cstheme="minorHAnsi"/>
          <w:color w:val="auto"/>
        </w:rPr>
        <w:t xml:space="preserve">voidance behavior is operationalized as the maximum deviation from the shortest trajectory (T1) </w:t>
      </w:r>
      <w:r w:rsidR="004D1F73" w:rsidRPr="00A43B7D">
        <w:rPr>
          <w:rFonts w:asciiTheme="minorHAnsi" w:hAnsiTheme="minorHAnsi" w:cstheme="minorHAnsi"/>
          <w:color w:val="auto"/>
        </w:rPr>
        <w:t>per</w:t>
      </w:r>
      <w:r w:rsidR="00525DC4" w:rsidRPr="00A43B7D">
        <w:rPr>
          <w:rFonts w:asciiTheme="minorHAnsi" w:hAnsiTheme="minorHAnsi" w:cstheme="minorHAnsi"/>
          <w:color w:val="auto"/>
        </w:rPr>
        <w:t xml:space="preserve"> trial, </w:t>
      </w:r>
      <w:r w:rsidR="00EC1C55" w:rsidRPr="00A43B7D">
        <w:rPr>
          <w:rFonts w:asciiTheme="minorHAnsi" w:hAnsiTheme="minorHAnsi" w:cstheme="minorHAnsi"/>
          <w:color w:val="auto"/>
        </w:rPr>
        <w:t>which is</w:t>
      </w:r>
      <w:r w:rsidR="00525DC4" w:rsidRPr="00A43B7D">
        <w:rPr>
          <w:rFonts w:asciiTheme="minorHAnsi" w:hAnsiTheme="minorHAnsi" w:cstheme="minorHAnsi"/>
          <w:color w:val="auto"/>
        </w:rPr>
        <w:t xml:space="preserve"> a</w:t>
      </w:r>
      <w:r w:rsidR="001D202A" w:rsidRPr="00A43B7D">
        <w:rPr>
          <w:rFonts w:asciiTheme="minorHAnsi" w:hAnsiTheme="minorHAnsi" w:cstheme="minorHAnsi"/>
          <w:color w:val="auto"/>
        </w:rPr>
        <w:t xml:space="preserve"> more</w:t>
      </w:r>
      <w:r w:rsidR="00525DC4" w:rsidRPr="00A43B7D">
        <w:rPr>
          <w:rFonts w:asciiTheme="minorHAnsi" w:hAnsiTheme="minorHAnsi" w:cstheme="minorHAnsi"/>
          <w:color w:val="auto"/>
        </w:rPr>
        <w:t xml:space="preserve"> continuous</w:t>
      </w:r>
      <w:r w:rsidR="001D202A" w:rsidRPr="00A43B7D">
        <w:rPr>
          <w:rFonts w:asciiTheme="minorHAnsi" w:hAnsiTheme="minorHAnsi" w:cstheme="minorHAnsi"/>
          <w:color w:val="auto"/>
        </w:rPr>
        <w:t xml:space="preserve"> measure of avoidance</w:t>
      </w:r>
      <w:r w:rsidR="00525DC4" w:rsidRPr="00A43B7D">
        <w:rPr>
          <w:rFonts w:asciiTheme="minorHAnsi" w:hAnsiTheme="minorHAnsi" w:cstheme="minorHAnsi"/>
          <w:color w:val="auto"/>
        </w:rPr>
        <w:t>,</w:t>
      </w:r>
      <w:r w:rsidR="001D202A" w:rsidRPr="00A43B7D">
        <w:rPr>
          <w:rFonts w:asciiTheme="minorHAnsi" w:hAnsiTheme="minorHAnsi" w:cstheme="minorHAnsi"/>
          <w:color w:val="auto"/>
        </w:rPr>
        <w:t xml:space="preserve"> </w:t>
      </w:r>
      <w:r w:rsidR="00525DC4" w:rsidRPr="00A43B7D">
        <w:rPr>
          <w:rFonts w:asciiTheme="minorHAnsi" w:hAnsiTheme="minorHAnsi" w:cstheme="minorHAnsi"/>
          <w:color w:val="auto"/>
        </w:rPr>
        <w:t>than</w:t>
      </w:r>
      <w:r w:rsidR="00D50558" w:rsidRPr="00A43B7D">
        <w:rPr>
          <w:rFonts w:asciiTheme="minorHAnsi" w:hAnsiTheme="minorHAnsi" w:cstheme="minorHAnsi"/>
          <w:color w:val="auto"/>
        </w:rPr>
        <w:t xml:space="preserve"> for example, pressing or not pressing a button</w:t>
      </w:r>
      <w:r w:rsidR="00525DC4" w:rsidRPr="00A43B7D">
        <w:rPr>
          <w:rFonts w:asciiTheme="minorHAnsi" w:hAnsiTheme="minorHAnsi" w:cstheme="minorHAnsi"/>
          <w:color w:val="auto"/>
        </w:rPr>
        <w:t xml:space="preserve">. </w:t>
      </w:r>
      <w:r w:rsidR="00773556" w:rsidRPr="00A43B7D">
        <w:rPr>
          <w:rFonts w:asciiTheme="minorHAnsi" w:hAnsiTheme="minorHAnsi" w:cstheme="minorHAnsi"/>
          <w:color w:val="auto"/>
        </w:rPr>
        <w:t>Furthermore</w:t>
      </w:r>
      <w:r w:rsidR="00D75DF7" w:rsidRPr="00A43B7D">
        <w:rPr>
          <w:rFonts w:asciiTheme="minorHAnsi" w:hAnsiTheme="minorHAnsi" w:cstheme="minorHAnsi"/>
          <w:color w:val="auto"/>
        </w:rPr>
        <w:t xml:space="preserve">, the avoidance response comes at the cost of </w:t>
      </w:r>
      <w:r w:rsidR="00295861" w:rsidRPr="00A43B7D">
        <w:rPr>
          <w:rFonts w:asciiTheme="minorHAnsi" w:hAnsiTheme="minorHAnsi" w:cstheme="minorHAnsi"/>
          <w:color w:val="auto"/>
        </w:rPr>
        <w:t>increased</w:t>
      </w:r>
      <w:r w:rsidR="00D75DF7" w:rsidRPr="00A43B7D">
        <w:rPr>
          <w:rFonts w:asciiTheme="minorHAnsi" w:hAnsiTheme="minorHAnsi" w:cstheme="minorHAnsi"/>
          <w:color w:val="auto"/>
        </w:rPr>
        <w:t xml:space="preserve"> effort. </w:t>
      </w:r>
      <w:r w:rsidR="00773556" w:rsidRPr="00A43B7D">
        <w:rPr>
          <w:rFonts w:asciiTheme="minorHAnsi" w:hAnsiTheme="minorHAnsi" w:cstheme="minorHAnsi"/>
          <w:color w:val="auto"/>
        </w:rPr>
        <w:t>Moreover</w:t>
      </w:r>
      <w:r w:rsidR="000F2F5C" w:rsidRPr="00A43B7D">
        <w:rPr>
          <w:rFonts w:asciiTheme="minorHAnsi" w:hAnsiTheme="minorHAnsi" w:cstheme="minorHAnsi"/>
          <w:color w:val="auto"/>
        </w:rPr>
        <w:t xml:space="preserve">, given that participants freely choose between the movement trajectories, and </w:t>
      </w:r>
      <w:r w:rsidR="00AF4ED4" w:rsidRPr="00A43B7D">
        <w:rPr>
          <w:rFonts w:asciiTheme="minorHAnsi" w:hAnsiTheme="minorHAnsi" w:cstheme="minorHAnsi"/>
          <w:color w:val="auto"/>
        </w:rPr>
        <w:t>are not explicitly informed about</w:t>
      </w:r>
      <w:r w:rsidR="000F2F5C" w:rsidRPr="00A43B7D">
        <w:rPr>
          <w:rFonts w:asciiTheme="minorHAnsi" w:hAnsiTheme="minorHAnsi" w:cstheme="minorHAnsi"/>
          <w:color w:val="auto"/>
        </w:rPr>
        <w:t xml:space="preserve"> the experimental R-O (movement trajectory-pain) contingencies, avoidance behavior is </w:t>
      </w:r>
      <w:r w:rsidR="00747A53" w:rsidRPr="00A43B7D">
        <w:rPr>
          <w:rFonts w:asciiTheme="minorHAnsi" w:hAnsiTheme="minorHAnsi" w:cstheme="minorHAnsi"/>
          <w:color w:val="auto"/>
        </w:rPr>
        <w:t xml:space="preserve">instrumentally </w:t>
      </w:r>
      <w:r w:rsidR="000F2F5C" w:rsidRPr="00A43B7D">
        <w:rPr>
          <w:rFonts w:asciiTheme="minorHAnsi" w:hAnsiTheme="minorHAnsi" w:cstheme="minorHAnsi"/>
          <w:color w:val="auto"/>
        </w:rPr>
        <w:t>acquired</w:t>
      </w:r>
      <w:r w:rsidR="00DD0D4A" w:rsidRPr="00A43B7D">
        <w:rPr>
          <w:rFonts w:asciiTheme="minorHAnsi" w:hAnsiTheme="minorHAnsi" w:cstheme="minorHAnsi"/>
          <w:color w:val="auto"/>
        </w:rPr>
        <w:t>.</w:t>
      </w:r>
      <w:r w:rsidR="00512DAA" w:rsidRPr="00A43B7D">
        <w:rPr>
          <w:rFonts w:asciiTheme="minorHAnsi" w:hAnsiTheme="minorHAnsi" w:cstheme="minorHAnsi"/>
          <w:color w:val="auto"/>
        </w:rPr>
        <w:t xml:space="preserve"> </w:t>
      </w:r>
      <w:r w:rsidR="00525DC4" w:rsidRPr="00A43B7D">
        <w:rPr>
          <w:rFonts w:asciiTheme="minorHAnsi" w:hAnsiTheme="minorHAnsi" w:cstheme="minorHAnsi"/>
          <w:color w:val="auto"/>
        </w:rPr>
        <w:t>O</w:t>
      </w:r>
      <w:r w:rsidR="006372B0" w:rsidRPr="00A43B7D">
        <w:rPr>
          <w:rFonts w:asciiTheme="minorHAnsi" w:hAnsiTheme="minorHAnsi" w:cstheme="minorHAnsi"/>
          <w:color w:val="auto"/>
        </w:rPr>
        <w:t>nline self-report</w:t>
      </w:r>
      <w:r w:rsidR="00747A53" w:rsidRPr="00A43B7D">
        <w:rPr>
          <w:rFonts w:asciiTheme="minorHAnsi" w:hAnsiTheme="minorHAnsi" w:cstheme="minorHAnsi"/>
          <w:color w:val="auto"/>
        </w:rPr>
        <w:t>ed</w:t>
      </w:r>
      <w:r w:rsidR="006372B0" w:rsidRPr="00A43B7D">
        <w:rPr>
          <w:rFonts w:asciiTheme="minorHAnsi" w:hAnsiTheme="minorHAnsi" w:cstheme="minorHAnsi"/>
          <w:color w:val="auto"/>
        </w:rPr>
        <w:t xml:space="preserve"> </w:t>
      </w:r>
      <w:r w:rsidR="00013B0E" w:rsidRPr="00A43B7D">
        <w:rPr>
          <w:rFonts w:asciiTheme="minorHAnsi" w:hAnsiTheme="minorHAnsi" w:cstheme="minorHAnsi"/>
          <w:color w:val="auto"/>
        </w:rPr>
        <w:t xml:space="preserve">fear of movement-related pain and </w:t>
      </w:r>
      <w:r w:rsidR="00A3188E" w:rsidRPr="00A43B7D">
        <w:rPr>
          <w:rFonts w:asciiTheme="minorHAnsi" w:hAnsiTheme="minorHAnsi" w:cstheme="minorHAnsi"/>
          <w:color w:val="auto"/>
        </w:rPr>
        <w:t xml:space="preserve">pain-expectancy </w:t>
      </w:r>
      <w:r w:rsidR="009C2474" w:rsidRPr="00A43B7D">
        <w:rPr>
          <w:rFonts w:asciiTheme="minorHAnsi" w:hAnsiTheme="minorHAnsi" w:cstheme="minorHAnsi"/>
          <w:color w:val="auto"/>
        </w:rPr>
        <w:t>have been</w:t>
      </w:r>
      <w:r w:rsidR="009F5BDB" w:rsidRPr="00A43B7D">
        <w:rPr>
          <w:rFonts w:asciiTheme="minorHAnsi" w:hAnsiTheme="minorHAnsi" w:cstheme="minorHAnsi"/>
          <w:color w:val="auto"/>
        </w:rPr>
        <w:t xml:space="preserve"> </w:t>
      </w:r>
      <w:r w:rsidR="00AE5F51" w:rsidRPr="00A43B7D">
        <w:rPr>
          <w:rFonts w:asciiTheme="minorHAnsi" w:hAnsiTheme="minorHAnsi" w:cstheme="minorHAnsi"/>
          <w:color w:val="auto"/>
        </w:rPr>
        <w:t xml:space="preserve">collected </w:t>
      </w:r>
      <w:r w:rsidR="00A3188E" w:rsidRPr="00A43B7D">
        <w:rPr>
          <w:rFonts w:asciiTheme="minorHAnsi" w:hAnsiTheme="minorHAnsi" w:cstheme="minorHAnsi"/>
          <w:color w:val="auto"/>
        </w:rPr>
        <w:t>as measure</w:t>
      </w:r>
      <w:r w:rsidR="00013B0E" w:rsidRPr="00A43B7D">
        <w:rPr>
          <w:rFonts w:asciiTheme="minorHAnsi" w:hAnsiTheme="minorHAnsi" w:cstheme="minorHAnsi"/>
          <w:color w:val="auto"/>
        </w:rPr>
        <w:t>s</w:t>
      </w:r>
      <w:r w:rsidR="00A3188E" w:rsidRPr="00A43B7D">
        <w:rPr>
          <w:rFonts w:asciiTheme="minorHAnsi" w:hAnsiTheme="minorHAnsi" w:cstheme="minorHAnsi"/>
          <w:color w:val="auto"/>
        </w:rPr>
        <w:t xml:space="preserve"> of </w:t>
      </w:r>
      <w:r w:rsidR="00013B0E" w:rsidRPr="00A43B7D">
        <w:rPr>
          <w:rFonts w:asciiTheme="minorHAnsi" w:hAnsiTheme="minorHAnsi" w:cstheme="minorHAnsi"/>
          <w:color w:val="auto"/>
        </w:rPr>
        <w:t xml:space="preserve">conditioned fear toward the different movement trajectories. </w:t>
      </w:r>
      <w:r w:rsidR="00CA58C3" w:rsidRPr="00A43B7D">
        <w:rPr>
          <w:rFonts w:asciiTheme="minorHAnsi" w:hAnsiTheme="minorHAnsi" w:cstheme="minorHAnsi"/>
          <w:color w:val="auto"/>
        </w:rPr>
        <w:t>P</w:t>
      </w:r>
      <w:r w:rsidR="00013B0E" w:rsidRPr="00A43B7D">
        <w:rPr>
          <w:rFonts w:asciiTheme="minorHAnsi" w:hAnsiTheme="minorHAnsi" w:cstheme="minorHAnsi"/>
          <w:color w:val="auto"/>
        </w:rPr>
        <w:t xml:space="preserve">ain-expectancy </w:t>
      </w:r>
      <w:r w:rsidR="009C2474" w:rsidRPr="00A43B7D">
        <w:rPr>
          <w:rFonts w:asciiTheme="minorHAnsi" w:hAnsiTheme="minorHAnsi" w:cstheme="minorHAnsi"/>
          <w:color w:val="auto"/>
        </w:rPr>
        <w:t>is</w:t>
      </w:r>
      <w:r w:rsidR="001F7F76" w:rsidRPr="00A43B7D">
        <w:rPr>
          <w:rFonts w:asciiTheme="minorHAnsi" w:hAnsiTheme="minorHAnsi" w:cstheme="minorHAnsi"/>
          <w:color w:val="auto"/>
        </w:rPr>
        <w:t xml:space="preserve"> also</w:t>
      </w:r>
      <w:r w:rsidR="006A1BBF" w:rsidRPr="00A43B7D">
        <w:rPr>
          <w:rFonts w:asciiTheme="minorHAnsi" w:hAnsiTheme="minorHAnsi" w:cstheme="minorHAnsi"/>
          <w:color w:val="auto"/>
        </w:rPr>
        <w:t xml:space="preserve"> </w:t>
      </w:r>
      <w:r w:rsidR="00013B0E" w:rsidRPr="00A43B7D">
        <w:rPr>
          <w:rFonts w:asciiTheme="minorHAnsi" w:hAnsiTheme="minorHAnsi" w:cstheme="minorHAnsi"/>
          <w:color w:val="auto"/>
        </w:rPr>
        <w:t xml:space="preserve">an index of </w:t>
      </w:r>
      <w:r w:rsidR="00A3188E" w:rsidRPr="00A43B7D">
        <w:rPr>
          <w:rFonts w:asciiTheme="minorHAnsi" w:hAnsiTheme="minorHAnsi" w:cstheme="minorHAnsi"/>
          <w:color w:val="auto"/>
        </w:rPr>
        <w:t>contingency</w:t>
      </w:r>
      <w:r w:rsidR="00B22A28" w:rsidRPr="00A43B7D">
        <w:rPr>
          <w:rFonts w:asciiTheme="minorHAnsi" w:hAnsiTheme="minorHAnsi" w:cstheme="minorHAnsi"/>
          <w:color w:val="auto"/>
        </w:rPr>
        <w:t xml:space="preserve"> </w:t>
      </w:r>
      <w:r w:rsidR="00A3188E" w:rsidRPr="00A43B7D">
        <w:rPr>
          <w:rFonts w:asciiTheme="minorHAnsi" w:hAnsiTheme="minorHAnsi" w:cstheme="minorHAnsi"/>
          <w:color w:val="auto"/>
        </w:rPr>
        <w:t>awarenes</w:t>
      </w:r>
      <w:r w:rsidR="000442BB" w:rsidRPr="00A43B7D">
        <w:rPr>
          <w:rFonts w:asciiTheme="minorHAnsi" w:hAnsiTheme="minorHAnsi" w:cstheme="minorHAnsi"/>
          <w:color w:val="auto"/>
        </w:rPr>
        <w:t>s</w:t>
      </w:r>
      <w:r w:rsidR="00FA07BE" w:rsidRPr="00A43B7D">
        <w:rPr>
          <w:rFonts w:asciiTheme="minorHAnsi" w:hAnsiTheme="minorHAnsi" w:cstheme="minorHAnsi"/>
          <w:color w:val="auto"/>
        </w:rPr>
        <w:t xml:space="preserve"> and threat appraisal</w:t>
      </w:r>
      <w:r w:rsidR="00021E17"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Boddez&lt;/Author&gt;&lt;Year&gt;2013&lt;/Year&gt;&lt;RecNum&gt;78&lt;/RecNum&gt;&lt;DisplayText&gt;&lt;style face="superscript"&gt;21&lt;/style&gt;&lt;/DisplayText&gt;&lt;record&gt;&lt;rec-number&gt;78&lt;/rec-number&gt;&lt;foreign-keys&gt;&lt;key app="EN" db-id="5rdpswedut59ebeppe0pstz8wwfpat9dtw9f" timestamp="1513871323"&gt;78&lt;/key&gt;&lt;/foreign-keys&gt;&lt;ref-type name="Journal Article"&gt;17&lt;/ref-type&gt;&lt;contributors&gt;&lt;authors&gt;&lt;author&gt;Boddez, Yannick&lt;/author&gt;&lt;author&gt;Baeyens, Frank&lt;/author&gt;&lt;author&gt;Luyten, Laura&lt;/author&gt;&lt;author&gt;Vansteenwegen, Debora&lt;/author&gt;&lt;author&gt;Hermans, Dirk&lt;/author&gt;&lt;author&gt;Beckers, Tom&lt;/author&gt;&lt;/authors&gt;&lt;/contributors&gt;&lt;titles&gt;&lt;title&gt;Rating data are underrated: Validity of US expectancy in human fear conditioning&lt;/title&gt;&lt;secondary-title&gt;Journal of Behavior Therapy and Experimental Psychiatry&lt;/secondary-title&gt;&lt;/titles&gt;&lt;periodical&gt;&lt;full-title&gt;J Behav Ther Exp Psychiatry&lt;/full-title&gt;&lt;abbr-1&gt;Journal of behavior therapy and experimental psychiatry&lt;/abbr-1&gt;&lt;/periodical&gt;&lt;pages&gt;201-206&lt;/pages&gt;&lt;volume&gt;44&lt;/volume&gt;&lt;number&gt;2&lt;/number&gt;&lt;keywords&gt;&lt;keyword&gt;Human fear conditioning&lt;/keyword&gt;&lt;keyword&gt;US-expectancy&lt;/keyword&gt;&lt;keyword&gt;Shock-expectancy&lt;/keyword&gt;&lt;keyword&gt;Emotion&lt;/keyword&gt;&lt;keyword&gt;Anxiety&lt;/keyword&gt;&lt;keyword&gt;Fear&lt;/keyword&gt;&lt;/keywords&gt;&lt;dates&gt;&lt;year&gt;2013&lt;/year&gt;&lt;pub-dates&gt;&lt;date&gt;2013/06/01/&lt;/date&gt;&lt;/pub-dates&gt;&lt;/dates&gt;&lt;isbn&gt;0005-7916&lt;/isbn&gt;&lt;urls&gt;&lt;related-urls&gt;&lt;url&gt;http://www.sciencedirect.com/science/article/pii/S0005791612000778&lt;/url&gt;&lt;/related-urls&gt;&lt;/urls&gt;&lt;electronic-resource-num&gt;https://doi.org/10.1016/j.jbtep.2012.08.003&lt;/electronic-resource-num&gt;&lt;/record&gt;&lt;/Cite&gt;&lt;/EndNote&gt;</w:instrText>
      </w:r>
      <w:r w:rsidR="00021E17"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1</w:t>
      </w:r>
      <w:r w:rsidR="00021E17" w:rsidRPr="00A43B7D">
        <w:rPr>
          <w:rFonts w:asciiTheme="minorHAnsi" w:hAnsiTheme="minorHAnsi" w:cstheme="minorHAnsi"/>
          <w:color w:val="auto"/>
        </w:rPr>
        <w:fldChar w:fldCharType="end"/>
      </w:r>
      <w:r w:rsidR="00013B0E" w:rsidRPr="00A43B7D">
        <w:rPr>
          <w:rFonts w:asciiTheme="minorHAnsi" w:hAnsiTheme="minorHAnsi" w:cstheme="minorHAnsi"/>
          <w:color w:val="auto"/>
        </w:rPr>
        <w:t>.</w:t>
      </w:r>
      <w:r w:rsidR="006372B0" w:rsidRPr="00A43B7D">
        <w:rPr>
          <w:rFonts w:asciiTheme="minorHAnsi" w:hAnsiTheme="minorHAnsi" w:cstheme="minorHAnsi"/>
          <w:color w:val="auto"/>
        </w:rPr>
        <w:t xml:space="preserve"> This combination of variables allows </w:t>
      </w:r>
      <w:r w:rsidR="00747A53" w:rsidRPr="00A43B7D">
        <w:rPr>
          <w:rFonts w:asciiTheme="minorHAnsi" w:hAnsiTheme="minorHAnsi" w:cstheme="minorHAnsi"/>
          <w:color w:val="auto"/>
        </w:rPr>
        <w:t>scrutinizing</w:t>
      </w:r>
      <w:r w:rsidR="006372B0" w:rsidRPr="00A43B7D">
        <w:rPr>
          <w:rFonts w:asciiTheme="minorHAnsi" w:hAnsiTheme="minorHAnsi" w:cstheme="minorHAnsi"/>
          <w:color w:val="auto"/>
        </w:rPr>
        <w:t xml:space="preserve"> the interplay between fear, threat appraisals, and avoidance behavior. </w:t>
      </w:r>
      <w:r w:rsidR="009B4B81" w:rsidRPr="00A43B7D">
        <w:rPr>
          <w:rFonts w:asciiTheme="minorHAnsi" w:hAnsiTheme="minorHAnsi" w:cstheme="minorHAnsi"/>
          <w:color w:val="auto"/>
        </w:rPr>
        <w:t>Using th</w:t>
      </w:r>
      <w:r w:rsidR="0034749F" w:rsidRPr="00A43B7D">
        <w:rPr>
          <w:rFonts w:asciiTheme="minorHAnsi" w:hAnsiTheme="minorHAnsi" w:cstheme="minorHAnsi"/>
          <w:color w:val="auto"/>
        </w:rPr>
        <w:t xml:space="preserve">is </w:t>
      </w:r>
      <w:r w:rsidR="009B4B81" w:rsidRPr="00A43B7D">
        <w:rPr>
          <w:rFonts w:asciiTheme="minorHAnsi" w:hAnsiTheme="minorHAnsi" w:cstheme="minorHAnsi"/>
          <w:color w:val="auto"/>
        </w:rPr>
        <w:t xml:space="preserve">paradigm, we have consistently demonstrated </w:t>
      </w:r>
      <w:r w:rsidR="000A4649" w:rsidRPr="00A43B7D">
        <w:rPr>
          <w:rFonts w:asciiTheme="minorHAnsi" w:hAnsiTheme="minorHAnsi" w:cstheme="minorHAnsi"/>
          <w:color w:val="auto"/>
        </w:rPr>
        <w:t xml:space="preserve">the </w:t>
      </w:r>
      <w:r w:rsidR="009F5BDB" w:rsidRPr="00A43B7D">
        <w:rPr>
          <w:rFonts w:asciiTheme="minorHAnsi" w:hAnsiTheme="minorHAnsi" w:cstheme="minorHAnsi"/>
          <w:color w:val="auto"/>
        </w:rPr>
        <w:t>experimental</w:t>
      </w:r>
      <w:r w:rsidR="009C2474" w:rsidRPr="00A43B7D">
        <w:rPr>
          <w:rFonts w:asciiTheme="minorHAnsi" w:hAnsiTheme="minorHAnsi" w:cstheme="minorHAnsi"/>
          <w:color w:val="auto"/>
        </w:rPr>
        <w:t xml:space="preserve"> acqui</w:t>
      </w:r>
      <w:r w:rsidR="000A4649" w:rsidRPr="00A43B7D">
        <w:rPr>
          <w:rFonts w:asciiTheme="minorHAnsi" w:hAnsiTheme="minorHAnsi" w:cstheme="minorHAnsi"/>
          <w:color w:val="auto"/>
        </w:rPr>
        <w:t>sition of avoidance</w:t>
      </w:r>
      <w:r w:rsidR="007D5663" w:rsidRPr="00A43B7D">
        <w:rPr>
          <w:rFonts w:asciiTheme="minorHAnsi" w:hAnsiTheme="minorHAnsi" w:cstheme="minorHAnsi"/>
          <w:color w:val="auto"/>
        </w:rPr>
        <w:fldChar w:fldCharType="begin">
          <w:fldData xml:space="preserve">PEVuZE5vdGU+PENpdGU+PEF1dGhvcj5HYXR6b3VuaXM8L0F1dGhvcj48WWVhcj4yMDIwPC9ZZWFy
PjxSZWNOdW0+NDQ5PC9SZWNOdW0+PERpc3BsYXlUZXh0PjxzdHlsZSBmYWNlPSJzdXBlcnNjcmlw
dCI+MjAsMjItMjQ8L3N0eWxlPjwvRGlzcGxheVRleHQ+PHJlY29yZD48cmVjLW51bWJlcj40NDk8
L3JlYy1udW1iZXI+PGZvcmVpZ24ta2V5cz48a2V5IGFwcD0iRU4iIGRiLWlkPSI1cmRwc3dlZHV0
NTllYmVwcGUwcHN0ejh3d2ZwYXQ5ZHR3OWYiIHRpbWVzdGFtcD0iMTU5NjEwNjk4NCI+NDQ5PC9r
ZXk+PC9mb3JlaWduLWtleXM+PHJlZi10eXBlIG5hbWU9IkpvdXJuYWwgQXJ0aWNsZSI+MTc8L3Jl
Zi10eXBlPjxjb250cmlidXRvcnM+PGF1dGhvcnM+PGF1dGhvcj5HYXR6b3VuaXMsIFJlbmE8L2F1
dGhvcj48YXV0aG9yPk1ldWxkZXJzLCBBbm48L2F1dGhvcj48L2F1dGhvcnM+PC9jb250cmlidXRv
cnM+PHRpdGxlcz48dGl0bGU+T25jZSBhbiBBdm9pZGVyIEFsd2F5cyBhbiBBdm9pZGVyPyBSZXR1
cm4gb2YgUGFpbi1SZWxhdGVkIEF2b2lkYW5jZSBBZnRlciBFeHRpbmN0aW9uIFdpdGggUmVzcG9u
c2UgUHJldmVudGlvbjwvdGl0bGU+PHNlY29uZGFyeS10aXRsZT5UaGUgSm91cm5hbCBvZiBQYWlu
PC9zZWNvbmRhcnktdGl0bGU+PC90aXRsZXM+PHBlcmlvZGljYWw+PGZ1bGwtdGl0bGU+VGhlIEpv
dXJuYWwgb2YgUGFpbjwvZnVsbC10aXRsZT48L3BlcmlvZGljYWw+PGtleXdvcmRzPjxrZXl3b3Jk
PlBhaW48L2tleXdvcmQ+PGtleXdvcmQ+YXZvaWRhbmNlPC9rZXl3b3JkPjxrZXl3b3JkPnJlbGFw
c2U8L2tleXdvcmQ+PGtleXdvcmQ+ZXhwb3N1cmU8L2tleXdvcmQ+PGtleXdvcmQ+ZXh0aW5jdGlv
bjwva2V5d29yZD48a2V5d29yZD5vcGVyYW50IGxlYXJuaW5nPC9rZXl3b3JkPjxrZXl3b3JkPnNw
b250YW5lb3VzIHJlY292ZXJ5PC9rZXl3b3JkPjwva2V5d29yZHM+PGRhdGVzPjx5ZWFyPjIwMjA8
L3llYXI+PHB1Yi1kYXRlcz48ZGF0ZT4yMDIwLzA2LzE0LzwvZGF0ZT48L3B1Yi1kYXRlcz48L2Rh
dGVzPjxpc2JuPjE1MjYtNTkwMDwvaXNibj48dXJscz48cmVsYXRlZC11cmxzPjx1cmw+aHR0cDov
L3d3dy5zY2llbmNlZGlyZWN0LmNvbS9zY2llbmNlL2FydGljbGUvcGlpL1MxNTI2NTkwMDIwMzAw
MTgzPC91cmw+PC9yZWxhdGVkLXVybHM+PC91cmxzPjxlbGVjdHJvbmljLXJlc291cmNlLW51bT5o
dHRwczovL2RvaS5vcmcvMTAuMTAxNi9qLmpwYWluLjIwMjAuMDIuMDAzPC9lbGVjdHJvbmljLXJl
c291cmNlLW51bT48L3JlY29yZD48L0NpdGU+PENpdGU+PEF1dGhvcj5HbG9nYW48L0F1dGhvcj48
WWVhcj4yMDIwPC9ZZWFyPjxSZWNOdW0+MzU3PC9SZWNOdW0+PHJlY29yZD48cmVjLW51bWJlcj4z
NTc8L3JlYy1udW1iZXI+PGZvcmVpZ24ta2V5cz48a2V5IGFwcD0iRU4iIGRiLWlkPSI1cmRwc3dl
ZHV0NTllYmVwcGUwcHN0ejh3d2ZwYXQ5ZHR3OWYiIHRpbWVzdGFtcD0iMTU4NTkxNzY0NiI+MzU3
PC9rZXk+PC9mb3JlaWduLWtleXM+PHJlZi10eXBlIG5hbWU9IkpvdXJuYWwgQXJ0aWNsZSI+MTc8
L3JlZi10eXBlPjxjb250cmlidXRvcnM+PGF1dGhvcnM+PGF1dGhvcj5HbG9nYW4sIEV2ZWxpaW5h
PC9hdXRob3I+PGF1dGhvcj5HYXR6b3VuaXMsIFJlbmE8L2F1dGhvcj48YXV0aG9yPk1ldWxkZXJz
LCBNaWNoZWw8L2F1dGhvcj48YXV0aG9yPk1ldWxkZXJzLCBBbm48L2F1dGhvcj48L2F1dGhvcnM+
PC9jb250cmlidXRvcnM+PHRpdGxlcz48dGl0bGU+R2VuZXJhbGl6YXRpb24gb2YgaW5zdHJ1bWVu
dGFsbHkgYWNxdWlyZWQgcGFpbi1yZWxhdGVkIGF2b2lkYW5jZSB0byBub3ZlbCBidXQgc2ltaWxh
ciBtb3ZlbWVudHMgdXNpbmcgYSByb2JvdGljIGFybS1yZWFjaGluZyBwYXJhZGlnbTwvdGl0bGU+
PHNlY29uZGFyeS10aXRsZT5CZWhhdmlvdXIgUmVzZWFyY2ggYW5kIFRoZXJhcHk8L3NlY29uZGFy
eS10aXRsZT48L3RpdGxlcz48cGVyaW9kaWNhbD48ZnVsbC10aXRsZT5CZWhhdmlvdXIgcmVzZWFy
Y2ggYW5kIHRoZXJhcHk8L2Z1bGwtdGl0bGU+PC9wZXJpb2RpY2FsPjxwYWdlcz4xMDM1MjU8L3Bh
Z2VzPjx2b2x1bWU+MTI0PC92b2x1bWU+PGtleXdvcmRzPjxrZXl3b3JkPkF2b2lkYW5jZSBiZWhh
dmlvcjwva2V5d29yZD48a2V5d29yZD5GZWFyIGdlbmVyYWxpemF0aW9uPC9rZXl3b3JkPjxrZXl3
b3JkPkF2b2lkYW5jZSBnZW5lcmFsaXphdGlvbjwva2V5d29yZD48a2V5d29yZD5DaHJvbmljIHBh
aW48L2tleXdvcmQ+PGtleXdvcmQ+T3BlcmFudCBjb25kaXRpb25pbmc8L2tleXdvcmQ+PC9rZXl3
b3Jkcz48ZGF0ZXM+PHllYXI+MjAyMDwveWVhcj48cHViLWRhdGVzPjxkYXRlPjIwMjAvMDEvMDEv
PC9kYXRlPjwvcHViLWRhdGVzPjwvZGF0ZXM+PGlzYm4+MDAwNS03OTY3PC9pc2JuPjx1cmxzPjxy
ZWxhdGVkLXVybHM+PHVybD5odHRwOi8vd3d3LnNjaWVuY2VkaXJlY3QuY29tL3NjaWVuY2UvYXJ0
aWNsZS9waWkvUzAwMDU3OTY3MTkzMDIxMTY8L3VybD48L3JlbGF0ZWQtdXJscz48L3VybHM+PGVs
ZWN0cm9uaWMtcmVzb3VyY2UtbnVtPmh0dHBzOi8vZG9pLm9yZy8xMC4xMDE2L2ouYnJhdC4yMDE5
LjEwMzUyNTwvZWxlY3Ryb25pYy1yZXNvdXJjZS1udW0+PC9yZWNvcmQ+PC9DaXRlPjxDaXRlPjxB
dXRob3I+TWV1bGRlcnM8L0F1dGhvcj48WWVhcj4yMDIwPC9ZZWFyPjxSZWNOdW0+NDQ2PC9SZWNO
dW0+PHJlY29yZD48cmVjLW51bWJlcj40NDY8L3JlYy1udW1iZXI+PGZvcmVpZ24ta2V5cz48a2V5
IGFwcD0iRU4iIGRiLWlkPSI1cmRwc3dlZHV0NTllYmVwcGUwcHN0ejh3d2ZwYXQ5ZHR3OWYiIHRp
bWVzdGFtcD0iMTU5NjAyODk4NCI+NDQ2PC9rZXk+PC9mb3JlaWduLWtleXM+PHJlZi10eXBlIG5h
bWU9IkpvdXJuYWwgQXJ0aWNsZSI+MTc8L3JlZi10eXBlPjxjb250cmlidXRvcnM+PGF1dGhvcnM+
PGF1dGhvcj5NZXVsZGVycywgQW5uPC9hdXRob3I+PGF1dGhvcj5GcmFuc3NlbiwgTWF0aGlqczwv
YXV0aG9yPjxhdXRob3I+Q2xhZXMsIEphbm5lPC9hdXRob3I+PC9hdXRob3JzPjwvY29udHJpYnV0
b3JzPjx0aXRsZXM+PHRpdGxlPkF2b2lkaW5nIEJhc2VkIG9uIFNoYWRlcyBvZiBHcmF5OiBHZW5l
cmFsaXphdGlvbiBvZiBQYWluLVJlbGF0ZWQgQXZvaWRhbmNlIEJlaGF2aW9yIHRvIE5vdmVsIENv
bnRleHRzPC90aXRsZT48c2Vjb25kYXJ5LXRpdGxlPlRoZSBKb3VybmFsIG9mIFBhaW48L3NlY29u
ZGFyeS10aXRsZT48L3RpdGxlcz48cGVyaW9kaWNhbD48ZnVsbC10aXRsZT5UaGUgSm91cm5hbCBv
ZiBQYWluPC9mdWxsLXRpdGxlPjwvcGVyaW9kaWNhbD48a2V5d29yZHM+PGtleXdvcmQ+R2VuZXJh
bGl6YXRpb248L2tleXdvcmQ+PGtleXdvcmQ+QXZvaWRhbmNlPC9rZXl3b3JkPjxrZXl3b3JkPk9w
ZXJhbnQgbGVhcm5pbmc8L2tleXdvcmQ+PGtleXdvcmQ+Q29udGV4dDwva2V5d29yZD48a2V5d29y
ZD5Db25kaXRpb25pbmc8L2tleXdvcmQ+PGtleXdvcmQ+Um9ib3RpYyBhcm08L2tleXdvcmQ+PC9r
ZXl3b3Jkcz48ZGF0ZXM+PHllYXI+MjAyMDwveWVhcj48cHViLWRhdGVzPjxkYXRlPjIwMjAvMDYv
MTQvPC9kYXRlPjwvcHViLWRhdGVzPjwvZGF0ZXM+PGlzYm4+MTUyNi01OTAwPC9pc2JuPjx1cmxz
PjxyZWxhdGVkLXVybHM+PHVybD5odHRwOi8vd3d3LnNjaWVuY2VkaXJlY3QuY29tL3NjaWVuY2Uv
YXJ0aWNsZS9waWkvUzE1MjY1OTAwMjAzMDAxNzE8L3VybD48L3JlbGF0ZWQtdXJscz48L3VybHM+
PGVsZWN0cm9uaWMtcmVzb3VyY2UtbnVtPmh0dHBzOi8vZG9pLm9yZy8xMC4xMDE2L2ouanBhaW4u
MjAyMC4wMi4wMDI8L2VsZWN0cm9uaWMtcmVzb3VyY2UtbnVtPjwvcmVjb3JkPjwvQ2l0ZT48Q2l0
ZT48QXV0aG9yPk1ldWxkZXJzPC9BdXRob3I+PFllYXI+MjAxNjwvWWVhcj48UmVjTnVtPjE0ODwv
UmVjTnVtPjxyZWNvcmQ+PHJlYy1udW1iZXI+MTQ4PC9yZWMtbnVtYmVyPjxmb3JlaWduLWtleXM+
PGtleSBhcHA9IkVOIiBkYi1pZD0iNXJkcHN3ZWR1dDU5ZWJlcHBlMHBzdHo4d3dmcGF0OWR0dzlm
IiB0aW1lc3RhbXA9IjE1MzEwNTE3NjkiPjE0ODwva2V5PjwvZm9yZWlnbi1rZXlzPjxyZWYtdHlw
ZSBuYW1lPSJKb3VybmFsIEFydGljbGUiPjE3PC9yZWYtdHlwZT48Y29udHJpYnV0b3JzPjxhdXRo
b3JzPjxhdXRob3I+TWV1bGRlcnMsIEFubjwvYXV0aG9yPjxhdXRob3I+RnJhbnNzZW4sIE1hdGhp
anM8L2F1dGhvcj48YXV0aG9yPkZvbnRleW5lLCBSaWV0PC9hdXRob3I+PGF1dGhvcj5WbGFleWVu
LCBKb2hhbjwvYXV0aG9yPjwvYXV0aG9ycz48L2NvbnRyaWJ1dG9ycz48YXV0aC1hZGRyZXNzPmFS
ZXNlYXJjaCBHcm91cCBvbiBIZWFsdGggUHN5Y2hvbG9neSwgS1UgTGV1dmVuLCBMZXV2ZW4sIEJl
bGdpdW0gYkNlbnRlciBmb3IgRXhjZWxsZW5jZSBHZW5lcmFsaXphdGlvbiBvbiBSZXNlYXJjaCBp
biBIZWFsdGggYW5kIFBzeWNob3BhdGhvbG9neSwgS1UgTGV1dmVuLCBMZXV2ZW4sIEJlbGdpdW0g
Y0NlbnRlciBmb3IgdGhlIFBzeWNob2xvZ3kgb2YgTGVhcm5pbmcgYW5kIEV4cGVyaW1lbnRhbCBQ
c3ljaG9wYXRob2xvZ3ksIEtVIExldXZlbiwgTGV1dmVuLCBCZWxnaXVtIGREZXBhcnRtZW50IG9m
IENsaW5pY2FsIFBzeWNob2xvZ2ljYWwgU2NpZW5jZSwgTWFhc3RyaWNodCBVbml2ZXJzaXR5LCB0
aGUgTmV0aGVybGFuZHMuPC9hdXRoLWFkZHJlc3M+PHRpdGxlcz48dGl0bGU+QWNxdWlzaXRpb24g
YW5kIGV4dGluY3Rpb24gb2Ygb3BlcmFudCBwYWluLXJlbGF0ZWQgYXZvaWRhbmNlIGJlaGF2aW9y
IHVzaW5nIGEgMyBkZWdyZWVzLW9mLWZyZWVkb20gcm9ib3RpYyBhcm08L3RpdGxlPjxzZWNvbmRh
cnktdGl0bGU+UGFpbjwvc2Vjb25kYXJ5LXRpdGxlPjxhbHQtdGl0bGU+UGFpbjwvYWx0LXRpdGxl
PjwvdGl0bGVzPjxwZXJpb2RpY2FsPjxmdWxsLXRpdGxlPlBhaW48L2Z1bGwtdGl0bGU+PC9wZXJp
b2RpY2FsPjxhbHQtcGVyaW9kaWNhbD48ZnVsbC10aXRsZT5QYWluPC9mdWxsLXRpdGxlPjwvYWx0
LXBlcmlvZGljYWw+PHBhZ2VzPjEwOTQtMTA0PC9wYWdlcz48dm9sdW1lPjE1Nzwvdm9sdW1lPjxu
dW1iZXI+NTwvbnVtYmVyPjxlZGl0aW9uPjIwMTYvMDEvMTQ8L2VkaXRpb24+PGtleXdvcmRzPjxr
ZXl3b3JkPkFkdWx0PC9rZXl3b3JkPjxrZXl3b3JkPkFuYWx5c2lzIG9mIFZhcmlhbmNlPC9rZXl3
b3JkPjxrZXl3b3JkPipBcm08L2tleXdvcmQ+PGtleXdvcmQ+QXZvaWRhbmNlIExlYXJuaW5nLypw
aHlzaW9sb2d5PC9rZXl3b3JkPjxrZXl3b3JkPkVsZWN0cmljIFN0aW11bGF0aW9uL2FkdmVyc2Ug
ZWZmZWN0czwva2V5d29yZD48a2V5d29yZD5FeHRpbmN0aW9uLCBQc3ljaG9sb2dpY2FsLypwaHlz
aW9sb2d5PC9rZXl3b3JkPjxrZXl3b3JkPkZlbWFsZTwva2V5d29yZD48a2V5d29yZD5IdW1hbnM8
L2tleXdvcmQ+PGtleXdvcmQ+TWFsZTwva2V5d29yZD48a2V5d29yZD5NaWRkbGUgQWdlZDwva2V5
d29yZD48a2V5d29yZD5NdXNjbGUgU3RyZW5ndGg8L2tleXdvcmQ+PGtleXdvcmQ+UGFpbi8qcGh5
c2lvcGF0aG9sb2d5L3BzeWNob2xvZ3k8L2tleXdvcmQ+PGtleXdvcmQ+UmFuZ2Ugb2YgTW90aW9u
LCBBcnRpY3VsYXIvcGh5c2lvbG9neTwva2V5d29yZD48a2V5d29yZD5SZWluZm9yY2VtZW50IChQ
c3ljaG9sb2d5KTwva2V5d29yZD48a2V5d29yZD4qUm9ib3RpY3M8L2tleXdvcmQ+PGtleXdvcmQ+
U2tpbi9pbm5lcnZhdGlvbjwva2V5d29yZD48a2V5d29yZD5TdXJ2ZXlzIGFuZCBRdWVzdGlvbm5h
aXJlczwva2V5d29yZD48a2V5d29yZD5Zb3VuZyBBZHVsdDwva2V5d29yZD48L2tleXdvcmRzPjxk
YXRlcz48eWVhcj4yMDE2PC95ZWFyPjxwdWItZGF0ZXM+PGRhdGU+TWF5PC9kYXRlPjwvcHViLWRh
dGVzPjwvZGF0ZXM+PGlzYm4+MDMwNC0zOTU5PC9pc2JuPjxhY2Nlc3Npb24tbnVtPjI2NzYxMzg4
PC9hY2Nlc3Npb24tbnVtPjx1cmxzPjwvdXJscz48ZWxlY3Ryb25pYy1yZXNvdXJjZS1udW0+MTAu
MTA5Ny9qLnBhaW4uMDAwMDAwMDAwMDAwMDQ4MzwvZWxlY3Ryb25pYy1yZXNvdXJjZS1udW0+PHJl
bW90ZS1kYXRhYmFzZS1wcm92aWRlcj5OTE08L3JlbW90ZS1kYXRhYmFzZS1wcm92aWRlcj48bGFu
Z3VhZ2U+ZW5nPC9sYW5ndWFnZT48L3JlY29yZD48L0NpdGU+PC9FbmROb3RlPn==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HYXR6b3VuaXM8L0F1dGhvcj48WWVhcj4yMDIwPC9ZZWFy
PjxSZWNOdW0+NDQ5PC9SZWNOdW0+PERpc3BsYXlUZXh0PjxzdHlsZSBmYWNlPSJzdXBlcnNjcmlw
dCI+MjAsMjItMjQ8L3N0eWxlPjwvRGlzcGxheVRleHQ+PHJlY29yZD48cmVjLW51bWJlcj40NDk8
L3JlYy1udW1iZXI+PGZvcmVpZ24ta2V5cz48a2V5IGFwcD0iRU4iIGRiLWlkPSI1cmRwc3dlZHV0
NTllYmVwcGUwcHN0ejh3d2ZwYXQ5ZHR3OWYiIHRpbWVzdGFtcD0iMTU5NjEwNjk4NCI+NDQ5PC9r
ZXk+PC9mb3JlaWduLWtleXM+PHJlZi10eXBlIG5hbWU9IkpvdXJuYWwgQXJ0aWNsZSI+MTc8L3Jl
Zi10eXBlPjxjb250cmlidXRvcnM+PGF1dGhvcnM+PGF1dGhvcj5HYXR6b3VuaXMsIFJlbmE8L2F1
dGhvcj48YXV0aG9yPk1ldWxkZXJzLCBBbm48L2F1dGhvcj48L2F1dGhvcnM+PC9jb250cmlidXRv
cnM+PHRpdGxlcz48dGl0bGU+T25jZSBhbiBBdm9pZGVyIEFsd2F5cyBhbiBBdm9pZGVyPyBSZXR1
cm4gb2YgUGFpbi1SZWxhdGVkIEF2b2lkYW5jZSBBZnRlciBFeHRpbmN0aW9uIFdpdGggUmVzcG9u
c2UgUHJldmVudGlvbjwvdGl0bGU+PHNlY29uZGFyeS10aXRsZT5UaGUgSm91cm5hbCBvZiBQYWlu
PC9zZWNvbmRhcnktdGl0bGU+PC90aXRsZXM+PHBlcmlvZGljYWw+PGZ1bGwtdGl0bGU+VGhlIEpv
dXJuYWwgb2YgUGFpbjwvZnVsbC10aXRsZT48L3BlcmlvZGljYWw+PGtleXdvcmRzPjxrZXl3b3Jk
PlBhaW48L2tleXdvcmQ+PGtleXdvcmQ+YXZvaWRhbmNlPC9rZXl3b3JkPjxrZXl3b3JkPnJlbGFw
c2U8L2tleXdvcmQ+PGtleXdvcmQ+ZXhwb3N1cmU8L2tleXdvcmQ+PGtleXdvcmQ+ZXh0aW5jdGlv
bjwva2V5d29yZD48a2V5d29yZD5vcGVyYW50IGxlYXJuaW5nPC9rZXl3b3JkPjxrZXl3b3JkPnNw
b250YW5lb3VzIHJlY292ZXJ5PC9rZXl3b3JkPjwva2V5d29yZHM+PGRhdGVzPjx5ZWFyPjIwMjA8
L3llYXI+PHB1Yi1kYXRlcz48ZGF0ZT4yMDIwLzA2LzE0LzwvZGF0ZT48L3B1Yi1kYXRlcz48L2Rh
dGVzPjxpc2JuPjE1MjYtNTkwMDwvaXNibj48dXJscz48cmVsYXRlZC11cmxzPjx1cmw+aHR0cDov
L3d3dy5zY2llbmNlZGlyZWN0LmNvbS9zY2llbmNlL2FydGljbGUvcGlpL1MxNTI2NTkwMDIwMzAw
MTgzPC91cmw+PC9yZWxhdGVkLXVybHM+PC91cmxzPjxlbGVjdHJvbmljLXJlc291cmNlLW51bT5o
dHRwczovL2RvaS5vcmcvMTAuMTAxNi9qLmpwYWluLjIwMjAuMDIuMDAzPC9lbGVjdHJvbmljLXJl
c291cmNlLW51bT48L3JlY29yZD48L0NpdGU+PENpdGU+PEF1dGhvcj5HbG9nYW48L0F1dGhvcj48
WWVhcj4yMDIwPC9ZZWFyPjxSZWNOdW0+MzU3PC9SZWNOdW0+PHJlY29yZD48cmVjLW51bWJlcj4z
NTc8L3JlYy1udW1iZXI+PGZvcmVpZ24ta2V5cz48a2V5IGFwcD0iRU4iIGRiLWlkPSI1cmRwc3dl
ZHV0NTllYmVwcGUwcHN0ejh3d2ZwYXQ5ZHR3OWYiIHRpbWVzdGFtcD0iMTU4NTkxNzY0NiI+MzU3
PC9rZXk+PC9mb3JlaWduLWtleXM+PHJlZi10eXBlIG5hbWU9IkpvdXJuYWwgQXJ0aWNsZSI+MTc8
L3JlZi10eXBlPjxjb250cmlidXRvcnM+PGF1dGhvcnM+PGF1dGhvcj5HbG9nYW4sIEV2ZWxpaW5h
PC9hdXRob3I+PGF1dGhvcj5HYXR6b3VuaXMsIFJlbmE8L2F1dGhvcj48YXV0aG9yPk1ldWxkZXJz
LCBNaWNoZWw8L2F1dGhvcj48YXV0aG9yPk1ldWxkZXJzLCBBbm48L2F1dGhvcj48L2F1dGhvcnM+
PC9jb250cmlidXRvcnM+PHRpdGxlcz48dGl0bGU+R2VuZXJhbGl6YXRpb24gb2YgaW5zdHJ1bWVu
dGFsbHkgYWNxdWlyZWQgcGFpbi1yZWxhdGVkIGF2b2lkYW5jZSB0byBub3ZlbCBidXQgc2ltaWxh
ciBtb3ZlbWVudHMgdXNpbmcgYSByb2JvdGljIGFybS1yZWFjaGluZyBwYXJhZGlnbTwvdGl0bGU+
PHNlY29uZGFyeS10aXRsZT5CZWhhdmlvdXIgUmVzZWFyY2ggYW5kIFRoZXJhcHk8L3NlY29uZGFy
eS10aXRsZT48L3RpdGxlcz48cGVyaW9kaWNhbD48ZnVsbC10aXRsZT5CZWhhdmlvdXIgcmVzZWFy
Y2ggYW5kIHRoZXJhcHk8L2Z1bGwtdGl0bGU+PC9wZXJpb2RpY2FsPjxwYWdlcz4xMDM1MjU8L3Bh
Z2VzPjx2b2x1bWU+MTI0PC92b2x1bWU+PGtleXdvcmRzPjxrZXl3b3JkPkF2b2lkYW5jZSBiZWhh
dmlvcjwva2V5d29yZD48a2V5d29yZD5GZWFyIGdlbmVyYWxpemF0aW9uPC9rZXl3b3JkPjxrZXl3
b3JkPkF2b2lkYW5jZSBnZW5lcmFsaXphdGlvbjwva2V5d29yZD48a2V5d29yZD5DaHJvbmljIHBh
aW48L2tleXdvcmQ+PGtleXdvcmQ+T3BlcmFudCBjb25kaXRpb25pbmc8L2tleXdvcmQ+PC9rZXl3
b3Jkcz48ZGF0ZXM+PHllYXI+MjAyMDwveWVhcj48cHViLWRhdGVzPjxkYXRlPjIwMjAvMDEvMDEv
PC9kYXRlPjwvcHViLWRhdGVzPjwvZGF0ZXM+PGlzYm4+MDAwNS03OTY3PC9pc2JuPjx1cmxzPjxy
ZWxhdGVkLXVybHM+PHVybD5odHRwOi8vd3d3LnNjaWVuY2VkaXJlY3QuY29tL3NjaWVuY2UvYXJ0
aWNsZS9waWkvUzAwMDU3OTY3MTkzMDIxMTY8L3VybD48L3JlbGF0ZWQtdXJscz48L3VybHM+PGVs
ZWN0cm9uaWMtcmVzb3VyY2UtbnVtPmh0dHBzOi8vZG9pLm9yZy8xMC4xMDE2L2ouYnJhdC4yMDE5
LjEwMzUyNTwvZWxlY3Ryb25pYy1yZXNvdXJjZS1udW0+PC9yZWNvcmQ+PC9DaXRlPjxDaXRlPjxB
dXRob3I+TWV1bGRlcnM8L0F1dGhvcj48WWVhcj4yMDIwPC9ZZWFyPjxSZWNOdW0+NDQ2PC9SZWNO
dW0+PHJlY29yZD48cmVjLW51bWJlcj40NDY8L3JlYy1udW1iZXI+PGZvcmVpZ24ta2V5cz48a2V5
IGFwcD0iRU4iIGRiLWlkPSI1cmRwc3dlZHV0NTllYmVwcGUwcHN0ejh3d2ZwYXQ5ZHR3OWYiIHRp
bWVzdGFtcD0iMTU5NjAyODk4NCI+NDQ2PC9rZXk+PC9mb3JlaWduLWtleXM+PHJlZi10eXBlIG5h
bWU9IkpvdXJuYWwgQXJ0aWNsZSI+MTc8L3JlZi10eXBlPjxjb250cmlidXRvcnM+PGF1dGhvcnM+
PGF1dGhvcj5NZXVsZGVycywgQW5uPC9hdXRob3I+PGF1dGhvcj5GcmFuc3NlbiwgTWF0aGlqczwv
YXV0aG9yPjxhdXRob3I+Q2xhZXMsIEphbm5lPC9hdXRob3I+PC9hdXRob3JzPjwvY29udHJpYnV0
b3JzPjx0aXRsZXM+PHRpdGxlPkF2b2lkaW5nIEJhc2VkIG9uIFNoYWRlcyBvZiBHcmF5OiBHZW5l
cmFsaXphdGlvbiBvZiBQYWluLVJlbGF0ZWQgQXZvaWRhbmNlIEJlaGF2aW9yIHRvIE5vdmVsIENv
bnRleHRzPC90aXRsZT48c2Vjb25kYXJ5LXRpdGxlPlRoZSBKb3VybmFsIG9mIFBhaW48L3NlY29u
ZGFyeS10aXRsZT48L3RpdGxlcz48cGVyaW9kaWNhbD48ZnVsbC10aXRsZT5UaGUgSm91cm5hbCBv
ZiBQYWluPC9mdWxsLXRpdGxlPjwvcGVyaW9kaWNhbD48a2V5d29yZHM+PGtleXdvcmQ+R2VuZXJh
bGl6YXRpb248L2tleXdvcmQ+PGtleXdvcmQ+QXZvaWRhbmNlPC9rZXl3b3JkPjxrZXl3b3JkPk9w
ZXJhbnQgbGVhcm5pbmc8L2tleXdvcmQ+PGtleXdvcmQ+Q29udGV4dDwva2V5d29yZD48a2V5d29y
ZD5Db25kaXRpb25pbmc8L2tleXdvcmQ+PGtleXdvcmQ+Um9ib3RpYyBhcm08L2tleXdvcmQ+PC9r
ZXl3b3Jkcz48ZGF0ZXM+PHllYXI+MjAyMDwveWVhcj48cHViLWRhdGVzPjxkYXRlPjIwMjAvMDYv
MTQvPC9kYXRlPjwvcHViLWRhdGVzPjwvZGF0ZXM+PGlzYm4+MTUyNi01OTAwPC9pc2JuPjx1cmxz
PjxyZWxhdGVkLXVybHM+PHVybD5odHRwOi8vd3d3LnNjaWVuY2VkaXJlY3QuY29tL3NjaWVuY2Uv
YXJ0aWNsZS9waWkvUzE1MjY1OTAwMjAzMDAxNzE8L3VybD48L3JlbGF0ZWQtdXJscz48L3VybHM+
PGVsZWN0cm9uaWMtcmVzb3VyY2UtbnVtPmh0dHBzOi8vZG9pLm9yZy8xMC4xMDE2L2ouanBhaW4u
MjAyMC4wMi4wMDI8L2VsZWN0cm9uaWMtcmVzb3VyY2UtbnVtPjwvcmVjb3JkPjwvQ2l0ZT48Q2l0
ZT48QXV0aG9yPk1ldWxkZXJzPC9BdXRob3I+PFllYXI+MjAxNjwvWWVhcj48UmVjTnVtPjE0ODwv
UmVjTnVtPjxyZWNvcmQ+PHJlYy1udW1iZXI+MTQ4PC9yZWMtbnVtYmVyPjxmb3JlaWduLWtleXM+
PGtleSBhcHA9IkVOIiBkYi1pZD0iNXJkcHN3ZWR1dDU5ZWJlcHBlMHBzdHo4d3dmcGF0OWR0dzlm
IiB0aW1lc3RhbXA9IjE1MzEwNTE3NjkiPjE0ODwva2V5PjwvZm9yZWlnbi1rZXlzPjxyZWYtdHlw
ZSBuYW1lPSJKb3VybmFsIEFydGljbGUiPjE3PC9yZWYtdHlwZT48Y29udHJpYnV0b3JzPjxhdXRo
b3JzPjxhdXRob3I+TWV1bGRlcnMsIEFubjwvYXV0aG9yPjxhdXRob3I+RnJhbnNzZW4sIE1hdGhp
anM8L2F1dGhvcj48YXV0aG9yPkZvbnRleW5lLCBSaWV0PC9hdXRob3I+PGF1dGhvcj5WbGFleWVu
LCBKb2hhbjwvYXV0aG9yPjwvYXV0aG9ycz48L2NvbnRyaWJ1dG9ycz48YXV0aC1hZGRyZXNzPmFS
ZXNlYXJjaCBHcm91cCBvbiBIZWFsdGggUHN5Y2hvbG9neSwgS1UgTGV1dmVuLCBMZXV2ZW4sIEJl
bGdpdW0gYkNlbnRlciBmb3IgRXhjZWxsZW5jZSBHZW5lcmFsaXphdGlvbiBvbiBSZXNlYXJjaCBp
biBIZWFsdGggYW5kIFBzeWNob3BhdGhvbG9neSwgS1UgTGV1dmVuLCBMZXV2ZW4sIEJlbGdpdW0g
Y0NlbnRlciBmb3IgdGhlIFBzeWNob2xvZ3kgb2YgTGVhcm5pbmcgYW5kIEV4cGVyaW1lbnRhbCBQ
c3ljaG9wYXRob2xvZ3ksIEtVIExldXZlbiwgTGV1dmVuLCBCZWxnaXVtIGREZXBhcnRtZW50IG9m
IENsaW5pY2FsIFBzeWNob2xvZ2ljYWwgU2NpZW5jZSwgTWFhc3RyaWNodCBVbml2ZXJzaXR5LCB0
aGUgTmV0aGVybGFuZHMuPC9hdXRoLWFkZHJlc3M+PHRpdGxlcz48dGl0bGU+QWNxdWlzaXRpb24g
YW5kIGV4dGluY3Rpb24gb2Ygb3BlcmFudCBwYWluLXJlbGF0ZWQgYXZvaWRhbmNlIGJlaGF2aW9y
IHVzaW5nIGEgMyBkZWdyZWVzLW9mLWZyZWVkb20gcm9ib3RpYyBhcm08L3RpdGxlPjxzZWNvbmRh
cnktdGl0bGU+UGFpbjwvc2Vjb25kYXJ5LXRpdGxlPjxhbHQtdGl0bGU+UGFpbjwvYWx0LXRpdGxl
PjwvdGl0bGVzPjxwZXJpb2RpY2FsPjxmdWxsLXRpdGxlPlBhaW48L2Z1bGwtdGl0bGU+PC9wZXJp
b2RpY2FsPjxhbHQtcGVyaW9kaWNhbD48ZnVsbC10aXRsZT5QYWluPC9mdWxsLXRpdGxlPjwvYWx0
LXBlcmlvZGljYWw+PHBhZ2VzPjEwOTQtMTA0PC9wYWdlcz48dm9sdW1lPjE1Nzwvdm9sdW1lPjxu
dW1iZXI+NTwvbnVtYmVyPjxlZGl0aW9uPjIwMTYvMDEvMTQ8L2VkaXRpb24+PGtleXdvcmRzPjxr
ZXl3b3JkPkFkdWx0PC9rZXl3b3JkPjxrZXl3b3JkPkFuYWx5c2lzIG9mIFZhcmlhbmNlPC9rZXl3
b3JkPjxrZXl3b3JkPipBcm08L2tleXdvcmQ+PGtleXdvcmQ+QXZvaWRhbmNlIExlYXJuaW5nLypw
aHlzaW9sb2d5PC9rZXl3b3JkPjxrZXl3b3JkPkVsZWN0cmljIFN0aW11bGF0aW9uL2FkdmVyc2Ug
ZWZmZWN0czwva2V5d29yZD48a2V5d29yZD5FeHRpbmN0aW9uLCBQc3ljaG9sb2dpY2FsLypwaHlz
aW9sb2d5PC9rZXl3b3JkPjxrZXl3b3JkPkZlbWFsZTwva2V5d29yZD48a2V5d29yZD5IdW1hbnM8
L2tleXdvcmQ+PGtleXdvcmQ+TWFsZTwva2V5d29yZD48a2V5d29yZD5NaWRkbGUgQWdlZDwva2V5
d29yZD48a2V5d29yZD5NdXNjbGUgU3RyZW5ndGg8L2tleXdvcmQ+PGtleXdvcmQ+UGFpbi8qcGh5
c2lvcGF0aG9sb2d5L3BzeWNob2xvZ3k8L2tleXdvcmQ+PGtleXdvcmQ+UmFuZ2Ugb2YgTW90aW9u
LCBBcnRpY3VsYXIvcGh5c2lvbG9neTwva2V5d29yZD48a2V5d29yZD5SZWluZm9yY2VtZW50IChQ
c3ljaG9sb2d5KTwva2V5d29yZD48a2V5d29yZD4qUm9ib3RpY3M8L2tleXdvcmQ+PGtleXdvcmQ+
U2tpbi9pbm5lcnZhdGlvbjwva2V5d29yZD48a2V5d29yZD5TdXJ2ZXlzIGFuZCBRdWVzdGlvbm5h
aXJlczwva2V5d29yZD48a2V5d29yZD5Zb3VuZyBBZHVsdDwva2V5d29yZD48L2tleXdvcmRzPjxk
YXRlcz48eWVhcj4yMDE2PC95ZWFyPjxwdWItZGF0ZXM+PGRhdGU+TWF5PC9kYXRlPjwvcHViLWRh
dGVzPjwvZGF0ZXM+PGlzYm4+MDMwNC0zOTU5PC9pc2JuPjxhY2Nlc3Npb24tbnVtPjI2NzYxMzg4
PC9hY2Nlc3Npb24tbnVtPjx1cmxzPjwvdXJscz48ZWxlY3Ryb25pYy1yZXNvdXJjZS1udW0+MTAu
MTA5Ny9qLnBhaW4uMDAwMDAwMDAwMDAwMDQ4MzwvZWxlY3Ryb25pYy1yZXNvdXJjZS1udW0+PHJl
bW90ZS1kYXRhYmFzZS1wcm92aWRlcj5OTE08L3JlbW90ZS1kYXRhYmFzZS1wcm92aWRlcj48bGFu
Z3VhZ2U+ZW5nPC9sYW5ndWFnZT48L3JlY29yZD48L0NpdGU+PC9FbmROb3RlPn==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7D5663" w:rsidRPr="00A43B7D">
        <w:rPr>
          <w:rFonts w:asciiTheme="minorHAnsi" w:hAnsiTheme="minorHAnsi" w:cstheme="minorHAnsi"/>
          <w:color w:val="auto"/>
        </w:rPr>
      </w:r>
      <w:r w:rsidR="007D5663"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0,22-24</w:t>
      </w:r>
      <w:r w:rsidR="007D5663" w:rsidRPr="00A43B7D">
        <w:rPr>
          <w:rFonts w:asciiTheme="minorHAnsi" w:hAnsiTheme="minorHAnsi" w:cstheme="minorHAnsi"/>
          <w:color w:val="auto"/>
        </w:rPr>
        <w:fldChar w:fldCharType="end"/>
      </w:r>
      <w:r w:rsidR="009B4B81" w:rsidRPr="00A43B7D">
        <w:rPr>
          <w:rFonts w:asciiTheme="minorHAnsi" w:hAnsiTheme="minorHAnsi" w:cstheme="minorHAnsi"/>
          <w:color w:val="auto"/>
        </w:rPr>
        <w:t>.</w:t>
      </w:r>
    </w:p>
    <w:p w14:paraId="39C79052" w14:textId="082D0384" w:rsidR="000442BB" w:rsidRPr="00A43B7D" w:rsidRDefault="000442BB" w:rsidP="00426A10">
      <w:pPr>
        <w:pStyle w:val="CommentText"/>
        <w:rPr>
          <w:rFonts w:asciiTheme="minorHAnsi" w:hAnsiTheme="minorHAnsi" w:cstheme="minorHAnsi"/>
          <w:color w:val="auto"/>
        </w:rPr>
      </w:pPr>
    </w:p>
    <w:p w14:paraId="41EC9221" w14:textId="4ED8742D" w:rsidR="000442BB" w:rsidRPr="00A43B7D" w:rsidRDefault="000442BB" w:rsidP="00426A10">
      <w:pPr>
        <w:pStyle w:val="CommentText"/>
        <w:rPr>
          <w:rFonts w:asciiTheme="minorHAnsi" w:hAnsiTheme="minorHAnsi" w:cstheme="minorHAnsi"/>
          <w:b/>
        </w:rPr>
      </w:pPr>
      <w:r w:rsidRPr="00A43B7D">
        <w:rPr>
          <w:rFonts w:asciiTheme="minorHAnsi" w:hAnsiTheme="minorHAnsi" w:cstheme="minorHAnsi"/>
          <w:b/>
          <w:color w:val="auto"/>
        </w:rPr>
        <w:t>Generalization</w:t>
      </w:r>
      <w:r w:rsidR="009F5BDB" w:rsidRPr="00A43B7D">
        <w:rPr>
          <w:rFonts w:asciiTheme="minorHAnsi" w:hAnsiTheme="minorHAnsi" w:cstheme="minorHAnsi"/>
          <w:b/>
          <w:color w:val="auto"/>
        </w:rPr>
        <w:t xml:space="preserve"> of avoidance</w:t>
      </w:r>
    </w:p>
    <w:p w14:paraId="156BCF58" w14:textId="4240F4C5" w:rsidR="007F6E67" w:rsidRPr="00A43B7D" w:rsidRDefault="001F7F76" w:rsidP="00426A10">
      <w:pPr>
        <w:tabs>
          <w:tab w:val="left" w:pos="270"/>
        </w:tabs>
        <w:rPr>
          <w:rFonts w:asciiTheme="minorHAnsi" w:hAnsiTheme="minorHAnsi" w:cstheme="minorHAnsi"/>
          <w:color w:val="auto"/>
        </w:rPr>
      </w:pPr>
      <w:r w:rsidRPr="00A43B7D">
        <w:rPr>
          <w:rFonts w:asciiTheme="minorHAnsi" w:hAnsiTheme="minorHAnsi" w:cstheme="minorHAnsi"/>
          <w:color w:val="auto"/>
        </w:rPr>
        <w:t>W</w:t>
      </w:r>
      <w:r w:rsidR="002F58AD" w:rsidRPr="00A43B7D">
        <w:rPr>
          <w:rFonts w:asciiTheme="minorHAnsi" w:hAnsiTheme="minorHAnsi" w:cstheme="minorHAnsi"/>
          <w:color w:val="auto"/>
        </w:rPr>
        <w:t xml:space="preserve">e have </w:t>
      </w:r>
      <w:r w:rsidR="00C25BE6" w:rsidRPr="00A43B7D">
        <w:rPr>
          <w:rFonts w:asciiTheme="minorHAnsi" w:hAnsiTheme="minorHAnsi" w:cstheme="minorHAnsi"/>
          <w:color w:val="auto"/>
        </w:rPr>
        <w:t>extended the paradigm to investigate</w:t>
      </w:r>
      <w:r w:rsidR="00EE23BD" w:rsidRPr="00A43B7D">
        <w:rPr>
          <w:rFonts w:asciiTheme="minorHAnsi" w:hAnsiTheme="minorHAnsi" w:cstheme="minorHAnsi"/>
          <w:iCs/>
          <w:color w:val="auto"/>
        </w:rPr>
        <w:t xml:space="preserve"> </w:t>
      </w:r>
      <w:r w:rsidR="00795E8E" w:rsidRPr="00A43B7D">
        <w:rPr>
          <w:rFonts w:asciiTheme="minorHAnsi" w:hAnsiTheme="minorHAnsi" w:cstheme="minorHAnsi"/>
          <w:iCs/>
          <w:color w:val="auto"/>
        </w:rPr>
        <w:t>generalization</w:t>
      </w:r>
      <w:r w:rsidR="00795E8E" w:rsidRPr="00A43B7D">
        <w:rPr>
          <w:rFonts w:asciiTheme="minorHAnsi" w:hAnsiTheme="minorHAnsi" w:cstheme="minorHAnsi"/>
          <w:i/>
          <w:color w:val="auto"/>
        </w:rPr>
        <w:t xml:space="preserve"> </w:t>
      </w:r>
      <w:r w:rsidR="00795E8E" w:rsidRPr="00A43B7D">
        <w:rPr>
          <w:rFonts w:asciiTheme="minorHAnsi" w:hAnsiTheme="minorHAnsi" w:cstheme="minorHAnsi"/>
          <w:color w:val="auto"/>
        </w:rPr>
        <w:t>of avoidance</w:t>
      </w:r>
      <w:r w:rsidR="00823B89"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823B89"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3</w:t>
      </w:r>
      <w:r w:rsidR="00823B89" w:rsidRPr="00A43B7D">
        <w:rPr>
          <w:rFonts w:asciiTheme="minorHAnsi" w:hAnsiTheme="minorHAnsi" w:cstheme="minorHAnsi"/>
          <w:color w:val="auto"/>
        </w:rPr>
        <w:fldChar w:fldCharType="end"/>
      </w:r>
      <w:r w:rsidR="00B47076">
        <w:rPr>
          <w:rFonts w:asciiTheme="minorHAnsi" w:hAnsiTheme="minorHAnsi" w:cstheme="minorHAnsi"/>
          <w:color w:val="auto"/>
        </w:rPr>
        <w:t>—</w:t>
      </w:r>
      <w:r w:rsidR="003C10E4" w:rsidRPr="00A43B7D">
        <w:rPr>
          <w:rFonts w:asciiTheme="minorHAnsi" w:hAnsiTheme="minorHAnsi" w:cstheme="minorHAnsi"/>
          <w:color w:val="auto"/>
        </w:rPr>
        <w:t>a</w:t>
      </w:r>
      <w:r w:rsidR="00EE23BD" w:rsidRPr="00A43B7D">
        <w:rPr>
          <w:rFonts w:asciiTheme="minorHAnsi" w:hAnsiTheme="minorHAnsi" w:cstheme="minorHAnsi"/>
          <w:color w:val="auto"/>
        </w:rPr>
        <w:t xml:space="preserve"> </w:t>
      </w:r>
      <w:r w:rsidR="001B6FE6" w:rsidRPr="00A43B7D">
        <w:rPr>
          <w:rFonts w:asciiTheme="minorHAnsi" w:hAnsiTheme="minorHAnsi" w:cstheme="minorHAnsi"/>
          <w:color w:val="auto"/>
        </w:rPr>
        <w:t xml:space="preserve">possible </w:t>
      </w:r>
      <w:r w:rsidR="00EE23BD" w:rsidRPr="00A43B7D">
        <w:rPr>
          <w:rFonts w:asciiTheme="minorHAnsi" w:hAnsiTheme="minorHAnsi" w:cstheme="minorHAnsi"/>
          <w:color w:val="auto"/>
        </w:rPr>
        <w:t xml:space="preserve">mechanism </w:t>
      </w:r>
      <w:r w:rsidR="001B6FE6" w:rsidRPr="00A43B7D">
        <w:rPr>
          <w:rFonts w:asciiTheme="minorHAnsi" w:hAnsiTheme="minorHAnsi" w:cstheme="minorHAnsi"/>
          <w:color w:val="auto"/>
        </w:rPr>
        <w:t>leading to excessive</w:t>
      </w:r>
      <w:r w:rsidR="00EE23BD" w:rsidRPr="00A43B7D">
        <w:rPr>
          <w:rFonts w:asciiTheme="minorHAnsi" w:hAnsiTheme="minorHAnsi" w:cstheme="minorHAnsi"/>
          <w:color w:val="auto"/>
        </w:rPr>
        <w:t xml:space="preserve"> avoidance.</w:t>
      </w:r>
      <w:r w:rsidR="00EF30DD" w:rsidRPr="00A43B7D">
        <w:rPr>
          <w:rFonts w:asciiTheme="minorHAnsi" w:hAnsiTheme="minorHAnsi" w:cstheme="minorHAnsi"/>
          <w:color w:val="auto"/>
        </w:rPr>
        <w:t xml:space="preserve"> </w:t>
      </w:r>
      <w:r w:rsidR="006A3D65" w:rsidRPr="00A43B7D">
        <w:rPr>
          <w:rFonts w:asciiTheme="minorHAnsi" w:hAnsiTheme="minorHAnsi" w:cstheme="minorHAnsi"/>
          <w:color w:val="auto"/>
        </w:rPr>
        <w:t>Pavlovian</w:t>
      </w:r>
      <w:r w:rsidR="00EE23BD" w:rsidRPr="00A43B7D">
        <w:rPr>
          <w:rFonts w:asciiTheme="minorHAnsi" w:hAnsiTheme="minorHAnsi" w:cstheme="minorHAnsi"/>
          <w:color w:val="auto"/>
        </w:rPr>
        <w:t xml:space="preserve"> </w:t>
      </w:r>
      <w:r w:rsidR="000D64B8" w:rsidRPr="00A43B7D">
        <w:rPr>
          <w:rFonts w:asciiTheme="minorHAnsi" w:hAnsiTheme="minorHAnsi" w:cstheme="minorHAnsi"/>
          <w:color w:val="auto"/>
        </w:rPr>
        <w:t>fear</w:t>
      </w:r>
      <w:r w:rsidR="00E15818" w:rsidRPr="00A43B7D">
        <w:rPr>
          <w:rFonts w:asciiTheme="minorHAnsi" w:hAnsiTheme="minorHAnsi" w:cstheme="minorHAnsi"/>
          <w:color w:val="auto"/>
        </w:rPr>
        <w:t xml:space="preserve"> g</w:t>
      </w:r>
      <w:r w:rsidR="00C25BE6" w:rsidRPr="00A43B7D">
        <w:rPr>
          <w:rFonts w:asciiTheme="minorHAnsi" w:hAnsiTheme="minorHAnsi" w:cstheme="minorHAnsi"/>
          <w:color w:val="auto"/>
        </w:rPr>
        <w:t xml:space="preserve">eneralization refers to the spreading of </w:t>
      </w:r>
      <w:r w:rsidR="007A71F2" w:rsidRPr="00A43B7D">
        <w:rPr>
          <w:rFonts w:asciiTheme="minorHAnsi" w:hAnsiTheme="minorHAnsi" w:cstheme="minorHAnsi"/>
          <w:color w:val="auto"/>
        </w:rPr>
        <w:t xml:space="preserve">fear </w:t>
      </w:r>
      <w:r w:rsidR="00C25BE6" w:rsidRPr="00A43B7D">
        <w:rPr>
          <w:rFonts w:asciiTheme="minorHAnsi" w:hAnsiTheme="minorHAnsi" w:cstheme="minorHAnsi"/>
          <w:color w:val="auto"/>
        </w:rPr>
        <w:t>to stimuli</w:t>
      </w:r>
      <w:r w:rsidR="00635937" w:rsidRPr="00A43B7D">
        <w:rPr>
          <w:rFonts w:asciiTheme="minorHAnsi" w:hAnsiTheme="minorHAnsi" w:cstheme="minorHAnsi"/>
          <w:color w:val="auto"/>
        </w:rPr>
        <w:t xml:space="preserve"> or situations</w:t>
      </w:r>
      <w:r w:rsidR="0024793A" w:rsidRPr="00A43B7D">
        <w:rPr>
          <w:rFonts w:asciiTheme="minorHAnsi" w:hAnsiTheme="minorHAnsi" w:cstheme="minorHAnsi"/>
          <w:color w:val="auto"/>
        </w:rPr>
        <w:t xml:space="preserve"> (generalization stimuli, GSs) </w:t>
      </w:r>
      <w:r w:rsidR="00C25BE6" w:rsidRPr="00A43B7D">
        <w:rPr>
          <w:rFonts w:asciiTheme="minorHAnsi" w:hAnsiTheme="minorHAnsi" w:cstheme="minorHAnsi"/>
          <w:color w:val="auto"/>
        </w:rPr>
        <w:t>resembl</w:t>
      </w:r>
      <w:r w:rsidR="001E09EC" w:rsidRPr="00A43B7D">
        <w:rPr>
          <w:rFonts w:asciiTheme="minorHAnsi" w:hAnsiTheme="minorHAnsi" w:cstheme="minorHAnsi"/>
          <w:color w:val="auto"/>
        </w:rPr>
        <w:t>ing</w:t>
      </w:r>
      <w:r w:rsidR="00C25BE6" w:rsidRPr="00A43B7D">
        <w:rPr>
          <w:rFonts w:asciiTheme="minorHAnsi" w:hAnsiTheme="minorHAnsi" w:cstheme="minorHAnsi"/>
          <w:color w:val="auto"/>
        </w:rPr>
        <w:t xml:space="preserve"> the original CS</w:t>
      </w:r>
      <w:r w:rsidR="0024793A" w:rsidRPr="00A43B7D">
        <w:rPr>
          <w:rFonts w:asciiTheme="minorHAnsi" w:hAnsiTheme="minorHAnsi" w:cstheme="minorHAnsi"/>
          <w:color w:val="auto"/>
        </w:rPr>
        <w:t>+</w:t>
      </w:r>
      <w:r w:rsidR="00747A53" w:rsidRPr="00A43B7D">
        <w:rPr>
          <w:rFonts w:asciiTheme="minorHAnsi" w:hAnsiTheme="minorHAnsi" w:cstheme="minorHAnsi"/>
          <w:color w:val="auto"/>
        </w:rPr>
        <w:t xml:space="preserve">, with </w:t>
      </w:r>
      <w:r w:rsidR="00CD76ED" w:rsidRPr="00A43B7D">
        <w:rPr>
          <w:rFonts w:asciiTheme="minorHAnsi" w:hAnsiTheme="minorHAnsi" w:cstheme="minorHAnsi"/>
          <w:color w:val="auto"/>
        </w:rPr>
        <w:t xml:space="preserve">fear </w:t>
      </w:r>
      <w:r w:rsidR="00893DCD" w:rsidRPr="00A43B7D">
        <w:rPr>
          <w:rFonts w:asciiTheme="minorHAnsi" w:hAnsiTheme="minorHAnsi" w:cstheme="minorHAnsi"/>
          <w:color w:val="auto"/>
        </w:rPr>
        <w:t xml:space="preserve">declining </w:t>
      </w:r>
      <w:r w:rsidR="002F2110" w:rsidRPr="00A43B7D">
        <w:rPr>
          <w:rFonts w:asciiTheme="minorHAnsi" w:hAnsiTheme="minorHAnsi" w:cstheme="minorHAnsi"/>
          <w:color w:val="auto"/>
        </w:rPr>
        <w:t>with</w:t>
      </w:r>
      <w:r w:rsidR="004E3A50" w:rsidRPr="00A43B7D">
        <w:rPr>
          <w:rFonts w:asciiTheme="minorHAnsi" w:hAnsiTheme="minorHAnsi" w:cstheme="minorHAnsi"/>
          <w:color w:val="auto"/>
        </w:rPr>
        <w:t xml:space="preserve"> </w:t>
      </w:r>
      <w:r w:rsidR="00CD76ED" w:rsidRPr="00A43B7D">
        <w:rPr>
          <w:rFonts w:asciiTheme="minorHAnsi" w:hAnsiTheme="minorHAnsi" w:cstheme="minorHAnsi"/>
          <w:color w:val="auto"/>
        </w:rPr>
        <w:t>decreasing similar</w:t>
      </w:r>
      <w:r w:rsidR="002F2110" w:rsidRPr="00A43B7D">
        <w:rPr>
          <w:rFonts w:asciiTheme="minorHAnsi" w:hAnsiTheme="minorHAnsi" w:cstheme="minorHAnsi"/>
          <w:color w:val="auto"/>
        </w:rPr>
        <w:t>ity</w:t>
      </w:r>
      <w:r w:rsidR="00CD76ED" w:rsidRPr="00A43B7D">
        <w:rPr>
          <w:rFonts w:asciiTheme="minorHAnsi" w:hAnsiTheme="minorHAnsi" w:cstheme="minorHAnsi"/>
          <w:color w:val="auto"/>
        </w:rPr>
        <w:t xml:space="preserve"> to the CS+ (generalization </w:t>
      </w:r>
      <w:r w:rsidR="00CD76ED" w:rsidRPr="00A43B7D">
        <w:rPr>
          <w:rFonts w:asciiTheme="minorHAnsi" w:hAnsiTheme="minorHAnsi" w:cstheme="minorHAnsi"/>
          <w:iCs/>
          <w:color w:val="auto"/>
        </w:rPr>
        <w:t>gradient</w:t>
      </w:r>
      <w:r w:rsidR="00CD76ED" w:rsidRPr="00A43B7D">
        <w:rPr>
          <w:rFonts w:asciiTheme="minorHAnsi" w:hAnsiTheme="minorHAnsi" w:cstheme="minorHAnsi"/>
          <w:color w:val="auto"/>
        </w:rPr>
        <w:t>)</w:t>
      </w:r>
      <w:r w:rsidR="00204FF3" w:rsidRPr="00A43B7D">
        <w:rPr>
          <w:rFonts w:asciiTheme="minorHAnsi" w:hAnsiTheme="minorHAnsi" w:cstheme="minorHAnsi"/>
        </w:rPr>
        <w:fldChar w:fldCharType="begin">
          <w:fldData xml:space="preserve">PEVuZE5vdGU+PENpdGU+PEF1dGhvcj5LYWxpc2g8L0F1dGhvcj48WWVhcj4xOTY5PC9ZZWFyPjxS
ZWNOdW0+MTgyPC9SZWNOdW0+PERpc3BsYXlUZXh0PjxzdHlsZSBmYWNlPSJzdXBlcnNjcmlwdCI+
MjUtMjg8L3N0eWxlPjwvRGlzcGxheVRleHQ+PHJlY29yZD48cmVjLW51bWJlcj4xODI8L3JlYy1u
dW1iZXI+PGZvcmVpZ24ta2V5cz48a2V5IGFwcD0iRU4iIGRiLWlkPSI1cmRwc3dlZHV0NTllYmVw
cGUwcHN0ejh3d2ZwYXQ5ZHR3OWYiIHRpbWVzdGFtcD0iMTU0MjEwODM5OSI+MTgyPC9rZXk+PC9m
b3JlaWduLWtleXM+PHJlZi10eXBlIG5hbWU9IkJvb2sgU2VjdGlvbiI+NTwvcmVmLXR5cGU+PGNv
bnRyaWJ1dG9ycz48YXV0aG9ycz48YXV0aG9yPkthbGlzaCwgSGFycnkgSTwvYXV0aG9yPjwvYXV0
aG9ycz48c2Vjb25kYXJ5LWF1dGhvcnM+PGF1dGhvcj5NLiBNYXJ4PC9hdXRob3I+PC9zZWNvbmRh
cnktYXV0aG9ycz48L2NvbnRyaWJ1dG9ycz48dGl0bGVzPjx0aXRsZT5TdGltdWx1cyBnZW5lcmFs
aXphdGlvbjwvdGl0bGU+PHNlY29uZGFyeS10aXRsZT5MZWFybmluZzogcHJvY2Vzc2VzPC9zZWNv
bmRhcnktdGl0bGU+PC90aXRsZXM+PHBlcmlvZGljYWw+PGZ1bGwtdGl0bGU+TGVhcm5pbmc6IHBy
b2Nlc3NlczwvZnVsbC10aXRsZT48L3BlcmlvZGljYWw+PHBhZ2VzPjIwNy0yOTc8L3BhZ2VzPjxk
YXRlcz48eWVhcj4xOTY5PC95ZWFyPjwvZGF0ZXM+PHB1Yi1sb2NhdGlvbj5Ub3JvbnRvPC9wdWIt
bG9jYXRpb24+PHB1Ymxpc2hlcj5NYWNtaWxsYW48L3B1Ymxpc2hlcj48dXJscz48L3VybHM+PC9y
ZWNvcmQ+PC9DaXRlPjxDaXRlPjxBdXRob3I+SG9uaWc8L0F1dGhvcj48WWVhcj4xOTgxPC9ZZWFy
PjxSZWNOdW0+NjA8L1JlY051bT48cmVjb3JkPjxyZWMtbnVtYmVyPjYwPC9yZWMtbnVtYmVyPjxm
b3JlaWduLWtleXM+PGtleSBhcHA9IkVOIiBkYi1pZD0iNXJkcHN3ZWR1dDU5ZWJlcHBlMHBzdHo4
d3dmcGF0OWR0dzlmIiB0aW1lc3RhbXA9IjE1MTMzNTU4NDAiPjYwPC9rZXk+PC9mb3JlaWduLWtl
eXM+PHJlZi10eXBlIG5hbWU9IkpvdXJuYWwgQXJ0aWNsZSI+MTc8L3JlZi10eXBlPjxjb250cmli
dXRvcnM+PGF1dGhvcnM+PGF1dGhvcj5Ib25pZywgVy4gSy48L2F1dGhvcj48YXV0aG9yPlVyY3Vp
b2xpLCBQLiBKLjwvYXV0aG9yPjwvYXV0aG9ycz48L2NvbnRyaWJ1dG9ycz48dGl0bGVzPjx0aXRs
ZT5UaGUgbGVnYWN5IG9mIEd1dHRtYW4gYW5kIEthbGlzaCAoMTk1Nik6IFR3ZW50eS1maXZlIHll
YXJzIG9mIHJlc2VhcmNoIG9uIHN0aW11bHVzIGdlbmVyYWxpemF0aW9uPC90aXRsZT48c2Vjb25k
YXJ5LXRpdGxlPkpvdXJuYWwgb2YgdGhlIGV4cGVyaW1lbnRhbCBhbmFseXNpcyBvZiBiZWhhdmlv
cjwvc2Vjb25kYXJ5LXRpdGxlPjxhbHQtdGl0bGU+Sm91cm5hbCBvZiB0aGUgZXhwZXJpbWVudGFs
IGFuYWx5c2lzIG9mIGJlaGF2aW9yPC9hbHQtdGl0bGU+PC90aXRsZXM+PHBlcmlvZGljYWw+PGZ1
bGwtdGl0bGU+SiBFeHAgQW5hbCBCZWhhdjwvZnVsbC10aXRsZT48YWJici0xPkpvdXJuYWwgb2Yg
dGhlIGV4cGVyaW1lbnRhbCBhbmFseXNpcyBvZiBiZWhhdmlvcjwvYWJici0xPjwvcGVyaW9kaWNh
bD48YWx0LXBlcmlvZGljYWw+PGZ1bGwtdGl0bGU+SiBFeHAgQW5hbCBCZWhhdjwvZnVsbC10aXRs
ZT48YWJici0xPkpvdXJuYWwgb2YgdGhlIGV4cGVyaW1lbnRhbCBhbmFseXNpcyBvZiBiZWhhdmlv
cjwvYWJici0xPjwvYWx0LXBlcmlvZGljYWw+PHBhZ2VzPjQwNS00NTwvcGFnZXM+PHZvbHVtZT4z
Njwvdm9sdW1lPjxudW1iZXI+MzwvbnVtYmVyPjxlZGl0aW9uPjE5ODEvMTEvMDE8L2VkaXRpb24+
PGRhdGVzPjx5ZWFyPjE5ODE8L3llYXI+PHB1Yi1kYXRlcz48ZGF0ZT5Ob3Y8L2RhdGU+PC9wdWIt
ZGF0ZXM+PC9kYXRlcz48aXNibj4wMDIyLTUwMDIgKFByaW50KSYjeEQ7MDAyMi01MDAyPC9pc2Ju
PjxhY2Nlc3Npb24tbnVtPjE2ODEyMjU2PC9hY2Nlc3Npb24tbnVtPjx1cmxzPjwvdXJscz48Y3Vz
dG9tMj5QTUMxMzMzMTA5PC9jdXN0b20yPjxyZW1vdGUtZGF0YWJhc2UtcHJvdmlkZXI+TkxNPC9y
ZW1vdGUtZGF0YWJhc2UtcHJvdmlkZXI+PGxhbmd1YWdlPmVuZzwvbGFuZ3VhZ2U+PC9yZWNvcmQ+
PC9DaXRlPjxDaXRlPjxBdXRob3I+R2hpcmxhbmRhPC9BdXRob3I+PFllYXI+MjAwMzwvWWVhcj48
UmVjTnVtPjE4MTwvUmVjTnVtPjxyZWNvcmQ+PHJlYy1udW1iZXI+MTgxPC9yZWMtbnVtYmVyPjxm
b3JlaWduLWtleXM+PGtleSBhcHA9IkVOIiBkYi1pZD0iNXJkcHN3ZWR1dDU5ZWJlcHBlMHBzdHo4
d3dmcGF0OWR0dzlmIiB0aW1lc3RhbXA9IjE1NDIxMDgxNzkiPjE4MTwva2V5PjwvZm9yZWlnbi1r
ZXlzPjxyZWYtdHlwZSBuYW1lPSJKb3VybmFsIEFydGljbGUiPjE3PC9yZWYtdHlwZT48Y29udHJp
YnV0b3JzPjxhdXRob3JzPjxhdXRob3I+R2hpcmxhbmRhLCBTdGVmYW5vPC9hdXRob3I+PGF1dGhv
cj5FbnF1aXN0LCBNYWdudXM8L2F1dGhvcj48L2F1dGhvcnM+PC9jb250cmlidXRvcnM+PHRpdGxl
cz48dGl0bGU+QSBjZW50dXJ5IG9mIGdlbmVyYWxpemF0aW9uPC90aXRsZT48c2Vjb25kYXJ5LXRp
dGxlPkFuaW1hbCBCZWhhdmlvdXI8L3NlY29uZGFyeS10aXRsZT48L3RpdGxlcz48cGVyaW9kaWNh
bD48ZnVsbC10aXRsZT5BbmltYWwgQmVoYXZpb3VyPC9mdWxsLXRpdGxlPjwvcGVyaW9kaWNhbD48
cGFnZXM+MTUtMzY8L3BhZ2VzPjx2b2x1bWU+NjY8L3ZvbHVtZT48bnVtYmVyPjE8L251bWJlcj48
ZGF0ZXM+PHllYXI+MjAwMzwveWVhcj48L2RhdGVzPjxpc2JuPjAwMDMtMzQ3MjwvaXNibj48dXJs
cz48L3VybHM+PC9yZWNvcmQ+PC9DaXRlPjxDaXRlPjxBdXRob3I+RHltb25kPC9BdXRob3I+PFll
YXI+MjAxNTwvWWVhcj48UmVjTnVtPjU8L1JlY051bT48cmVjb3JkPjxyZWMtbnVtYmVyPjU8L3Jl
Yy1udW1iZXI+PGZvcmVpZ24ta2V5cz48a2V5IGFwcD0iRU4iIGRiLWlkPSI1cmRwc3dlZHV0NTll
YmVwcGUwcHN0ejh3d2ZwYXQ5ZHR3OWYiIHRpbWVzdGFtcD0iMTUxMjczMTY4OSI+NTwva2V5Pjxr
ZXkgYXBwPSJFTldlYiIgZGItaWQ9IiI+MDwva2V5PjwvZm9yZWlnbi1rZXlzPjxyZWYtdHlwZSBu
YW1lPSJKb3VybmFsIEFydGljbGUiPjE3PC9yZWYtdHlwZT48Y29udHJpYnV0b3JzPjxhdXRob3Jz
PjxhdXRob3I+RHltb25kLCBTaW1vbjwvYXV0aG9yPjxhdXRob3I+RHVuc21vb3IsIEpvc2VwaDwv
YXV0aG9yPjxhdXRob3I+VmVydmxpZXQsIEJyYW08L2F1dGhvcj48YXV0aG9yPlJvY2hlLCBCcnlh
bjwvYXV0aG9yPjxhdXRob3I+SGVybWFucywgRGlyazwvYXV0aG9yPjwvYXV0aG9ycz48L2NvbnRy
aWJ1dG9ycz48YXV0aC1hZGRyZXNzPlN3YW5zZWEgVW5pdmVyc2l0eS4gRWxlY3Ryb25pYyBhZGRy
ZXNzOiBzLm8uZHltb25kQHN3YW5zZWEuYWMudWsuJiN4RDtOZXcgWW9yayBVbml2ZXJzaXR5LiYj
eEQ7VW5pdmVyc2l0eSBvZiBMZXV2ZW4uJiN4RDtOYXRpb25hbCBVbml2ZXJzaXR5IG9mIElyZWxh
bmQuPC9hdXRoLWFkZHJlc3M+PHRpdGxlcz48dGl0bGU+RmVhciBHZW5lcmFsaXphdGlvbiBpbiBI
dW1hbnM6IFN5c3RlbWF0aWMgUmV2aWV3IGFuZCBJbXBsaWNhdGlvbnMgZm9yIEFueGlldHkgRGlz
b3JkZXIgUmVzZWFyY2g8L3RpdGxlPjxzZWNvbmRhcnktdGl0bGU+QmVoYXZpb3IgVGhlcmFweTwv
c2Vjb25kYXJ5LXRpdGxlPjwvdGl0bGVzPjxwZXJpb2RpY2FsPjxmdWxsLXRpdGxlPkJlaGF2aW9y
IFRoZXJhcHk8L2Z1bGwtdGl0bGU+PC9wZXJpb2RpY2FsPjxwYWdlcz41NjEtODI8L3BhZ2VzPjx2
b2x1bWU+NDY8L3ZvbHVtZT48bnVtYmVyPjU8L251bWJlcj48ZWRpdGlvbj4yMDE1LzEwLzE2PC9l
ZGl0aW9uPjxrZXl3b3Jkcz48a2V5d29yZD5BbnhpZXR5IERpc29yZGVycy8qZXRpb2xvZ3k8L2tl
eXdvcmQ+PGtleXdvcmQ+Q29uZGl0aW9uaW5nLCBDbGFzc2ljYWwvKnBoeXNpb2xvZ3k8L2tleXdv
cmQ+PGtleXdvcmQ+Q3Vlczwva2V5d29yZD48a2V5d29yZD5GZWFyL3BoeXNpb2xvZ3kvKnBzeWNo
b2xvZ3k8L2tleXdvcmQ+PGtleXdvcmQ+R2VuZXJhbGl6YXRpb24gKFBzeWNob2xvZ3kpPC9rZXl3
b3JkPjxrZXl3b3JkPkh1bWFuczwva2V5d29yZD48a2V5d29yZD5hbnhpZXR5PC9rZXl3b3JkPjxr
ZXl3b3JkPmF2b2lkYW5jZTwva2V5d29yZD48a2V5d29yZD5mZWFyIGNvbmRpdGlvbmluZzwva2V5
d29yZD48a2V5d29yZD5nZW5lcmFsaXphdGlvbjwva2V5d29yZD48L2tleXdvcmRzPjxkYXRlcz48
eWVhcj4yMDE1PC95ZWFyPjxwdWItZGF0ZXM+PGRhdGU+U2VwPC9kYXRlPjwvcHViLWRhdGVzPjwv
ZGF0ZXM+PGlzYm4+MTg3OC0xODg4IChFbGVjdHJvbmljKSYjeEQ7MDAwNS03ODk0IChMaW5raW5n
KTwvaXNibj48YWNjZXNzaW9uLW51bT4yNjQ1OTgzODwvYWNjZXNzaW9uLW51bT48dXJscz48cmVs
YXRlZC11cmxzPjx1cmw+aHR0cHM6Ly93d3cubmNiaS5ubG0ubmloLmdvdi9wdWJtZWQvMjY0NTk4
Mzg8L3VybD48L3JlbGF0ZWQtdXJscz48L3VybHM+PGVsZWN0cm9uaWMtcmVzb3VyY2UtbnVtPjEw
LjEwMTYvai5iZXRoLjIwMTQuMTAuMDAxPC9lbGVjdHJvbmljLXJlc291cmNlLW51bT48L3JlY29y
ZD48L0NpdGU+PC9FbmROb3RlPgB=
</w:fldData>
        </w:fldChar>
      </w:r>
      <w:r w:rsidR="004111B8">
        <w:rPr>
          <w:rFonts w:asciiTheme="minorHAnsi" w:hAnsiTheme="minorHAnsi" w:cstheme="minorHAnsi"/>
        </w:rPr>
        <w:instrText xml:space="preserve"> ADDIN EN.CITE </w:instrText>
      </w:r>
      <w:r w:rsidR="004111B8">
        <w:rPr>
          <w:rFonts w:asciiTheme="minorHAnsi" w:hAnsiTheme="minorHAnsi" w:cstheme="minorHAnsi"/>
        </w:rPr>
        <w:fldChar w:fldCharType="begin">
          <w:fldData xml:space="preserve">PEVuZE5vdGU+PENpdGU+PEF1dGhvcj5LYWxpc2g8L0F1dGhvcj48WWVhcj4xOTY5PC9ZZWFyPjxS
ZWNOdW0+MTgyPC9SZWNOdW0+PERpc3BsYXlUZXh0PjxzdHlsZSBmYWNlPSJzdXBlcnNjcmlwdCI+
MjUtMjg8L3N0eWxlPjwvRGlzcGxheVRleHQ+PHJlY29yZD48cmVjLW51bWJlcj4xODI8L3JlYy1u
dW1iZXI+PGZvcmVpZ24ta2V5cz48a2V5IGFwcD0iRU4iIGRiLWlkPSI1cmRwc3dlZHV0NTllYmVw
cGUwcHN0ejh3d2ZwYXQ5ZHR3OWYiIHRpbWVzdGFtcD0iMTU0MjEwODM5OSI+MTgyPC9rZXk+PC9m
b3JlaWduLWtleXM+PHJlZi10eXBlIG5hbWU9IkJvb2sgU2VjdGlvbiI+NTwvcmVmLXR5cGU+PGNv
bnRyaWJ1dG9ycz48YXV0aG9ycz48YXV0aG9yPkthbGlzaCwgSGFycnkgSTwvYXV0aG9yPjwvYXV0
aG9ycz48c2Vjb25kYXJ5LWF1dGhvcnM+PGF1dGhvcj5NLiBNYXJ4PC9hdXRob3I+PC9zZWNvbmRh
cnktYXV0aG9ycz48L2NvbnRyaWJ1dG9ycz48dGl0bGVzPjx0aXRsZT5TdGltdWx1cyBnZW5lcmFs
aXphdGlvbjwvdGl0bGU+PHNlY29uZGFyeS10aXRsZT5MZWFybmluZzogcHJvY2Vzc2VzPC9zZWNv
bmRhcnktdGl0bGU+PC90aXRsZXM+PHBlcmlvZGljYWw+PGZ1bGwtdGl0bGU+TGVhcm5pbmc6IHBy
b2Nlc3NlczwvZnVsbC10aXRsZT48L3BlcmlvZGljYWw+PHBhZ2VzPjIwNy0yOTc8L3BhZ2VzPjxk
YXRlcz48eWVhcj4xOTY5PC95ZWFyPjwvZGF0ZXM+PHB1Yi1sb2NhdGlvbj5Ub3JvbnRvPC9wdWIt
bG9jYXRpb24+PHB1Ymxpc2hlcj5NYWNtaWxsYW48L3B1Ymxpc2hlcj48dXJscz48L3VybHM+PC9y
ZWNvcmQ+PC9DaXRlPjxDaXRlPjxBdXRob3I+SG9uaWc8L0F1dGhvcj48WWVhcj4xOTgxPC9ZZWFy
PjxSZWNOdW0+NjA8L1JlY051bT48cmVjb3JkPjxyZWMtbnVtYmVyPjYwPC9yZWMtbnVtYmVyPjxm
b3JlaWduLWtleXM+PGtleSBhcHA9IkVOIiBkYi1pZD0iNXJkcHN3ZWR1dDU5ZWJlcHBlMHBzdHo4
d3dmcGF0OWR0dzlmIiB0aW1lc3RhbXA9IjE1MTMzNTU4NDAiPjYwPC9rZXk+PC9mb3JlaWduLWtl
eXM+PHJlZi10eXBlIG5hbWU9IkpvdXJuYWwgQXJ0aWNsZSI+MTc8L3JlZi10eXBlPjxjb250cmli
dXRvcnM+PGF1dGhvcnM+PGF1dGhvcj5Ib25pZywgVy4gSy48L2F1dGhvcj48YXV0aG9yPlVyY3Vp
b2xpLCBQLiBKLjwvYXV0aG9yPjwvYXV0aG9ycz48L2NvbnRyaWJ1dG9ycz48dGl0bGVzPjx0aXRs
ZT5UaGUgbGVnYWN5IG9mIEd1dHRtYW4gYW5kIEthbGlzaCAoMTk1Nik6IFR3ZW50eS1maXZlIHll
YXJzIG9mIHJlc2VhcmNoIG9uIHN0aW11bHVzIGdlbmVyYWxpemF0aW9uPC90aXRsZT48c2Vjb25k
YXJ5LXRpdGxlPkpvdXJuYWwgb2YgdGhlIGV4cGVyaW1lbnRhbCBhbmFseXNpcyBvZiBiZWhhdmlv
cjwvc2Vjb25kYXJ5LXRpdGxlPjxhbHQtdGl0bGU+Sm91cm5hbCBvZiB0aGUgZXhwZXJpbWVudGFs
IGFuYWx5c2lzIG9mIGJlaGF2aW9yPC9hbHQtdGl0bGU+PC90aXRsZXM+PHBlcmlvZGljYWw+PGZ1
bGwtdGl0bGU+SiBFeHAgQW5hbCBCZWhhdjwvZnVsbC10aXRsZT48YWJici0xPkpvdXJuYWwgb2Yg
dGhlIGV4cGVyaW1lbnRhbCBhbmFseXNpcyBvZiBiZWhhdmlvcjwvYWJici0xPjwvcGVyaW9kaWNh
bD48YWx0LXBlcmlvZGljYWw+PGZ1bGwtdGl0bGU+SiBFeHAgQW5hbCBCZWhhdjwvZnVsbC10aXRs
ZT48YWJici0xPkpvdXJuYWwgb2YgdGhlIGV4cGVyaW1lbnRhbCBhbmFseXNpcyBvZiBiZWhhdmlv
cjwvYWJici0xPjwvYWx0LXBlcmlvZGljYWw+PHBhZ2VzPjQwNS00NTwvcGFnZXM+PHZvbHVtZT4z
Njwvdm9sdW1lPjxudW1iZXI+MzwvbnVtYmVyPjxlZGl0aW9uPjE5ODEvMTEvMDE8L2VkaXRpb24+
PGRhdGVzPjx5ZWFyPjE5ODE8L3llYXI+PHB1Yi1kYXRlcz48ZGF0ZT5Ob3Y8L2RhdGU+PC9wdWIt
ZGF0ZXM+PC9kYXRlcz48aXNibj4wMDIyLTUwMDIgKFByaW50KSYjeEQ7MDAyMi01MDAyPC9pc2Ju
PjxhY2Nlc3Npb24tbnVtPjE2ODEyMjU2PC9hY2Nlc3Npb24tbnVtPjx1cmxzPjwvdXJscz48Y3Vz
dG9tMj5QTUMxMzMzMTA5PC9jdXN0b20yPjxyZW1vdGUtZGF0YWJhc2UtcHJvdmlkZXI+TkxNPC9y
ZW1vdGUtZGF0YWJhc2UtcHJvdmlkZXI+PGxhbmd1YWdlPmVuZzwvbGFuZ3VhZ2U+PC9yZWNvcmQ+
PC9DaXRlPjxDaXRlPjxBdXRob3I+R2hpcmxhbmRhPC9BdXRob3I+PFllYXI+MjAwMzwvWWVhcj48
UmVjTnVtPjE4MTwvUmVjTnVtPjxyZWNvcmQ+PHJlYy1udW1iZXI+MTgxPC9yZWMtbnVtYmVyPjxm
b3JlaWduLWtleXM+PGtleSBhcHA9IkVOIiBkYi1pZD0iNXJkcHN3ZWR1dDU5ZWJlcHBlMHBzdHo4
d3dmcGF0OWR0dzlmIiB0aW1lc3RhbXA9IjE1NDIxMDgxNzkiPjE4MTwva2V5PjwvZm9yZWlnbi1r
ZXlzPjxyZWYtdHlwZSBuYW1lPSJKb3VybmFsIEFydGljbGUiPjE3PC9yZWYtdHlwZT48Y29udHJp
YnV0b3JzPjxhdXRob3JzPjxhdXRob3I+R2hpcmxhbmRhLCBTdGVmYW5vPC9hdXRob3I+PGF1dGhv
cj5FbnF1aXN0LCBNYWdudXM8L2F1dGhvcj48L2F1dGhvcnM+PC9jb250cmlidXRvcnM+PHRpdGxl
cz48dGl0bGU+QSBjZW50dXJ5IG9mIGdlbmVyYWxpemF0aW9uPC90aXRsZT48c2Vjb25kYXJ5LXRp
dGxlPkFuaW1hbCBCZWhhdmlvdXI8L3NlY29uZGFyeS10aXRsZT48L3RpdGxlcz48cGVyaW9kaWNh
bD48ZnVsbC10aXRsZT5BbmltYWwgQmVoYXZpb3VyPC9mdWxsLXRpdGxlPjwvcGVyaW9kaWNhbD48
cGFnZXM+MTUtMzY8L3BhZ2VzPjx2b2x1bWU+NjY8L3ZvbHVtZT48bnVtYmVyPjE8L251bWJlcj48
ZGF0ZXM+PHllYXI+MjAwMzwveWVhcj48L2RhdGVzPjxpc2JuPjAwMDMtMzQ3MjwvaXNibj48dXJs
cz48L3VybHM+PC9yZWNvcmQ+PC9DaXRlPjxDaXRlPjxBdXRob3I+RHltb25kPC9BdXRob3I+PFll
YXI+MjAxNTwvWWVhcj48UmVjTnVtPjU8L1JlY051bT48cmVjb3JkPjxyZWMtbnVtYmVyPjU8L3Jl
Yy1udW1iZXI+PGZvcmVpZ24ta2V5cz48a2V5IGFwcD0iRU4iIGRiLWlkPSI1cmRwc3dlZHV0NTll
YmVwcGUwcHN0ejh3d2ZwYXQ5ZHR3OWYiIHRpbWVzdGFtcD0iMTUxMjczMTY4OSI+NTwva2V5Pjxr
ZXkgYXBwPSJFTldlYiIgZGItaWQ9IiI+MDwva2V5PjwvZm9yZWlnbi1rZXlzPjxyZWYtdHlwZSBu
YW1lPSJKb3VybmFsIEFydGljbGUiPjE3PC9yZWYtdHlwZT48Y29udHJpYnV0b3JzPjxhdXRob3Jz
PjxhdXRob3I+RHltb25kLCBTaW1vbjwvYXV0aG9yPjxhdXRob3I+RHVuc21vb3IsIEpvc2VwaDwv
YXV0aG9yPjxhdXRob3I+VmVydmxpZXQsIEJyYW08L2F1dGhvcj48YXV0aG9yPlJvY2hlLCBCcnlh
bjwvYXV0aG9yPjxhdXRob3I+SGVybWFucywgRGlyazwvYXV0aG9yPjwvYXV0aG9ycz48L2NvbnRy
aWJ1dG9ycz48YXV0aC1hZGRyZXNzPlN3YW5zZWEgVW5pdmVyc2l0eS4gRWxlY3Ryb25pYyBhZGRy
ZXNzOiBzLm8uZHltb25kQHN3YW5zZWEuYWMudWsuJiN4RDtOZXcgWW9yayBVbml2ZXJzaXR5LiYj
eEQ7VW5pdmVyc2l0eSBvZiBMZXV2ZW4uJiN4RDtOYXRpb25hbCBVbml2ZXJzaXR5IG9mIElyZWxh
bmQuPC9hdXRoLWFkZHJlc3M+PHRpdGxlcz48dGl0bGU+RmVhciBHZW5lcmFsaXphdGlvbiBpbiBI
dW1hbnM6IFN5c3RlbWF0aWMgUmV2aWV3IGFuZCBJbXBsaWNhdGlvbnMgZm9yIEFueGlldHkgRGlz
b3JkZXIgUmVzZWFyY2g8L3RpdGxlPjxzZWNvbmRhcnktdGl0bGU+QmVoYXZpb3IgVGhlcmFweTwv
c2Vjb25kYXJ5LXRpdGxlPjwvdGl0bGVzPjxwZXJpb2RpY2FsPjxmdWxsLXRpdGxlPkJlaGF2aW9y
IFRoZXJhcHk8L2Z1bGwtdGl0bGU+PC9wZXJpb2RpY2FsPjxwYWdlcz41NjEtODI8L3BhZ2VzPjx2
b2x1bWU+NDY8L3ZvbHVtZT48bnVtYmVyPjU8L251bWJlcj48ZWRpdGlvbj4yMDE1LzEwLzE2PC9l
ZGl0aW9uPjxrZXl3b3Jkcz48a2V5d29yZD5BbnhpZXR5IERpc29yZGVycy8qZXRpb2xvZ3k8L2tl
eXdvcmQ+PGtleXdvcmQ+Q29uZGl0aW9uaW5nLCBDbGFzc2ljYWwvKnBoeXNpb2xvZ3k8L2tleXdv
cmQ+PGtleXdvcmQ+Q3Vlczwva2V5d29yZD48a2V5d29yZD5GZWFyL3BoeXNpb2xvZ3kvKnBzeWNo
b2xvZ3k8L2tleXdvcmQ+PGtleXdvcmQ+R2VuZXJhbGl6YXRpb24gKFBzeWNob2xvZ3kpPC9rZXl3
b3JkPjxrZXl3b3JkPkh1bWFuczwva2V5d29yZD48a2V5d29yZD5hbnhpZXR5PC9rZXl3b3JkPjxr
ZXl3b3JkPmF2b2lkYW5jZTwva2V5d29yZD48a2V5d29yZD5mZWFyIGNvbmRpdGlvbmluZzwva2V5
d29yZD48a2V5d29yZD5nZW5lcmFsaXphdGlvbjwva2V5d29yZD48L2tleXdvcmRzPjxkYXRlcz48
eWVhcj4yMDE1PC95ZWFyPjxwdWItZGF0ZXM+PGRhdGU+U2VwPC9kYXRlPjwvcHViLWRhdGVzPjwv
ZGF0ZXM+PGlzYm4+MTg3OC0xODg4IChFbGVjdHJvbmljKSYjeEQ7MDAwNS03ODk0IChMaW5raW5n
KTwvaXNibj48YWNjZXNzaW9uLW51bT4yNjQ1OTgzODwvYWNjZXNzaW9uLW51bT48dXJscz48cmVs
YXRlZC11cmxzPjx1cmw+aHR0cHM6Ly93d3cubmNiaS5ubG0ubmloLmdvdi9wdWJtZWQvMjY0NTk4
Mzg8L3VybD48L3JlbGF0ZWQtdXJscz48L3VybHM+PGVsZWN0cm9uaWMtcmVzb3VyY2UtbnVtPjEw
LjEwMTYvai5iZXRoLjIwMTQuMTAuMDAxPC9lbGVjdHJvbmljLXJlc291cmNlLW51bT48L3JlY29y
ZD48L0NpdGU+PC9FbmROb3RlPgB=
</w:fldData>
        </w:fldChar>
      </w:r>
      <w:r w:rsidR="004111B8">
        <w:rPr>
          <w:rFonts w:asciiTheme="minorHAnsi" w:hAnsiTheme="minorHAnsi" w:cstheme="minorHAnsi"/>
        </w:rPr>
        <w:instrText xml:space="preserve"> ADDIN EN.CITE.DATA </w:instrText>
      </w:r>
      <w:r w:rsidR="004111B8">
        <w:rPr>
          <w:rFonts w:asciiTheme="minorHAnsi" w:hAnsiTheme="minorHAnsi" w:cstheme="minorHAnsi"/>
        </w:rPr>
      </w:r>
      <w:r w:rsidR="004111B8">
        <w:rPr>
          <w:rFonts w:asciiTheme="minorHAnsi" w:hAnsiTheme="minorHAnsi" w:cstheme="minorHAnsi"/>
        </w:rPr>
        <w:fldChar w:fldCharType="end"/>
      </w:r>
      <w:r w:rsidR="00204FF3" w:rsidRPr="00A43B7D">
        <w:rPr>
          <w:rFonts w:asciiTheme="minorHAnsi" w:hAnsiTheme="minorHAnsi" w:cstheme="minorHAnsi"/>
        </w:rPr>
      </w:r>
      <w:r w:rsidR="00204FF3"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25-28</w:t>
      </w:r>
      <w:r w:rsidR="00204FF3" w:rsidRPr="00A43B7D">
        <w:rPr>
          <w:rFonts w:asciiTheme="minorHAnsi" w:hAnsiTheme="minorHAnsi" w:cstheme="minorHAnsi"/>
        </w:rPr>
        <w:fldChar w:fldCharType="end"/>
      </w:r>
      <w:r w:rsidR="00EE23BD" w:rsidRPr="00A43B7D">
        <w:rPr>
          <w:rFonts w:asciiTheme="minorHAnsi" w:hAnsiTheme="minorHAnsi" w:cstheme="minorHAnsi"/>
          <w:color w:val="auto"/>
        </w:rPr>
        <w:t>.</w:t>
      </w:r>
      <w:r w:rsidR="00C25BE6" w:rsidRPr="00A43B7D" w:rsidDel="00EF30DD">
        <w:rPr>
          <w:rFonts w:asciiTheme="minorHAnsi" w:hAnsiTheme="minorHAnsi" w:cstheme="minorHAnsi"/>
          <w:color w:val="auto"/>
        </w:rPr>
        <w:t xml:space="preserve"> </w:t>
      </w:r>
      <w:r w:rsidR="006A3D65" w:rsidRPr="00A43B7D" w:rsidDel="00EF30DD">
        <w:rPr>
          <w:rFonts w:asciiTheme="minorHAnsi" w:hAnsiTheme="minorHAnsi" w:cstheme="minorHAnsi"/>
          <w:color w:val="auto"/>
        </w:rPr>
        <w:t>Fear g</w:t>
      </w:r>
      <w:r w:rsidR="00EE23BD" w:rsidRPr="00A43B7D" w:rsidDel="00EF30DD">
        <w:rPr>
          <w:rFonts w:asciiTheme="minorHAnsi" w:hAnsiTheme="minorHAnsi" w:cstheme="minorHAnsi"/>
          <w:color w:val="auto"/>
        </w:rPr>
        <w:t xml:space="preserve">eneralization </w:t>
      </w:r>
      <w:r w:rsidR="000D64B8" w:rsidRPr="00A43B7D" w:rsidDel="00EF30DD">
        <w:rPr>
          <w:rFonts w:asciiTheme="minorHAnsi" w:hAnsiTheme="minorHAnsi" w:cstheme="minorHAnsi"/>
          <w:color w:val="auto"/>
        </w:rPr>
        <w:t xml:space="preserve">minimizes </w:t>
      </w:r>
      <w:r w:rsidR="00C25BE6" w:rsidRPr="00A43B7D" w:rsidDel="00EF30DD">
        <w:rPr>
          <w:rFonts w:asciiTheme="minorHAnsi" w:hAnsiTheme="minorHAnsi" w:cstheme="minorHAnsi"/>
          <w:color w:val="auto"/>
        </w:rPr>
        <w:t xml:space="preserve">the need to learn </w:t>
      </w:r>
      <w:r w:rsidR="002F6666" w:rsidRPr="00A43B7D" w:rsidDel="00EF30DD">
        <w:rPr>
          <w:rFonts w:asciiTheme="minorHAnsi" w:hAnsiTheme="minorHAnsi" w:cstheme="minorHAnsi"/>
          <w:color w:val="auto"/>
        </w:rPr>
        <w:t>relationships between stimuli</w:t>
      </w:r>
      <w:r w:rsidR="00CC5679" w:rsidRPr="00A43B7D" w:rsidDel="00EF30DD">
        <w:rPr>
          <w:rFonts w:asciiTheme="minorHAnsi" w:hAnsiTheme="minorHAnsi" w:cstheme="minorHAnsi"/>
          <w:color w:val="auto"/>
        </w:rPr>
        <w:t xml:space="preserve"> anew</w:t>
      </w:r>
      <w:r w:rsidR="002F6666" w:rsidRPr="00A43B7D" w:rsidDel="00EF30DD">
        <w:rPr>
          <w:rFonts w:asciiTheme="minorHAnsi" w:hAnsiTheme="minorHAnsi" w:cstheme="minorHAnsi"/>
          <w:color w:val="auto"/>
        </w:rPr>
        <w:t>,</w:t>
      </w:r>
      <w:r w:rsidR="00635937" w:rsidRPr="00A43B7D" w:rsidDel="00EF30DD">
        <w:rPr>
          <w:rFonts w:asciiTheme="minorHAnsi" w:hAnsiTheme="minorHAnsi" w:cstheme="minorHAnsi"/>
          <w:color w:val="auto"/>
        </w:rPr>
        <w:t xml:space="preserve"> </w:t>
      </w:r>
      <w:r w:rsidR="00140544" w:rsidRPr="00A43B7D" w:rsidDel="00EF30DD">
        <w:rPr>
          <w:rFonts w:asciiTheme="minorHAnsi" w:hAnsiTheme="minorHAnsi" w:cstheme="minorHAnsi"/>
          <w:color w:val="auto"/>
        </w:rPr>
        <w:t xml:space="preserve">allowing </w:t>
      </w:r>
      <w:r w:rsidR="00AC41C6" w:rsidRPr="00A43B7D">
        <w:rPr>
          <w:rFonts w:asciiTheme="minorHAnsi" w:hAnsiTheme="minorHAnsi" w:cstheme="minorHAnsi"/>
          <w:color w:val="auto"/>
        </w:rPr>
        <w:t>swift detection of novel threats</w:t>
      </w:r>
      <w:r w:rsidR="00283240" w:rsidRPr="00A43B7D">
        <w:rPr>
          <w:rFonts w:asciiTheme="minorHAnsi" w:hAnsiTheme="minorHAnsi" w:cstheme="minorHAnsi"/>
          <w:color w:val="auto"/>
        </w:rPr>
        <w:t xml:space="preserve"> in ever-changing environment</w:t>
      </w:r>
      <w:r w:rsidR="001E09EC" w:rsidRPr="00A43B7D">
        <w:rPr>
          <w:rFonts w:asciiTheme="minorHAnsi" w:hAnsiTheme="minorHAnsi" w:cstheme="minorHAnsi"/>
          <w:color w:val="auto"/>
        </w:rPr>
        <w:t>s</w:t>
      </w:r>
      <w:r w:rsidR="00E15818" w:rsidRPr="00A43B7D" w:rsidDel="00EF30DD">
        <w:rPr>
          <w:rFonts w:asciiTheme="minorHAnsi" w:hAnsiTheme="minorHAnsi" w:cstheme="minorHAnsi"/>
          <w:color w:val="auto"/>
        </w:rPr>
        <w:fldChar w:fldCharType="begin">
          <w:fldData xml:space="preserve">PEVuZE5vdGU+PENpdGU+PEF1dGhvcj5EeW1vbmQ8L0F1dGhvcj48WWVhcj4yMDE1PC9ZZWFyPjxS
ZWNOdW0+NTwvUmVjTnVtPjxEaXNwbGF5VGV4dD48c3R5bGUgZmFjZT0ic3VwZXJzY3JpcHQiPjI1
LTI4PC9zdHlsZT48L0Rpc3BsYXlUZXh0PjxyZWNvcmQ+PHJlYy1udW1iZXI+NTwvcmVjLW51bWJl
cj48Zm9yZWlnbi1rZXlzPjxrZXkgYXBwPSJFTiIgZGItaWQ9IjVyZHBzd2VkdXQ1OWViZXBwZTBw
c3R6OHd3ZnBhdDlkdHc5ZiIgdGltZXN0YW1wPSIxNTEyNzMxNjg5Ij41PC9rZXk+PGtleSBhcHA9
IkVOV2ViIiBkYi1pZD0iIj4wPC9rZXk+PC9mb3JlaWduLWtleXM+PHJlZi10eXBlIG5hbWU9Ikpv
dXJuYWwgQXJ0aWNsZSI+MTc8L3JlZi10eXBlPjxjb250cmlidXRvcnM+PGF1dGhvcnM+PGF1dGhv
cj5EeW1vbmQsIFNpbW9uPC9hdXRob3I+PGF1dGhvcj5EdW5zbW9vciwgSm9zZXBoPC9hdXRob3I+
PGF1dGhvcj5WZXJ2bGlldCwgQnJhbTwvYXV0aG9yPjxhdXRob3I+Um9jaGUsIEJyeWFuPC9hdXRo
b3I+PGF1dGhvcj5IZXJtYW5zLCBEaXJrPC9hdXRob3I+PC9hdXRob3JzPjwvY29udHJpYnV0b3Jz
PjxhdXRoLWFkZHJlc3M+U3dhbnNlYSBVbml2ZXJzaXR5LiBFbGVjdHJvbmljIGFkZHJlc3M6IHMu
by5keW1vbmRAc3dhbnNlYS5hYy51ay4mI3hEO05ldyBZb3JrIFVuaXZlcnNpdHkuJiN4RDtVbml2
ZXJzaXR5IG9mIExldXZlbi4mI3hEO05hdGlvbmFsIFVuaXZlcnNpdHkgb2YgSXJlbGFuZC48L2F1
dGgtYWRkcmVzcz48dGl0bGVzPjx0aXRsZT5GZWFyIEdlbmVyYWxpemF0aW9uIGluIEh1bWFuczog
U3lzdGVtYXRpYyBSZXZpZXcgYW5kIEltcGxpY2F0aW9ucyBmb3IgQW54aWV0eSBEaXNvcmRlciBS
ZXNlYXJjaDwvdGl0bGU+PHNlY29uZGFyeS10aXRsZT5CZWhhdmlvciBUaGVyYXB5PC9zZWNvbmRh
cnktdGl0bGU+PC90aXRsZXM+PHBlcmlvZGljYWw+PGZ1bGwtdGl0bGU+QmVoYXZpb3IgVGhlcmFw
eTwvZnVsbC10aXRsZT48L3BlcmlvZGljYWw+PHBhZ2VzPjU2MS04MjwvcGFnZXM+PHZvbHVtZT40
Njwvdm9sdW1lPjxudW1iZXI+NTwvbnVtYmVyPjxlZGl0aW9uPjIwMTUvMTAvMTY8L2VkaXRpb24+
PGtleXdvcmRzPjxrZXl3b3JkPkFueGlldHkgRGlzb3JkZXJzLypldGlvbG9neTwva2V5d29yZD48
a2V5d29yZD5Db25kaXRpb25pbmcsIENsYXNzaWNhbC8qcGh5c2lvbG9neTwva2V5d29yZD48a2V5
d29yZD5DdWVzPC9rZXl3b3JkPjxrZXl3b3JkPkZlYXIvcGh5c2lvbG9neS8qcHN5Y2hvbG9neTwv
a2V5d29yZD48a2V5d29yZD5HZW5lcmFsaXphdGlvbiAoUHN5Y2hvbG9neSk8L2tleXdvcmQ+PGtl
eXdvcmQ+SHVtYW5zPC9rZXl3b3JkPjxrZXl3b3JkPmFueGlldHk8L2tleXdvcmQ+PGtleXdvcmQ+
YXZvaWRhbmNlPC9rZXl3b3JkPjxrZXl3b3JkPmZlYXIgY29uZGl0aW9uaW5nPC9rZXl3b3JkPjxr
ZXl3b3JkPmdlbmVyYWxpemF0aW9uPC9rZXl3b3JkPjwva2V5d29yZHM+PGRhdGVzPjx5ZWFyPjIw
MTU8L3llYXI+PHB1Yi1kYXRlcz48ZGF0ZT5TZXA8L2RhdGU+PC9wdWItZGF0ZXM+PC9kYXRlcz48
aXNibj4xODc4LTE4ODggKEVsZWN0cm9uaWMpJiN4RDswMDA1LTc4OTQgKExpbmtpbmcpPC9pc2Ju
PjxhY2Nlc3Npb24tbnVtPjI2NDU5ODM4PC9hY2Nlc3Npb24tbnVtPjx1cmxzPjxyZWxhdGVkLXVy
bHM+PHVybD5odHRwczovL3d3dy5uY2JpLm5sbS5uaWguZ292L3B1Ym1lZC8yNjQ1OTgzODwvdXJs
PjwvcmVsYXRlZC11cmxzPjwvdXJscz48ZWxlY3Ryb25pYy1yZXNvdXJjZS1udW0+MTAuMTAxNi9q
LmJldGguMjAxNC4xMC4wMDE8L2VsZWN0cm9uaWMtcmVzb3VyY2UtbnVtPjwvcmVjb3JkPjwvQ2l0
ZT48Q2l0ZT48QXV0aG9yPkdoaXJsYW5kYTwvQXV0aG9yPjxZZWFyPjIwMDM8L1llYXI+PFJlY051
bT4xODE8L1JlY051bT48cmVjb3JkPjxyZWMtbnVtYmVyPjE4MTwvcmVjLW51bWJlcj48Zm9yZWln
bi1rZXlzPjxrZXkgYXBwPSJFTiIgZGItaWQ9IjVyZHBzd2VkdXQ1OWViZXBwZTBwc3R6OHd3ZnBh
dDlkdHc5ZiIgdGltZXN0YW1wPSIxNTQyMTA4MTc5Ij4xODE8L2tleT48L2ZvcmVpZ24ta2V5cz48
cmVmLXR5cGUgbmFtZT0iSm91cm5hbCBBcnRpY2xlIj4xNzwvcmVmLXR5cGU+PGNvbnRyaWJ1dG9y
cz48YXV0aG9ycz48YXV0aG9yPkdoaXJsYW5kYSwgU3RlZmFubzwvYXV0aG9yPjxhdXRob3I+RW5x
dWlzdCwgTWFnbnVzPC9hdXRob3I+PC9hdXRob3JzPjwvY29udHJpYnV0b3JzPjx0aXRsZXM+PHRp
dGxlPkEgY2VudHVyeSBvZiBnZW5lcmFsaXphdGlvbjwvdGl0bGU+PHNlY29uZGFyeS10aXRsZT5B
bmltYWwgQmVoYXZpb3VyPC9zZWNvbmRhcnktdGl0bGU+PC90aXRsZXM+PHBlcmlvZGljYWw+PGZ1
bGwtdGl0bGU+QW5pbWFsIEJlaGF2aW91cjwvZnVsbC10aXRsZT48L3BlcmlvZGljYWw+PHBhZ2Vz
PjE1LTM2PC9wYWdlcz48dm9sdW1lPjY2PC92b2x1bWU+PG51bWJlcj4xPC9udW1iZXI+PGRhdGVz
Pjx5ZWFyPjIwMDM8L3llYXI+PC9kYXRlcz48aXNibj4wMDAzLTM0NzI8L2lzYm4+PHVybHM+PC91
cmxzPjwvcmVjb3JkPjwvQ2l0ZT48Q2l0ZT48QXV0aG9yPkhvbmlnPC9BdXRob3I+PFllYXI+MTk4
MTwvWWVhcj48UmVjTnVtPjYwPC9SZWNOdW0+PHJlY29yZD48cmVjLW51bWJlcj42MDwvcmVjLW51
bWJlcj48Zm9yZWlnbi1rZXlzPjxrZXkgYXBwPSJFTiIgZGItaWQ9IjVyZHBzd2VkdXQ1OWViZXBw
ZTBwc3R6OHd3ZnBhdDlkdHc5ZiIgdGltZXN0YW1wPSIxNTEzMzU1ODQwIj42MDwva2V5PjwvZm9y
ZWlnbi1rZXlzPjxyZWYtdHlwZSBuYW1lPSJKb3VybmFsIEFydGljbGUiPjE3PC9yZWYtdHlwZT48
Y29udHJpYnV0b3JzPjxhdXRob3JzPjxhdXRob3I+SG9uaWcsIFcuIEsuPC9hdXRob3I+PGF1dGhv
cj5VcmN1aW9saSwgUC4gSi48L2F1dGhvcj48L2F1dGhvcnM+PC9jb250cmlidXRvcnM+PHRpdGxl
cz48dGl0bGU+VGhlIGxlZ2FjeSBvZiBHdXR0bWFuIGFuZCBLYWxpc2ggKDE5NTYpOiBUd2VudHkt
Zml2ZSB5ZWFycyBvZiByZXNlYXJjaCBvbiBzdGltdWx1cyBnZW5lcmFsaXphdGlvbjwvdGl0bGU+
PHNlY29uZGFyeS10aXRsZT5Kb3VybmFsIG9mIHRoZSBleHBlcmltZW50YWwgYW5hbHlzaXMgb2Yg
YmVoYXZpb3I8L3NlY29uZGFyeS10aXRsZT48YWx0LXRpdGxlPkpvdXJuYWwgb2YgdGhlIGV4cGVy
aW1lbnRhbCBhbmFseXNpcyBvZiBiZWhhdmlvcjwvYWx0LXRpdGxlPjwvdGl0bGVzPjxwZXJpb2Rp
Y2FsPjxmdWxsLXRpdGxlPkogRXhwIEFuYWwgQmVoYXY8L2Z1bGwtdGl0bGU+PGFiYnItMT5Kb3Vy
bmFsIG9mIHRoZSBleHBlcmltZW50YWwgYW5hbHlzaXMgb2YgYmVoYXZpb3I8L2FiYnItMT48L3Bl
cmlvZGljYWw+PGFsdC1wZXJpb2RpY2FsPjxmdWxsLXRpdGxlPkogRXhwIEFuYWwgQmVoYXY8L2Z1
bGwtdGl0bGU+PGFiYnItMT5Kb3VybmFsIG9mIHRoZSBleHBlcmltZW50YWwgYW5hbHlzaXMgb2Yg
YmVoYXZpb3I8L2FiYnItMT48L2FsdC1wZXJpb2RpY2FsPjxwYWdlcz40MDUtNDU8L3BhZ2VzPjx2
b2x1bWU+MzY8L3ZvbHVtZT48bnVtYmVyPjM8L251bWJlcj48ZWRpdGlvbj4xOTgxLzExLzAxPC9l
ZGl0aW9uPjxkYXRlcz48eWVhcj4xOTgxPC95ZWFyPjxwdWItZGF0ZXM+PGRhdGU+Tm92PC9kYXRl
PjwvcHViLWRhdGVzPjwvZGF0ZXM+PGlzYm4+MDAyMi01MDAyIChQcmludCkmI3hEOzAwMjItNTAw
MjwvaXNibj48YWNjZXNzaW9uLW51bT4xNjgxMjI1NjwvYWNjZXNzaW9uLW51bT48dXJscz48L3Vy
bHM+PGN1c3RvbTI+UE1DMTMzMzEwOTwvY3VzdG9tMj48cmVtb3RlLWRhdGFiYXNlLXByb3ZpZGVy
Pk5MTTwvcmVtb3RlLWRhdGFiYXNlLXByb3ZpZGVyPjxsYW5ndWFnZT5lbmc8L2xhbmd1YWdlPjwv
cmVjb3JkPjwvQ2l0ZT48Q2l0ZT48QXV0aG9yPkthbGlzaDwvQXV0aG9yPjxZZWFyPjE5Njk8L1ll
YXI+PFJlY051bT4xODI8L1JlY051bT48cmVjb3JkPjxyZWMtbnVtYmVyPjE4MjwvcmVjLW51bWJl
cj48Zm9yZWlnbi1rZXlzPjxrZXkgYXBwPSJFTiIgZGItaWQ9IjVyZHBzd2VkdXQ1OWViZXBwZTBw
c3R6OHd3ZnBhdDlkdHc5ZiIgdGltZXN0YW1wPSIxNTQyMTA4Mzk5Ij4xODI8L2tleT48L2ZvcmVp
Z24ta2V5cz48cmVmLXR5cGUgbmFtZT0iQm9vayBTZWN0aW9uIj41PC9yZWYtdHlwZT48Y29udHJp
YnV0b3JzPjxhdXRob3JzPjxhdXRob3I+S2FsaXNoLCBIYXJyeSBJPC9hdXRob3I+PC9hdXRob3Jz
PjxzZWNvbmRhcnktYXV0aG9ycz48YXV0aG9yPk0uIE1hcng8L2F1dGhvcj48L3NlY29uZGFyeS1h
dXRob3JzPjwvY29udHJpYnV0b3JzPjx0aXRsZXM+PHRpdGxlPlN0aW11bHVzIGdlbmVyYWxpemF0
aW9uPC90aXRsZT48c2Vjb25kYXJ5LXRpdGxlPkxlYXJuaW5nOiBwcm9jZXNzZXM8L3NlY29uZGFy
eS10aXRsZT48L3RpdGxlcz48cGVyaW9kaWNhbD48ZnVsbC10aXRsZT5MZWFybmluZzogcHJvY2Vz
c2VzPC9mdWxsLXRpdGxlPjwvcGVyaW9kaWNhbD48cGFnZXM+MjA3LTI5NzwvcGFnZXM+PGRhdGVz
Pjx5ZWFyPjE5Njk8L3llYXI+PC9kYXRlcz48cHViLWxvY2F0aW9uPlRvcm9udG88L3B1Yi1sb2Nh
dGlvbj48cHVibGlzaGVyPk1hY21pbGxhbjwvcHVibGlzaGVyPjx1cmxzPjwvdXJscz48L3JlY29y
ZD48L0NpdGU+PC9FbmROb3RlPgB=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EeW1vbmQ8L0F1dGhvcj48WWVhcj4yMDE1PC9ZZWFyPjxS
ZWNOdW0+NTwvUmVjTnVtPjxEaXNwbGF5VGV4dD48c3R5bGUgZmFjZT0ic3VwZXJzY3JpcHQiPjI1
LTI4PC9zdHlsZT48L0Rpc3BsYXlUZXh0PjxyZWNvcmQ+PHJlYy1udW1iZXI+NTwvcmVjLW51bWJl
cj48Zm9yZWlnbi1rZXlzPjxrZXkgYXBwPSJFTiIgZGItaWQ9IjVyZHBzd2VkdXQ1OWViZXBwZTBw
c3R6OHd3ZnBhdDlkdHc5ZiIgdGltZXN0YW1wPSIxNTEyNzMxNjg5Ij41PC9rZXk+PGtleSBhcHA9
IkVOV2ViIiBkYi1pZD0iIj4wPC9rZXk+PC9mb3JlaWduLWtleXM+PHJlZi10eXBlIG5hbWU9Ikpv
dXJuYWwgQXJ0aWNsZSI+MTc8L3JlZi10eXBlPjxjb250cmlidXRvcnM+PGF1dGhvcnM+PGF1dGhv
cj5EeW1vbmQsIFNpbW9uPC9hdXRob3I+PGF1dGhvcj5EdW5zbW9vciwgSm9zZXBoPC9hdXRob3I+
PGF1dGhvcj5WZXJ2bGlldCwgQnJhbTwvYXV0aG9yPjxhdXRob3I+Um9jaGUsIEJyeWFuPC9hdXRo
b3I+PGF1dGhvcj5IZXJtYW5zLCBEaXJrPC9hdXRob3I+PC9hdXRob3JzPjwvY29udHJpYnV0b3Jz
PjxhdXRoLWFkZHJlc3M+U3dhbnNlYSBVbml2ZXJzaXR5LiBFbGVjdHJvbmljIGFkZHJlc3M6IHMu
by5keW1vbmRAc3dhbnNlYS5hYy51ay4mI3hEO05ldyBZb3JrIFVuaXZlcnNpdHkuJiN4RDtVbml2
ZXJzaXR5IG9mIExldXZlbi4mI3hEO05hdGlvbmFsIFVuaXZlcnNpdHkgb2YgSXJlbGFuZC48L2F1
dGgtYWRkcmVzcz48dGl0bGVzPjx0aXRsZT5GZWFyIEdlbmVyYWxpemF0aW9uIGluIEh1bWFuczog
U3lzdGVtYXRpYyBSZXZpZXcgYW5kIEltcGxpY2F0aW9ucyBmb3IgQW54aWV0eSBEaXNvcmRlciBS
ZXNlYXJjaDwvdGl0bGU+PHNlY29uZGFyeS10aXRsZT5CZWhhdmlvciBUaGVyYXB5PC9zZWNvbmRh
cnktdGl0bGU+PC90aXRsZXM+PHBlcmlvZGljYWw+PGZ1bGwtdGl0bGU+QmVoYXZpb3IgVGhlcmFw
eTwvZnVsbC10aXRsZT48L3BlcmlvZGljYWw+PHBhZ2VzPjU2MS04MjwvcGFnZXM+PHZvbHVtZT40
Njwvdm9sdW1lPjxudW1iZXI+NTwvbnVtYmVyPjxlZGl0aW9uPjIwMTUvMTAvMTY8L2VkaXRpb24+
PGtleXdvcmRzPjxrZXl3b3JkPkFueGlldHkgRGlzb3JkZXJzLypldGlvbG9neTwva2V5d29yZD48
a2V5d29yZD5Db25kaXRpb25pbmcsIENsYXNzaWNhbC8qcGh5c2lvbG9neTwva2V5d29yZD48a2V5
d29yZD5DdWVzPC9rZXl3b3JkPjxrZXl3b3JkPkZlYXIvcGh5c2lvbG9neS8qcHN5Y2hvbG9neTwv
a2V5d29yZD48a2V5d29yZD5HZW5lcmFsaXphdGlvbiAoUHN5Y2hvbG9neSk8L2tleXdvcmQ+PGtl
eXdvcmQ+SHVtYW5zPC9rZXl3b3JkPjxrZXl3b3JkPmFueGlldHk8L2tleXdvcmQ+PGtleXdvcmQ+
YXZvaWRhbmNlPC9rZXl3b3JkPjxrZXl3b3JkPmZlYXIgY29uZGl0aW9uaW5nPC9rZXl3b3JkPjxr
ZXl3b3JkPmdlbmVyYWxpemF0aW9uPC9rZXl3b3JkPjwva2V5d29yZHM+PGRhdGVzPjx5ZWFyPjIw
MTU8L3llYXI+PHB1Yi1kYXRlcz48ZGF0ZT5TZXA8L2RhdGU+PC9wdWItZGF0ZXM+PC9kYXRlcz48
aXNibj4xODc4LTE4ODggKEVsZWN0cm9uaWMpJiN4RDswMDA1LTc4OTQgKExpbmtpbmcpPC9pc2Ju
PjxhY2Nlc3Npb24tbnVtPjI2NDU5ODM4PC9hY2Nlc3Npb24tbnVtPjx1cmxzPjxyZWxhdGVkLXVy
bHM+PHVybD5odHRwczovL3d3dy5uY2JpLm5sbS5uaWguZ292L3B1Ym1lZC8yNjQ1OTgzODwvdXJs
PjwvcmVsYXRlZC11cmxzPjwvdXJscz48ZWxlY3Ryb25pYy1yZXNvdXJjZS1udW0+MTAuMTAxNi9q
LmJldGguMjAxNC4xMC4wMDE8L2VsZWN0cm9uaWMtcmVzb3VyY2UtbnVtPjwvcmVjb3JkPjwvQ2l0
ZT48Q2l0ZT48QXV0aG9yPkdoaXJsYW5kYTwvQXV0aG9yPjxZZWFyPjIwMDM8L1llYXI+PFJlY051
bT4xODE8L1JlY051bT48cmVjb3JkPjxyZWMtbnVtYmVyPjE4MTwvcmVjLW51bWJlcj48Zm9yZWln
bi1rZXlzPjxrZXkgYXBwPSJFTiIgZGItaWQ9IjVyZHBzd2VkdXQ1OWViZXBwZTBwc3R6OHd3ZnBh
dDlkdHc5ZiIgdGltZXN0YW1wPSIxNTQyMTA4MTc5Ij4xODE8L2tleT48L2ZvcmVpZ24ta2V5cz48
cmVmLXR5cGUgbmFtZT0iSm91cm5hbCBBcnRpY2xlIj4xNzwvcmVmLXR5cGU+PGNvbnRyaWJ1dG9y
cz48YXV0aG9ycz48YXV0aG9yPkdoaXJsYW5kYSwgU3RlZmFubzwvYXV0aG9yPjxhdXRob3I+RW5x
dWlzdCwgTWFnbnVzPC9hdXRob3I+PC9hdXRob3JzPjwvY29udHJpYnV0b3JzPjx0aXRsZXM+PHRp
dGxlPkEgY2VudHVyeSBvZiBnZW5lcmFsaXphdGlvbjwvdGl0bGU+PHNlY29uZGFyeS10aXRsZT5B
bmltYWwgQmVoYXZpb3VyPC9zZWNvbmRhcnktdGl0bGU+PC90aXRsZXM+PHBlcmlvZGljYWw+PGZ1
bGwtdGl0bGU+QW5pbWFsIEJlaGF2aW91cjwvZnVsbC10aXRsZT48L3BlcmlvZGljYWw+PHBhZ2Vz
PjE1LTM2PC9wYWdlcz48dm9sdW1lPjY2PC92b2x1bWU+PG51bWJlcj4xPC9udW1iZXI+PGRhdGVz
Pjx5ZWFyPjIwMDM8L3llYXI+PC9kYXRlcz48aXNibj4wMDAzLTM0NzI8L2lzYm4+PHVybHM+PC91
cmxzPjwvcmVjb3JkPjwvQ2l0ZT48Q2l0ZT48QXV0aG9yPkhvbmlnPC9BdXRob3I+PFllYXI+MTk4
MTwvWWVhcj48UmVjTnVtPjYwPC9SZWNOdW0+PHJlY29yZD48cmVjLW51bWJlcj42MDwvcmVjLW51
bWJlcj48Zm9yZWlnbi1rZXlzPjxrZXkgYXBwPSJFTiIgZGItaWQ9IjVyZHBzd2VkdXQ1OWViZXBw
ZTBwc3R6OHd3ZnBhdDlkdHc5ZiIgdGltZXN0YW1wPSIxNTEzMzU1ODQwIj42MDwva2V5PjwvZm9y
ZWlnbi1rZXlzPjxyZWYtdHlwZSBuYW1lPSJKb3VybmFsIEFydGljbGUiPjE3PC9yZWYtdHlwZT48
Y29udHJpYnV0b3JzPjxhdXRob3JzPjxhdXRob3I+SG9uaWcsIFcuIEsuPC9hdXRob3I+PGF1dGhv
cj5VcmN1aW9saSwgUC4gSi48L2F1dGhvcj48L2F1dGhvcnM+PC9jb250cmlidXRvcnM+PHRpdGxl
cz48dGl0bGU+VGhlIGxlZ2FjeSBvZiBHdXR0bWFuIGFuZCBLYWxpc2ggKDE5NTYpOiBUd2VudHkt
Zml2ZSB5ZWFycyBvZiByZXNlYXJjaCBvbiBzdGltdWx1cyBnZW5lcmFsaXphdGlvbjwvdGl0bGU+
PHNlY29uZGFyeS10aXRsZT5Kb3VybmFsIG9mIHRoZSBleHBlcmltZW50YWwgYW5hbHlzaXMgb2Yg
YmVoYXZpb3I8L3NlY29uZGFyeS10aXRsZT48YWx0LXRpdGxlPkpvdXJuYWwgb2YgdGhlIGV4cGVy
aW1lbnRhbCBhbmFseXNpcyBvZiBiZWhhdmlvcjwvYWx0LXRpdGxlPjwvdGl0bGVzPjxwZXJpb2Rp
Y2FsPjxmdWxsLXRpdGxlPkogRXhwIEFuYWwgQmVoYXY8L2Z1bGwtdGl0bGU+PGFiYnItMT5Kb3Vy
bmFsIG9mIHRoZSBleHBlcmltZW50YWwgYW5hbHlzaXMgb2YgYmVoYXZpb3I8L2FiYnItMT48L3Bl
cmlvZGljYWw+PGFsdC1wZXJpb2RpY2FsPjxmdWxsLXRpdGxlPkogRXhwIEFuYWwgQmVoYXY8L2Z1
bGwtdGl0bGU+PGFiYnItMT5Kb3VybmFsIG9mIHRoZSBleHBlcmltZW50YWwgYW5hbHlzaXMgb2Yg
YmVoYXZpb3I8L2FiYnItMT48L2FsdC1wZXJpb2RpY2FsPjxwYWdlcz40MDUtNDU8L3BhZ2VzPjx2
b2x1bWU+MzY8L3ZvbHVtZT48bnVtYmVyPjM8L251bWJlcj48ZWRpdGlvbj4xOTgxLzExLzAxPC9l
ZGl0aW9uPjxkYXRlcz48eWVhcj4xOTgxPC95ZWFyPjxwdWItZGF0ZXM+PGRhdGU+Tm92PC9kYXRl
PjwvcHViLWRhdGVzPjwvZGF0ZXM+PGlzYm4+MDAyMi01MDAyIChQcmludCkmI3hEOzAwMjItNTAw
MjwvaXNibj48YWNjZXNzaW9uLW51bT4xNjgxMjI1NjwvYWNjZXNzaW9uLW51bT48dXJscz48L3Vy
bHM+PGN1c3RvbTI+UE1DMTMzMzEwOTwvY3VzdG9tMj48cmVtb3RlLWRhdGFiYXNlLXByb3ZpZGVy
Pk5MTTwvcmVtb3RlLWRhdGFiYXNlLXByb3ZpZGVyPjxsYW5ndWFnZT5lbmc8L2xhbmd1YWdlPjwv
cmVjb3JkPjwvQ2l0ZT48Q2l0ZT48QXV0aG9yPkthbGlzaDwvQXV0aG9yPjxZZWFyPjE5Njk8L1ll
YXI+PFJlY051bT4xODI8L1JlY051bT48cmVjb3JkPjxyZWMtbnVtYmVyPjE4MjwvcmVjLW51bWJl
cj48Zm9yZWlnbi1rZXlzPjxrZXkgYXBwPSJFTiIgZGItaWQ9IjVyZHBzd2VkdXQ1OWViZXBwZTBw
c3R6OHd3ZnBhdDlkdHc5ZiIgdGltZXN0YW1wPSIxNTQyMTA4Mzk5Ij4xODI8L2tleT48L2ZvcmVp
Z24ta2V5cz48cmVmLXR5cGUgbmFtZT0iQm9vayBTZWN0aW9uIj41PC9yZWYtdHlwZT48Y29udHJp
YnV0b3JzPjxhdXRob3JzPjxhdXRob3I+S2FsaXNoLCBIYXJyeSBJPC9hdXRob3I+PC9hdXRob3Jz
PjxzZWNvbmRhcnktYXV0aG9ycz48YXV0aG9yPk0uIE1hcng8L2F1dGhvcj48L3NlY29uZGFyeS1h
dXRob3JzPjwvY29udHJpYnV0b3JzPjx0aXRsZXM+PHRpdGxlPlN0aW11bHVzIGdlbmVyYWxpemF0
aW9uPC90aXRsZT48c2Vjb25kYXJ5LXRpdGxlPkxlYXJuaW5nOiBwcm9jZXNzZXM8L3NlY29uZGFy
eS10aXRsZT48L3RpdGxlcz48cGVyaW9kaWNhbD48ZnVsbC10aXRsZT5MZWFybmluZzogcHJvY2Vz
c2VzPC9mdWxsLXRpdGxlPjwvcGVyaW9kaWNhbD48cGFnZXM+MjA3LTI5NzwvcGFnZXM+PGRhdGVz
Pjx5ZWFyPjE5Njk8L3llYXI+PC9kYXRlcz48cHViLWxvY2F0aW9uPlRvcm9udG88L3B1Yi1sb2Nh
dGlvbj48cHVibGlzaGVyPk1hY21pbGxhbjwvcHVibGlzaGVyPjx1cmxzPjwvdXJscz48L3JlY29y
ZD48L0NpdGU+PC9FbmROb3RlPgB=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E15818" w:rsidRPr="00A43B7D" w:rsidDel="00EF30DD">
        <w:rPr>
          <w:rFonts w:asciiTheme="minorHAnsi" w:hAnsiTheme="minorHAnsi" w:cstheme="minorHAnsi"/>
          <w:color w:val="auto"/>
        </w:rPr>
      </w:r>
      <w:r w:rsidR="00E15818" w:rsidRPr="00A43B7D" w:rsidDel="00EF30D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5-28</w:t>
      </w:r>
      <w:r w:rsidR="00E15818" w:rsidRPr="00A43B7D" w:rsidDel="00EF30DD">
        <w:rPr>
          <w:rFonts w:asciiTheme="minorHAnsi" w:hAnsiTheme="minorHAnsi" w:cstheme="minorHAnsi"/>
          <w:color w:val="auto"/>
        </w:rPr>
        <w:fldChar w:fldCharType="end"/>
      </w:r>
      <w:r w:rsidR="000D64B8" w:rsidRPr="00A43B7D" w:rsidDel="00EF30DD">
        <w:rPr>
          <w:rFonts w:asciiTheme="minorHAnsi" w:hAnsiTheme="minorHAnsi" w:cstheme="minorHAnsi"/>
          <w:color w:val="auto"/>
        </w:rPr>
        <w:t xml:space="preserve">. </w:t>
      </w:r>
      <w:r w:rsidR="00C25BE6" w:rsidRPr="00A43B7D" w:rsidDel="00EF30DD">
        <w:rPr>
          <w:rFonts w:asciiTheme="minorHAnsi" w:hAnsiTheme="minorHAnsi" w:cstheme="minorHAnsi"/>
          <w:color w:val="auto"/>
        </w:rPr>
        <w:t xml:space="preserve">However, </w:t>
      </w:r>
      <w:r w:rsidR="00D46EB2" w:rsidRPr="00A43B7D" w:rsidDel="00EF30DD">
        <w:rPr>
          <w:rFonts w:asciiTheme="minorHAnsi" w:hAnsiTheme="minorHAnsi" w:cstheme="minorHAnsi"/>
          <w:color w:val="auto"/>
        </w:rPr>
        <w:t>excessive</w:t>
      </w:r>
      <w:r w:rsidR="00C25BE6" w:rsidRPr="00A43B7D" w:rsidDel="00EF30DD">
        <w:rPr>
          <w:rFonts w:asciiTheme="minorHAnsi" w:hAnsiTheme="minorHAnsi" w:cstheme="minorHAnsi"/>
          <w:color w:val="auto"/>
        </w:rPr>
        <w:t xml:space="preserve"> generalization </w:t>
      </w:r>
      <w:r w:rsidR="00005334" w:rsidRPr="00A43B7D">
        <w:rPr>
          <w:rFonts w:asciiTheme="minorHAnsi" w:hAnsiTheme="minorHAnsi" w:cstheme="minorHAnsi"/>
          <w:color w:val="auto"/>
        </w:rPr>
        <w:t>leads to</w:t>
      </w:r>
      <w:r w:rsidR="00005334" w:rsidRPr="00A43B7D" w:rsidDel="00EF30DD">
        <w:rPr>
          <w:rFonts w:asciiTheme="minorHAnsi" w:hAnsiTheme="minorHAnsi" w:cstheme="minorHAnsi"/>
          <w:color w:val="auto"/>
        </w:rPr>
        <w:t xml:space="preserve"> </w:t>
      </w:r>
      <w:r w:rsidR="00C25BE6" w:rsidRPr="00A43B7D" w:rsidDel="00EF30DD">
        <w:rPr>
          <w:rFonts w:asciiTheme="minorHAnsi" w:hAnsiTheme="minorHAnsi" w:cstheme="minorHAnsi"/>
          <w:color w:val="auto"/>
        </w:rPr>
        <w:t>fear</w:t>
      </w:r>
      <w:r w:rsidR="0024793A" w:rsidRPr="00A43B7D" w:rsidDel="00EF30DD">
        <w:rPr>
          <w:rFonts w:asciiTheme="minorHAnsi" w:hAnsiTheme="minorHAnsi" w:cstheme="minorHAnsi"/>
          <w:color w:val="auto"/>
        </w:rPr>
        <w:t xml:space="preserve"> of safe stimuli</w:t>
      </w:r>
      <w:r w:rsidR="0073572D" w:rsidRPr="00A43B7D">
        <w:rPr>
          <w:rFonts w:asciiTheme="minorHAnsi" w:hAnsiTheme="minorHAnsi" w:cstheme="minorHAnsi"/>
          <w:color w:val="auto"/>
        </w:rPr>
        <w:t xml:space="preserve"> (GSs similar to CS-)</w:t>
      </w:r>
      <w:r w:rsidR="0024793A" w:rsidRPr="00A43B7D" w:rsidDel="00EF30DD">
        <w:rPr>
          <w:rFonts w:asciiTheme="minorHAnsi" w:hAnsiTheme="minorHAnsi" w:cstheme="minorHAnsi"/>
          <w:color w:val="auto"/>
        </w:rPr>
        <w:t xml:space="preserve">, </w:t>
      </w:r>
      <w:r w:rsidR="00005334" w:rsidRPr="00A43B7D">
        <w:rPr>
          <w:rFonts w:asciiTheme="minorHAnsi" w:hAnsiTheme="minorHAnsi" w:cstheme="minorHAnsi"/>
          <w:color w:val="auto"/>
        </w:rPr>
        <w:t>thus causing</w:t>
      </w:r>
      <w:r w:rsidR="0024793A" w:rsidRPr="00A43B7D" w:rsidDel="00EF30DD">
        <w:rPr>
          <w:rFonts w:asciiTheme="minorHAnsi" w:hAnsiTheme="minorHAnsi" w:cstheme="minorHAnsi"/>
          <w:color w:val="auto"/>
        </w:rPr>
        <w:t xml:space="preserve"> unnecessary distress</w:t>
      </w:r>
      <w:r w:rsidR="00E15818" w:rsidRPr="00A43B7D" w:rsidDel="00EF30DD">
        <w:rPr>
          <w:rFonts w:asciiTheme="minorHAnsi" w:hAnsiTheme="minorHAnsi" w:cstheme="minorHAnsi"/>
          <w:color w:val="auto"/>
        </w:rPr>
        <w:fldChar w:fldCharType="begin">
          <w:fldData xml:space="preserve">PEVuZE5vdGU+PENpdGU+PEF1dGhvcj5EeW1vbmQ8L0F1dGhvcj48WWVhcj4yMDE1PC9ZZWFyPjxS
ZWNOdW0+NTwvUmVjTnVtPjxEaXNwbGF5VGV4dD48c3R5bGUgZmFjZT0ic3VwZXJzY3JpcHQiPjI4
LDI5PC9zdHlsZT48L0Rpc3BsYXlUZXh0PjxyZWNvcmQ+PHJlYy1udW1iZXI+NTwvcmVjLW51bWJl
cj48Zm9yZWlnbi1rZXlzPjxrZXkgYXBwPSJFTiIgZGItaWQ9IjVyZHBzd2VkdXQ1OWViZXBwZTBw
c3R6OHd3ZnBhdDlkdHc5ZiIgdGltZXN0YW1wPSIxNTEyNzMxNjg5Ij41PC9rZXk+PGtleSBhcHA9
IkVOV2ViIiBkYi1pZD0iIj4wPC9rZXk+PC9mb3JlaWduLWtleXM+PHJlZi10eXBlIG5hbWU9Ikpv
dXJuYWwgQXJ0aWNsZSI+MTc8L3JlZi10eXBlPjxjb250cmlidXRvcnM+PGF1dGhvcnM+PGF1dGhv
cj5EeW1vbmQsIFNpbW9uPC9hdXRob3I+PGF1dGhvcj5EdW5zbW9vciwgSm9zZXBoPC9hdXRob3I+
PGF1dGhvcj5WZXJ2bGlldCwgQnJhbTwvYXV0aG9yPjxhdXRob3I+Um9jaGUsIEJyeWFuPC9hdXRo
b3I+PGF1dGhvcj5IZXJtYW5zLCBEaXJrPC9hdXRob3I+PC9hdXRob3JzPjwvY29udHJpYnV0b3Jz
PjxhdXRoLWFkZHJlc3M+U3dhbnNlYSBVbml2ZXJzaXR5LiBFbGVjdHJvbmljIGFkZHJlc3M6IHMu
by5keW1vbmRAc3dhbnNlYS5hYy51ay4mI3hEO05ldyBZb3JrIFVuaXZlcnNpdHkuJiN4RDtVbml2
ZXJzaXR5IG9mIExldXZlbi4mI3hEO05hdGlvbmFsIFVuaXZlcnNpdHkgb2YgSXJlbGFuZC48L2F1
dGgtYWRkcmVzcz48dGl0bGVzPjx0aXRsZT5GZWFyIEdlbmVyYWxpemF0aW9uIGluIEh1bWFuczog
U3lzdGVtYXRpYyBSZXZpZXcgYW5kIEltcGxpY2F0aW9ucyBmb3IgQW54aWV0eSBEaXNvcmRlciBS
ZXNlYXJjaDwvdGl0bGU+PHNlY29uZGFyeS10aXRsZT5CZWhhdmlvciBUaGVyYXB5PC9zZWNvbmRh
cnktdGl0bGU+PC90aXRsZXM+PHBlcmlvZGljYWw+PGZ1bGwtdGl0bGU+QmVoYXZpb3IgVGhlcmFw
eTwvZnVsbC10aXRsZT48L3BlcmlvZGljYWw+PHBhZ2VzPjU2MS04MjwvcGFnZXM+PHZvbHVtZT40
Njwvdm9sdW1lPjxudW1iZXI+NTwvbnVtYmVyPjxlZGl0aW9uPjIwMTUvMTAvMTY8L2VkaXRpb24+
PGtleXdvcmRzPjxrZXl3b3JkPkFueGlldHkgRGlzb3JkZXJzLypldGlvbG9neTwva2V5d29yZD48
a2V5d29yZD5Db25kaXRpb25pbmcsIENsYXNzaWNhbC8qcGh5c2lvbG9neTwva2V5d29yZD48a2V5
d29yZD5DdWVzPC9rZXl3b3JkPjxrZXl3b3JkPkZlYXIvcGh5c2lvbG9neS8qcHN5Y2hvbG9neTwv
a2V5d29yZD48a2V5d29yZD5HZW5lcmFsaXphdGlvbiAoUHN5Y2hvbG9neSk8L2tleXdvcmQ+PGtl
eXdvcmQ+SHVtYW5zPC9rZXl3b3JkPjxrZXl3b3JkPmFueGlldHk8L2tleXdvcmQ+PGtleXdvcmQ+
YXZvaWRhbmNlPC9rZXl3b3JkPjxrZXl3b3JkPmZlYXIgY29uZGl0aW9uaW5nPC9rZXl3b3JkPjxr
ZXl3b3JkPmdlbmVyYWxpemF0aW9uPC9rZXl3b3JkPjwva2V5d29yZHM+PGRhdGVzPjx5ZWFyPjIw
MTU8L3llYXI+PHB1Yi1kYXRlcz48ZGF0ZT5TZXA8L2RhdGU+PC9wdWItZGF0ZXM+PC9kYXRlcz48
aXNibj4xODc4LTE4ODggKEVsZWN0cm9uaWMpJiN4RDswMDA1LTc4OTQgKExpbmtpbmcpPC9pc2Ju
PjxhY2Nlc3Npb24tbnVtPjI2NDU5ODM4PC9hY2Nlc3Npb24tbnVtPjx1cmxzPjxyZWxhdGVkLXVy
bHM+PHVybD5odHRwczovL3d3dy5uY2JpLm5sbS5uaWguZ292L3B1Ym1lZC8yNjQ1OTgzODwvdXJs
PjwvcmVsYXRlZC11cmxzPjwvdXJscz48ZWxlY3Ryb25pYy1yZXNvdXJjZS1udW0+MTAuMTAxNi9q
LmJldGguMjAxNC4xMC4wMDE8L2VsZWN0cm9uaWMtcmVzb3VyY2UtbnVtPjwvcmVjb3JkPjwvQ2l0
ZT48Q2l0ZT48QXV0aG9yPkxpc3NlazwvQXV0aG9yPjxZZWFyPjIwMTU8L1llYXI+PFJlY051bT4y
MTU8L1JlY051bT48cmVjb3JkPjxyZWMtbnVtYmVyPjIxNTwvcmVjLW51bWJlcj48Zm9yZWlnbi1r
ZXlzPjxrZXkgYXBwPSJFTiIgZGItaWQ9IjVyZHBzd2VkdXQ1OWViZXBwZTBwc3R6OHd3ZnBhdDlk
dHc5ZiIgdGltZXN0YW1wPSIxNTQ4ODc5MDQ4Ij4yMTU8L2tleT48L2ZvcmVpZ24ta2V5cz48cmVm
LXR5cGUgbmFtZT0iSm91cm5hbCBBcnRpY2xlIj4xNzwvcmVmLXR5cGU+PGNvbnRyaWJ1dG9ycz48
YXV0aG9ycz48YXV0aG9yPkxpc3NlaywgUy48L2F1dGhvcj48YXV0aG9yPkdyaWxsb24sIEMuPC9h
dXRob3I+PC9hdXRob3JzPjwvY29udHJpYnV0b3JzPjx0aXRsZXM+PHRpdGxlPk92ZXJnZW5lcmFs
aXphdGlvbiBvZiBjb25kaXRpb25lZCBmZWFyIGluIHRoZSBhbnhpZXR5IGRpc29yZGVyczwvdGl0
bGU+PHNlY29uZGFyeS10aXRsZT5aZWl0c2NocmlmdCBmw7xyIFBzeWNob2xvZ2llL0pvdXJuYWwg
b2YgUHN5Y2hvbG9neTwvc2Vjb25kYXJ5LXRpdGxlPjwvdGl0bGVzPjxwZXJpb2RpY2FsPjxmdWxs
LXRpdGxlPlplaXRzY2hyaWZ0IGbDvHIgUHN5Y2hvbG9naWUvSm91cm5hbCBvZiBQc3ljaG9sb2d5
PC9mdWxsLXRpdGxlPjwvcGVyaW9kaWNhbD48ZGF0ZXM+PHllYXI+MjAxNTwveWVhcj48L2RhdGVz
Pjx1cmxzPjwvdXJscz48L3JlY29yZD48L0NpdGU+PC9FbmROb3RlPn==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EeW1vbmQ8L0F1dGhvcj48WWVhcj4yMDE1PC9ZZWFyPjxS
ZWNOdW0+NTwvUmVjTnVtPjxEaXNwbGF5VGV4dD48c3R5bGUgZmFjZT0ic3VwZXJzY3JpcHQiPjI4
LDI5PC9zdHlsZT48L0Rpc3BsYXlUZXh0PjxyZWNvcmQ+PHJlYy1udW1iZXI+NTwvcmVjLW51bWJl
cj48Zm9yZWlnbi1rZXlzPjxrZXkgYXBwPSJFTiIgZGItaWQ9IjVyZHBzd2VkdXQ1OWViZXBwZTBw
c3R6OHd3ZnBhdDlkdHc5ZiIgdGltZXN0YW1wPSIxNTEyNzMxNjg5Ij41PC9rZXk+PGtleSBhcHA9
IkVOV2ViIiBkYi1pZD0iIj4wPC9rZXk+PC9mb3JlaWduLWtleXM+PHJlZi10eXBlIG5hbWU9Ikpv
dXJuYWwgQXJ0aWNsZSI+MTc8L3JlZi10eXBlPjxjb250cmlidXRvcnM+PGF1dGhvcnM+PGF1dGhv
cj5EeW1vbmQsIFNpbW9uPC9hdXRob3I+PGF1dGhvcj5EdW5zbW9vciwgSm9zZXBoPC9hdXRob3I+
PGF1dGhvcj5WZXJ2bGlldCwgQnJhbTwvYXV0aG9yPjxhdXRob3I+Um9jaGUsIEJyeWFuPC9hdXRo
b3I+PGF1dGhvcj5IZXJtYW5zLCBEaXJrPC9hdXRob3I+PC9hdXRob3JzPjwvY29udHJpYnV0b3Jz
PjxhdXRoLWFkZHJlc3M+U3dhbnNlYSBVbml2ZXJzaXR5LiBFbGVjdHJvbmljIGFkZHJlc3M6IHMu
by5keW1vbmRAc3dhbnNlYS5hYy51ay4mI3hEO05ldyBZb3JrIFVuaXZlcnNpdHkuJiN4RDtVbml2
ZXJzaXR5IG9mIExldXZlbi4mI3hEO05hdGlvbmFsIFVuaXZlcnNpdHkgb2YgSXJlbGFuZC48L2F1
dGgtYWRkcmVzcz48dGl0bGVzPjx0aXRsZT5GZWFyIEdlbmVyYWxpemF0aW9uIGluIEh1bWFuczog
U3lzdGVtYXRpYyBSZXZpZXcgYW5kIEltcGxpY2F0aW9ucyBmb3IgQW54aWV0eSBEaXNvcmRlciBS
ZXNlYXJjaDwvdGl0bGU+PHNlY29uZGFyeS10aXRsZT5CZWhhdmlvciBUaGVyYXB5PC9zZWNvbmRh
cnktdGl0bGU+PC90aXRsZXM+PHBlcmlvZGljYWw+PGZ1bGwtdGl0bGU+QmVoYXZpb3IgVGhlcmFw
eTwvZnVsbC10aXRsZT48L3BlcmlvZGljYWw+PHBhZ2VzPjU2MS04MjwvcGFnZXM+PHZvbHVtZT40
Njwvdm9sdW1lPjxudW1iZXI+NTwvbnVtYmVyPjxlZGl0aW9uPjIwMTUvMTAvMTY8L2VkaXRpb24+
PGtleXdvcmRzPjxrZXl3b3JkPkFueGlldHkgRGlzb3JkZXJzLypldGlvbG9neTwva2V5d29yZD48
a2V5d29yZD5Db25kaXRpb25pbmcsIENsYXNzaWNhbC8qcGh5c2lvbG9neTwva2V5d29yZD48a2V5
d29yZD5DdWVzPC9rZXl3b3JkPjxrZXl3b3JkPkZlYXIvcGh5c2lvbG9neS8qcHN5Y2hvbG9neTwv
a2V5d29yZD48a2V5d29yZD5HZW5lcmFsaXphdGlvbiAoUHN5Y2hvbG9neSk8L2tleXdvcmQ+PGtl
eXdvcmQ+SHVtYW5zPC9rZXl3b3JkPjxrZXl3b3JkPmFueGlldHk8L2tleXdvcmQ+PGtleXdvcmQ+
YXZvaWRhbmNlPC9rZXl3b3JkPjxrZXl3b3JkPmZlYXIgY29uZGl0aW9uaW5nPC9rZXl3b3JkPjxr
ZXl3b3JkPmdlbmVyYWxpemF0aW9uPC9rZXl3b3JkPjwva2V5d29yZHM+PGRhdGVzPjx5ZWFyPjIw
MTU8L3llYXI+PHB1Yi1kYXRlcz48ZGF0ZT5TZXA8L2RhdGU+PC9wdWItZGF0ZXM+PC9kYXRlcz48
aXNibj4xODc4LTE4ODggKEVsZWN0cm9uaWMpJiN4RDswMDA1LTc4OTQgKExpbmtpbmcpPC9pc2Ju
PjxhY2Nlc3Npb24tbnVtPjI2NDU5ODM4PC9hY2Nlc3Npb24tbnVtPjx1cmxzPjxyZWxhdGVkLXVy
bHM+PHVybD5odHRwczovL3d3dy5uY2JpLm5sbS5uaWguZ292L3B1Ym1lZC8yNjQ1OTgzODwvdXJs
PjwvcmVsYXRlZC11cmxzPjwvdXJscz48ZWxlY3Ryb25pYy1yZXNvdXJjZS1udW0+MTAuMTAxNi9q
LmJldGguMjAxNC4xMC4wMDE8L2VsZWN0cm9uaWMtcmVzb3VyY2UtbnVtPjwvcmVjb3JkPjwvQ2l0
ZT48Q2l0ZT48QXV0aG9yPkxpc3NlazwvQXV0aG9yPjxZZWFyPjIwMTU8L1llYXI+PFJlY051bT4y
MTU8L1JlY051bT48cmVjb3JkPjxyZWMtbnVtYmVyPjIxNTwvcmVjLW51bWJlcj48Zm9yZWlnbi1r
ZXlzPjxrZXkgYXBwPSJFTiIgZGItaWQ9IjVyZHBzd2VkdXQ1OWViZXBwZTBwc3R6OHd3ZnBhdDlk
dHc5ZiIgdGltZXN0YW1wPSIxNTQ4ODc5MDQ4Ij4yMTU8L2tleT48L2ZvcmVpZ24ta2V5cz48cmVm
LXR5cGUgbmFtZT0iSm91cm5hbCBBcnRpY2xlIj4xNzwvcmVmLXR5cGU+PGNvbnRyaWJ1dG9ycz48
YXV0aG9ycz48YXV0aG9yPkxpc3NlaywgUy48L2F1dGhvcj48YXV0aG9yPkdyaWxsb24sIEMuPC9h
dXRob3I+PC9hdXRob3JzPjwvY29udHJpYnV0b3JzPjx0aXRsZXM+PHRpdGxlPk92ZXJnZW5lcmFs
aXphdGlvbiBvZiBjb25kaXRpb25lZCBmZWFyIGluIHRoZSBhbnhpZXR5IGRpc29yZGVyczwvdGl0
bGU+PHNlY29uZGFyeS10aXRsZT5aZWl0c2NocmlmdCBmw7xyIFBzeWNob2xvZ2llL0pvdXJuYWwg
b2YgUHN5Y2hvbG9neTwvc2Vjb25kYXJ5LXRpdGxlPjwvdGl0bGVzPjxwZXJpb2RpY2FsPjxmdWxs
LXRpdGxlPlplaXRzY2hyaWZ0IGbDvHIgUHN5Y2hvbG9naWUvSm91cm5hbCBvZiBQc3ljaG9sb2d5
PC9mdWxsLXRpdGxlPjwvcGVyaW9kaWNhbD48ZGF0ZXM+PHllYXI+MjAxNTwveWVhcj48L2RhdGVz
Pjx1cmxzPjwvdXJscz48L3JlY29yZD48L0NpdGU+PC9FbmROb3RlPn==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E15818" w:rsidRPr="00A43B7D" w:rsidDel="00EF30DD">
        <w:rPr>
          <w:rFonts w:asciiTheme="minorHAnsi" w:hAnsiTheme="minorHAnsi" w:cstheme="minorHAnsi"/>
          <w:color w:val="auto"/>
        </w:rPr>
      </w:r>
      <w:r w:rsidR="00E15818" w:rsidRPr="00A43B7D" w:rsidDel="00EF30D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8,29</w:t>
      </w:r>
      <w:r w:rsidR="00E15818" w:rsidRPr="00A43B7D" w:rsidDel="00EF30DD">
        <w:rPr>
          <w:rFonts w:asciiTheme="minorHAnsi" w:hAnsiTheme="minorHAnsi" w:cstheme="minorHAnsi"/>
          <w:color w:val="auto"/>
        </w:rPr>
        <w:fldChar w:fldCharType="end"/>
      </w:r>
      <w:r w:rsidR="00C25BE6" w:rsidRPr="00A43B7D">
        <w:rPr>
          <w:rFonts w:asciiTheme="minorHAnsi" w:hAnsiTheme="minorHAnsi" w:cstheme="minorHAnsi"/>
          <w:color w:val="auto"/>
        </w:rPr>
        <w:t xml:space="preserve">. </w:t>
      </w:r>
      <w:r w:rsidR="00795E8E" w:rsidRPr="00A43B7D">
        <w:rPr>
          <w:rFonts w:asciiTheme="minorHAnsi" w:hAnsiTheme="minorHAnsi" w:cstheme="minorHAnsi"/>
          <w:color w:val="auto"/>
        </w:rPr>
        <w:t>In line with this,</w:t>
      </w:r>
      <w:r w:rsidR="006A3D65" w:rsidRPr="00A43B7D">
        <w:rPr>
          <w:rFonts w:asciiTheme="minorHAnsi" w:hAnsiTheme="minorHAnsi" w:cstheme="minorHAnsi"/>
          <w:color w:val="auto"/>
        </w:rPr>
        <w:t xml:space="preserve"> studies </w:t>
      </w:r>
      <w:r w:rsidR="00FF4E1A" w:rsidRPr="00A43B7D">
        <w:rPr>
          <w:rFonts w:asciiTheme="minorHAnsi" w:hAnsiTheme="minorHAnsi" w:cstheme="minorHAnsi"/>
          <w:color w:val="auto"/>
        </w:rPr>
        <w:t>using</w:t>
      </w:r>
      <w:r w:rsidR="006A3D65" w:rsidRPr="00A43B7D">
        <w:rPr>
          <w:rFonts w:asciiTheme="minorHAnsi" w:hAnsiTheme="minorHAnsi" w:cstheme="minorHAnsi"/>
          <w:color w:val="auto"/>
        </w:rPr>
        <w:t xml:space="preserve"> Pavlovian fear generalization</w:t>
      </w:r>
      <w:r w:rsidR="00795E8E" w:rsidRPr="00A43B7D">
        <w:rPr>
          <w:rFonts w:asciiTheme="minorHAnsi" w:hAnsiTheme="minorHAnsi" w:cstheme="minorHAnsi"/>
          <w:color w:val="auto"/>
        </w:rPr>
        <w:t xml:space="preserve"> </w:t>
      </w:r>
      <w:r w:rsidR="000C3FAC" w:rsidRPr="00A43B7D">
        <w:rPr>
          <w:rFonts w:asciiTheme="minorHAnsi" w:hAnsiTheme="minorHAnsi" w:cstheme="minorHAnsi"/>
          <w:color w:val="auto"/>
        </w:rPr>
        <w:t xml:space="preserve">consistently show </w:t>
      </w:r>
      <w:r w:rsidR="00993A51" w:rsidRPr="00A43B7D">
        <w:rPr>
          <w:rFonts w:asciiTheme="minorHAnsi" w:hAnsiTheme="minorHAnsi" w:cstheme="minorHAnsi"/>
          <w:color w:val="auto"/>
        </w:rPr>
        <w:t xml:space="preserve">that </w:t>
      </w:r>
      <w:r w:rsidR="006A3D65" w:rsidRPr="00A43B7D">
        <w:rPr>
          <w:rFonts w:asciiTheme="minorHAnsi" w:hAnsiTheme="minorHAnsi" w:cstheme="minorHAnsi"/>
          <w:color w:val="auto"/>
        </w:rPr>
        <w:t xml:space="preserve">chronic pain patients </w:t>
      </w:r>
      <w:r w:rsidR="000C3FAC" w:rsidRPr="00A43B7D">
        <w:rPr>
          <w:rFonts w:asciiTheme="minorHAnsi" w:hAnsiTheme="minorHAnsi" w:cstheme="minorHAnsi"/>
          <w:color w:val="auto"/>
        </w:rPr>
        <w:t>excessive</w:t>
      </w:r>
      <w:r w:rsidR="006A3D65" w:rsidRPr="00A43B7D">
        <w:rPr>
          <w:rFonts w:asciiTheme="minorHAnsi" w:hAnsiTheme="minorHAnsi" w:cstheme="minorHAnsi"/>
          <w:color w:val="auto"/>
        </w:rPr>
        <w:t>ly</w:t>
      </w:r>
      <w:r w:rsidR="000C3FAC" w:rsidRPr="00A43B7D">
        <w:rPr>
          <w:rFonts w:asciiTheme="minorHAnsi" w:hAnsiTheme="minorHAnsi" w:cstheme="minorHAnsi"/>
          <w:color w:val="auto"/>
        </w:rPr>
        <w:t xml:space="preserve"> generaliz</w:t>
      </w:r>
      <w:r w:rsidR="006A3D65" w:rsidRPr="00A43B7D">
        <w:rPr>
          <w:rFonts w:asciiTheme="minorHAnsi" w:hAnsiTheme="minorHAnsi" w:cstheme="minorHAnsi"/>
          <w:color w:val="auto"/>
        </w:rPr>
        <w:t xml:space="preserve">e pain-related </w:t>
      </w:r>
      <w:r w:rsidR="000C3FAC" w:rsidRPr="00A43B7D">
        <w:rPr>
          <w:rFonts w:asciiTheme="minorHAnsi" w:hAnsiTheme="minorHAnsi" w:cstheme="minorHAnsi"/>
          <w:color w:val="auto"/>
        </w:rPr>
        <w:t>fear</w:t>
      </w:r>
      <w:r w:rsidR="00795E8E" w:rsidRPr="00A43B7D">
        <w:rPr>
          <w:rFonts w:asciiTheme="minorHAnsi" w:hAnsiTheme="minorHAnsi" w:cstheme="minorHAnsi"/>
          <w:color w:val="auto"/>
        </w:rPr>
        <w:fldChar w:fldCharType="begin">
          <w:fldData xml:space="preserve">PEVuZE5vdGU+PENpdGU+PEF1dGhvcj5NZXVsZGVyczwvQXV0aG9yPjxZZWFyPjIwMTQ8L1llYXI+
PFJlY051bT4xNjwvUmVjTnVtPjxEaXNwbGF5VGV4dD48c3R5bGUgZmFjZT0ic3VwZXJzY3JpcHQi
PjMwLTM0PC9zdHlsZT48L0Rpc3BsYXlUZXh0PjxyZWNvcmQ+PHJlYy1udW1iZXI+MTY8L3JlYy1u
dW1iZXI+PGZvcmVpZ24ta2V5cz48a2V5IGFwcD0iRU4iIGRiLWlkPSI1cmRwc3dlZHV0NTllYmVw
cGUwcHN0ejh3d2ZwYXQ5ZHR3OWYiIHRpbWVzdGFtcD0iMTUxMjczMTczMiI+MTY8L2tleT48a2V5
IGFwcD0iRU5XZWIiIGRiLWlkPSIiPjA8L2tleT48L2ZvcmVpZ24ta2V5cz48cmVmLXR5cGUgbmFt
ZT0iSm91cm5hbCBBcnRpY2xlIj4xNzwvcmVmLXR5cGU+PGNvbnRyaWJ1dG9ycz48YXV0aG9ycz48
YXV0aG9yPk1ldWxkZXJzLCBBbm48L2F1dGhvcj48YXV0aG9yPkhhcnZpZSwgRGFuaWVsPC9hdXRo
b3I+PGF1dGhvcj5Cb3dlcmluZywgSmFuZTwvYXV0aG9yPjxhdXRob3I+Q2FyYWdpYW5pcywgU3V6
YW5uZTwvYXV0aG9yPjxhdXRob3I+VmxhZXllbiwgSm9oYW48L2F1dGhvcj48YXV0aG9yPk1vc2Vs
ZXksIExvcmltZXI8L2F1dGhvcj48L2F1dGhvcnM+PC9jb250cmlidXRvcnM+PGF1dGgtYWRkcmVz
cz5SZXNlYXJjaCBHcm91cCBvbiBIZWFsdGggUHN5Y2hvbG9neSwgVW5pdmVyc2l0eSBvZiBMZXV2
ZW4sIExldXZlbiwgQmVsZ2l1bTsgQ2VudGVyIGZvciBFeGNlbGxlbmNlIG9uIEdlbmVyYWxpemF0
aW9uIGluIEhlYWx0aCBhbmQgUHN5Y2hvcGF0aG9sb2d5LCBVbml2ZXJzaXR5IG9mIExldXZlbiwg
TGV1dmVuLCBCZWxnaXVtLiBFbGVjdHJvbmljIGFkZHJlc3M6IGFubi5tZXVsZGVyc0BwcHcua3Vs
ZXV2ZW4uYmUuJiN4RDtTYW5zb20gSW5zdGl0dXRlIGZvciBIZWFsdGggUmVzZWFyY2gsIFVuaXZl
cnNpdHkgb2YgU291dGggQXVzdHJhbGlhLCBBZGVsYWlkZSwgQXVzdHJhbGlhLiYjeEQ7U0EgSGFu
ZCBUaGVyYXB5LCBEYXcgUGFyay9NYXdzb24gTGFrZXMsIFNvdXRoIEF1c3RyYWxpYSwgQXVzdHJh
bGlhLiYjeEQ7UmVzZWFyY2ggR3JvdXAgb24gSGVhbHRoIFBzeWNob2xvZ3ksIFVuaXZlcnNpdHkg
b2YgTGV1dmVuLCBMZXV2ZW4sIEJlbGdpdW07IENlbnRlciBmb3IgRXhjZWxsZW5jZSBvbiBHZW5l
cmFsaXphdGlvbiBpbiBIZWFsdGggYW5kIFBzeWNob3BhdGhvbG9neSwgVW5pdmVyc2l0eSBvZiBM
ZXV2ZW4sIExldXZlbiwgQmVsZ2l1bTsgRGVwYXJ0bWVudCBvZiBDbGluaWNhbCBQc3ljaG9sb2dp
Y2FsIFNjaWVuY2UsIE1hYXN0cmljaHQgVW5pdmVyc2l0eSwgTWFhc3RyaWNodCwgdGhlIE5ldGhl
cmxhbmRzLjwvYXV0aC1hZGRyZXNzPjx0aXRsZXM+PHRpdGxlPkNvbnRpbmdlbmN5IGxlYXJuaW5n
IGRlZmljaXRzIGFuZCBnZW5lcmFsaXphdGlvbiBpbiBjaHJvbmljIHVuaWxhdGVyYWwgaGFuZCBw
YWluIHBhdGllbnRzPC90aXRsZT48c2Vjb25kYXJ5LXRpdGxlPlRoZSBKb3VybmFsIG9mIFBhaW48
L3NlY29uZGFyeS10aXRsZT48L3RpdGxlcz48cGVyaW9kaWNhbD48ZnVsbC10aXRsZT5UaGUgSm91
cm5hbCBvZiBQYWluPC9mdWxsLXRpdGxlPjwvcGVyaW9kaWNhbD48cGFnZXM+MTA0Ni01NjwvcGFn
ZXM+PHZvbHVtZT4xNTwvdm9sdW1lPjxudW1iZXI+MTA8L251bWJlcj48ZWRpdGlvbj4yMDE0LzA3
LzMwPC9lZGl0aW9uPjxrZXl3b3Jkcz48a2V5d29yZD5BZG9sZXNjZW50PC9rZXl3b3JkPjxrZXl3
b3JkPkFkdWx0PC9rZXl3b3JkPjxrZXl3b3JkPkFnZWQ8L2tleXdvcmQ+PGtleXdvcmQ+Q2hyb25p
YyBQYWluL2NvbXBsaWNhdGlvbnMvKnBzeWNob2xvZ3k8L2tleXdvcmQ+PGtleXdvcmQ+KkZlYXI8
L2tleXdvcmQ+PGtleXdvcmQ+RmVtYWxlPC9rZXl3b3JkPjxrZXl3b3JkPkZ1bmN0aW9uYWwgTGF0
ZXJhbGl0eTwva2V5d29yZD48a2V5d29yZD4qR2VuZXJhbGl6YXRpb24gKFBzeWNob2xvZ3kpPC9r
ZXl3b3JkPjxrZXl3b3JkPkhhbmQ8L2tleXdvcmQ+PGtleXdvcmQ+SHVtYW5zPC9rZXl3b3JkPjxr
ZXl3b3JkPipMZWFybmluZyBEaXNvcmRlcnMvZXRpb2xvZ3k8L2tleXdvcmQ+PGtleXdvcmQ+TWFs
ZTwva2V5d29yZD48a2V5d29yZD5NaWRkbGUgQWdlZDwva2V5d29yZD48a2V5d29yZD5Nb3RvciBB
Y3Rpdml0eTwva2V5d29yZD48a2V5d29yZD5QaG90aWMgU3RpbXVsYXRpb248L2tleXdvcmQ+PGtl
eXdvcmQ+UHN5Y2hvbG9naWNhbCBUZXN0czwva2V5d29yZD48a2V5d29yZD5UaGVvcnkgb2YgTWlu
ZDwva2V5d29yZD48a2V5d29yZD5Zb3VuZyBBZHVsdDwva2V5d29yZD48a2V5d29yZD5HZW5lcmFs
aXphdGlvbjwva2V5d29yZD48a2V5d29yZD5jaHJvbmljIHBhaW48L2tleXdvcmQ+PGtleXdvcmQ+
Y29udGluZ2VuY3kgbGVhcm5pbmc8L2tleXdvcmQ+PGtleXdvcmQ+aGFuZCBwYWluPC9rZXl3b3Jk
PjxrZXl3b3JkPnVuY29uZGl0aW9uZWQgc3RpbXVsdXMtZXhwZWN0YW5jeTwva2V5d29yZD48L2tl
eXdvcmRzPjxkYXRlcz48eWVhcj4yMDE0PC95ZWFyPjxwdWItZGF0ZXM+PGRhdGU+T2N0PC9kYXRl
PjwvcHViLWRhdGVzPjwvZGF0ZXM+PGlzYm4+MTUyOC04NDQ3IChFbGVjdHJvbmljKSYjeEQ7MTUy
Ni01OTAwIChMaW5raW5nKTwvaXNibj48YWNjZXNzaW9uLW51bT4yNTA2ODQ4NzwvYWNjZXNzaW9u
LW51bT48dXJscz48cmVsYXRlZC11cmxzPjx1cmw+aHR0cHM6Ly93d3cubmNiaS5ubG0ubmloLmdv
di9wdWJtZWQvMjUwNjg0ODc8L3VybD48L3JlbGF0ZWQtdXJscz48L3VybHM+PGVsZWN0cm9uaWMt
cmVzb3VyY2UtbnVtPjEwLjEwMTYvai5qcGFpbi4yMDE0LjA3LjAwNTwvZWxlY3Ryb25pYy1yZXNv
dXJjZS1udW0+PC9yZWNvcmQ+PC9DaXRlPjxDaXRlPjxBdXRob3I+TWV1bGRlcnM8L0F1dGhvcj48
WWVhcj4yMDE1PC9ZZWFyPjxSZWNOdW0+NjE8L1JlY051bT48cmVjb3JkPjxyZWMtbnVtYmVyPjYx
PC9yZWMtbnVtYmVyPjxmb3JlaWduLWtleXM+PGtleSBhcHA9IkVOIiBkYi1pZD0iNXJkcHN3ZWR1
dDU5ZWJlcHBlMHBzdHo4d3dmcGF0OWR0dzlmIiB0aW1lc3RhbXA9IjE1MTMzNTY0MTEiPjYxPC9r
ZXk+PC9mb3JlaWduLWtleXM+PHJlZi10eXBlIG5hbWU9IkpvdXJuYWwgQXJ0aWNsZSI+MTc8L3Jl
Zi10eXBlPjxjb250cmlidXRvcnM+PGF1dGhvcnM+PGF1dGhvcj5NZXVsZGVycywgQW5uPC9hdXRo
b3I+PGF1dGhvcj5KYW5zLCBBbm5lPC9hdXRob3I+PGF1dGhvcj5WbGFleWVuLCBKb2hhbjwvYXV0
aG9yPjwvYXV0aG9ycz48L2NvbnRyaWJ1dG9ycz48YXV0aC1hZGRyZXNzPmFSZXNlYXJjaCBHcm91
cCBvbiBIZWFsdGggUHN5Y2hvbG9neSwgVW5pdmVyc2l0eSBvZiBMZXV2ZW4sIExldXZlbiwgQmVs
Z2l1bSBiQ2VudGVyIGZvciBFeGNlbGxlbmNlIG9uIEdlbmVyYWxpemF0aW9uIFJlc2VhcmNoIGlu
IEhlYWx0aCBhbmQgUHN5Y2hvcGF0aG9sb2d5LCBVbml2ZXJzaXR5IG9mIExldXZlbiwgTGV1dmVu
LCBCZWxnaXVtIGNEZXBhcnRtZW50IG9mIENsaW5pY2FsIFBzeWNob2xvZ2ljYWwgU2NpZW5jZSwg
TWFhc3RyaWNodCBVbml2ZXJzaXR5LCB0aGUgTmV0aGVybGFuZHMuPC9hdXRoLWFkZHJlc3M+PHRp
dGxlcz48dGl0bGU+RGlmZmVyZW5jZXMgaW4gcGFpbi1yZWxhdGVkIGZlYXIgYWNxdWlzaXRpb24g
YW5kIGdlbmVyYWxpemF0aW9uOiBhbiBleHBlcmltZW50YWwgc3R1ZHkgY29tcGFyaW5nIHBhdGll
bnRzIHdpdGggZmlicm9teWFsZ2lhIGFuZCBoZWFsdGh5IGNvbnRyb2xzPC90aXRsZT48c2Vjb25k
YXJ5LXRpdGxlPlBhaW48L3NlY29uZGFyeS10aXRsZT48YWx0LXRpdGxlPlBhaW48L2FsdC10aXRs
ZT48L3RpdGxlcz48cGVyaW9kaWNhbD48ZnVsbC10aXRsZT5QYWluPC9mdWxsLXRpdGxlPjwvcGVy
aW9kaWNhbD48YWx0LXBlcmlvZGljYWw+PGZ1bGwtdGl0bGU+UGFpbjwvZnVsbC10aXRsZT48L2Fs
dC1wZXJpb2RpY2FsPjxwYWdlcz4xMDgtMjI8L3BhZ2VzPjx2b2x1bWU+MTU2PC92b2x1bWU+PG51
bWJlcj4xPC9udW1iZXI+PGVkaXRpb24+MjAxNS8wMS8yMDwvZWRpdGlvbj48a2V5d29yZHM+PGtl
eXdvcmQ+QWRvbGVzY2VudDwva2V5d29yZD48a2V5d29yZD5BZHVsdDwva2V5d29yZD48a2V5d29y
ZD4qQXZvaWRhbmNlIExlYXJuaW5nL3BoeXNpb2xvZ3k8L2tleXdvcmQ+PGtleXdvcmQ+RXh0aW5j
dGlvbiwgUHN5Y2hvbG9naWNhbC9waHlzaW9sb2d5PC9rZXl3b3JkPjxrZXl3b3JkPkZlYXIvcGh5
c2lvbG9neS8qcHN5Y2hvbG9neTwva2V5d29yZD48a2V5d29yZD5GZW1hbGU8L2tleXdvcmQ+PGtl
eXdvcmQ+Rmlicm9teWFsZ2lhL2RpYWdub3Npcy8qcHN5Y2hvbG9neTwva2V5d29yZD48a2V5d29y
ZD5IdW1hbnM8L2tleXdvcmQ+PGtleXdvcmQ+TWlkZGxlIEFnZWQ8L2tleXdvcmQ+PGtleXdvcmQ+
UGFpbi9kaWFnbm9zaXMvKnBzeWNob2xvZ3k8L2tleXdvcmQ+PGtleXdvcmQ+UGFpbiBNZWFzdXJl
bWVudC8qbWV0aG9kczwva2V5d29yZD48a2V5d29yZD5QaG90aWMgU3RpbXVsYXRpb24vbWV0aG9k
czwva2V5d29yZD48a2V5d29yZD4qUmVmbGV4LCBTdGFydGxlL3BoeXNpb2xvZ3k8L2tleXdvcmQ+
PGtleXdvcmQ+UmV0cm9zcGVjdGl2ZSBTdHVkaWVzPC9rZXl3b3JkPjxrZXl3b3JkPllvdW5nIEFk
dWx0PC9rZXl3b3JkPjwva2V5d29yZHM+PGRhdGVzPjx5ZWFyPjIwMTU8L3llYXI+PHB1Yi1kYXRl
cz48ZGF0ZT5KYW48L2RhdGU+PC9wdWItZGF0ZXM+PC9kYXRlcz48aXNibj4wMzA0LTM5NTk8L2lz
Ym4+PGFjY2Vzc2lvbi1udW0+MjU1OTkzMDc8L2FjY2Vzc2lvbi1udW0+PHVybHM+PC91cmxzPjxl
bGVjdHJvbmljLXJlc291cmNlLW51bT4xMC4xMDE2L2oucGFpbi4wMDAwMDAwMDAwMDAwMDE2PC9l
bGVjdHJvbmljLXJlc291cmNlLW51bT48cmVtb3RlLWRhdGFiYXNlLXByb3ZpZGVyPk5MTTwvcmVt
b3RlLWRhdGFiYXNlLXByb3ZpZGVyPjxsYW5ndWFnZT5lbmc8L2xhbmd1YWdlPjwvcmVjb3JkPjwv
Q2l0ZT48Q2l0ZT48QXV0aG9yPk1ldWxkZXJzPC9BdXRob3I+PFllYXI+MjAxNzwvWWVhcj48UmVj
TnVtPjg1PC9SZWNOdW0+PHJlY29yZD48cmVjLW51bWJlcj44NTwvcmVjLW51bWJlcj48Zm9yZWln
bi1rZXlzPjxrZXkgYXBwPSJFTiIgZGItaWQ9IjVyZHBzd2VkdXQ1OWViZXBwZTBwc3R6OHd3ZnBh
dDlkdHc5ZiIgdGltZXN0YW1wPSIxNTE2MTE2NjQwIj44NTwva2V5PjwvZm9yZWlnbi1rZXlzPjxy
ZWYtdHlwZSBuYW1lPSJKb3VybmFsIEFydGljbGUiPjE3PC9yZWYtdHlwZT48Y29udHJpYnV0b3Jz
PjxhdXRob3JzPjxhdXRob3I+TWV1bGRlcnMsIEEuPC9hdXRob3I+PGF1dGhvcj5NZXVsZGVycywg
TS48L2F1dGhvcj48YXV0aG9yPlN0b3V0ZW4sIEkuPC9hdXRob3I+PGF1dGhvcj5EZSBCaWUsIEou
PC9hdXRob3I+PGF1dGhvcj5WbGFleWVuLCBKLiBXLjwvYXV0aG9yPjwvYXV0aG9ycz48L2NvbnRy
aWJ1dG9ycz48YXV0aC1hZGRyZXNzPlJlc2VhcmNoIEdyb3VwIEhlYWx0aCBQc3ljaG9sb2d5LCBL
VSBMZXV2ZW4gVW5pdmVyc2l0eSwgTGV1dmVuLCBCZWxnaXVtOyBDZW50ZXIgZm9yIEV4Y2VsbGVu
Y2Ugb24gR2VuZXJhbGl6YXRpb24gUmVzZWFyY2ggaW4gSGVhbHRoIGFuZCBQc3ljaG9wYXRob2xv
Z3ksIEtVIExldXZlbiBVbml2ZXJzaXR5LCBMZXV2ZW4sIEJlbGdpdW0uIEVsZWN0cm9uaWMgYWRk
cmVzczogYW5uLm1ldWxkZXJzQHBwdy5rdWxldXZlbi5iZS4mI3hEO0NlbnRlciBmb3IgSW5mb3Jt
YXRpb24gTWFuYWdlbWVudCwgTW9kZWxpbmcgYW5kIFNpbXVsYXRpb24sIEtVIExldXZlbiBVbml2
ZXJzaXR5LCBMZXV2ZW4sIEJlbGdpdW07IFJlc2VhcmNoIEdyb3VwIG9uIFF1YW50aXRhdGl2ZSBQ
c3ljaG9sb2d5IGFuZCBJbmRpdmlkdWFsIERpZmZlcmVuY2VzLCBLVSBMZXV2ZW4gVW5pdmVyc2l0
eSwgTGV1dmVuLCBCZWxnaXVtLiYjeEQ7UmVzZWFyY2ggR3JvdXAgSGVhbHRoIFBzeWNob2xvZ3ks
IEtVIExldXZlbiBVbml2ZXJzaXR5LCBMZXV2ZW4sIEJlbGdpdW0uJiN4RDtNdWx0aWRpc2NpcGxp
bmFyeSBQYWluIENlbnRlciwgWmlla2VuaHVpcyBPb3N0LUxpbWJ1cmcsIEdlbmssIEJlbGdpdW07
IENlbnRyZSBmb3IgVHJhbnNsYXRpb25hbCBQc3ljaG9sb2dpY2FsIFJlc2VhcmNoIChUUkFDRSks
IFppZWtlbmh1aXMgT29zdC1MaW1idXJnIGFuZCBLVSBMZXV2ZW4gVW5pdmVyc2l0eSwgTGV1dmVu
LCBCZWxnaXVtLiYjeEQ7UmVzZWFyY2ggR3JvdXAgSGVhbHRoIFBzeWNob2xvZ3ksIEtVIExldXZl
biBVbml2ZXJzaXR5LCBMZXV2ZW4sIEJlbGdpdW07IENlbnRlciBmb3IgRXhjZWxsZW5jZSBvbiBH
ZW5lcmFsaXphdGlvbiBSZXNlYXJjaCBpbiBIZWFsdGggYW5kIFBzeWNob3BhdGhvbG9neSwgS1Ug
TGV1dmVuIFVuaXZlcnNpdHksIExldXZlbiwgQmVsZ2l1bTsgRGVwYXJ0bWVudCBvZiBDbGluaWNh
bCBQc3ljaG9sb2dpY2FsIFNjaWVuY2UsIE1hYXN0cmljaHQgVW5pdmVyc2l0eSwgTWFhc3RyaWNo
dCwgVGhlIE5ldGhlcmxhbmRzLjwvYXV0aC1hZGRyZXNzPjx0aXRsZXM+PHRpdGxlPkV4dGluY3Rp
b24gb2YgRmVhciBHZW5lcmFsaXphdGlvbjogQSBDb21wYXJpc29uIEJldHdlZW4gRmlicm9teWFs
Z2lhIFBhdGllbnRzIGFuZCBIZWFsdGh5IENvbnRyb2wgUGFydGljaXBhbnRzPC90aXRsZT48c2Vj
b25kYXJ5LXRpdGxlPlRoZSBKb3VybmFsIG9mIFBhaW48L3NlY29uZGFyeS10aXRsZT48YWx0LXRp
dGxlPlRoZSBqb3VybmFsIG9mIHBhaW4gOiBvZmZpY2lhbCBqb3VybmFsIG9mIHRoZSBBbWVyaWNh
biBQYWluIFNvY2lldHk8L2FsdC10aXRsZT48L3RpdGxlcz48cGVyaW9kaWNhbD48ZnVsbC10aXRs
ZT5UaGUgSm91cm5hbCBvZiBQYWluPC9mdWxsLXRpdGxlPjwvcGVyaW9kaWNhbD48cGFnZXM+Nzkt
OTU8L3BhZ2VzPjx2b2x1bWU+MTg8L3ZvbHVtZT48bnVtYmVyPjE8L251bWJlcj48ZWRpdGlvbj4y
MDE2LzEwLzI2PC9lZGl0aW9uPjxrZXl3b3Jkcz48a2V5d29yZD5BZHVsdDwva2V5d29yZD48a2V5
d29yZD5DYXNlLUNvbnRyb2wgU3R1ZGllczwva2V5d29yZD48a2V5d29yZD5Db25kaXRpb25pbmcs
IENsYXNzaWNhbDwva2V5d29yZD48a2V5d29yZD5FeHRpbmN0aW9uLCBQc3ljaG9sb2dpY2FsLypw
aHlzaW9sb2d5PC9rZXl3b3JkPjxrZXl3b3JkPkZlYXIvKnBzeWNob2xvZ3k8L2tleXdvcmQ+PGtl
eXdvcmQ+RmVtYWxlPC9rZXl3b3JkPjxrZXl3b3JkPkZpYnJvbXlhbGdpYS8qcGh5c2lvcGF0aG9s
b2d5Lypwc3ljaG9sb2d5PC9rZXl3b3JkPjxrZXl3b3JkPkdlbmVyYWxpemF0aW9uIChQc3ljaG9s
b2d5KS8qcGh5c2lvbG9neTwva2V5d29yZD48a2V5d29yZD5IdW1hbnM8L2tleXdvcmQ+PGtleXdv
cmQ+TWFsZTwva2V5d29yZD48a2V5d29yZD5NaWRkbGUgQWdlZDwva2V5d29yZD48a2V5d29yZD5S
ZWZsZXgsIFN0YXJ0bGUvcGh5c2lvbG9neTwva2V5d29yZD48a2V5d29yZD5Zb3VuZyBBZHVsdDwv
a2V5d29yZD48a2V5d29yZD5QYWluLXJlbGF0ZWQgZmVhcjwva2V5d29yZD48a2V5d29yZD5mZWFy
IGNvbmRpdGlvbmluZzwva2V5d29yZD48a2V5d29yZD5mZWFyIGV4dGluY3Rpb248L2tleXdvcmQ+
PGtleXdvcmQ+ZmVhciBnZW5lcmFsaXphdGlvbjwva2V5d29yZD48a2V5d29yZD5maWJyb215YWxn
aWE8L2tleXdvcmQ+PGtleXdvcmQ+bGVhcm5pbmc8L2tleXdvcmQ+PGtleXdvcmQ+dm9sdW50YXJ5
IG1vdmVtZW50IHBhcmFkaWdtPC9rZXl3b3JkPjwva2V5d29yZHM+PGRhdGVzPjx5ZWFyPjIwMTc8
L3llYXI+PHB1Yi1kYXRlcz48ZGF0ZT5KYW48L2RhdGU+PC9wdWItZGF0ZXM+PC9kYXRlcz48aXNi
bj4xNTI2LTU5MDA8L2lzYm4+PGFjY2Vzc2lvbi1udW0+Mjc3NzY5ODk8L2FjY2Vzc2lvbi1udW0+
PHVybHM+PC91cmxzPjxlbGVjdHJvbmljLXJlc291cmNlLW51bT4xMC4xMDE2L2ouanBhaW4uMjAx
Ni4xMC4wMDQ8L2VsZWN0cm9uaWMtcmVzb3VyY2UtbnVtPjxyZW1vdGUtZGF0YWJhc2UtcHJvdmlk
ZXI+TkxNPC9yZW1vdGUtZGF0YWJhc2UtcHJvdmlkZXI+PGxhbmd1YWdlPmVuZzwvbGFuZ3VhZ2U+
PC9yZWNvcmQ+PC9DaXRlPjxDaXRlPjxBdXRob3I+SGFydmllPC9BdXRob3I+PFllYXI+MjAxNzwv
WWVhcj48UmVjTnVtPjQwNjwvUmVjTnVtPjxyZWNvcmQ+PHJlYy1udW1iZXI+NDA2PC9yZWMtbnVt
YmVyPjxmb3JlaWduLWtleXM+PGtleSBhcHA9IkVOIiBkYi1pZD0iNXJkcHN3ZWR1dDU5ZWJlcHBl
MHBzdHo4d3dmcGF0OWR0dzlmIiB0aW1lc3RhbXA9IjE1OTA1ODYyNTMiPjQwNjwva2V5PjwvZm9y
ZWlnbi1rZXlzPjxyZWYtdHlwZSBuYW1lPSJKb3VybmFsIEFydGljbGUiPjE3PC9yZWYtdHlwZT48
Y29udHJpYnV0b3JzPjxhdXRob3JzPjxhdXRob3I+SGFydmllLCBELiBTLjwvYXV0aG9yPjxhdXRo
b3I+TW9zZWxleSwgRy4gTC48L2F1dGhvcj48YXV0aG9yPkhpbGxpZXIsIFMuIEwuPC9hdXRob3I+
PGF1dGhvcj5NZXVsZGVycywgQS48L2F1dGhvcj48L2F1dGhvcnM+PC9jb250cmlidXRvcnM+PGF1
dGgtYWRkcmVzcz5Cb2R5IGluIE1pbmQgUmVzZWFyY2ggR3JvdXAsIFNhbnNvbSBJbnN0aXR1dGUg
Zm9yIEhlYWx0aCBSZXNlYXJjaCwgVW5pdmVyc2l0eSBvZiBTb3V0aCBBdXN0cmFsaWEsIEFkZWxh
aWRlLCBBdXN0cmFsaWE7IFJlY292ZXIgSW5qdXJ5IFJlc2VhcmNoIENlbnRyZSwgTWVuemllcyBI
ZWFsdGggSW5zdGl0dXRlIFF1ZWVuc2xhbmQsIEdyaWZmaXRoIFVuaXZlcnNpdHksIEdvbGQgQ29h
c3QsIEF1c3RyYWxpYS4gRWxlY3Ryb25pYyBhZGRyZXNzOiBkLmhhcnZpZUBncmlmZml0aC5lZHUu
YXUuJiN4RDtCb2R5IGluIE1pbmQgUmVzZWFyY2ggR3JvdXAsIFNhbnNvbSBJbnN0aXR1dGUgZm9y
IEhlYWx0aCBSZXNlYXJjaCwgVW5pdmVyc2l0eSBvZiBTb3V0aCBBdXN0cmFsaWEsIEFkZWxhaWRl
LCBBdXN0cmFsaWE7IE5ldXJvc2NpZW5jZSBSZXNlYXJjaCBBdXN0cmFsaWEsIFN5ZG5leSwgQXVz
dHJhbGlhLiYjeEQ7Qm9keSBpbiBNaW5kIFJlc2VhcmNoIEdyb3VwLCBTYW5zb20gSW5zdGl0dXRl
IGZvciBIZWFsdGggUmVzZWFyY2gsIFVuaXZlcnNpdHkgb2YgU291dGggQXVzdHJhbGlhLCBBZGVs
YWlkZSwgQXVzdHJhbGlhLiYjeEQ7UmVzZWFyY2ggR3JvdXAgb24gSGVhbHRoIFBzeWNob2xvZ3ks
IFVuaXZlcnNpdHkgb2YgTGV1dmVuLCBMZXV2ZW4sIEJlbGdpdW07IENlbnRlciBmb3IgRXhjZWxs
ZW5jZSBvbiBHZW5lcmFsaXphdGlvbiBSZXNlYXJjaCBpbiBIZWFsdGggYW5kIFBzeWNob3BhdGhv
bG9neSwgVW5pdmVyc2l0eSBvZiBMZXV2ZW4sIExldXZlbiwgQmVsZ2l1bS48L2F1dGgtYWRkcmVz
cz48dGl0bGVzPjx0aXRsZT5DbGFzc2ljYWwgQ29uZGl0aW9uaW5nIERpZmZlcmVuY2VzIEFzc29j
aWF0ZWQgV2l0aCBDaHJvbmljIFBhaW46IEEgU3lzdGVtYXRpYyBSZXZpZXc8L3RpdGxlPjxzZWNv
bmRhcnktdGl0bGU+VGhlIEpvdXJuYWwgb2YgUGFpbjwvc2Vjb25kYXJ5LXRpdGxlPjxhbHQtdGl0
bGU+VGhlIGpvdXJuYWwgb2YgcGFpbiA6IG9mZmljaWFsIGpvdXJuYWwgb2YgdGhlIEFtZXJpY2Fu
IFBhaW4gU29jaWV0eTwvYWx0LXRpdGxlPjwvdGl0bGVzPjxwZXJpb2RpY2FsPjxmdWxsLXRpdGxl
PlRoZSBKb3VybmFsIG9mIFBhaW48L2Z1bGwtdGl0bGU+PC9wZXJpb2RpY2FsPjxwYWdlcz44ODkt
ODk4PC9wYWdlcz48dm9sdW1lPjE4PC92b2x1bWU+PG51bWJlcj44PC9udW1iZXI+PGVkaXRpb24+
MjAxNy8wNC8wODwvZWRpdGlvbj48a2V5d29yZHM+PGtleXdvcmQ+QW5pbWFsczwva2V5d29yZD48
a2V5d29yZD5DaHJvbmljIFBhaW4vKmNvbXBsaWNhdGlvbnMvcHN5Y2hvbG9neTwva2V5d29yZD48
a2V5d29yZD5Db25kaXRpb25pbmcsIENsYXNzaWNhbC8qcGh5c2lvbG9neTwva2V5d29yZD48a2V5
d29yZD5EaXNhYmxlZCBQZXJzb25zPC9rZXl3b3JkPjxrZXl3b3JkPkh1bWFuczwva2V5d29yZD48
a2V5d29yZD5MZWFybmluZyBEaXNhYmlsaXRpZXMvKmV0aW9sb2d5PC9rZXl3b3JkPjxrZXl3b3Jk
PipDbGFzc2ljYWwgY29uZGl0aW9uaW5nPC9rZXl3b3JkPjxrZXl3b3JkPiphc3NvY2lhdGl2ZSBs
ZWFybmluZzwva2V5d29yZD48a2V5d29yZD4qY2hyb25pYyBwYWluPC9rZXl3b3JkPjxrZXl3b3Jk
PipsZWFybmluZyBkZWZpY2l0czwva2V5d29yZD48L2tleXdvcmRzPjxkYXRlcz48eWVhcj4yMDE3
PC95ZWFyPjxwdWItZGF0ZXM+PGRhdGU+QXVnPC9kYXRlPjwvcHViLWRhdGVzPjwvZGF0ZXM+PGlz
Ym4+MTUyNi01OTAwPC9pc2JuPjxhY2Nlc3Npb24tbnVtPjI4Mzg1NTEwPC9hY2Nlc3Npb24tbnVt
Pjx1cmxzPjwvdXJscz48ZWxlY3Ryb25pYy1yZXNvdXJjZS1udW0+MTAuMTAxNi9qLmpwYWluLjIw
MTcuMDIuNDMwPC9lbGVjdHJvbmljLXJlc291cmNlLW51bT48cmVtb3RlLWRhdGFiYXNlLXByb3Zp
ZGVyPk5MTTwvcmVtb3RlLWRhdGFiYXNlLXByb3ZpZGVyPjxsYW5ndWFnZT5lbmc8L2xhbmd1YWdl
PjwvcmVjb3JkPjwvQ2l0ZT48Q2l0ZT48QXV0aG9yPk1ldWxkZXJzPC9BdXRob3I+PFllYXI+MjAy
MDwvWWVhcj48UmVjTnVtPjQwNTwvUmVjTnVtPjxyZWNvcmQ+PHJlYy1udW1iZXI+NDA1PC9yZWMt
bnVtYmVyPjxmb3JlaWduLWtleXM+PGtleSBhcHA9IkVOIiBkYi1pZD0iNXJkcHN3ZWR1dDU5ZWJl
cHBlMHBzdHo4d3dmcGF0OWR0dzlmIiB0aW1lc3RhbXA9IjE1OTA1ODYxNzIiPjQwNTwva2V5Pjwv
Zm9yZWlnbi1rZXlzPjxyZWYtdHlwZSBuYW1lPSJKb3VybmFsIEFydGljbGUiPjE3PC9yZWYtdHlw
ZT48Y29udHJpYnV0b3JzPjxhdXRob3JzPjxhdXRob3I+TWV1bGRlcnMsIEFubjwvYXV0aG9yPjwv
YXV0aG9ycz48L2NvbnRyaWJ1dG9ycz48dGl0bGVzPjx0aXRsZT5GZWFyIGluIHRoZSBjb250ZXh0
IG9mIHBhaW46IExlc3NvbnMgbGVhcm5lZCBmcm9tIDEwMCB5ZWFycyBvZiBmZWFyIGNvbmRpdGlv
bmluZyByZXNlYXJjaDwvdGl0bGU+PHNlY29uZGFyeS10aXRsZT5CZWhhdmlvdXIgUmVzZWFyY2gg
YW5kIFRoZXJhcHk8L3NlY29uZGFyeS10aXRsZT48L3RpdGxlcz48cGVyaW9kaWNhbD48ZnVsbC10
aXRsZT5CZWhhdmlvdXIgcmVzZWFyY2ggYW5kIHRoZXJhcHk8L2Z1bGwtdGl0bGU+PC9wZXJpb2Rp
Y2FsPjxwYWdlcz4xMDM2MzU8L3BhZ2VzPjx2b2x1bWU+MTMxPC92b2x1bWU+PGtleXdvcmRzPjxr
ZXl3b3JkPlBhaW48L2tleXdvcmQ+PGtleXdvcmQ+UGFpbi1yZWxhdGVkIGZlYXI8L2tleXdvcmQ+
PGtleXdvcmQ+TGVhcm5pbmc8L2tleXdvcmQ+PGtleXdvcmQ+Q2xhc3NpY2FsIGNvbmRpdGlvbmlu
Zzwva2V5d29yZD48a2V5d29yZD5BY3F1aXNpdGlvbjwva2V5d29yZD48a2V5d29yZD5HZW5lcmFs
aXphdGlvbjwva2V5d29yZD48a2V5d29yZD5FeHRpbmN0aW9uPC9rZXl3b3JkPjxrZXl3b3JkPkV4
cG9zdXJlPC9rZXl3b3JkPjwva2V5d29yZHM+PGRhdGVzPjx5ZWFyPjIwMjA8L3llYXI+PHB1Yi1k
YXRlcz48ZGF0ZT4yMDIwLzA4LzAxLzwvZGF0ZT48L3B1Yi1kYXRlcz48L2RhdGVzPjxpc2JuPjAw
MDUtNzk2NzwvaXNibj48dXJscz48cmVsYXRlZC11cmxzPjx1cmw+aHR0cDovL3d3dy5zY2llbmNl
ZGlyZWN0LmNvbS9zY2llbmNlL2FydGljbGUvcGlpL1MwMDA1Nzk2NzIwMzAwODYzPC91cmw+PC9y
ZWxhdGVkLXVybHM+PC91cmxzPjxlbGVjdHJvbmljLXJlc291cmNlLW51bT5odHRwczovL2RvaS5v
cmcvMTAuMTAxNi9qLmJyYXQuMjAyMC4xMDM2MzU8L2VsZWN0cm9uaWMtcmVzb3VyY2UtbnVtPjwv
cmVjb3JkPjwvQ2l0ZT48L0VuZE5vdGU+AG==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NZXVsZGVyczwvQXV0aG9yPjxZZWFyPjIwMTQ8L1llYXI+
PFJlY051bT4xNjwvUmVjTnVtPjxEaXNwbGF5VGV4dD48c3R5bGUgZmFjZT0ic3VwZXJzY3JpcHQi
PjMwLTM0PC9zdHlsZT48L0Rpc3BsYXlUZXh0PjxyZWNvcmQ+PHJlYy1udW1iZXI+MTY8L3JlYy1u
dW1iZXI+PGZvcmVpZ24ta2V5cz48a2V5IGFwcD0iRU4iIGRiLWlkPSI1cmRwc3dlZHV0NTllYmVw
cGUwcHN0ejh3d2ZwYXQ5ZHR3OWYiIHRpbWVzdGFtcD0iMTUxMjczMTczMiI+MTY8L2tleT48a2V5
IGFwcD0iRU5XZWIiIGRiLWlkPSIiPjA8L2tleT48L2ZvcmVpZ24ta2V5cz48cmVmLXR5cGUgbmFt
ZT0iSm91cm5hbCBBcnRpY2xlIj4xNzwvcmVmLXR5cGU+PGNvbnRyaWJ1dG9ycz48YXV0aG9ycz48
YXV0aG9yPk1ldWxkZXJzLCBBbm48L2F1dGhvcj48YXV0aG9yPkhhcnZpZSwgRGFuaWVsPC9hdXRo
b3I+PGF1dGhvcj5Cb3dlcmluZywgSmFuZTwvYXV0aG9yPjxhdXRob3I+Q2FyYWdpYW5pcywgU3V6
YW5uZTwvYXV0aG9yPjxhdXRob3I+VmxhZXllbiwgSm9oYW48L2F1dGhvcj48YXV0aG9yPk1vc2Vs
ZXksIExvcmltZXI8L2F1dGhvcj48L2F1dGhvcnM+PC9jb250cmlidXRvcnM+PGF1dGgtYWRkcmVz
cz5SZXNlYXJjaCBHcm91cCBvbiBIZWFsdGggUHN5Y2hvbG9neSwgVW5pdmVyc2l0eSBvZiBMZXV2
ZW4sIExldXZlbiwgQmVsZ2l1bTsgQ2VudGVyIGZvciBFeGNlbGxlbmNlIG9uIEdlbmVyYWxpemF0
aW9uIGluIEhlYWx0aCBhbmQgUHN5Y2hvcGF0aG9sb2d5LCBVbml2ZXJzaXR5IG9mIExldXZlbiwg
TGV1dmVuLCBCZWxnaXVtLiBFbGVjdHJvbmljIGFkZHJlc3M6IGFubi5tZXVsZGVyc0BwcHcua3Vs
ZXV2ZW4uYmUuJiN4RDtTYW5zb20gSW5zdGl0dXRlIGZvciBIZWFsdGggUmVzZWFyY2gsIFVuaXZl
cnNpdHkgb2YgU291dGggQXVzdHJhbGlhLCBBZGVsYWlkZSwgQXVzdHJhbGlhLiYjeEQ7U0EgSGFu
ZCBUaGVyYXB5LCBEYXcgUGFyay9NYXdzb24gTGFrZXMsIFNvdXRoIEF1c3RyYWxpYSwgQXVzdHJh
bGlhLiYjeEQ7UmVzZWFyY2ggR3JvdXAgb24gSGVhbHRoIFBzeWNob2xvZ3ksIFVuaXZlcnNpdHkg
b2YgTGV1dmVuLCBMZXV2ZW4sIEJlbGdpdW07IENlbnRlciBmb3IgRXhjZWxsZW5jZSBvbiBHZW5l
cmFsaXphdGlvbiBpbiBIZWFsdGggYW5kIFBzeWNob3BhdGhvbG9neSwgVW5pdmVyc2l0eSBvZiBM
ZXV2ZW4sIExldXZlbiwgQmVsZ2l1bTsgRGVwYXJ0bWVudCBvZiBDbGluaWNhbCBQc3ljaG9sb2dp
Y2FsIFNjaWVuY2UsIE1hYXN0cmljaHQgVW5pdmVyc2l0eSwgTWFhc3RyaWNodCwgdGhlIE5ldGhl
cmxhbmRzLjwvYXV0aC1hZGRyZXNzPjx0aXRsZXM+PHRpdGxlPkNvbnRpbmdlbmN5IGxlYXJuaW5n
IGRlZmljaXRzIGFuZCBnZW5lcmFsaXphdGlvbiBpbiBjaHJvbmljIHVuaWxhdGVyYWwgaGFuZCBw
YWluIHBhdGllbnRzPC90aXRsZT48c2Vjb25kYXJ5LXRpdGxlPlRoZSBKb3VybmFsIG9mIFBhaW48
L3NlY29uZGFyeS10aXRsZT48L3RpdGxlcz48cGVyaW9kaWNhbD48ZnVsbC10aXRsZT5UaGUgSm91
cm5hbCBvZiBQYWluPC9mdWxsLXRpdGxlPjwvcGVyaW9kaWNhbD48cGFnZXM+MTA0Ni01NjwvcGFn
ZXM+PHZvbHVtZT4xNTwvdm9sdW1lPjxudW1iZXI+MTA8L251bWJlcj48ZWRpdGlvbj4yMDE0LzA3
LzMwPC9lZGl0aW9uPjxrZXl3b3Jkcz48a2V5d29yZD5BZG9sZXNjZW50PC9rZXl3b3JkPjxrZXl3
b3JkPkFkdWx0PC9rZXl3b3JkPjxrZXl3b3JkPkFnZWQ8L2tleXdvcmQ+PGtleXdvcmQ+Q2hyb25p
YyBQYWluL2NvbXBsaWNhdGlvbnMvKnBzeWNob2xvZ3k8L2tleXdvcmQ+PGtleXdvcmQ+KkZlYXI8
L2tleXdvcmQ+PGtleXdvcmQ+RmVtYWxlPC9rZXl3b3JkPjxrZXl3b3JkPkZ1bmN0aW9uYWwgTGF0
ZXJhbGl0eTwva2V5d29yZD48a2V5d29yZD4qR2VuZXJhbGl6YXRpb24gKFBzeWNob2xvZ3kpPC9r
ZXl3b3JkPjxrZXl3b3JkPkhhbmQ8L2tleXdvcmQ+PGtleXdvcmQ+SHVtYW5zPC9rZXl3b3JkPjxr
ZXl3b3JkPipMZWFybmluZyBEaXNvcmRlcnMvZXRpb2xvZ3k8L2tleXdvcmQ+PGtleXdvcmQ+TWFs
ZTwva2V5d29yZD48a2V5d29yZD5NaWRkbGUgQWdlZDwva2V5d29yZD48a2V5d29yZD5Nb3RvciBB
Y3Rpdml0eTwva2V5d29yZD48a2V5d29yZD5QaG90aWMgU3RpbXVsYXRpb248L2tleXdvcmQ+PGtl
eXdvcmQ+UHN5Y2hvbG9naWNhbCBUZXN0czwva2V5d29yZD48a2V5d29yZD5UaGVvcnkgb2YgTWlu
ZDwva2V5d29yZD48a2V5d29yZD5Zb3VuZyBBZHVsdDwva2V5d29yZD48a2V5d29yZD5HZW5lcmFs
aXphdGlvbjwva2V5d29yZD48a2V5d29yZD5jaHJvbmljIHBhaW48L2tleXdvcmQ+PGtleXdvcmQ+
Y29udGluZ2VuY3kgbGVhcm5pbmc8L2tleXdvcmQ+PGtleXdvcmQ+aGFuZCBwYWluPC9rZXl3b3Jk
PjxrZXl3b3JkPnVuY29uZGl0aW9uZWQgc3RpbXVsdXMtZXhwZWN0YW5jeTwva2V5d29yZD48L2tl
eXdvcmRzPjxkYXRlcz48eWVhcj4yMDE0PC95ZWFyPjxwdWItZGF0ZXM+PGRhdGU+T2N0PC9kYXRl
PjwvcHViLWRhdGVzPjwvZGF0ZXM+PGlzYm4+MTUyOC04NDQ3IChFbGVjdHJvbmljKSYjeEQ7MTUy
Ni01OTAwIChMaW5raW5nKTwvaXNibj48YWNjZXNzaW9uLW51bT4yNTA2ODQ4NzwvYWNjZXNzaW9u
LW51bT48dXJscz48cmVsYXRlZC11cmxzPjx1cmw+aHR0cHM6Ly93d3cubmNiaS5ubG0ubmloLmdv
di9wdWJtZWQvMjUwNjg0ODc8L3VybD48L3JlbGF0ZWQtdXJscz48L3VybHM+PGVsZWN0cm9uaWMt
cmVzb3VyY2UtbnVtPjEwLjEwMTYvai5qcGFpbi4yMDE0LjA3LjAwNTwvZWxlY3Ryb25pYy1yZXNv
dXJjZS1udW0+PC9yZWNvcmQ+PC9DaXRlPjxDaXRlPjxBdXRob3I+TWV1bGRlcnM8L0F1dGhvcj48
WWVhcj4yMDE1PC9ZZWFyPjxSZWNOdW0+NjE8L1JlY051bT48cmVjb3JkPjxyZWMtbnVtYmVyPjYx
PC9yZWMtbnVtYmVyPjxmb3JlaWduLWtleXM+PGtleSBhcHA9IkVOIiBkYi1pZD0iNXJkcHN3ZWR1
dDU5ZWJlcHBlMHBzdHo4d3dmcGF0OWR0dzlmIiB0aW1lc3RhbXA9IjE1MTMzNTY0MTEiPjYxPC9r
ZXk+PC9mb3JlaWduLWtleXM+PHJlZi10eXBlIG5hbWU9IkpvdXJuYWwgQXJ0aWNsZSI+MTc8L3Jl
Zi10eXBlPjxjb250cmlidXRvcnM+PGF1dGhvcnM+PGF1dGhvcj5NZXVsZGVycywgQW5uPC9hdXRo
b3I+PGF1dGhvcj5KYW5zLCBBbm5lPC9hdXRob3I+PGF1dGhvcj5WbGFleWVuLCBKb2hhbjwvYXV0
aG9yPjwvYXV0aG9ycz48L2NvbnRyaWJ1dG9ycz48YXV0aC1hZGRyZXNzPmFSZXNlYXJjaCBHcm91
cCBvbiBIZWFsdGggUHN5Y2hvbG9neSwgVW5pdmVyc2l0eSBvZiBMZXV2ZW4sIExldXZlbiwgQmVs
Z2l1bSBiQ2VudGVyIGZvciBFeGNlbGxlbmNlIG9uIEdlbmVyYWxpemF0aW9uIFJlc2VhcmNoIGlu
IEhlYWx0aCBhbmQgUHN5Y2hvcGF0aG9sb2d5LCBVbml2ZXJzaXR5IG9mIExldXZlbiwgTGV1dmVu
LCBCZWxnaXVtIGNEZXBhcnRtZW50IG9mIENsaW5pY2FsIFBzeWNob2xvZ2ljYWwgU2NpZW5jZSwg
TWFhc3RyaWNodCBVbml2ZXJzaXR5LCB0aGUgTmV0aGVybGFuZHMuPC9hdXRoLWFkZHJlc3M+PHRp
dGxlcz48dGl0bGU+RGlmZmVyZW5jZXMgaW4gcGFpbi1yZWxhdGVkIGZlYXIgYWNxdWlzaXRpb24g
YW5kIGdlbmVyYWxpemF0aW9uOiBhbiBleHBlcmltZW50YWwgc3R1ZHkgY29tcGFyaW5nIHBhdGll
bnRzIHdpdGggZmlicm9teWFsZ2lhIGFuZCBoZWFsdGh5IGNvbnRyb2xzPC90aXRsZT48c2Vjb25k
YXJ5LXRpdGxlPlBhaW48L3NlY29uZGFyeS10aXRsZT48YWx0LXRpdGxlPlBhaW48L2FsdC10aXRs
ZT48L3RpdGxlcz48cGVyaW9kaWNhbD48ZnVsbC10aXRsZT5QYWluPC9mdWxsLXRpdGxlPjwvcGVy
aW9kaWNhbD48YWx0LXBlcmlvZGljYWw+PGZ1bGwtdGl0bGU+UGFpbjwvZnVsbC10aXRsZT48L2Fs
dC1wZXJpb2RpY2FsPjxwYWdlcz4xMDgtMjI8L3BhZ2VzPjx2b2x1bWU+MTU2PC92b2x1bWU+PG51
bWJlcj4xPC9udW1iZXI+PGVkaXRpb24+MjAxNS8wMS8yMDwvZWRpdGlvbj48a2V5d29yZHM+PGtl
eXdvcmQ+QWRvbGVzY2VudDwva2V5d29yZD48a2V5d29yZD5BZHVsdDwva2V5d29yZD48a2V5d29y
ZD4qQXZvaWRhbmNlIExlYXJuaW5nL3BoeXNpb2xvZ3k8L2tleXdvcmQ+PGtleXdvcmQ+RXh0aW5j
dGlvbiwgUHN5Y2hvbG9naWNhbC9waHlzaW9sb2d5PC9rZXl3b3JkPjxrZXl3b3JkPkZlYXIvcGh5
c2lvbG9neS8qcHN5Y2hvbG9neTwva2V5d29yZD48a2V5d29yZD5GZW1hbGU8L2tleXdvcmQ+PGtl
eXdvcmQ+Rmlicm9teWFsZ2lhL2RpYWdub3Npcy8qcHN5Y2hvbG9neTwva2V5d29yZD48a2V5d29y
ZD5IdW1hbnM8L2tleXdvcmQ+PGtleXdvcmQ+TWlkZGxlIEFnZWQ8L2tleXdvcmQ+PGtleXdvcmQ+
UGFpbi9kaWFnbm9zaXMvKnBzeWNob2xvZ3k8L2tleXdvcmQ+PGtleXdvcmQ+UGFpbiBNZWFzdXJl
bWVudC8qbWV0aG9kczwva2V5d29yZD48a2V5d29yZD5QaG90aWMgU3RpbXVsYXRpb24vbWV0aG9k
czwva2V5d29yZD48a2V5d29yZD4qUmVmbGV4LCBTdGFydGxlL3BoeXNpb2xvZ3k8L2tleXdvcmQ+
PGtleXdvcmQ+UmV0cm9zcGVjdGl2ZSBTdHVkaWVzPC9rZXl3b3JkPjxrZXl3b3JkPllvdW5nIEFk
dWx0PC9rZXl3b3JkPjwva2V5d29yZHM+PGRhdGVzPjx5ZWFyPjIwMTU8L3llYXI+PHB1Yi1kYXRl
cz48ZGF0ZT5KYW48L2RhdGU+PC9wdWItZGF0ZXM+PC9kYXRlcz48aXNibj4wMzA0LTM5NTk8L2lz
Ym4+PGFjY2Vzc2lvbi1udW0+MjU1OTkzMDc8L2FjY2Vzc2lvbi1udW0+PHVybHM+PC91cmxzPjxl
bGVjdHJvbmljLXJlc291cmNlLW51bT4xMC4xMDE2L2oucGFpbi4wMDAwMDAwMDAwMDAwMDE2PC9l
bGVjdHJvbmljLXJlc291cmNlLW51bT48cmVtb3RlLWRhdGFiYXNlLXByb3ZpZGVyPk5MTTwvcmVt
b3RlLWRhdGFiYXNlLXByb3ZpZGVyPjxsYW5ndWFnZT5lbmc8L2xhbmd1YWdlPjwvcmVjb3JkPjwv
Q2l0ZT48Q2l0ZT48QXV0aG9yPk1ldWxkZXJzPC9BdXRob3I+PFllYXI+MjAxNzwvWWVhcj48UmVj
TnVtPjg1PC9SZWNOdW0+PHJlY29yZD48cmVjLW51bWJlcj44NTwvcmVjLW51bWJlcj48Zm9yZWln
bi1rZXlzPjxrZXkgYXBwPSJFTiIgZGItaWQ9IjVyZHBzd2VkdXQ1OWViZXBwZTBwc3R6OHd3ZnBh
dDlkdHc5ZiIgdGltZXN0YW1wPSIxNTE2MTE2NjQwIj44NTwva2V5PjwvZm9yZWlnbi1rZXlzPjxy
ZWYtdHlwZSBuYW1lPSJKb3VybmFsIEFydGljbGUiPjE3PC9yZWYtdHlwZT48Y29udHJpYnV0b3Jz
PjxhdXRob3JzPjxhdXRob3I+TWV1bGRlcnMsIEEuPC9hdXRob3I+PGF1dGhvcj5NZXVsZGVycywg
TS48L2F1dGhvcj48YXV0aG9yPlN0b3V0ZW4sIEkuPC9hdXRob3I+PGF1dGhvcj5EZSBCaWUsIEou
PC9hdXRob3I+PGF1dGhvcj5WbGFleWVuLCBKLiBXLjwvYXV0aG9yPjwvYXV0aG9ycz48L2NvbnRy
aWJ1dG9ycz48YXV0aC1hZGRyZXNzPlJlc2VhcmNoIEdyb3VwIEhlYWx0aCBQc3ljaG9sb2d5LCBL
VSBMZXV2ZW4gVW5pdmVyc2l0eSwgTGV1dmVuLCBCZWxnaXVtOyBDZW50ZXIgZm9yIEV4Y2VsbGVu
Y2Ugb24gR2VuZXJhbGl6YXRpb24gUmVzZWFyY2ggaW4gSGVhbHRoIGFuZCBQc3ljaG9wYXRob2xv
Z3ksIEtVIExldXZlbiBVbml2ZXJzaXR5LCBMZXV2ZW4sIEJlbGdpdW0uIEVsZWN0cm9uaWMgYWRk
cmVzczogYW5uLm1ldWxkZXJzQHBwdy5rdWxldXZlbi5iZS4mI3hEO0NlbnRlciBmb3IgSW5mb3Jt
YXRpb24gTWFuYWdlbWVudCwgTW9kZWxpbmcgYW5kIFNpbXVsYXRpb24sIEtVIExldXZlbiBVbml2
ZXJzaXR5LCBMZXV2ZW4sIEJlbGdpdW07IFJlc2VhcmNoIEdyb3VwIG9uIFF1YW50aXRhdGl2ZSBQ
c3ljaG9sb2d5IGFuZCBJbmRpdmlkdWFsIERpZmZlcmVuY2VzLCBLVSBMZXV2ZW4gVW5pdmVyc2l0
eSwgTGV1dmVuLCBCZWxnaXVtLiYjeEQ7UmVzZWFyY2ggR3JvdXAgSGVhbHRoIFBzeWNob2xvZ3ks
IEtVIExldXZlbiBVbml2ZXJzaXR5LCBMZXV2ZW4sIEJlbGdpdW0uJiN4RDtNdWx0aWRpc2NpcGxp
bmFyeSBQYWluIENlbnRlciwgWmlla2VuaHVpcyBPb3N0LUxpbWJ1cmcsIEdlbmssIEJlbGdpdW07
IENlbnRyZSBmb3IgVHJhbnNsYXRpb25hbCBQc3ljaG9sb2dpY2FsIFJlc2VhcmNoIChUUkFDRSks
IFppZWtlbmh1aXMgT29zdC1MaW1idXJnIGFuZCBLVSBMZXV2ZW4gVW5pdmVyc2l0eSwgTGV1dmVu
LCBCZWxnaXVtLiYjeEQ7UmVzZWFyY2ggR3JvdXAgSGVhbHRoIFBzeWNob2xvZ3ksIEtVIExldXZl
biBVbml2ZXJzaXR5LCBMZXV2ZW4sIEJlbGdpdW07IENlbnRlciBmb3IgRXhjZWxsZW5jZSBvbiBH
ZW5lcmFsaXphdGlvbiBSZXNlYXJjaCBpbiBIZWFsdGggYW5kIFBzeWNob3BhdGhvbG9neSwgS1Ug
TGV1dmVuIFVuaXZlcnNpdHksIExldXZlbiwgQmVsZ2l1bTsgRGVwYXJ0bWVudCBvZiBDbGluaWNh
bCBQc3ljaG9sb2dpY2FsIFNjaWVuY2UsIE1hYXN0cmljaHQgVW5pdmVyc2l0eSwgTWFhc3RyaWNo
dCwgVGhlIE5ldGhlcmxhbmRzLjwvYXV0aC1hZGRyZXNzPjx0aXRsZXM+PHRpdGxlPkV4dGluY3Rp
b24gb2YgRmVhciBHZW5lcmFsaXphdGlvbjogQSBDb21wYXJpc29uIEJldHdlZW4gRmlicm9teWFs
Z2lhIFBhdGllbnRzIGFuZCBIZWFsdGh5IENvbnRyb2wgUGFydGljaXBhbnRzPC90aXRsZT48c2Vj
b25kYXJ5LXRpdGxlPlRoZSBKb3VybmFsIG9mIFBhaW48L3NlY29uZGFyeS10aXRsZT48YWx0LXRp
dGxlPlRoZSBqb3VybmFsIG9mIHBhaW4gOiBvZmZpY2lhbCBqb3VybmFsIG9mIHRoZSBBbWVyaWNh
biBQYWluIFNvY2lldHk8L2FsdC10aXRsZT48L3RpdGxlcz48cGVyaW9kaWNhbD48ZnVsbC10aXRs
ZT5UaGUgSm91cm5hbCBvZiBQYWluPC9mdWxsLXRpdGxlPjwvcGVyaW9kaWNhbD48cGFnZXM+Nzkt
OTU8L3BhZ2VzPjx2b2x1bWU+MTg8L3ZvbHVtZT48bnVtYmVyPjE8L251bWJlcj48ZWRpdGlvbj4y
MDE2LzEwLzI2PC9lZGl0aW9uPjxrZXl3b3Jkcz48a2V5d29yZD5BZHVsdDwva2V5d29yZD48a2V5
d29yZD5DYXNlLUNvbnRyb2wgU3R1ZGllczwva2V5d29yZD48a2V5d29yZD5Db25kaXRpb25pbmcs
IENsYXNzaWNhbDwva2V5d29yZD48a2V5d29yZD5FeHRpbmN0aW9uLCBQc3ljaG9sb2dpY2FsLypw
aHlzaW9sb2d5PC9rZXl3b3JkPjxrZXl3b3JkPkZlYXIvKnBzeWNob2xvZ3k8L2tleXdvcmQ+PGtl
eXdvcmQ+RmVtYWxlPC9rZXl3b3JkPjxrZXl3b3JkPkZpYnJvbXlhbGdpYS8qcGh5c2lvcGF0aG9s
b2d5Lypwc3ljaG9sb2d5PC9rZXl3b3JkPjxrZXl3b3JkPkdlbmVyYWxpemF0aW9uIChQc3ljaG9s
b2d5KS8qcGh5c2lvbG9neTwva2V5d29yZD48a2V5d29yZD5IdW1hbnM8L2tleXdvcmQ+PGtleXdv
cmQ+TWFsZTwva2V5d29yZD48a2V5d29yZD5NaWRkbGUgQWdlZDwva2V5d29yZD48a2V5d29yZD5S
ZWZsZXgsIFN0YXJ0bGUvcGh5c2lvbG9neTwva2V5d29yZD48a2V5d29yZD5Zb3VuZyBBZHVsdDwv
a2V5d29yZD48a2V5d29yZD5QYWluLXJlbGF0ZWQgZmVhcjwva2V5d29yZD48a2V5d29yZD5mZWFy
IGNvbmRpdGlvbmluZzwva2V5d29yZD48a2V5d29yZD5mZWFyIGV4dGluY3Rpb248L2tleXdvcmQ+
PGtleXdvcmQ+ZmVhciBnZW5lcmFsaXphdGlvbjwva2V5d29yZD48a2V5d29yZD5maWJyb215YWxn
aWE8L2tleXdvcmQ+PGtleXdvcmQ+bGVhcm5pbmc8L2tleXdvcmQ+PGtleXdvcmQ+dm9sdW50YXJ5
IG1vdmVtZW50IHBhcmFkaWdtPC9rZXl3b3JkPjwva2V5d29yZHM+PGRhdGVzPjx5ZWFyPjIwMTc8
L3llYXI+PHB1Yi1kYXRlcz48ZGF0ZT5KYW48L2RhdGU+PC9wdWItZGF0ZXM+PC9kYXRlcz48aXNi
bj4xNTI2LTU5MDA8L2lzYm4+PGFjY2Vzc2lvbi1udW0+Mjc3NzY5ODk8L2FjY2Vzc2lvbi1udW0+
PHVybHM+PC91cmxzPjxlbGVjdHJvbmljLXJlc291cmNlLW51bT4xMC4xMDE2L2ouanBhaW4uMjAx
Ni4xMC4wMDQ8L2VsZWN0cm9uaWMtcmVzb3VyY2UtbnVtPjxyZW1vdGUtZGF0YWJhc2UtcHJvdmlk
ZXI+TkxNPC9yZW1vdGUtZGF0YWJhc2UtcHJvdmlkZXI+PGxhbmd1YWdlPmVuZzwvbGFuZ3VhZ2U+
PC9yZWNvcmQ+PC9DaXRlPjxDaXRlPjxBdXRob3I+SGFydmllPC9BdXRob3I+PFllYXI+MjAxNzwv
WWVhcj48UmVjTnVtPjQwNjwvUmVjTnVtPjxyZWNvcmQ+PHJlYy1udW1iZXI+NDA2PC9yZWMtbnVt
YmVyPjxmb3JlaWduLWtleXM+PGtleSBhcHA9IkVOIiBkYi1pZD0iNXJkcHN3ZWR1dDU5ZWJlcHBl
MHBzdHo4d3dmcGF0OWR0dzlmIiB0aW1lc3RhbXA9IjE1OTA1ODYyNTMiPjQwNjwva2V5PjwvZm9y
ZWlnbi1rZXlzPjxyZWYtdHlwZSBuYW1lPSJKb3VybmFsIEFydGljbGUiPjE3PC9yZWYtdHlwZT48
Y29udHJpYnV0b3JzPjxhdXRob3JzPjxhdXRob3I+SGFydmllLCBELiBTLjwvYXV0aG9yPjxhdXRo
b3I+TW9zZWxleSwgRy4gTC48L2F1dGhvcj48YXV0aG9yPkhpbGxpZXIsIFMuIEwuPC9hdXRob3I+
PGF1dGhvcj5NZXVsZGVycywgQS48L2F1dGhvcj48L2F1dGhvcnM+PC9jb250cmlidXRvcnM+PGF1
dGgtYWRkcmVzcz5Cb2R5IGluIE1pbmQgUmVzZWFyY2ggR3JvdXAsIFNhbnNvbSBJbnN0aXR1dGUg
Zm9yIEhlYWx0aCBSZXNlYXJjaCwgVW5pdmVyc2l0eSBvZiBTb3V0aCBBdXN0cmFsaWEsIEFkZWxh
aWRlLCBBdXN0cmFsaWE7IFJlY292ZXIgSW5qdXJ5IFJlc2VhcmNoIENlbnRyZSwgTWVuemllcyBI
ZWFsdGggSW5zdGl0dXRlIFF1ZWVuc2xhbmQsIEdyaWZmaXRoIFVuaXZlcnNpdHksIEdvbGQgQ29h
c3QsIEF1c3RyYWxpYS4gRWxlY3Ryb25pYyBhZGRyZXNzOiBkLmhhcnZpZUBncmlmZml0aC5lZHUu
YXUuJiN4RDtCb2R5IGluIE1pbmQgUmVzZWFyY2ggR3JvdXAsIFNhbnNvbSBJbnN0aXR1dGUgZm9y
IEhlYWx0aCBSZXNlYXJjaCwgVW5pdmVyc2l0eSBvZiBTb3V0aCBBdXN0cmFsaWEsIEFkZWxhaWRl
LCBBdXN0cmFsaWE7IE5ldXJvc2NpZW5jZSBSZXNlYXJjaCBBdXN0cmFsaWEsIFN5ZG5leSwgQXVz
dHJhbGlhLiYjeEQ7Qm9keSBpbiBNaW5kIFJlc2VhcmNoIEdyb3VwLCBTYW5zb20gSW5zdGl0dXRl
IGZvciBIZWFsdGggUmVzZWFyY2gsIFVuaXZlcnNpdHkgb2YgU291dGggQXVzdHJhbGlhLCBBZGVs
YWlkZSwgQXVzdHJhbGlhLiYjeEQ7UmVzZWFyY2ggR3JvdXAgb24gSGVhbHRoIFBzeWNob2xvZ3ks
IFVuaXZlcnNpdHkgb2YgTGV1dmVuLCBMZXV2ZW4sIEJlbGdpdW07IENlbnRlciBmb3IgRXhjZWxs
ZW5jZSBvbiBHZW5lcmFsaXphdGlvbiBSZXNlYXJjaCBpbiBIZWFsdGggYW5kIFBzeWNob3BhdGhv
bG9neSwgVW5pdmVyc2l0eSBvZiBMZXV2ZW4sIExldXZlbiwgQmVsZ2l1bS48L2F1dGgtYWRkcmVz
cz48dGl0bGVzPjx0aXRsZT5DbGFzc2ljYWwgQ29uZGl0aW9uaW5nIERpZmZlcmVuY2VzIEFzc29j
aWF0ZWQgV2l0aCBDaHJvbmljIFBhaW46IEEgU3lzdGVtYXRpYyBSZXZpZXc8L3RpdGxlPjxzZWNv
bmRhcnktdGl0bGU+VGhlIEpvdXJuYWwgb2YgUGFpbjwvc2Vjb25kYXJ5LXRpdGxlPjxhbHQtdGl0
bGU+VGhlIGpvdXJuYWwgb2YgcGFpbiA6IG9mZmljaWFsIGpvdXJuYWwgb2YgdGhlIEFtZXJpY2Fu
IFBhaW4gU29jaWV0eTwvYWx0LXRpdGxlPjwvdGl0bGVzPjxwZXJpb2RpY2FsPjxmdWxsLXRpdGxl
PlRoZSBKb3VybmFsIG9mIFBhaW48L2Z1bGwtdGl0bGU+PC9wZXJpb2RpY2FsPjxwYWdlcz44ODkt
ODk4PC9wYWdlcz48dm9sdW1lPjE4PC92b2x1bWU+PG51bWJlcj44PC9udW1iZXI+PGVkaXRpb24+
MjAxNy8wNC8wODwvZWRpdGlvbj48a2V5d29yZHM+PGtleXdvcmQ+QW5pbWFsczwva2V5d29yZD48
a2V5d29yZD5DaHJvbmljIFBhaW4vKmNvbXBsaWNhdGlvbnMvcHN5Y2hvbG9neTwva2V5d29yZD48
a2V5d29yZD5Db25kaXRpb25pbmcsIENsYXNzaWNhbC8qcGh5c2lvbG9neTwva2V5d29yZD48a2V5
d29yZD5EaXNhYmxlZCBQZXJzb25zPC9rZXl3b3JkPjxrZXl3b3JkPkh1bWFuczwva2V5d29yZD48
a2V5d29yZD5MZWFybmluZyBEaXNhYmlsaXRpZXMvKmV0aW9sb2d5PC9rZXl3b3JkPjxrZXl3b3Jk
PipDbGFzc2ljYWwgY29uZGl0aW9uaW5nPC9rZXl3b3JkPjxrZXl3b3JkPiphc3NvY2lhdGl2ZSBs
ZWFybmluZzwva2V5d29yZD48a2V5d29yZD4qY2hyb25pYyBwYWluPC9rZXl3b3JkPjxrZXl3b3Jk
PipsZWFybmluZyBkZWZpY2l0czwva2V5d29yZD48L2tleXdvcmRzPjxkYXRlcz48eWVhcj4yMDE3
PC95ZWFyPjxwdWItZGF0ZXM+PGRhdGU+QXVnPC9kYXRlPjwvcHViLWRhdGVzPjwvZGF0ZXM+PGlz
Ym4+MTUyNi01OTAwPC9pc2JuPjxhY2Nlc3Npb24tbnVtPjI4Mzg1NTEwPC9hY2Nlc3Npb24tbnVt
Pjx1cmxzPjwvdXJscz48ZWxlY3Ryb25pYy1yZXNvdXJjZS1udW0+MTAuMTAxNi9qLmpwYWluLjIw
MTcuMDIuNDMwPC9lbGVjdHJvbmljLXJlc291cmNlLW51bT48cmVtb3RlLWRhdGFiYXNlLXByb3Zp
ZGVyPk5MTTwvcmVtb3RlLWRhdGFiYXNlLXByb3ZpZGVyPjxsYW5ndWFnZT5lbmc8L2xhbmd1YWdl
PjwvcmVjb3JkPjwvQ2l0ZT48Q2l0ZT48QXV0aG9yPk1ldWxkZXJzPC9BdXRob3I+PFllYXI+MjAy
MDwvWWVhcj48UmVjTnVtPjQwNTwvUmVjTnVtPjxyZWNvcmQ+PHJlYy1udW1iZXI+NDA1PC9yZWMt
bnVtYmVyPjxmb3JlaWduLWtleXM+PGtleSBhcHA9IkVOIiBkYi1pZD0iNXJkcHN3ZWR1dDU5ZWJl
cHBlMHBzdHo4d3dmcGF0OWR0dzlmIiB0aW1lc3RhbXA9IjE1OTA1ODYxNzIiPjQwNTwva2V5Pjwv
Zm9yZWlnbi1rZXlzPjxyZWYtdHlwZSBuYW1lPSJKb3VybmFsIEFydGljbGUiPjE3PC9yZWYtdHlw
ZT48Y29udHJpYnV0b3JzPjxhdXRob3JzPjxhdXRob3I+TWV1bGRlcnMsIEFubjwvYXV0aG9yPjwv
YXV0aG9ycz48L2NvbnRyaWJ1dG9ycz48dGl0bGVzPjx0aXRsZT5GZWFyIGluIHRoZSBjb250ZXh0
IG9mIHBhaW46IExlc3NvbnMgbGVhcm5lZCBmcm9tIDEwMCB5ZWFycyBvZiBmZWFyIGNvbmRpdGlv
bmluZyByZXNlYXJjaDwvdGl0bGU+PHNlY29uZGFyeS10aXRsZT5CZWhhdmlvdXIgUmVzZWFyY2gg
YW5kIFRoZXJhcHk8L3NlY29uZGFyeS10aXRsZT48L3RpdGxlcz48cGVyaW9kaWNhbD48ZnVsbC10
aXRsZT5CZWhhdmlvdXIgcmVzZWFyY2ggYW5kIHRoZXJhcHk8L2Z1bGwtdGl0bGU+PC9wZXJpb2Rp
Y2FsPjxwYWdlcz4xMDM2MzU8L3BhZ2VzPjx2b2x1bWU+MTMxPC92b2x1bWU+PGtleXdvcmRzPjxr
ZXl3b3JkPlBhaW48L2tleXdvcmQ+PGtleXdvcmQ+UGFpbi1yZWxhdGVkIGZlYXI8L2tleXdvcmQ+
PGtleXdvcmQ+TGVhcm5pbmc8L2tleXdvcmQ+PGtleXdvcmQ+Q2xhc3NpY2FsIGNvbmRpdGlvbmlu
Zzwva2V5d29yZD48a2V5d29yZD5BY3F1aXNpdGlvbjwva2V5d29yZD48a2V5d29yZD5HZW5lcmFs
aXphdGlvbjwva2V5d29yZD48a2V5d29yZD5FeHRpbmN0aW9uPC9rZXl3b3JkPjxrZXl3b3JkPkV4
cG9zdXJlPC9rZXl3b3JkPjwva2V5d29yZHM+PGRhdGVzPjx5ZWFyPjIwMjA8L3llYXI+PHB1Yi1k
YXRlcz48ZGF0ZT4yMDIwLzA4LzAxLzwvZGF0ZT48L3B1Yi1kYXRlcz48L2RhdGVzPjxpc2JuPjAw
MDUtNzk2NzwvaXNibj48dXJscz48cmVsYXRlZC11cmxzPjx1cmw+aHR0cDovL3d3dy5zY2llbmNl
ZGlyZWN0LmNvbS9zY2llbmNlL2FydGljbGUvcGlpL1MwMDA1Nzk2NzIwMzAwODYzPC91cmw+PC9y
ZWxhdGVkLXVybHM+PC91cmxzPjxlbGVjdHJvbmljLXJlc291cmNlLW51bT5odHRwczovL2RvaS5v
cmcvMTAuMTAxNi9qLmJyYXQuMjAyMC4xMDM2MzU8L2VsZWN0cm9uaWMtcmVzb3VyY2UtbnVtPjwv
cmVjb3JkPjwvQ2l0ZT48L0VuZE5vdGU+AG==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795E8E" w:rsidRPr="00A43B7D">
        <w:rPr>
          <w:rFonts w:asciiTheme="minorHAnsi" w:hAnsiTheme="minorHAnsi" w:cstheme="minorHAnsi"/>
          <w:color w:val="auto"/>
        </w:rPr>
      </w:r>
      <w:r w:rsidR="00795E8E"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30-34</w:t>
      </w:r>
      <w:r w:rsidR="00795E8E" w:rsidRPr="00A43B7D">
        <w:rPr>
          <w:rFonts w:asciiTheme="minorHAnsi" w:hAnsiTheme="minorHAnsi" w:cstheme="minorHAnsi"/>
          <w:color w:val="auto"/>
        </w:rPr>
        <w:fldChar w:fldCharType="end"/>
      </w:r>
      <w:r w:rsidR="00795E8E" w:rsidRPr="00A43B7D">
        <w:rPr>
          <w:rFonts w:asciiTheme="minorHAnsi" w:hAnsiTheme="minorHAnsi" w:cstheme="minorHAnsi"/>
          <w:color w:val="auto"/>
        </w:rPr>
        <w:t>, whereas healthy controls show selective</w:t>
      </w:r>
      <w:r w:rsidR="00932E91" w:rsidRPr="00A43B7D">
        <w:rPr>
          <w:rFonts w:asciiTheme="minorHAnsi" w:hAnsiTheme="minorHAnsi" w:cstheme="minorHAnsi"/>
          <w:color w:val="auto"/>
        </w:rPr>
        <w:t xml:space="preserve"> </w:t>
      </w:r>
      <w:r w:rsidR="007D4297" w:rsidRPr="00A43B7D">
        <w:rPr>
          <w:rFonts w:asciiTheme="minorHAnsi" w:hAnsiTheme="minorHAnsi" w:cstheme="minorHAnsi"/>
          <w:color w:val="auto"/>
        </w:rPr>
        <w:t xml:space="preserve">fear </w:t>
      </w:r>
      <w:r w:rsidR="00795E8E" w:rsidRPr="00A43B7D">
        <w:rPr>
          <w:rFonts w:asciiTheme="minorHAnsi" w:hAnsiTheme="minorHAnsi" w:cstheme="minorHAnsi"/>
          <w:color w:val="auto"/>
        </w:rPr>
        <w:t>generalization</w:t>
      </w:r>
      <w:r w:rsidR="000C3FAC" w:rsidRPr="00A43B7D">
        <w:rPr>
          <w:rFonts w:asciiTheme="minorHAnsi" w:hAnsiTheme="minorHAnsi" w:cstheme="minorHAnsi"/>
          <w:color w:val="auto"/>
        </w:rPr>
        <w:t>.</w:t>
      </w:r>
      <w:r w:rsidR="00795E8E" w:rsidRPr="00A43B7D">
        <w:rPr>
          <w:rFonts w:asciiTheme="minorHAnsi" w:hAnsiTheme="minorHAnsi" w:cstheme="minorHAnsi"/>
          <w:color w:val="auto"/>
        </w:rPr>
        <w:t xml:space="preserve"> </w:t>
      </w:r>
      <w:r w:rsidR="00000CE7" w:rsidRPr="00A43B7D">
        <w:rPr>
          <w:rFonts w:asciiTheme="minorHAnsi" w:hAnsiTheme="minorHAnsi" w:cstheme="minorHAnsi"/>
          <w:color w:val="auto"/>
        </w:rPr>
        <w:t>Yet, where excessive fear causes discomfort</w:t>
      </w:r>
      <w:r w:rsidR="009E498A" w:rsidRPr="00A43B7D">
        <w:rPr>
          <w:rFonts w:asciiTheme="minorHAnsi" w:hAnsiTheme="minorHAnsi" w:cstheme="minorHAnsi"/>
          <w:color w:val="auto"/>
        </w:rPr>
        <w:t>,</w:t>
      </w:r>
      <w:r w:rsidR="00C25BE6" w:rsidRPr="00A43B7D">
        <w:rPr>
          <w:rFonts w:asciiTheme="minorHAnsi" w:hAnsiTheme="minorHAnsi" w:cstheme="minorHAnsi"/>
          <w:color w:val="auto"/>
        </w:rPr>
        <w:t xml:space="preserve"> excessive </w:t>
      </w:r>
      <w:r w:rsidR="00000CE7" w:rsidRPr="00A43B7D">
        <w:rPr>
          <w:rFonts w:asciiTheme="minorHAnsi" w:hAnsiTheme="minorHAnsi" w:cstheme="minorHAnsi"/>
          <w:color w:val="auto"/>
        </w:rPr>
        <w:t xml:space="preserve">avoidance </w:t>
      </w:r>
      <w:r w:rsidR="009F61A6" w:rsidRPr="00A43B7D">
        <w:rPr>
          <w:rFonts w:asciiTheme="minorHAnsi" w:hAnsiTheme="minorHAnsi" w:cstheme="minorHAnsi"/>
          <w:color w:val="auto"/>
        </w:rPr>
        <w:t>can culminate in functional disability</w:t>
      </w:r>
      <w:r w:rsidR="005D2AAB" w:rsidRPr="00A43B7D">
        <w:rPr>
          <w:rFonts w:asciiTheme="minorHAnsi" w:hAnsiTheme="minorHAnsi" w:cstheme="minorHAnsi"/>
          <w:color w:val="auto"/>
        </w:rPr>
        <w:t>,</w:t>
      </w:r>
      <w:r w:rsidR="009F61A6" w:rsidRPr="00A43B7D">
        <w:rPr>
          <w:rFonts w:asciiTheme="minorHAnsi" w:hAnsiTheme="minorHAnsi" w:cstheme="minorHAnsi"/>
          <w:color w:val="auto"/>
        </w:rPr>
        <w:t xml:space="preserve"> due to </w:t>
      </w:r>
      <w:r w:rsidR="00C25BE6" w:rsidRPr="00A43B7D">
        <w:rPr>
          <w:rFonts w:asciiTheme="minorHAnsi" w:hAnsiTheme="minorHAnsi" w:cstheme="minorHAnsi"/>
          <w:color w:val="auto"/>
        </w:rPr>
        <w:t>avoidance of safe movements and activities</w:t>
      </w:r>
      <w:r w:rsidR="00753DDD" w:rsidRPr="00A43B7D">
        <w:rPr>
          <w:rFonts w:asciiTheme="minorHAnsi" w:hAnsiTheme="minorHAnsi" w:cstheme="minorHAnsi"/>
          <w:color w:val="auto"/>
        </w:rPr>
        <w:t>,</w:t>
      </w:r>
      <w:r w:rsidR="005D2AAB" w:rsidRPr="00A43B7D">
        <w:rPr>
          <w:rFonts w:asciiTheme="minorHAnsi" w:hAnsiTheme="minorHAnsi" w:cstheme="minorHAnsi"/>
          <w:color w:val="auto"/>
        </w:rPr>
        <w:t xml:space="preserve"> and</w:t>
      </w:r>
      <w:r w:rsidR="00C25BE6" w:rsidRPr="00A43B7D">
        <w:rPr>
          <w:rFonts w:asciiTheme="minorHAnsi" w:hAnsiTheme="minorHAnsi" w:cstheme="minorHAnsi"/>
          <w:color w:val="auto"/>
        </w:rPr>
        <w:t xml:space="preserve"> </w:t>
      </w:r>
      <w:r w:rsidR="003C10E4" w:rsidRPr="00A43B7D">
        <w:rPr>
          <w:rFonts w:asciiTheme="minorHAnsi" w:hAnsiTheme="minorHAnsi" w:cstheme="minorHAnsi"/>
          <w:color w:val="auto"/>
        </w:rPr>
        <w:t>increased daily activity disengagement</w:t>
      </w:r>
      <w:r w:rsidR="00E15818" w:rsidRPr="00A43B7D">
        <w:rPr>
          <w:rFonts w:asciiTheme="minorHAnsi" w:hAnsiTheme="minorHAnsi" w:cstheme="minorHAnsi"/>
          <w:color w:val="auto"/>
        </w:rPr>
        <w:fldChar w:fldCharType="begin">
          <w:fldData xml:space="preserve">PEVuZE5vdGU+PENpdGU+PEF1dGhvcj5Wb2xkZXJzPC9BdXRob3I+PFllYXI+MjAxNTwvWWVhcj48
UmVjTnVtPjM8L1JlY051bT48RGlzcGxheVRleHQ+PHN0eWxlIGZhY2U9InN1cGVyc2NyaXB0Ij4x
LTQsOTwvc3R5bGU+PC9EaXNwbGF5VGV4dD48cmVjb3JkPjxyZWMtbnVtYmVyPjM8L3JlYy1udW1i
ZXI+PGZvcmVpZ24ta2V5cz48a2V5IGFwcD0iRU4iIGRiLWlkPSI1cmRwc3dlZHV0NTllYmVwcGUw
cHN0ejh3d2ZwYXQ5ZHR3OWYiIHRpbWVzdGFtcD0iMTUxMjczMTY2NSI+Mzwva2V5PjxrZXkgYXBw
PSJFTldlYiIgZGItaWQ9IiI+MDwva2V5PjwvZm9yZWlnbi1rZXlzPjxyZWYtdHlwZSBuYW1lPSJK
b3VybmFsIEFydGljbGUiPjE3PC9yZWYtdHlwZT48Y29udHJpYnV0b3JzPjxhdXRob3JzPjxhdXRo
b3I+Vm9sZGVycywgUy48L2F1dGhvcj48YXV0aG9yPkJvZGRleiwgWS48L2F1dGhvcj48YXV0aG9y
PkRlIFBldXRlciwgUy48L2F1dGhvcj48YXV0aG9yPk1ldWxkZXJzLCBBLjwvYXV0aG9yPjxhdXRo
b3I+VmxhZXllbiwgSi4gVy48L2F1dGhvcj48L2F1dGhvcnM+PC9jb250cmlidXRvcnM+PGF1dGgt
YWRkcmVzcz5SZXNlYXJjaCBHcm91cCBIZWFsdGggUHN5Y2hvbG9neSwgVW5pdmVyc2l0eSBvZiBM
ZXV2ZW4sIEJlbGdpdW0uIEVsZWN0cm9uaWMgYWRkcmVzczogc3RlcGhhbmlldm9sZGVyc0Bob3Rt
YWlsLmNvbS4mI3hEO0NlbnRlciBmb3IgdGhlIFBzeWNob2xvZ3kgb2YgTGVhcm5pbmcgYW5kIEV4
cGVyaW1lbnRhbCBQc3ljaG9wYXRob2xvZ3ksIFVuaXZlcnNpdHkgb2YgTGV1dmVuLCBCZWxnaXVt
OyBDZW50ZXIgb2YgRXhjZWxsZW5jZSBvbiBHZW5lcmFsaXphdGlvbiBSZXNlYXJjaCwgVW5pdmVy
c2l0eSBvZiBMZXV2ZW4sIEJlbGdpdW0uJiN4RDtSZXNlYXJjaCBHcm91cCBIZWFsdGggUHN5Y2hv
bG9neSwgVW5pdmVyc2l0eSBvZiBMZXV2ZW4sIEJlbGdpdW0uJiN4RDtSZXNlYXJjaCBHcm91cCBI
ZWFsdGggUHN5Y2hvbG9neSwgVW5pdmVyc2l0eSBvZiBMZXV2ZW4sIEJlbGdpdW07IENlbnRlciBv
ZiBFeGNlbGxlbmNlIG9uIEdlbmVyYWxpemF0aW9uIFJlc2VhcmNoLCBVbml2ZXJzaXR5IG9mIExl
dXZlbiwgQmVsZ2l1bS4mI3hEO1Jlc2VhcmNoIEdyb3VwIEhlYWx0aCBQc3ljaG9sb2d5LCBVbml2
ZXJzaXR5IG9mIExldXZlbiwgQmVsZ2l1bTsgQ2VudGVyIG9mIEV4Y2VsbGVuY2Ugb24gR2VuZXJh
bGl6YXRpb24gUmVzZWFyY2gsIFVuaXZlcnNpdHkgb2YgTGV1dmVuLCBCZWxnaXVtOyBEZXBhcnRt
ZW50IG9mIENsaW5pY2FsIFBzeWNob2xvZ2ljYWwgU2NpZW5jZSwgTWFhc3RyaWNodCBVbml2ZXJz
aXR5LCBUaGUgTmV0aGVybGFuZHMuPC9hdXRoLWFkZHJlc3M+PHRpdGxlcz48dGl0bGU+QXZvaWRh
bmNlIGJlaGF2aW9yIGluIGNocm9uaWMgcGFpbiByZXNlYXJjaDogYSBjb2xkIGNhc2UgcmV2aXNp
dGVkPC90aXRsZT48c2Vjb25kYXJ5LXRpdGxlPkJlaGF2aW91ciBSZXNlYXJjaCBhbmQgVGhlcmFw
eTwvc2Vjb25kYXJ5LXRpdGxlPjwvdGl0bGVzPjxwZXJpb2RpY2FsPjxmdWxsLXRpdGxlPkJlaGF2
aW91ciByZXNlYXJjaCBhbmQgdGhlcmFweTwvZnVsbC10aXRsZT48L3BlcmlvZGljYWw+PHBhZ2Vz
PjMxLTc8L3BhZ2VzPjx2b2x1bWU+NjQ8L3ZvbHVtZT48ZWRpdGlvbj4yMDE0LzEyLzE3PC9lZGl0
aW9uPjxrZXl3b3Jkcz48a2V5d29yZD5BbnhpZXR5Lypwc3ljaG9sb2d5PC9rZXl3b3JkPjxrZXl3
b3JkPipBdm9pZGFuY2UgTGVhcm5pbmc8L2tleXdvcmQ+PGtleXdvcmQ+Q2hyb25pYyBQYWluLypw
c3ljaG9sb2d5PC9rZXl3b3JkPjxrZXl3b3JkPkZlYXIvKnBzeWNob2xvZ3k8L2tleXdvcmQ+PGtl
eXdvcmQ+SHVtYW5zPC9rZXl3b3JkPjxrZXl3b3JkPk1vZGVscywgUHN5Y2hvbG9naWNhbDwva2V5
d29yZD48a2V5d29yZD5NdXNjdWxvc2tlbGV0YWwgUGFpbi8qcHN5Y2hvbG9neTwva2V5d29yZD48
a2V5d29yZD5RdWFsaXR5IG9mIExpZmUvKnBzeWNob2xvZ3k8L2tleXdvcmQ+PGtleXdvcmQ+QXZv
aWRhbmNlIGJlaGF2aW9yPC9rZXl3b3JkPjxrZXl3b3JkPkNocm9uaWMgcGFpbjwva2V5d29yZD48
a2V5d29yZD5GZWFyPC9rZXl3b3JkPjxrZXl3b3JkPkxlYXJuaW5nPC9rZXl3b3JkPjxrZXl3b3Jk
Pk1vdGl2YXRpb248L2tleXdvcmQ+PC9rZXl3b3Jkcz48ZGF0ZXM+PHllYXI+MjAxNTwveWVhcj48
cHViLWRhdGVzPjxkYXRlPkphbjwvZGF0ZT48L3B1Yi1kYXRlcz48L2RhdGVzPjxpc2JuPjE4NzMt
NjIyWCAoRWxlY3Ryb25pYykmI3hEOzAwMDUtNzk2NyAoTGlua2luZyk8L2lzYm4+PGFjY2Vzc2lv
bi1udW0+MjU1MDY5MDU8L2FjY2Vzc2lvbi1udW0+PHVybHM+PHJlbGF0ZWQtdXJscz48dXJsPmh0
dHBzOi8vd3d3Lm5jYmkubmxtLm5paC5nb3YvcHVibWVkLzI1NTA2OTA1PC91cmw+PC9yZWxhdGVk
LXVybHM+PC91cmxzPjxlbGVjdHJvbmljLXJlc291cmNlLW51bT4xMC4xMDE2L2ouYnJhdC4yMDE0
LjExLjAwMzwvZWxlY3Ryb25pYy1yZXNvdXJjZS1udW0+PC9yZWNvcmQ+PC9DaXRlPjxDaXRlPjxB
dXRob3I+Q3JvbWJlejwvQXV0aG9yPjxZZWFyPjIwMTI8L1llYXI+PFJlY051bT4xMjQ8L1JlY051
bT48cmVjb3JkPjxyZWMtbnVtYmVyPjEyNDwvcmVjLW51bWJlcj48Zm9yZWlnbi1rZXlzPjxrZXkg
YXBwPSJFTiIgZGItaWQ9IjVyZHBzd2VkdXQ1OWViZXBwZTBwc3R6OHd3ZnBhdDlkdHc5ZiIgdGlt
ZXN0YW1wPSIxNTI1ODgzMjMxIj4xMjQ8L2tleT48L2ZvcmVpZ24ta2V5cz48cmVmLXR5cGUgbmFt
ZT0iSm91cm5hbCBBcnRpY2xlIj4xNzwvcmVmLXR5cGU+PGNvbnRyaWJ1dG9ycz48YXV0aG9ycz48
YXV0aG9yPkNyb21iZXosIEcuPC9hdXRob3I+PGF1dGhvcj5FY2NsZXN0b24sIEMuPC9hdXRob3I+
PGF1dGhvcj5WYW4gRGFtbWUsIFMuPC9hdXRob3I+PGF1dGhvcj5WbGFleWVuLCBKLiBXLjwvYXV0
aG9yPjxhdXRob3I+S2Fyb2x5LCBQLjwvYXV0aG9yPjwvYXV0aG9ycz48L2NvbnRyaWJ1dG9ycz48
YXV0aC1hZGRyZXNzPkRlcGFydG1lbnQgb2YgRXhwZXJpbWVudGFsLUNsaW5pY2FsIGFuZCBIZWFs
dGggUHN5Y2hvbG9neSwgR2hlbnQgVW5pdmVyc2l0eSwgSGVucmkgRHVuYW50bGFhbiAyLCBHZW50
LCBCZWxnaXVtLiBHZWVydC5Dcm9tYmV6QFVHZW50LmJlPC9hdXRoLWFkZHJlc3M+PHRpdGxlcz48
dGl0bGU+RmVhci1hdm9pZGFuY2UgbW9kZWwgb2YgY2hyb25pYyBwYWluOiB0aGUgbmV4dCBnZW5l
cmF0aW9uPC90aXRsZT48c2Vjb25kYXJ5LXRpdGxlPlRoZSBDbGluaWNhbCBKb3VybmFsIG9mIFBh
aW48L3NlY29uZGFyeS10aXRsZT48YWx0LXRpdGxlPlRoZSBDbGluaWNhbCBqb3VybmFsIG9mIHBh
aW48L2FsdC10aXRsZT48L3RpdGxlcz48cGVyaW9kaWNhbD48ZnVsbC10aXRsZT5DbGluIEogUGFp
bjwvZnVsbC10aXRsZT48YWJici0xPlRoZSBDbGluaWNhbCBqb3VybmFsIG9mIHBhaW48L2FiYnIt
MT48L3BlcmlvZGljYWw+PGFsdC1wZXJpb2RpY2FsPjxmdWxsLXRpdGxlPkNsaW4gSiBQYWluPC9m
dWxsLXRpdGxlPjxhYmJyLTE+VGhlIENsaW5pY2FsIGpvdXJuYWwgb2YgcGFpbjwvYWJici0xPjwv
YWx0LXBlcmlvZGljYWw+PHBhZ2VzPjQ3NS04MzwvcGFnZXM+PHZvbHVtZT4yODwvdm9sdW1lPjxu
dW1iZXI+NjwvbnVtYmVyPjxlZGl0aW9uPjIwMTIvMDYvMDg8L2VkaXRpb24+PGtleXdvcmRzPjxr
ZXl3b3JkPkFueGlldHkvKmNvbXBsaWNhdGlvbnMvKnBzeWNob2xvZ3k8L2tleXdvcmQ+PGtleXdv
cmQ+KkF2b2lkYW5jZSBMZWFybmluZzwva2V5d29yZD48a2V5d29yZD5DaHJvbmljIFBhaW4vKmNv
bXBsaWNhdGlvbnMvKnBzeWNob2xvZ3k8L2tleXdvcmQ+PGtleXdvcmQ+RmVhci8qcHN5Y2hvbG9n
eTwva2V5d29yZD48a2V5d29yZD5Gb3JlY2FzdGluZzwva2V5d29yZD48a2V5d29yZD5IdW1hbnM8
L2tleXdvcmQ+PGtleXdvcmQ+Kk1vZGVscywgUHN5Y2hvbG9naWNhbDwva2V5d29yZD48L2tleXdv
cmRzPjxkYXRlcz48eWVhcj4yMDEyPC95ZWFyPjxwdWItZGF0ZXM+PGRhdGU+SnVsPC9kYXRlPjwv
cHViLWRhdGVzPjwvZGF0ZXM+PGlzYm4+MDc0OS04MDQ3PC9pc2JuPjxhY2Nlc3Npb24tbnVtPjIy
NjczNDc5PC9hY2Nlc3Npb24tbnVtPjx1cmxzPjwvdXJscz48ZWxlY3Ryb25pYy1yZXNvdXJjZS1u
dW0+MTAuMTA5Ny9BSlAuMGIwMTNlMzE4MjM4NTM5MjwvZWxlY3Ryb25pYy1yZXNvdXJjZS1udW0+
PHJlbW90ZS1kYXRhYmFzZS1wcm92aWRlcj5OTE08L3JlbW90ZS1kYXRhYmFzZS1wcm92aWRlcj48
bGFuZ3VhZ2U+ZW5nPC9sYW5ndWFnZT48L3JlY29yZD48L0NpdGU+PENpdGU+PEF1dGhvcj5MZWV1
dzwvQXV0aG9yPjxZZWFyPjIwMDc8L1llYXI+PFJlY051bT4xMjM8L1JlY051bT48cmVjb3JkPjxy
ZWMtbnVtYmVyPjEyMzwvcmVjLW51bWJlcj48Zm9yZWlnbi1rZXlzPjxrZXkgYXBwPSJFTiIgZGIt
aWQ9IjVyZHBzd2VkdXQ1OWViZXBwZTBwc3R6OHd3ZnBhdDlkdHc5ZiIgdGltZXN0YW1wPSIxNTI1
ODgzMjI4Ij4xMjM8L2tleT48L2ZvcmVpZ24ta2V5cz48cmVmLXR5cGUgbmFtZT0iSm91cm5hbCBB
cnRpY2xlIj4xNzwvcmVmLXR5cGU+PGNvbnRyaWJ1dG9ycz48YXV0aG9ycz48YXV0aG9yPkxlZXV3
LCBNLjwvYXV0aG9yPjxhdXRob3I+R29vc3NlbnMsIE0uIEUuPC9hdXRob3I+PGF1dGhvcj5MaW50
b24sIFMuIEouPC9hdXRob3I+PGF1dGhvcj5Dcm9tYmV6LCBHLjwvYXV0aG9yPjxhdXRob3I+Qm9l
cnNtYSwgSy48L2F1dGhvcj48YXV0aG9yPlZsYWV5ZW4sIEouIFcuPC9hdXRob3I+PC9hdXRob3Jz
PjwvY29udHJpYnV0b3JzPjxhdXRoLWFkZHJlc3M+RGVwYXJ0bWVudCBvZiBNZWRpY2FsLCBDbGlu
aWNhbCwgYW5kIEV4cGVyaW1lbnRhbCBQc3ljaG9sb2d5LCBNYWFzdHJpY2h0IFVuaXZlcnNpdHks
IFAuTy4gQm94IDYxNiwgNjIwMCBNRCwgTWFhc3RyaWNodCwgVGhlIE5ldGhlcmxhbmRzLiBNLkxl
ZXV3QERNS0VQLlVuaW1hYXMubmw8L2F1dGgtYWRkcmVzcz48dGl0bGVzPjx0aXRsZT5UaGUgZmVh
ci1hdm9pZGFuY2UgbW9kZWwgb2YgbXVzY3Vsb3NrZWxldGFsIHBhaW46IGN1cnJlbnQgc3RhdGUg
b2Ygc2NpZW50aWZpYyBldmlkZW5jZTwvdGl0bGU+PHNlY29uZGFyeS10aXRsZT5Kb3VybmFsIG9m
IEJlaGF2aW9yYWwgTWVkaWNpbmU8L3NlY29uZGFyeS10aXRsZT48YWx0LXRpdGxlPkpvdXJuYWwg
b2YgYmVoYXZpb3JhbCBtZWRpY2luZTwvYWx0LXRpdGxlPjwvdGl0bGVzPjxwZXJpb2RpY2FsPjxm
dWxsLXRpdGxlPkogQmVoYXYgTWVkPC9mdWxsLXRpdGxlPjxhYmJyLTE+Sm91cm5hbCBvZiBiZWhh
dmlvcmFsIG1lZGljaW5lPC9hYmJyLTE+PC9wZXJpb2RpY2FsPjxhbHQtcGVyaW9kaWNhbD48ZnVs
bC10aXRsZT5KIEJlaGF2IE1lZDwvZnVsbC10aXRsZT48YWJici0xPkpvdXJuYWwgb2YgYmVoYXZp
b3JhbCBtZWRpY2luZTwvYWJici0xPjwvYWx0LXBlcmlvZGljYWw+PHBhZ2VzPjc3LTk0PC9wYWdl
cz48dm9sdW1lPjMwPC92b2x1bWU+PG51bWJlcj4xPC9udW1iZXI+PGVkaXRpb24+MjAwNi8xMi8y
MTwvZWRpdGlvbj48a2V5d29yZHM+PGtleXdvcmQ+QWZmZWN0PC9rZXl3b3JkPjxrZXl3b3JkPkFu
eGlldHkvZXBpZGVtaW9sb2d5L3BzeWNob2xvZ3k8L2tleXdvcmQ+PGtleXdvcmQ+QXR0ZW50aW9u
PC9rZXl3b3JkPjxrZXl3b3JkPkNocm9uaWMgRGlzZWFzZTwva2V5d29yZD48a2V5d29yZD5Db2du
aXRpdmUgVGhlcmFweTwva2V5d29yZD48a2V5d29yZD4qRXNjYXBlIFJlYWN0aW9uPC9rZXl3b3Jk
PjxrZXl3b3JkPipGZWFyPC9rZXl3b3JkPjxrZXl3b3JkPkh1bWFuczwva2V5d29yZD48a2V5d29y
ZD5Nb3RvciBBY3Rpdml0eTwva2V5d29yZD48a2V5d29yZD5NdXNjdWxhciBEaXNvcmRlcnMsIEF0
cm9waGljPC9rZXl3b3JkPjxrZXl3b3JkPk11c2N1bG9za2VsZXRhbCBEaXNlYXNlcy8qY29tcGxp
Y2F0aW9uczwva2V5d29yZD48a2V5d29yZD5QYWluL2VwaWRlbWlvbG9neS8qZXRpb2xvZ3kvKnBy
ZXZlbnRpb24gJmFtcDsgY29udHJvbDwva2V5d29yZD48L2tleXdvcmRzPjxkYXRlcz48eWVhcj4y
MDA3PC95ZWFyPjxwdWItZGF0ZXM+PGRhdGU+RmViPC9kYXRlPjwvcHViLWRhdGVzPjwvZGF0ZXM+
PGlzYm4+MDE2MC03NzE1IChQcmludCkmI3hEOzAxNjAtNzcxNTwvaXNibj48YWNjZXNzaW9uLW51
bT4xNzE4MDY0MDwvYWNjZXNzaW9uLW51bT48dXJscz48L3VybHM+PGVsZWN0cm9uaWMtcmVzb3Vy
Y2UtbnVtPjEwLjEwMDcvczEwODY1LTAwNi05MDg1LTA8L2VsZWN0cm9uaWMtcmVzb3VyY2UtbnVt
PjxyZW1vdGUtZGF0YWJhc2UtcHJvdmlkZXI+TkxNPC9yZW1vdGUtZGF0YWJhc2UtcHJvdmlkZXI+
PGxhbmd1YWdlPmVuZzwvbGFuZ3VhZ2U+PC9yZWNvcmQ+PC9DaXRlPjxDaXRlPjxBdXRob3I+Vmxh
ZXllbjwvQXV0aG9yPjxZZWFyPjIwMDA8L1llYXI+PFJlY051bT42NDwvUmVjTnVtPjxyZWNvcmQ+
PHJlYy1udW1iZXI+NjQ8L3JlYy1udW1iZXI+PGZvcmVpZ24ta2V5cz48a2V5IGFwcD0iRU4iIGRi
LWlkPSI1cmRwc3dlZHV0NTllYmVwcGUwcHN0ejh3d2ZwYXQ5ZHR3OWYiIHRpbWVzdGFtcD0iMTUx
MzM1NjczMyI+NjQ8L2tleT48L2ZvcmVpZ24ta2V5cz48cmVmLXR5cGUgbmFtZT0iSm91cm5hbCBB
cnRpY2xlIj4xNzwvcmVmLXR5cGU+PGNvbnRyaWJ1dG9ycz48YXV0aG9ycz48YXV0aG9yPlZsYWV5
ZW4sIEpvaGFuPC9hdXRob3I+PGF1dGhvcj5MaW50b24sIFN0ZXZlbjwvYXV0aG9yPjwvYXV0aG9y
cz48L2NvbnRyaWJ1dG9ycz48dGl0bGVzPjx0aXRsZT5GZWFyLWF2b2lkYW5jZSBhbmQgaXRzIGNv
bnNlcXVlbmNlcyBpbiBjaHJvbmljIG11c2N1bG9za2VsZXRhbCBwYWluOiBhIHN0YXRlIG9mIHRo
ZSBhcnQ8L3RpdGxlPjxzZWNvbmRhcnktdGl0bGU+UGFpbjwvc2Vjb25kYXJ5LXRpdGxlPjwvdGl0
bGVzPjxwZXJpb2RpY2FsPjxmdWxsLXRpdGxlPlBhaW48L2Z1bGwtdGl0bGU+PC9wZXJpb2RpY2Fs
PjxwYWdlcz4zMTctMzMyPC9wYWdlcz48dm9sdW1lPjg1PC92b2x1bWU+PG51bWJlcj4zPC9udW1i
ZXI+PGRhdGVzPjx5ZWFyPjIwMDA8L3llYXI+PC9kYXRlcz48aXNibj4wMzA0LTM5NTk8L2lzYm4+
PHVybHM+PC91cmxzPjwvcmVjb3JkPjwvQ2l0ZT48Q2l0ZT48QXV0aG9yPlZsYWV5ZW48L0F1dGhv
cj48WWVhcj4yMDEyPC9ZZWFyPjxSZWNOdW0+MTEzPC9SZWNOdW0+PHJlY29yZD48cmVjLW51bWJl
cj4xMTM8L3JlYy1udW1iZXI+PGZvcmVpZ24ta2V5cz48a2V5IGFwcD0iRU4iIGRiLWlkPSI1cmRw
c3dlZHV0NTllYmVwcGUwcHN0ejh3d2ZwYXQ5ZHR3OWYiIHRpbWVzdGFtcD0iMTUxOTAzNjY4OCI+
MTEzPC9rZXk+PC9mb3JlaWduLWtleXM+PHJlZi10eXBlIG5hbWU9IkpvdXJuYWwgQXJ0aWNsZSI+
MTc8L3JlZi10eXBlPjxjb250cmlidXRvcnM+PGF1dGhvcnM+PGF1dGhvcj5WbGFleWVuLCBKb2hh
bjwvYXV0aG9yPjxhdXRob3I+TGludG9uLCBTdGV2ZW48L2F1dGhvcj48L2F1dGhvcnM+PC9jb250
cmlidXRvcnM+PGF1dGgtYWRkcmVzcz5SZXNlYXJjaCBHcm91cCBvbiBIZWFsdGggUHN5Y2hvbG9n
eSwgRGVwYXJ0bWVudCBvZiBQc3ljaG9sb2d5LCBVbml2ZXJzaXR5IG9mIExldXZlbiwgTGV1dmVu
IDMwMDAsIEJlbGdpdW0uIGpvaGFuLnZsYWV5ZW5AcHN5Lmt1bGV1dmVuLmJlPC9hdXRoLWFkZHJl
c3M+PHRpdGxlcz48dGl0bGU+RmVhci1hdm9pZGFuY2UgbW9kZWwgb2YgY2hyb25pYyBtdXNjdWxv
c2tlbGV0YWwgcGFpbjogMTIgeWVhcnMgb248L3RpdGxlPjxzZWNvbmRhcnktdGl0bGU+UGFpbjwv
c2Vjb25kYXJ5LXRpdGxlPjxhbHQtdGl0bGU+UGFpbjwvYWx0LXRpdGxlPjwvdGl0bGVzPjxwZXJp
b2RpY2FsPjxmdWxsLXRpdGxlPlBhaW48L2Z1bGwtdGl0bGU+PC9wZXJpb2RpY2FsPjxhbHQtcGVy
aW9kaWNhbD48ZnVsbC10aXRsZT5QYWluPC9mdWxsLXRpdGxlPjwvYWx0LXBlcmlvZGljYWw+PHBh
Z2VzPjExNDQtNzwvcGFnZXM+PHZvbHVtZT4xNTM8L3ZvbHVtZT48bnVtYmVyPjY8L251bWJlcj48
ZWRpdGlvbj4yMDEyLzAyLzExPC9lZGl0aW9uPjxrZXl3b3Jkcz48a2V5d29yZD5Bdm9pZGFuY2Ug
TGVhcm5pbmcvKnBoeXNpb2xvZ3k8L2tleXdvcmQ+PGtleXdvcmQ+Q2hyb25pYyBQYWluL3BoeXNp
b3BhdGhvbG9neS8qcHN5Y2hvbG9neTwva2V5d29yZD48a2V5d29yZD5EaXNhYmxlZCBQZXJzb25z
L3BzeWNob2xvZ3k8L2tleXdvcmQ+PGtleXdvcmQ+RmVhci9waHlzaW9sb2d5Lypwc3ljaG9sb2d5
PC9rZXl3b3JkPjxrZXl3b3JkPkh1bWFuczwva2V5d29yZD48a2V5d29yZD4qTW9kZWxzLCBQc3lj
aG9sb2dpY2FsPC9rZXl3b3JkPjxrZXl3b3JkPk11c2N1bG9za2VsZXRhbCBQYWluL3BoeXNpb3Bh
dGhvbG9neS8qcHN5Y2hvbG9neTwva2V5d29yZD48L2tleXdvcmRzPjxkYXRlcz48eWVhcj4yMDEy
PC95ZWFyPjxwdWItZGF0ZXM+PGRhdGU+SnVuPC9kYXRlPjwvcHViLWRhdGVzPjwvZGF0ZXM+PGlz
Ym4+MDMwNC0zOTU5PC9pc2JuPjxhY2Nlc3Npb24tbnVtPjIyMzIxOTE3PC9hY2Nlc3Npb24tbnVt
Pjx1cmxzPjwvdXJscz48ZWxlY3Ryb25pYy1yZXNvdXJjZS1udW0+MTAuMTAxNi9qLnBhaW4uMjAx
MS4xMi4wMDk8L2VsZWN0cm9uaWMtcmVzb3VyY2UtbnVtPjxyZW1vdGUtZGF0YWJhc2UtcHJvdmlk
ZXI+TkxNPC9yZW1vdGUtZGF0YWJhc2UtcHJvdmlkZXI+PGxhbmd1YWdlPmVuZzwvbGFuZ3VhZ2U+
PC9yZWNvcmQ+PC9DaXRlPjxDaXRlPjxBdXRob3I+Vm9sZGVyczwvQXV0aG9yPjxZZWFyPjIwMTU8
L1llYXI+PFJlY051bT4zPC9SZWNOdW0+PHJlY29yZD48cmVjLW51bWJlcj4zPC9yZWMtbnVtYmVy
Pjxmb3JlaWduLWtleXM+PGtleSBhcHA9IkVOIiBkYi1pZD0iNXJkcHN3ZWR1dDU5ZWJlcHBlMHBz
dHo4d3dmcGF0OWR0dzlmIiB0aW1lc3RhbXA9IjE1MTI3MzE2NjUiPjM8L2tleT48a2V5IGFwcD0i
RU5XZWIiIGRiLWlkPSIiPjA8L2tleT48L2ZvcmVpZ24ta2V5cz48cmVmLXR5cGUgbmFtZT0iSm91
cm5hbCBBcnRpY2xlIj4xNzwvcmVmLXR5cGU+PGNvbnRyaWJ1dG9ycz48YXV0aG9ycz48YXV0aG9y
PlZvbGRlcnMsIFMuPC9hdXRob3I+PGF1dGhvcj5Cb2RkZXosIFkuPC9hdXRob3I+PGF1dGhvcj5E
ZSBQZXV0ZXIsIFMuPC9hdXRob3I+PGF1dGhvcj5NZXVsZGVycywgQS48L2F1dGhvcj48YXV0aG9y
PlZsYWV5ZW4sIEouIFcuPC9hdXRob3I+PC9hdXRob3JzPjwvY29udHJpYnV0b3JzPjxhdXRoLWFk
ZHJlc3M+UmVzZWFyY2ggR3JvdXAgSGVhbHRoIFBzeWNob2xvZ3ksIFVuaXZlcnNpdHkgb2YgTGV1
dmVuLCBCZWxnaXVtLiBFbGVjdHJvbmljIGFkZHJlc3M6IHN0ZXBoYW5pZXZvbGRlcnNAaG90bWFp
bC5jb20uJiN4RDtDZW50ZXIgZm9yIHRoZSBQc3ljaG9sb2d5IG9mIExlYXJuaW5nIGFuZCBFeHBl
cmltZW50YWwgUHN5Y2hvcGF0aG9sb2d5LCBVbml2ZXJzaXR5IG9mIExldXZlbiwgQmVsZ2l1bTsg
Q2VudGVyIG9mIEV4Y2VsbGVuY2Ugb24gR2VuZXJhbGl6YXRpb24gUmVzZWFyY2gsIFVuaXZlcnNp
dHkgb2YgTGV1dmVuLCBCZWxnaXVtLiYjeEQ7UmVzZWFyY2ggR3JvdXAgSGVhbHRoIFBzeWNob2xv
Z3ksIFVuaXZlcnNpdHkgb2YgTGV1dmVuLCBCZWxnaXVtLiYjeEQ7UmVzZWFyY2ggR3JvdXAgSGVh
bHRoIFBzeWNob2xvZ3ksIFVuaXZlcnNpdHkgb2YgTGV1dmVuLCBCZWxnaXVtOyBDZW50ZXIgb2Yg
RXhjZWxsZW5jZSBvbiBHZW5lcmFsaXphdGlvbiBSZXNlYXJjaCwgVW5pdmVyc2l0eSBvZiBMZXV2
ZW4sIEJlbGdpdW0uJiN4RDtSZXNlYXJjaCBHcm91cCBIZWFsdGggUHN5Y2hvbG9neSwgVW5pdmVy
c2l0eSBvZiBMZXV2ZW4sIEJlbGdpdW07IENlbnRlciBvZiBFeGNlbGxlbmNlIG9uIEdlbmVyYWxp
emF0aW9uIFJlc2VhcmNoLCBVbml2ZXJzaXR5IG9mIExldXZlbiwgQmVsZ2l1bTsgRGVwYXJ0bWVu
dCBvZiBDbGluaWNhbCBQc3ljaG9sb2dpY2FsIFNjaWVuY2UsIE1hYXN0cmljaHQgVW5pdmVyc2l0
eSwgVGhlIE5ldGhlcmxhbmRzLjwvYXV0aC1hZGRyZXNzPjx0aXRsZXM+PHRpdGxlPkF2b2lkYW5j
ZSBiZWhhdmlvciBpbiBjaHJvbmljIHBhaW4gcmVzZWFyY2g6IGEgY29sZCBjYXNlIHJldmlzaXRl
ZDwvdGl0bGU+PHNlY29uZGFyeS10aXRsZT5CZWhhdmlvdXIgUmVzZWFyY2ggYW5kIFRoZXJhcHk8
L3NlY29uZGFyeS10aXRsZT48L3RpdGxlcz48cGVyaW9kaWNhbD48ZnVsbC10aXRsZT5CZWhhdmlv
dXIgcmVzZWFyY2ggYW5kIHRoZXJhcHk8L2Z1bGwtdGl0bGU+PC9wZXJpb2RpY2FsPjxwYWdlcz4z
MS03PC9wYWdlcz48dm9sdW1lPjY0PC92b2x1bWU+PGVkaXRpb24+MjAxNC8xMi8xNzwvZWRpdGlv
bj48a2V5d29yZHM+PGtleXdvcmQ+QW54aWV0eS8qcHN5Y2hvbG9neTwva2V5d29yZD48a2V5d29y
ZD4qQXZvaWRhbmNlIExlYXJuaW5nPC9rZXl3b3JkPjxrZXl3b3JkPkNocm9uaWMgUGFpbi8qcHN5
Y2hvbG9neTwva2V5d29yZD48a2V5d29yZD5GZWFyLypwc3ljaG9sb2d5PC9rZXl3b3JkPjxrZXl3
b3JkPkh1bWFuczwva2V5d29yZD48a2V5d29yZD5Nb2RlbHMsIFBzeWNob2xvZ2ljYWw8L2tleXdv
cmQ+PGtleXdvcmQ+TXVzY3Vsb3NrZWxldGFsIFBhaW4vKnBzeWNob2xvZ3k8L2tleXdvcmQ+PGtl
eXdvcmQ+UXVhbGl0eSBvZiBMaWZlLypwc3ljaG9sb2d5PC9rZXl3b3JkPjxrZXl3b3JkPkF2b2lk
YW5jZSBiZWhhdmlvcjwva2V5d29yZD48a2V5d29yZD5DaHJvbmljIHBhaW48L2tleXdvcmQ+PGtl
eXdvcmQ+RmVhcjwva2V5d29yZD48a2V5d29yZD5MZWFybmluZzwva2V5d29yZD48a2V5d29yZD5N
b3RpdmF0aW9uPC9rZXl3b3JkPjwva2V5d29yZHM+PGRhdGVzPjx5ZWFyPjIwMTU8L3llYXI+PHB1
Yi1kYXRlcz48ZGF0ZT5KYW48L2RhdGU+PC9wdWItZGF0ZXM+PC9kYXRlcz48aXNibj4xODczLTYy
MlggKEVsZWN0cm9uaWMpJiN4RDswMDA1LTc5NjcgKExpbmtpbmcpPC9pc2JuPjxhY2Nlc3Npb24t
bnVtPjI1NTA2OTA1PC9hY2Nlc3Npb24tbnVtPjx1cmxzPjxyZWxhdGVkLXVybHM+PHVybD5odHRw
czovL3d3dy5uY2JpLm5sbS5uaWguZ292L3B1Ym1lZC8yNTUwNjkwNTwvdXJsPjwvcmVsYXRlZC11
cmxzPjwvdXJscz48ZWxlY3Ryb25pYy1yZXNvdXJjZS1udW0+MTAuMTAxNi9qLmJyYXQuMjAxNC4x
MS4wMDM8L2VsZWN0cm9uaWMtcmVzb3VyY2UtbnVtPjwvcmVjb3JkPjwvQ2l0ZT48L0VuZE5vdGU+
</w:fldData>
        </w:fldChar>
      </w:r>
      <w:r w:rsidR="00D7418B">
        <w:rPr>
          <w:rFonts w:asciiTheme="minorHAnsi" w:hAnsiTheme="minorHAnsi" w:cstheme="minorHAnsi"/>
          <w:color w:val="auto"/>
        </w:rPr>
        <w:instrText xml:space="preserve"> ADDIN EN.CITE </w:instrText>
      </w:r>
      <w:r w:rsidR="00D7418B">
        <w:rPr>
          <w:rFonts w:asciiTheme="minorHAnsi" w:hAnsiTheme="minorHAnsi" w:cstheme="minorHAnsi"/>
          <w:color w:val="auto"/>
        </w:rPr>
        <w:fldChar w:fldCharType="begin">
          <w:fldData xml:space="preserve">PEVuZE5vdGU+PENpdGU+PEF1dGhvcj5Wb2xkZXJzPC9BdXRob3I+PFllYXI+MjAxNTwvWWVhcj48
UmVjTnVtPjM8L1JlY051bT48RGlzcGxheVRleHQ+PHN0eWxlIGZhY2U9InN1cGVyc2NyaXB0Ij4x
LTQsOTwvc3R5bGU+PC9EaXNwbGF5VGV4dD48cmVjb3JkPjxyZWMtbnVtYmVyPjM8L3JlYy1udW1i
ZXI+PGZvcmVpZ24ta2V5cz48a2V5IGFwcD0iRU4iIGRiLWlkPSI1cmRwc3dlZHV0NTllYmVwcGUw
cHN0ejh3d2ZwYXQ5ZHR3OWYiIHRpbWVzdGFtcD0iMTUxMjczMTY2NSI+Mzwva2V5PjxrZXkgYXBw
PSJFTldlYiIgZGItaWQ9IiI+MDwva2V5PjwvZm9yZWlnbi1rZXlzPjxyZWYtdHlwZSBuYW1lPSJK
b3VybmFsIEFydGljbGUiPjE3PC9yZWYtdHlwZT48Y29udHJpYnV0b3JzPjxhdXRob3JzPjxhdXRo
b3I+Vm9sZGVycywgUy48L2F1dGhvcj48YXV0aG9yPkJvZGRleiwgWS48L2F1dGhvcj48YXV0aG9y
PkRlIFBldXRlciwgUy48L2F1dGhvcj48YXV0aG9yPk1ldWxkZXJzLCBBLjwvYXV0aG9yPjxhdXRo
b3I+VmxhZXllbiwgSi4gVy48L2F1dGhvcj48L2F1dGhvcnM+PC9jb250cmlidXRvcnM+PGF1dGgt
YWRkcmVzcz5SZXNlYXJjaCBHcm91cCBIZWFsdGggUHN5Y2hvbG9neSwgVW5pdmVyc2l0eSBvZiBM
ZXV2ZW4sIEJlbGdpdW0uIEVsZWN0cm9uaWMgYWRkcmVzczogc3RlcGhhbmlldm9sZGVyc0Bob3Rt
YWlsLmNvbS4mI3hEO0NlbnRlciBmb3IgdGhlIFBzeWNob2xvZ3kgb2YgTGVhcm5pbmcgYW5kIEV4
cGVyaW1lbnRhbCBQc3ljaG9wYXRob2xvZ3ksIFVuaXZlcnNpdHkgb2YgTGV1dmVuLCBCZWxnaXVt
OyBDZW50ZXIgb2YgRXhjZWxsZW5jZSBvbiBHZW5lcmFsaXphdGlvbiBSZXNlYXJjaCwgVW5pdmVy
c2l0eSBvZiBMZXV2ZW4sIEJlbGdpdW0uJiN4RDtSZXNlYXJjaCBHcm91cCBIZWFsdGggUHN5Y2hv
bG9neSwgVW5pdmVyc2l0eSBvZiBMZXV2ZW4sIEJlbGdpdW0uJiN4RDtSZXNlYXJjaCBHcm91cCBI
ZWFsdGggUHN5Y2hvbG9neSwgVW5pdmVyc2l0eSBvZiBMZXV2ZW4sIEJlbGdpdW07IENlbnRlciBv
ZiBFeGNlbGxlbmNlIG9uIEdlbmVyYWxpemF0aW9uIFJlc2VhcmNoLCBVbml2ZXJzaXR5IG9mIExl
dXZlbiwgQmVsZ2l1bS4mI3hEO1Jlc2VhcmNoIEdyb3VwIEhlYWx0aCBQc3ljaG9sb2d5LCBVbml2
ZXJzaXR5IG9mIExldXZlbiwgQmVsZ2l1bTsgQ2VudGVyIG9mIEV4Y2VsbGVuY2Ugb24gR2VuZXJh
bGl6YXRpb24gUmVzZWFyY2gsIFVuaXZlcnNpdHkgb2YgTGV1dmVuLCBCZWxnaXVtOyBEZXBhcnRt
ZW50IG9mIENsaW5pY2FsIFBzeWNob2xvZ2ljYWwgU2NpZW5jZSwgTWFhc3RyaWNodCBVbml2ZXJz
aXR5LCBUaGUgTmV0aGVybGFuZHMuPC9hdXRoLWFkZHJlc3M+PHRpdGxlcz48dGl0bGU+QXZvaWRh
bmNlIGJlaGF2aW9yIGluIGNocm9uaWMgcGFpbiByZXNlYXJjaDogYSBjb2xkIGNhc2UgcmV2aXNp
dGVkPC90aXRsZT48c2Vjb25kYXJ5LXRpdGxlPkJlaGF2aW91ciBSZXNlYXJjaCBhbmQgVGhlcmFw
eTwvc2Vjb25kYXJ5LXRpdGxlPjwvdGl0bGVzPjxwZXJpb2RpY2FsPjxmdWxsLXRpdGxlPkJlaGF2
aW91ciByZXNlYXJjaCBhbmQgdGhlcmFweTwvZnVsbC10aXRsZT48L3BlcmlvZGljYWw+PHBhZ2Vz
PjMxLTc8L3BhZ2VzPjx2b2x1bWU+NjQ8L3ZvbHVtZT48ZWRpdGlvbj4yMDE0LzEyLzE3PC9lZGl0
aW9uPjxrZXl3b3Jkcz48a2V5d29yZD5BbnhpZXR5Lypwc3ljaG9sb2d5PC9rZXl3b3JkPjxrZXl3
b3JkPipBdm9pZGFuY2UgTGVhcm5pbmc8L2tleXdvcmQ+PGtleXdvcmQ+Q2hyb25pYyBQYWluLypw
c3ljaG9sb2d5PC9rZXl3b3JkPjxrZXl3b3JkPkZlYXIvKnBzeWNob2xvZ3k8L2tleXdvcmQ+PGtl
eXdvcmQ+SHVtYW5zPC9rZXl3b3JkPjxrZXl3b3JkPk1vZGVscywgUHN5Y2hvbG9naWNhbDwva2V5
d29yZD48a2V5d29yZD5NdXNjdWxvc2tlbGV0YWwgUGFpbi8qcHN5Y2hvbG9neTwva2V5d29yZD48
a2V5d29yZD5RdWFsaXR5IG9mIExpZmUvKnBzeWNob2xvZ3k8L2tleXdvcmQ+PGtleXdvcmQ+QXZv
aWRhbmNlIGJlaGF2aW9yPC9rZXl3b3JkPjxrZXl3b3JkPkNocm9uaWMgcGFpbjwva2V5d29yZD48
a2V5d29yZD5GZWFyPC9rZXl3b3JkPjxrZXl3b3JkPkxlYXJuaW5nPC9rZXl3b3JkPjxrZXl3b3Jk
Pk1vdGl2YXRpb248L2tleXdvcmQ+PC9rZXl3b3Jkcz48ZGF0ZXM+PHllYXI+MjAxNTwveWVhcj48
cHViLWRhdGVzPjxkYXRlPkphbjwvZGF0ZT48L3B1Yi1kYXRlcz48L2RhdGVzPjxpc2JuPjE4NzMt
NjIyWCAoRWxlY3Ryb25pYykmI3hEOzAwMDUtNzk2NyAoTGlua2luZyk8L2lzYm4+PGFjY2Vzc2lv
bi1udW0+MjU1MDY5MDU8L2FjY2Vzc2lvbi1udW0+PHVybHM+PHJlbGF0ZWQtdXJscz48dXJsPmh0
dHBzOi8vd3d3Lm5jYmkubmxtLm5paC5nb3YvcHVibWVkLzI1NTA2OTA1PC91cmw+PC9yZWxhdGVk
LXVybHM+PC91cmxzPjxlbGVjdHJvbmljLXJlc291cmNlLW51bT4xMC4xMDE2L2ouYnJhdC4yMDE0
LjExLjAwMzwvZWxlY3Ryb25pYy1yZXNvdXJjZS1udW0+PC9yZWNvcmQ+PC9DaXRlPjxDaXRlPjxB
dXRob3I+Q3JvbWJlejwvQXV0aG9yPjxZZWFyPjIwMTI8L1llYXI+PFJlY051bT4xMjQ8L1JlY051
bT48cmVjb3JkPjxyZWMtbnVtYmVyPjEyNDwvcmVjLW51bWJlcj48Zm9yZWlnbi1rZXlzPjxrZXkg
YXBwPSJFTiIgZGItaWQ9IjVyZHBzd2VkdXQ1OWViZXBwZTBwc3R6OHd3ZnBhdDlkdHc5ZiIgdGlt
ZXN0YW1wPSIxNTI1ODgzMjMxIj4xMjQ8L2tleT48L2ZvcmVpZ24ta2V5cz48cmVmLXR5cGUgbmFt
ZT0iSm91cm5hbCBBcnRpY2xlIj4xNzwvcmVmLXR5cGU+PGNvbnRyaWJ1dG9ycz48YXV0aG9ycz48
YXV0aG9yPkNyb21iZXosIEcuPC9hdXRob3I+PGF1dGhvcj5FY2NsZXN0b24sIEMuPC9hdXRob3I+
PGF1dGhvcj5WYW4gRGFtbWUsIFMuPC9hdXRob3I+PGF1dGhvcj5WbGFleWVuLCBKLiBXLjwvYXV0
aG9yPjxhdXRob3I+S2Fyb2x5LCBQLjwvYXV0aG9yPjwvYXV0aG9ycz48L2NvbnRyaWJ1dG9ycz48
YXV0aC1hZGRyZXNzPkRlcGFydG1lbnQgb2YgRXhwZXJpbWVudGFsLUNsaW5pY2FsIGFuZCBIZWFs
dGggUHN5Y2hvbG9neSwgR2hlbnQgVW5pdmVyc2l0eSwgSGVucmkgRHVuYW50bGFhbiAyLCBHZW50
LCBCZWxnaXVtLiBHZWVydC5Dcm9tYmV6QFVHZW50LmJlPC9hdXRoLWFkZHJlc3M+PHRpdGxlcz48
dGl0bGU+RmVhci1hdm9pZGFuY2UgbW9kZWwgb2YgY2hyb25pYyBwYWluOiB0aGUgbmV4dCBnZW5l
cmF0aW9uPC90aXRsZT48c2Vjb25kYXJ5LXRpdGxlPlRoZSBDbGluaWNhbCBKb3VybmFsIG9mIFBh
aW48L3NlY29uZGFyeS10aXRsZT48YWx0LXRpdGxlPlRoZSBDbGluaWNhbCBqb3VybmFsIG9mIHBh
aW48L2FsdC10aXRsZT48L3RpdGxlcz48cGVyaW9kaWNhbD48ZnVsbC10aXRsZT5DbGluIEogUGFp
bjwvZnVsbC10aXRsZT48YWJici0xPlRoZSBDbGluaWNhbCBqb3VybmFsIG9mIHBhaW48L2FiYnIt
MT48L3BlcmlvZGljYWw+PGFsdC1wZXJpb2RpY2FsPjxmdWxsLXRpdGxlPkNsaW4gSiBQYWluPC9m
dWxsLXRpdGxlPjxhYmJyLTE+VGhlIENsaW5pY2FsIGpvdXJuYWwgb2YgcGFpbjwvYWJici0xPjwv
YWx0LXBlcmlvZGljYWw+PHBhZ2VzPjQ3NS04MzwvcGFnZXM+PHZvbHVtZT4yODwvdm9sdW1lPjxu
dW1iZXI+NjwvbnVtYmVyPjxlZGl0aW9uPjIwMTIvMDYvMDg8L2VkaXRpb24+PGtleXdvcmRzPjxr
ZXl3b3JkPkFueGlldHkvKmNvbXBsaWNhdGlvbnMvKnBzeWNob2xvZ3k8L2tleXdvcmQ+PGtleXdv
cmQ+KkF2b2lkYW5jZSBMZWFybmluZzwva2V5d29yZD48a2V5d29yZD5DaHJvbmljIFBhaW4vKmNv
bXBsaWNhdGlvbnMvKnBzeWNob2xvZ3k8L2tleXdvcmQ+PGtleXdvcmQ+RmVhci8qcHN5Y2hvbG9n
eTwva2V5d29yZD48a2V5d29yZD5Gb3JlY2FzdGluZzwva2V5d29yZD48a2V5d29yZD5IdW1hbnM8
L2tleXdvcmQ+PGtleXdvcmQ+Kk1vZGVscywgUHN5Y2hvbG9naWNhbDwva2V5d29yZD48L2tleXdv
cmRzPjxkYXRlcz48eWVhcj4yMDEyPC95ZWFyPjxwdWItZGF0ZXM+PGRhdGU+SnVsPC9kYXRlPjwv
cHViLWRhdGVzPjwvZGF0ZXM+PGlzYm4+MDc0OS04MDQ3PC9pc2JuPjxhY2Nlc3Npb24tbnVtPjIy
NjczNDc5PC9hY2Nlc3Npb24tbnVtPjx1cmxzPjwvdXJscz48ZWxlY3Ryb25pYy1yZXNvdXJjZS1u
dW0+MTAuMTA5Ny9BSlAuMGIwMTNlMzE4MjM4NTM5MjwvZWxlY3Ryb25pYy1yZXNvdXJjZS1udW0+
PHJlbW90ZS1kYXRhYmFzZS1wcm92aWRlcj5OTE08L3JlbW90ZS1kYXRhYmFzZS1wcm92aWRlcj48
bGFuZ3VhZ2U+ZW5nPC9sYW5ndWFnZT48L3JlY29yZD48L0NpdGU+PENpdGU+PEF1dGhvcj5MZWV1
dzwvQXV0aG9yPjxZZWFyPjIwMDc8L1llYXI+PFJlY051bT4xMjM8L1JlY051bT48cmVjb3JkPjxy
ZWMtbnVtYmVyPjEyMzwvcmVjLW51bWJlcj48Zm9yZWlnbi1rZXlzPjxrZXkgYXBwPSJFTiIgZGIt
aWQ9IjVyZHBzd2VkdXQ1OWViZXBwZTBwc3R6OHd3ZnBhdDlkdHc5ZiIgdGltZXN0YW1wPSIxNTI1
ODgzMjI4Ij4xMjM8L2tleT48L2ZvcmVpZ24ta2V5cz48cmVmLXR5cGUgbmFtZT0iSm91cm5hbCBB
cnRpY2xlIj4xNzwvcmVmLXR5cGU+PGNvbnRyaWJ1dG9ycz48YXV0aG9ycz48YXV0aG9yPkxlZXV3
LCBNLjwvYXV0aG9yPjxhdXRob3I+R29vc3NlbnMsIE0uIEUuPC9hdXRob3I+PGF1dGhvcj5MaW50
b24sIFMuIEouPC9hdXRob3I+PGF1dGhvcj5Dcm9tYmV6LCBHLjwvYXV0aG9yPjxhdXRob3I+Qm9l
cnNtYSwgSy48L2F1dGhvcj48YXV0aG9yPlZsYWV5ZW4sIEouIFcuPC9hdXRob3I+PC9hdXRob3Jz
PjwvY29udHJpYnV0b3JzPjxhdXRoLWFkZHJlc3M+RGVwYXJ0bWVudCBvZiBNZWRpY2FsLCBDbGlu
aWNhbCwgYW5kIEV4cGVyaW1lbnRhbCBQc3ljaG9sb2d5LCBNYWFzdHJpY2h0IFVuaXZlcnNpdHks
IFAuTy4gQm94IDYxNiwgNjIwMCBNRCwgTWFhc3RyaWNodCwgVGhlIE5ldGhlcmxhbmRzLiBNLkxl
ZXV3QERNS0VQLlVuaW1hYXMubmw8L2F1dGgtYWRkcmVzcz48dGl0bGVzPjx0aXRsZT5UaGUgZmVh
ci1hdm9pZGFuY2UgbW9kZWwgb2YgbXVzY3Vsb3NrZWxldGFsIHBhaW46IGN1cnJlbnQgc3RhdGUg
b2Ygc2NpZW50aWZpYyBldmlkZW5jZTwvdGl0bGU+PHNlY29uZGFyeS10aXRsZT5Kb3VybmFsIG9m
IEJlaGF2aW9yYWwgTWVkaWNpbmU8L3NlY29uZGFyeS10aXRsZT48YWx0LXRpdGxlPkpvdXJuYWwg
b2YgYmVoYXZpb3JhbCBtZWRpY2luZTwvYWx0LXRpdGxlPjwvdGl0bGVzPjxwZXJpb2RpY2FsPjxm
dWxsLXRpdGxlPkogQmVoYXYgTWVkPC9mdWxsLXRpdGxlPjxhYmJyLTE+Sm91cm5hbCBvZiBiZWhh
dmlvcmFsIG1lZGljaW5lPC9hYmJyLTE+PC9wZXJpb2RpY2FsPjxhbHQtcGVyaW9kaWNhbD48ZnVs
bC10aXRsZT5KIEJlaGF2IE1lZDwvZnVsbC10aXRsZT48YWJici0xPkpvdXJuYWwgb2YgYmVoYXZp
b3JhbCBtZWRpY2luZTwvYWJici0xPjwvYWx0LXBlcmlvZGljYWw+PHBhZ2VzPjc3LTk0PC9wYWdl
cz48dm9sdW1lPjMwPC92b2x1bWU+PG51bWJlcj4xPC9udW1iZXI+PGVkaXRpb24+MjAwNi8xMi8y
MTwvZWRpdGlvbj48a2V5d29yZHM+PGtleXdvcmQ+QWZmZWN0PC9rZXl3b3JkPjxrZXl3b3JkPkFu
eGlldHkvZXBpZGVtaW9sb2d5L3BzeWNob2xvZ3k8L2tleXdvcmQ+PGtleXdvcmQ+QXR0ZW50aW9u
PC9rZXl3b3JkPjxrZXl3b3JkPkNocm9uaWMgRGlzZWFzZTwva2V5d29yZD48a2V5d29yZD5Db2du
aXRpdmUgVGhlcmFweTwva2V5d29yZD48a2V5d29yZD4qRXNjYXBlIFJlYWN0aW9uPC9rZXl3b3Jk
PjxrZXl3b3JkPipGZWFyPC9rZXl3b3JkPjxrZXl3b3JkPkh1bWFuczwva2V5d29yZD48a2V5d29y
ZD5Nb3RvciBBY3Rpdml0eTwva2V5d29yZD48a2V5d29yZD5NdXNjdWxhciBEaXNvcmRlcnMsIEF0
cm9waGljPC9rZXl3b3JkPjxrZXl3b3JkPk11c2N1bG9za2VsZXRhbCBEaXNlYXNlcy8qY29tcGxp
Y2F0aW9uczwva2V5d29yZD48a2V5d29yZD5QYWluL2VwaWRlbWlvbG9neS8qZXRpb2xvZ3kvKnBy
ZXZlbnRpb24gJmFtcDsgY29udHJvbDwva2V5d29yZD48L2tleXdvcmRzPjxkYXRlcz48eWVhcj4y
MDA3PC95ZWFyPjxwdWItZGF0ZXM+PGRhdGU+RmViPC9kYXRlPjwvcHViLWRhdGVzPjwvZGF0ZXM+
PGlzYm4+MDE2MC03NzE1IChQcmludCkmI3hEOzAxNjAtNzcxNTwvaXNibj48YWNjZXNzaW9uLW51
bT4xNzE4MDY0MDwvYWNjZXNzaW9uLW51bT48dXJscz48L3VybHM+PGVsZWN0cm9uaWMtcmVzb3Vy
Y2UtbnVtPjEwLjEwMDcvczEwODY1LTAwNi05MDg1LTA8L2VsZWN0cm9uaWMtcmVzb3VyY2UtbnVt
PjxyZW1vdGUtZGF0YWJhc2UtcHJvdmlkZXI+TkxNPC9yZW1vdGUtZGF0YWJhc2UtcHJvdmlkZXI+
PGxhbmd1YWdlPmVuZzwvbGFuZ3VhZ2U+PC9yZWNvcmQ+PC9DaXRlPjxDaXRlPjxBdXRob3I+Vmxh
ZXllbjwvQXV0aG9yPjxZZWFyPjIwMDA8L1llYXI+PFJlY051bT42NDwvUmVjTnVtPjxyZWNvcmQ+
PHJlYy1udW1iZXI+NjQ8L3JlYy1udW1iZXI+PGZvcmVpZ24ta2V5cz48a2V5IGFwcD0iRU4iIGRi
LWlkPSI1cmRwc3dlZHV0NTllYmVwcGUwcHN0ejh3d2ZwYXQ5ZHR3OWYiIHRpbWVzdGFtcD0iMTUx
MzM1NjczMyI+NjQ8L2tleT48L2ZvcmVpZ24ta2V5cz48cmVmLXR5cGUgbmFtZT0iSm91cm5hbCBB
cnRpY2xlIj4xNzwvcmVmLXR5cGU+PGNvbnRyaWJ1dG9ycz48YXV0aG9ycz48YXV0aG9yPlZsYWV5
ZW4sIEpvaGFuPC9hdXRob3I+PGF1dGhvcj5MaW50b24sIFN0ZXZlbjwvYXV0aG9yPjwvYXV0aG9y
cz48L2NvbnRyaWJ1dG9ycz48dGl0bGVzPjx0aXRsZT5GZWFyLWF2b2lkYW5jZSBhbmQgaXRzIGNv
bnNlcXVlbmNlcyBpbiBjaHJvbmljIG11c2N1bG9za2VsZXRhbCBwYWluOiBhIHN0YXRlIG9mIHRo
ZSBhcnQ8L3RpdGxlPjxzZWNvbmRhcnktdGl0bGU+UGFpbjwvc2Vjb25kYXJ5LXRpdGxlPjwvdGl0
bGVzPjxwZXJpb2RpY2FsPjxmdWxsLXRpdGxlPlBhaW48L2Z1bGwtdGl0bGU+PC9wZXJpb2RpY2Fs
PjxwYWdlcz4zMTctMzMyPC9wYWdlcz48dm9sdW1lPjg1PC92b2x1bWU+PG51bWJlcj4zPC9udW1i
ZXI+PGRhdGVzPjx5ZWFyPjIwMDA8L3llYXI+PC9kYXRlcz48aXNibj4wMzA0LTM5NTk8L2lzYm4+
PHVybHM+PC91cmxzPjwvcmVjb3JkPjwvQ2l0ZT48Q2l0ZT48QXV0aG9yPlZsYWV5ZW48L0F1dGhv
cj48WWVhcj4yMDEyPC9ZZWFyPjxSZWNOdW0+MTEzPC9SZWNOdW0+PHJlY29yZD48cmVjLW51bWJl
cj4xMTM8L3JlYy1udW1iZXI+PGZvcmVpZ24ta2V5cz48a2V5IGFwcD0iRU4iIGRiLWlkPSI1cmRw
c3dlZHV0NTllYmVwcGUwcHN0ejh3d2ZwYXQ5ZHR3OWYiIHRpbWVzdGFtcD0iMTUxOTAzNjY4OCI+
MTEzPC9rZXk+PC9mb3JlaWduLWtleXM+PHJlZi10eXBlIG5hbWU9IkpvdXJuYWwgQXJ0aWNsZSI+
MTc8L3JlZi10eXBlPjxjb250cmlidXRvcnM+PGF1dGhvcnM+PGF1dGhvcj5WbGFleWVuLCBKb2hh
bjwvYXV0aG9yPjxhdXRob3I+TGludG9uLCBTdGV2ZW48L2F1dGhvcj48L2F1dGhvcnM+PC9jb250
cmlidXRvcnM+PGF1dGgtYWRkcmVzcz5SZXNlYXJjaCBHcm91cCBvbiBIZWFsdGggUHN5Y2hvbG9n
eSwgRGVwYXJ0bWVudCBvZiBQc3ljaG9sb2d5LCBVbml2ZXJzaXR5IG9mIExldXZlbiwgTGV1dmVu
IDMwMDAsIEJlbGdpdW0uIGpvaGFuLnZsYWV5ZW5AcHN5Lmt1bGV1dmVuLmJlPC9hdXRoLWFkZHJl
c3M+PHRpdGxlcz48dGl0bGU+RmVhci1hdm9pZGFuY2UgbW9kZWwgb2YgY2hyb25pYyBtdXNjdWxv
c2tlbGV0YWwgcGFpbjogMTIgeWVhcnMgb248L3RpdGxlPjxzZWNvbmRhcnktdGl0bGU+UGFpbjwv
c2Vjb25kYXJ5LXRpdGxlPjxhbHQtdGl0bGU+UGFpbjwvYWx0LXRpdGxlPjwvdGl0bGVzPjxwZXJp
b2RpY2FsPjxmdWxsLXRpdGxlPlBhaW48L2Z1bGwtdGl0bGU+PC9wZXJpb2RpY2FsPjxhbHQtcGVy
aW9kaWNhbD48ZnVsbC10aXRsZT5QYWluPC9mdWxsLXRpdGxlPjwvYWx0LXBlcmlvZGljYWw+PHBh
Z2VzPjExNDQtNzwvcGFnZXM+PHZvbHVtZT4xNTM8L3ZvbHVtZT48bnVtYmVyPjY8L251bWJlcj48
ZWRpdGlvbj4yMDEyLzAyLzExPC9lZGl0aW9uPjxrZXl3b3Jkcz48a2V5d29yZD5Bdm9pZGFuY2Ug
TGVhcm5pbmcvKnBoeXNpb2xvZ3k8L2tleXdvcmQ+PGtleXdvcmQ+Q2hyb25pYyBQYWluL3BoeXNp
b3BhdGhvbG9neS8qcHN5Y2hvbG9neTwva2V5d29yZD48a2V5d29yZD5EaXNhYmxlZCBQZXJzb25z
L3BzeWNob2xvZ3k8L2tleXdvcmQ+PGtleXdvcmQ+RmVhci9waHlzaW9sb2d5Lypwc3ljaG9sb2d5
PC9rZXl3b3JkPjxrZXl3b3JkPkh1bWFuczwva2V5d29yZD48a2V5d29yZD4qTW9kZWxzLCBQc3lj
aG9sb2dpY2FsPC9rZXl3b3JkPjxrZXl3b3JkPk11c2N1bG9za2VsZXRhbCBQYWluL3BoeXNpb3Bh
dGhvbG9neS8qcHN5Y2hvbG9neTwva2V5d29yZD48L2tleXdvcmRzPjxkYXRlcz48eWVhcj4yMDEy
PC95ZWFyPjxwdWItZGF0ZXM+PGRhdGU+SnVuPC9kYXRlPjwvcHViLWRhdGVzPjwvZGF0ZXM+PGlz
Ym4+MDMwNC0zOTU5PC9pc2JuPjxhY2Nlc3Npb24tbnVtPjIyMzIxOTE3PC9hY2Nlc3Npb24tbnVt
Pjx1cmxzPjwvdXJscz48ZWxlY3Ryb25pYy1yZXNvdXJjZS1udW0+MTAuMTAxNi9qLnBhaW4uMjAx
MS4xMi4wMDk8L2VsZWN0cm9uaWMtcmVzb3VyY2UtbnVtPjxyZW1vdGUtZGF0YWJhc2UtcHJvdmlk
ZXI+TkxNPC9yZW1vdGUtZGF0YWJhc2UtcHJvdmlkZXI+PGxhbmd1YWdlPmVuZzwvbGFuZ3VhZ2U+
PC9yZWNvcmQ+PC9DaXRlPjxDaXRlPjxBdXRob3I+Vm9sZGVyczwvQXV0aG9yPjxZZWFyPjIwMTU8
L1llYXI+PFJlY051bT4zPC9SZWNOdW0+PHJlY29yZD48cmVjLW51bWJlcj4zPC9yZWMtbnVtYmVy
Pjxmb3JlaWduLWtleXM+PGtleSBhcHA9IkVOIiBkYi1pZD0iNXJkcHN3ZWR1dDU5ZWJlcHBlMHBz
dHo4d3dmcGF0OWR0dzlmIiB0aW1lc3RhbXA9IjE1MTI3MzE2NjUiPjM8L2tleT48a2V5IGFwcD0i
RU5XZWIiIGRiLWlkPSIiPjA8L2tleT48L2ZvcmVpZ24ta2V5cz48cmVmLXR5cGUgbmFtZT0iSm91
cm5hbCBBcnRpY2xlIj4xNzwvcmVmLXR5cGU+PGNvbnRyaWJ1dG9ycz48YXV0aG9ycz48YXV0aG9y
PlZvbGRlcnMsIFMuPC9hdXRob3I+PGF1dGhvcj5Cb2RkZXosIFkuPC9hdXRob3I+PGF1dGhvcj5E
ZSBQZXV0ZXIsIFMuPC9hdXRob3I+PGF1dGhvcj5NZXVsZGVycywgQS48L2F1dGhvcj48YXV0aG9y
PlZsYWV5ZW4sIEouIFcuPC9hdXRob3I+PC9hdXRob3JzPjwvY29udHJpYnV0b3JzPjxhdXRoLWFk
ZHJlc3M+UmVzZWFyY2ggR3JvdXAgSGVhbHRoIFBzeWNob2xvZ3ksIFVuaXZlcnNpdHkgb2YgTGV1
dmVuLCBCZWxnaXVtLiBFbGVjdHJvbmljIGFkZHJlc3M6IHN0ZXBoYW5pZXZvbGRlcnNAaG90bWFp
bC5jb20uJiN4RDtDZW50ZXIgZm9yIHRoZSBQc3ljaG9sb2d5IG9mIExlYXJuaW5nIGFuZCBFeHBl
cmltZW50YWwgUHN5Y2hvcGF0aG9sb2d5LCBVbml2ZXJzaXR5IG9mIExldXZlbiwgQmVsZ2l1bTsg
Q2VudGVyIG9mIEV4Y2VsbGVuY2Ugb24gR2VuZXJhbGl6YXRpb24gUmVzZWFyY2gsIFVuaXZlcnNp
dHkgb2YgTGV1dmVuLCBCZWxnaXVtLiYjeEQ7UmVzZWFyY2ggR3JvdXAgSGVhbHRoIFBzeWNob2xv
Z3ksIFVuaXZlcnNpdHkgb2YgTGV1dmVuLCBCZWxnaXVtLiYjeEQ7UmVzZWFyY2ggR3JvdXAgSGVh
bHRoIFBzeWNob2xvZ3ksIFVuaXZlcnNpdHkgb2YgTGV1dmVuLCBCZWxnaXVtOyBDZW50ZXIgb2Yg
RXhjZWxsZW5jZSBvbiBHZW5lcmFsaXphdGlvbiBSZXNlYXJjaCwgVW5pdmVyc2l0eSBvZiBMZXV2
ZW4sIEJlbGdpdW0uJiN4RDtSZXNlYXJjaCBHcm91cCBIZWFsdGggUHN5Y2hvbG9neSwgVW5pdmVy
c2l0eSBvZiBMZXV2ZW4sIEJlbGdpdW07IENlbnRlciBvZiBFeGNlbGxlbmNlIG9uIEdlbmVyYWxp
emF0aW9uIFJlc2VhcmNoLCBVbml2ZXJzaXR5IG9mIExldXZlbiwgQmVsZ2l1bTsgRGVwYXJ0bWVu
dCBvZiBDbGluaWNhbCBQc3ljaG9sb2dpY2FsIFNjaWVuY2UsIE1hYXN0cmljaHQgVW5pdmVyc2l0
eSwgVGhlIE5ldGhlcmxhbmRzLjwvYXV0aC1hZGRyZXNzPjx0aXRsZXM+PHRpdGxlPkF2b2lkYW5j
ZSBiZWhhdmlvciBpbiBjaHJvbmljIHBhaW4gcmVzZWFyY2g6IGEgY29sZCBjYXNlIHJldmlzaXRl
ZDwvdGl0bGU+PHNlY29uZGFyeS10aXRsZT5CZWhhdmlvdXIgUmVzZWFyY2ggYW5kIFRoZXJhcHk8
L3NlY29uZGFyeS10aXRsZT48L3RpdGxlcz48cGVyaW9kaWNhbD48ZnVsbC10aXRsZT5CZWhhdmlv
dXIgcmVzZWFyY2ggYW5kIHRoZXJhcHk8L2Z1bGwtdGl0bGU+PC9wZXJpb2RpY2FsPjxwYWdlcz4z
MS03PC9wYWdlcz48dm9sdW1lPjY0PC92b2x1bWU+PGVkaXRpb24+MjAxNC8xMi8xNzwvZWRpdGlv
bj48a2V5d29yZHM+PGtleXdvcmQ+QW54aWV0eS8qcHN5Y2hvbG9neTwva2V5d29yZD48a2V5d29y
ZD4qQXZvaWRhbmNlIExlYXJuaW5nPC9rZXl3b3JkPjxrZXl3b3JkPkNocm9uaWMgUGFpbi8qcHN5
Y2hvbG9neTwva2V5d29yZD48a2V5d29yZD5GZWFyLypwc3ljaG9sb2d5PC9rZXl3b3JkPjxrZXl3
b3JkPkh1bWFuczwva2V5d29yZD48a2V5d29yZD5Nb2RlbHMsIFBzeWNob2xvZ2ljYWw8L2tleXdv
cmQ+PGtleXdvcmQ+TXVzY3Vsb3NrZWxldGFsIFBhaW4vKnBzeWNob2xvZ3k8L2tleXdvcmQ+PGtl
eXdvcmQ+UXVhbGl0eSBvZiBMaWZlLypwc3ljaG9sb2d5PC9rZXl3b3JkPjxrZXl3b3JkPkF2b2lk
YW5jZSBiZWhhdmlvcjwva2V5d29yZD48a2V5d29yZD5DaHJvbmljIHBhaW48L2tleXdvcmQ+PGtl
eXdvcmQ+RmVhcjwva2V5d29yZD48a2V5d29yZD5MZWFybmluZzwva2V5d29yZD48a2V5d29yZD5N
b3RpdmF0aW9uPC9rZXl3b3JkPjwva2V5d29yZHM+PGRhdGVzPjx5ZWFyPjIwMTU8L3llYXI+PHB1
Yi1kYXRlcz48ZGF0ZT5KYW48L2RhdGU+PC9wdWItZGF0ZXM+PC9kYXRlcz48aXNibj4xODczLTYy
MlggKEVsZWN0cm9uaWMpJiN4RDswMDA1LTc5NjcgKExpbmtpbmcpPC9pc2JuPjxhY2Nlc3Npb24t
bnVtPjI1NTA2OTA1PC9hY2Nlc3Npb24tbnVtPjx1cmxzPjxyZWxhdGVkLXVybHM+PHVybD5odHRw
czovL3d3dy5uY2JpLm5sbS5uaWguZ292L3B1Ym1lZC8yNTUwNjkwNTwvdXJsPjwvcmVsYXRlZC11
cmxzPjwvdXJscz48ZWxlY3Ryb25pYy1yZXNvdXJjZS1udW0+MTAuMTAxNi9qLmJyYXQuMjAxNC4x
MS4wMDM8L2VsZWN0cm9uaWMtcmVzb3VyY2UtbnVtPjwvcmVjb3JkPjwvQ2l0ZT48L0VuZE5vdGU+
</w:fldData>
        </w:fldChar>
      </w:r>
      <w:r w:rsidR="00D7418B">
        <w:rPr>
          <w:rFonts w:asciiTheme="minorHAnsi" w:hAnsiTheme="minorHAnsi" w:cstheme="minorHAnsi"/>
          <w:color w:val="auto"/>
        </w:rPr>
        <w:instrText xml:space="preserve"> ADDIN EN.CITE.DATA </w:instrText>
      </w:r>
      <w:r w:rsidR="00D7418B">
        <w:rPr>
          <w:rFonts w:asciiTheme="minorHAnsi" w:hAnsiTheme="minorHAnsi" w:cstheme="minorHAnsi"/>
          <w:color w:val="auto"/>
        </w:rPr>
      </w:r>
      <w:r w:rsidR="00D7418B">
        <w:rPr>
          <w:rFonts w:asciiTheme="minorHAnsi" w:hAnsiTheme="minorHAnsi" w:cstheme="minorHAnsi"/>
          <w:color w:val="auto"/>
        </w:rPr>
        <w:fldChar w:fldCharType="end"/>
      </w:r>
      <w:r w:rsidR="00E15818" w:rsidRPr="00A43B7D">
        <w:rPr>
          <w:rFonts w:asciiTheme="minorHAnsi" w:hAnsiTheme="minorHAnsi" w:cstheme="minorHAnsi"/>
          <w:color w:val="auto"/>
        </w:rPr>
      </w:r>
      <w:r w:rsidR="00E15818" w:rsidRPr="00A43B7D">
        <w:rPr>
          <w:rFonts w:asciiTheme="minorHAnsi" w:hAnsiTheme="minorHAnsi" w:cstheme="minorHAnsi"/>
          <w:color w:val="auto"/>
        </w:rPr>
        <w:fldChar w:fldCharType="separate"/>
      </w:r>
      <w:r w:rsidR="00D7418B" w:rsidRPr="00D7418B">
        <w:rPr>
          <w:rFonts w:asciiTheme="minorHAnsi" w:hAnsiTheme="minorHAnsi" w:cstheme="minorHAnsi"/>
          <w:noProof/>
          <w:color w:val="auto"/>
          <w:vertAlign w:val="superscript"/>
        </w:rPr>
        <w:t>1-4,9</w:t>
      </w:r>
      <w:r w:rsidR="00E15818" w:rsidRPr="00A43B7D">
        <w:rPr>
          <w:rFonts w:asciiTheme="minorHAnsi" w:hAnsiTheme="minorHAnsi" w:cstheme="minorHAnsi"/>
          <w:color w:val="auto"/>
        </w:rPr>
        <w:fldChar w:fldCharType="end"/>
      </w:r>
      <w:r w:rsidR="00C25BE6" w:rsidRPr="00A43B7D">
        <w:rPr>
          <w:rFonts w:asciiTheme="minorHAnsi" w:hAnsiTheme="minorHAnsi" w:cstheme="minorHAnsi"/>
          <w:color w:val="auto"/>
        </w:rPr>
        <w:t>.</w:t>
      </w:r>
      <w:r w:rsidR="00EA06B2" w:rsidRPr="00A43B7D">
        <w:rPr>
          <w:rFonts w:asciiTheme="minorHAnsi" w:hAnsiTheme="minorHAnsi" w:cstheme="minorHAnsi"/>
          <w:color w:val="auto"/>
        </w:rPr>
        <w:t xml:space="preserve"> </w:t>
      </w:r>
      <w:r w:rsidR="00000CE7" w:rsidRPr="00A43B7D">
        <w:rPr>
          <w:rFonts w:asciiTheme="minorHAnsi" w:hAnsiTheme="minorHAnsi" w:cstheme="minorHAnsi"/>
          <w:color w:val="auto"/>
        </w:rPr>
        <w:t>Despite its key role in chronic pain disability</w:t>
      </w:r>
      <w:r w:rsidR="000A4AFC" w:rsidRPr="00A43B7D">
        <w:rPr>
          <w:rFonts w:asciiTheme="minorHAnsi" w:hAnsiTheme="minorHAnsi" w:cstheme="minorHAnsi"/>
          <w:color w:val="auto"/>
        </w:rPr>
        <w:t xml:space="preserve">, </w:t>
      </w:r>
      <w:r w:rsidR="00D46EB2" w:rsidRPr="00A43B7D">
        <w:rPr>
          <w:rFonts w:asciiTheme="minorHAnsi" w:hAnsiTheme="minorHAnsi" w:cstheme="minorHAnsi"/>
          <w:color w:val="auto"/>
        </w:rPr>
        <w:t>research on the generalization of avoidance is scarce</w:t>
      </w:r>
      <w:r w:rsidR="00EA06B2" w:rsidRPr="00A43B7D">
        <w:rPr>
          <w:rFonts w:asciiTheme="minorHAnsi" w:hAnsiTheme="minorHAnsi" w:cstheme="minorHAnsi"/>
          <w:color w:val="auto"/>
        </w:rPr>
        <w:t>.</w:t>
      </w:r>
      <w:r w:rsidR="007F6E67" w:rsidRPr="00A43B7D">
        <w:rPr>
          <w:rFonts w:asciiTheme="minorHAnsi" w:hAnsiTheme="minorHAnsi" w:cstheme="minorHAnsi"/>
          <w:color w:val="auto"/>
        </w:rPr>
        <w:t xml:space="preserve"> </w:t>
      </w:r>
      <w:r w:rsidR="004158DF" w:rsidRPr="00A43B7D">
        <w:rPr>
          <w:rFonts w:asciiTheme="minorHAnsi" w:hAnsiTheme="minorHAnsi" w:cstheme="minorHAnsi"/>
          <w:color w:val="auto"/>
        </w:rPr>
        <w:t>I</w:t>
      </w:r>
      <w:r w:rsidR="006A3D65" w:rsidRPr="00A43B7D">
        <w:rPr>
          <w:rFonts w:asciiTheme="minorHAnsi" w:hAnsiTheme="minorHAnsi" w:cstheme="minorHAnsi"/>
          <w:color w:val="auto"/>
        </w:rPr>
        <w:t>n the paradigm adapted for studying generalization of avoidance, participants first acquire avoidance</w:t>
      </w:r>
      <w:r w:rsidR="00FF4E1A" w:rsidRPr="00A43B7D">
        <w:rPr>
          <w:rFonts w:asciiTheme="minorHAnsi" w:hAnsiTheme="minorHAnsi" w:cstheme="minorHAnsi"/>
          <w:color w:val="auto"/>
        </w:rPr>
        <w:t>,</w:t>
      </w:r>
      <w:r w:rsidR="00551D8A" w:rsidRPr="00A43B7D">
        <w:rPr>
          <w:rFonts w:asciiTheme="minorHAnsi" w:hAnsiTheme="minorHAnsi" w:cstheme="minorHAnsi"/>
          <w:color w:val="auto"/>
        </w:rPr>
        <w:t xml:space="preserve"> </w:t>
      </w:r>
      <w:r w:rsidR="00824261" w:rsidRPr="00A43B7D">
        <w:rPr>
          <w:rFonts w:asciiTheme="minorHAnsi" w:hAnsiTheme="minorHAnsi" w:cstheme="minorHAnsi"/>
          <w:color w:val="auto"/>
        </w:rPr>
        <w:t xml:space="preserve">following the procedure </w:t>
      </w:r>
      <w:r w:rsidR="006A3D65" w:rsidRPr="00A43B7D">
        <w:rPr>
          <w:rFonts w:asciiTheme="minorHAnsi" w:hAnsiTheme="minorHAnsi" w:cstheme="minorHAnsi"/>
          <w:color w:val="auto"/>
        </w:rPr>
        <w:t xml:space="preserve">described </w:t>
      </w:r>
      <w:r w:rsidR="00CC5679" w:rsidRPr="00A43B7D">
        <w:rPr>
          <w:rFonts w:asciiTheme="minorHAnsi" w:hAnsiTheme="minorHAnsi" w:cstheme="minorHAnsi"/>
          <w:color w:val="auto"/>
        </w:rPr>
        <w:t>above</w:t>
      </w:r>
      <w:r w:rsidR="00204FF3" w:rsidRPr="00A43B7D">
        <w:rPr>
          <w:rFonts w:asciiTheme="minorHAnsi" w:hAnsiTheme="minorHAnsi" w:cstheme="minorHAnsi"/>
          <w:color w:val="auto"/>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204FF3" w:rsidRPr="00A43B7D">
        <w:rPr>
          <w:rFonts w:asciiTheme="minorHAnsi" w:hAnsiTheme="minorHAnsi" w:cstheme="minorHAnsi"/>
          <w:color w:val="auto"/>
        </w:rPr>
      </w:r>
      <w:r w:rsidR="00204FF3"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0</w:t>
      </w:r>
      <w:r w:rsidR="00204FF3" w:rsidRPr="00A43B7D">
        <w:rPr>
          <w:rFonts w:asciiTheme="minorHAnsi" w:hAnsiTheme="minorHAnsi" w:cstheme="minorHAnsi"/>
          <w:color w:val="auto"/>
        </w:rPr>
        <w:fldChar w:fldCharType="end"/>
      </w:r>
      <w:r w:rsidR="006A3D65" w:rsidRPr="00A43B7D">
        <w:rPr>
          <w:rFonts w:asciiTheme="minorHAnsi" w:hAnsiTheme="minorHAnsi" w:cstheme="minorHAnsi"/>
          <w:color w:val="auto"/>
        </w:rPr>
        <w:t xml:space="preserve">. In a subsequent generalization phase, </w:t>
      </w:r>
      <w:r w:rsidR="00551D8A" w:rsidRPr="00A43B7D">
        <w:rPr>
          <w:rFonts w:asciiTheme="minorHAnsi" w:hAnsiTheme="minorHAnsi" w:cstheme="minorHAnsi"/>
          <w:color w:val="auto"/>
        </w:rPr>
        <w:t xml:space="preserve">three novel movement trajectories are introduced </w:t>
      </w:r>
      <w:r w:rsidR="00824261" w:rsidRPr="00A43B7D">
        <w:rPr>
          <w:rFonts w:asciiTheme="minorHAnsi" w:hAnsiTheme="minorHAnsi" w:cstheme="minorHAnsi"/>
          <w:color w:val="auto"/>
        </w:rPr>
        <w:t>in the absence of the pain stimulus</w:t>
      </w:r>
      <w:r w:rsidR="007F6E67" w:rsidRPr="00A43B7D">
        <w:rPr>
          <w:rFonts w:asciiTheme="minorHAnsi" w:hAnsiTheme="minorHAnsi" w:cstheme="minorHAnsi"/>
          <w:color w:val="auto"/>
        </w:rPr>
        <w:t>.</w:t>
      </w:r>
      <w:r w:rsidR="00824261" w:rsidRPr="00A43B7D">
        <w:rPr>
          <w:rFonts w:asciiTheme="minorHAnsi" w:hAnsiTheme="minorHAnsi" w:cstheme="minorHAnsi"/>
          <w:color w:val="auto"/>
        </w:rPr>
        <w:t xml:space="preserve"> These generalization trajectories (G1</w:t>
      </w:r>
      <w:r w:rsidR="005960BC">
        <w:rPr>
          <w:rFonts w:asciiTheme="minorHAnsi" w:hAnsiTheme="minorHAnsi" w:cstheme="minorHAnsi"/>
          <w:color w:val="auto"/>
        </w:rPr>
        <w:t>–</w:t>
      </w:r>
      <w:r w:rsidR="00F90B6D" w:rsidRPr="00A43B7D">
        <w:rPr>
          <w:rFonts w:asciiTheme="minorHAnsi" w:hAnsiTheme="minorHAnsi" w:cstheme="minorHAnsi"/>
          <w:color w:val="auto"/>
        </w:rPr>
        <w:t>G</w:t>
      </w:r>
      <w:r w:rsidR="00824261" w:rsidRPr="00A43B7D">
        <w:rPr>
          <w:rFonts w:asciiTheme="minorHAnsi" w:hAnsiTheme="minorHAnsi" w:cstheme="minorHAnsi"/>
          <w:color w:val="auto"/>
        </w:rPr>
        <w:t xml:space="preserve">3) lie on the same continuum as the acquisition trajectories, </w:t>
      </w:r>
      <w:r w:rsidR="006D3D92" w:rsidRPr="00A43B7D">
        <w:rPr>
          <w:rFonts w:asciiTheme="minorHAnsi" w:hAnsiTheme="minorHAnsi" w:cstheme="minorHAnsi"/>
          <w:color w:val="auto"/>
        </w:rPr>
        <w:t>resembling each of these trajectories, respectively</w:t>
      </w:r>
      <w:r w:rsidR="00824261" w:rsidRPr="00A43B7D">
        <w:rPr>
          <w:rFonts w:asciiTheme="minorHAnsi" w:hAnsiTheme="minorHAnsi" w:cstheme="minorHAnsi"/>
          <w:color w:val="auto"/>
        </w:rPr>
        <w:t xml:space="preserve">. Specifically, generalization trajectory G1 is situated </w:t>
      </w:r>
      <w:r w:rsidR="00A60402" w:rsidRPr="00A43B7D">
        <w:rPr>
          <w:rFonts w:asciiTheme="minorHAnsi" w:hAnsiTheme="minorHAnsi" w:cstheme="minorHAnsi"/>
          <w:color w:val="auto"/>
        </w:rPr>
        <w:t>between T1 and T2</w:t>
      </w:r>
      <w:r w:rsidR="00824261" w:rsidRPr="00A43B7D">
        <w:rPr>
          <w:rFonts w:asciiTheme="minorHAnsi" w:hAnsiTheme="minorHAnsi" w:cstheme="minorHAnsi"/>
          <w:color w:val="auto"/>
        </w:rPr>
        <w:t xml:space="preserve">, G2 </w:t>
      </w:r>
      <w:r w:rsidR="00A60402" w:rsidRPr="00A43B7D">
        <w:rPr>
          <w:rFonts w:asciiTheme="minorHAnsi" w:hAnsiTheme="minorHAnsi" w:cstheme="minorHAnsi"/>
          <w:color w:val="auto"/>
        </w:rPr>
        <w:t xml:space="preserve">between </w:t>
      </w:r>
      <w:r w:rsidR="00824261" w:rsidRPr="00A43B7D">
        <w:rPr>
          <w:rFonts w:asciiTheme="minorHAnsi" w:hAnsiTheme="minorHAnsi" w:cstheme="minorHAnsi"/>
          <w:color w:val="auto"/>
        </w:rPr>
        <w:t>T2</w:t>
      </w:r>
      <w:r w:rsidR="00A60402" w:rsidRPr="00A43B7D">
        <w:rPr>
          <w:rFonts w:asciiTheme="minorHAnsi" w:hAnsiTheme="minorHAnsi" w:cstheme="minorHAnsi"/>
          <w:color w:val="auto"/>
        </w:rPr>
        <w:t xml:space="preserve"> and T3</w:t>
      </w:r>
      <w:r w:rsidR="00824261" w:rsidRPr="00A43B7D">
        <w:rPr>
          <w:rFonts w:asciiTheme="minorHAnsi" w:hAnsiTheme="minorHAnsi" w:cstheme="minorHAnsi"/>
          <w:color w:val="auto"/>
        </w:rPr>
        <w:t xml:space="preserve">, and G3 to the right of </w:t>
      </w:r>
      <w:r w:rsidR="00A60402" w:rsidRPr="00A43B7D">
        <w:rPr>
          <w:rFonts w:asciiTheme="minorHAnsi" w:hAnsiTheme="minorHAnsi" w:cstheme="minorHAnsi"/>
          <w:color w:val="auto"/>
        </w:rPr>
        <w:t>T</w:t>
      </w:r>
      <w:r w:rsidR="00824261" w:rsidRPr="00A43B7D">
        <w:rPr>
          <w:rFonts w:asciiTheme="minorHAnsi" w:hAnsiTheme="minorHAnsi" w:cstheme="minorHAnsi"/>
          <w:color w:val="auto"/>
        </w:rPr>
        <w:t xml:space="preserve">3. In this way, </w:t>
      </w:r>
      <w:r w:rsidR="009F5BDB" w:rsidRPr="00A43B7D">
        <w:rPr>
          <w:rFonts w:asciiTheme="minorHAnsi" w:hAnsiTheme="minorHAnsi" w:cstheme="minorHAnsi"/>
          <w:color w:val="auto"/>
        </w:rPr>
        <w:t xml:space="preserve">generalization of </w:t>
      </w:r>
      <w:r w:rsidR="00824261" w:rsidRPr="00A43B7D">
        <w:rPr>
          <w:rFonts w:asciiTheme="minorHAnsi" w:hAnsiTheme="minorHAnsi" w:cstheme="minorHAnsi"/>
          <w:color w:val="auto"/>
        </w:rPr>
        <w:t xml:space="preserve">avoidance </w:t>
      </w:r>
      <w:r w:rsidR="009C2474" w:rsidRPr="00A43B7D">
        <w:rPr>
          <w:rFonts w:asciiTheme="minorHAnsi" w:hAnsiTheme="minorHAnsi" w:cstheme="minorHAnsi"/>
          <w:color w:val="auto"/>
        </w:rPr>
        <w:t xml:space="preserve">to </w:t>
      </w:r>
      <w:r w:rsidR="00922ACB" w:rsidRPr="00A43B7D">
        <w:rPr>
          <w:rFonts w:asciiTheme="minorHAnsi" w:hAnsiTheme="minorHAnsi" w:cstheme="minorHAnsi"/>
          <w:color w:val="auto"/>
        </w:rPr>
        <w:t xml:space="preserve">novel </w:t>
      </w:r>
      <w:r w:rsidR="009C2474" w:rsidRPr="00A43B7D">
        <w:rPr>
          <w:rFonts w:asciiTheme="minorHAnsi" w:hAnsiTheme="minorHAnsi" w:cstheme="minorHAnsi"/>
          <w:color w:val="auto"/>
        </w:rPr>
        <w:t>safe</w:t>
      </w:r>
      <w:r w:rsidR="009F5BDB" w:rsidRPr="00A43B7D">
        <w:rPr>
          <w:rFonts w:asciiTheme="minorHAnsi" w:hAnsiTheme="minorHAnsi" w:cstheme="minorHAnsi"/>
          <w:color w:val="auto"/>
        </w:rPr>
        <w:t xml:space="preserve"> </w:t>
      </w:r>
      <w:r w:rsidR="00922ACB" w:rsidRPr="00A43B7D">
        <w:rPr>
          <w:rFonts w:asciiTheme="minorHAnsi" w:hAnsiTheme="minorHAnsi" w:cstheme="minorHAnsi"/>
          <w:color w:val="auto"/>
        </w:rPr>
        <w:t xml:space="preserve">trajectories </w:t>
      </w:r>
      <w:r w:rsidR="00A60402" w:rsidRPr="00A43B7D">
        <w:rPr>
          <w:rFonts w:asciiTheme="minorHAnsi" w:hAnsiTheme="minorHAnsi" w:cstheme="minorHAnsi"/>
          <w:color w:val="auto"/>
        </w:rPr>
        <w:t>can be examined</w:t>
      </w:r>
      <w:r w:rsidR="00824261" w:rsidRPr="00A43B7D">
        <w:rPr>
          <w:rFonts w:asciiTheme="minorHAnsi" w:hAnsiTheme="minorHAnsi" w:cstheme="minorHAnsi"/>
          <w:color w:val="auto"/>
        </w:rPr>
        <w:t>.</w:t>
      </w:r>
      <w:r w:rsidR="00C554D4" w:rsidRPr="00A43B7D">
        <w:rPr>
          <w:rFonts w:asciiTheme="minorHAnsi" w:hAnsiTheme="minorHAnsi" w:cstheme="minorHAnsi"/>
          <w:color w:val="auto"/>
        </w:rPr>
        <w:t xml:space="preserve"> </w:t>
      </w:r>
      <w:r w:rsidR="00823B89" w:rsidRPr="00A43B7D">
        <w:rPr>
          <w:rFonts w:asciiTheme="minorHAnsi" w:hAnsiTheme="minorHAnsi" w:cstheme="minorHAnsi"/>
          <w:color w:val="auto"/>
        </w:rPr>
        <w:t>In a previous study</w:t>
      </w:r>
      <w:r w:rsidR="005960BC">
        <w:rPr>
          <w:rFonts w:asciiTheme="minorHAnsi" w:hAnsiTheme="minorHAnsi" w:cstheme="minorHAnsi"/>
          <w:color w:val="auto"/>
        </w:rPr>
        <w:t>,</w:t>
      </w:r>
      <w:r w:rsidR="004F393A" w:rsidRPr="00A43B7D">
        <w:rPr>
          <w:rFonts w:asciiTheme="minorHAnsi" w:hAnsiTheme="minorHAnsi" w:cstheme="minorHAnsi"/>
          <w:color w:val="auto"/>
        </w:rPr>
        <w:t xml:space="preserve"> we </w:t>
      </w:r>
      <w:r w:rsidR="00823B89" w:rsidRPr="00A43B7D">
        <w:rPr>
          <w:rFonts w:asciiTheme="minorHAnsi" w:hAnsiTheme="minorHAnsi" w:cstheme="minorHAnsi"/>
          <w:color w:val="auto"/>
        </w:rPr>
        <w:t>showed</w:t>
      </w:r>
      <w:r w:rsidR="004F393A" w:rsidRPr="00A43B7D">
        <w:rPr>
          <w:rFonts w:asciiTheme="minorHAnsi" w:hAnsiTheme="minorHAnsi" w:cstheme="minorHAnsi"/>
          <w:color w:val="auto"/>
        </w:rPr>
        <w:t xml:space="preserve"> generalization of </w:t>
      </w:r>
      <w:r w:rsidR="007B1592" w:rsidRPr="00A43B7D">
        <w:rPr>
          <w:rFonts w:asciiTheme="minorHAnsi" w:hAnsiTheme="minorHAnsi" w:cstheme="minorHAnsi"/>
          <w:color w:val="auto"/>
        </w:rPr>
        <w:t>self-reports</w:t>
      </w:r>
      <w:r w:rsidR="00823B89" w:rsidRPr="00A43B7D">
        <w:rPr>
          <w:rFonts w:asciiTheme="minorHAnsi" w:hAnsiTheme="minorHAnsi" w:cstheme="minorHAnsi"/>
          <w:color w:val="auto"/>
        </w:rPr>
        <w:t xml:space="preserve">, but not avoidance, </w:t>
      </w:r>
      <w:r w:rsidR="007B1592" w:rsidRPr="00A43B7D">
        <w:rPr>
          <w:rFonts w:asciiTheme="minorHAnsi" w:hAnsiTheme="minorHAnsi" w:cstheme="minorHAnsi"/>
          <w:color w:val="auto"/>
        </w:rPr>
        <w:t xml:space="preserve">possibly </w:t>
      </w:r>
      <w:r w:rsidR="00823B89" w:rsidRPr="00A43B7D">
        <w:rPr>
          <w:rFonts w:asciiTheme="minorHAnsi" w:hAnsiTheme="minorHAnsi" w:cstheme="minorHAnsi"/>
          <w:color w:val="auto"/>
        </w:rPr>
        <w:t>suggesting different underlying processes for pain-related fear</w:t>
      </w:r>
      <w:r w:rsidR="00D14E6A">
        <w:rPr>
          <w:rFonts w:asciiTheme="minorHAnsi" w:hAnsiTheme="minorHAnsi" w:cstheme="minorHAnsi"/>
          <w:color w:val="auto"/>
        </w:rPr>
        <w:t>-</w:t>
      </w:r>
      <w:r w:rsidR="00823B89" w:rsidRPr="00A43B7D">
        <w:rPr>
          <w:rFonts w:asciiTheme="minorHAnsi" w:hAnsiTheme="minorHAnsi" w:cstheme="minorHAnsi"/>
          <w:color w:val="auto"/>
        </w:rPr>
        <w:t xml:space="preserve"> and avoidance generalization</w:t>
      </w:r>
      <w:r w:rsidR="004F393A"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4F393A"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3</w:t>
      </w:r>
      <w:r w:rsidR="004F393A" w:rsidRPr="00A43B7D">
        <w:rPr>
          <w:rFonts w:asciiTheme="minorHAnsi" w:hAnsiTheme="minorHAnsi" w:cstheme="minorHAnsi"/>
          <w:color w:val="auto"/>
        </w:rPr>
        <w:fldChar w:fldCharType="end"/>
      </w:r>
      <w:r w:rsidR="00753DDD" w:rsidRPr="00A43B7D">
        <w:rPr>
          <w:rFonts w:asciiTheme="minorHAnsi" w:hAnsiTheme="minorHAnsi" w:cstheme="minorHAnsi"/>
          <w:color w:val="auto"/>
        </w:rPr>
        <w:t>.</w:t>
      </w:r>
    </w:p>
    <w:p w14:paraId="484D9636" w14:textId="4F3B953B" w:rsidR="00D27408" w:rsidRPr="00A43B7D" w:rsidRDefault="00D27408" w:rsidP="00426A10">
      <w:pPr>
        <w:tabs>
          <w:tab w:val="left" w:pos="270"/>
        </w:tabs>
        <w:rPr>
          <w:rFonts w:asciiTheme="minorHAnsi" w:hAnsiTheme="minorHAnsi" w:cstheme="minorHAnsi"/>
          <w:color w:val="auto"/>
        </w:rPr>
      </w:pPr>
    </w:p>
    <w:p w14:paraId="3BD8E89A" w14:textId="40041DB9" w:rsidR="00D27408" w:rsidRPr="00A43B7D" w:rsidRDefault="00D27408" w:rsidP="00426A10">
      <w:pPr>
        <w:tabs>
          <w:tab w:val="left" w:pos="270"/>
        </w:tabs>
        <w:rPr>
          <w:rFonts w:asciiTheme="minorHAnsi" w:hAnsiTheme="minorHAnsi" w:cstheme="minorHAnsi"/>
          <w:b/>
          <w:color w:val="auto"/>
        </w:rPr>
      </w:pPr>
      <w:r w:rsidRPr="00A43B7D">
        <w:rPr>
          <w:rFonts w:asciiTheme="minorHAnsi" w:hAnsiTheme="minorHAnsi" w:cstheme="minorHAnsi"/>
          <w:b/>
          <w:color w:val="auto"/>
        </w:rPr>
        <w:t xml:space="preserve">Extinction </w:t>
      </w:r>
      <w:r w:rsidR="009F5BDB" w:rsidRPr="00A43B7D">
        <w:rPr>
          <w:rFonts w:asciiTheme="minorHAnsi" w:hAnsiTheme="minorHAnsi" w:cstheme="minorHAnsi"/>
          <w:b/>
          <w:color w:val="auto"/>
        </w:rPr>
        <w:t xml:space="preserve">of avoidance </w:t>
      </w:r>
      <w:r w:rsidRPr="00A43B7D">
        <w:rPr>
          <w:rFonts w:asciiTheme="minorHAnsi" w:hAnsiTheme="minorHAnsi" w:cstheme="minorHAnsi"/>
          <w:b/>
          <w:color w:val="auto"/>
        </w:rPr>
        <w:t>with response</w:t>
      </w:r>
      <w:r w:rsidR="00CC5679" w:rsidRPr="00A43B7D">
        <w:rPr>
          <w:rFonts w:asciiTheme="minorHAnsi" w:hAnsiTheme="minorHAnsi" w:cstheme="minorHAnsi"/>
          <w:b/>
          <w:color w:val="auto"/>
        </w:rPr>
        <w:t xml:space="preserve"> </w:t>
      </w:r>
      <w:r w:rsidRPr="00A43B7D">
        <w:rPr>
          <w:rFonts w:asciiTheme="minorHAnsi" w:hAnsiTheme="minorHAnsi" w:cstheme="minorHAnsi"/>
          <w:b/>
          <w:color w:val="auto"/>
        </w:rPr>
        <w:t>prevention</w:t>
      </w:r>
    </w:p>
    <w:p w14:paraId="0E95D61C" w14:textId="1D64042D" w:rsidR="00FD01AF" w:rsidRPr="00A43B7D" w:rsidRDefault="00747E6D" w:rsidP="00426A10">
      <w:pPr>
        <w:tabs>
          <w:tab w:val="left" w:pos="270"/>
        </w:tabs>
        <w:rPr>
          <w:rFonts w:asciiTheme="minorHAnsi" w:hAnsiTheme="minorHAnsi" w:cstheme="minorHAnsi"/>
          <w:color w:val="auto"/>
        </w:rPr>
      </w:pPr>
      <w:r w:rsidRPr="00A43B7D">
        <w:rPr>
          <w:rFonts w:asciiTheme="minorHAnsi" w:hAnsiTheme="minorHAnsi" w:cstheme="minorHAnsi"/>
          <w:color w:val="auto"/>
        </w:rPr>
        <w:t xml:space="preserve">The primary method </w:t>
      </w:r>
      <w:r w:rsidR="002104D9" w:rsidRPr="00A43B7D">
        <w:rPr>
          <w:rFonts w:asciiTheme="minorHAnsi" w:hAnsiTheme="minorHAnsi" w:cstheme="minorHAnsi"/>
          <w:color w:val="auto"/>
        </w:rPr>
        <w:t xml:space="preserve">of </w:t>
      </w:r>
      <w:r w:rsidR="0024793A" w:rsidRPr="00A43B7D">
        <w:rPr>
          <w:rFonts w:asciiTheme="minorHAnsi" w:hAnsiTheme="minorHAnsi" w:cstheme="minorHAnsi"/>
          <w:color w:val="auto"/>
        </w:rPr>
        <w:t xml:space="preserve">treating </w:t>
      </w:r>
      <w:r w:rsidR="00CD76ED" w:rsidRPr="00A43B7D">
        <w:rPr>
          <w:rFonts w:asciiTheme="minorHAnsi" w:hAnsiTheme="minorHAnsi" w:cstheme="minorHAnsi"/>
          <w:color w:val="auto"/>
        </w:rPr>
        <w:t>high fear of movement</w:t>
      </w:r>
      <w:r w:rsidR="007D4297" w:rsidRPr="00A43B7D">
        <w:rPr>
          <w:rFonts w:asciiTheme="minorHAnsi" w:hAnsiTheme="minorHAnsi" w:cstheme="minorHAnsi"/>
          <w:color w:val="auto"/>
        </w:rPr>
        <w:t xml:space="preserve"> in chronic musculoskeletal pain</w:t>
      </w:r>
      <w:r w:rsidR="003C10E4" w:rsidRPr="00A43B7D">
        <w:rPr>
          <w:rFonts w:asciiTheme="minorHAnsi" w:hAnsiTheme="minorHAnsi" w:cstheme="minorHAnsi"/>
          <w:color w:val="auto"/>
        </w:rPr>
        <w:t xml:space="preserve"> </w:t>
      </w:r>
      <w:r w:rsidRPr="00A43B7D">
        <w:rPr>
          <w:rFonts w:asciiTheme="minorHAnsi" w:hAnsiTheme="minorHAnsi" w:cstheme="minorHAnsi"/>
          <w:color w:val="auto"/>
        </w:rPr>
        <w:t>is exposure therapy</w:t>
      </w:r>
      <w:r w:rsidR="009003FB"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Vlaeyen&lt;/Author&gt;&lt;RecNum&gt;407&lt;/RecNum&gt;&lt;DisplayText&gt;&lt;style face="superscript"&gt;35&lt;/style&gt;&lt;/DisplayText&gt;&lt;record&gt;&lt;rec-number&gt;407&lt;/rec-number&gt;&lt;foreign-keys&gt;&lt;key app="EN" db-id="5rdpswedut59ebeppe0pstz8wwfpat9dtw9f" timestamp="1590586827"&gt;407&lt;/key&gt;&lt;/foreign-keys&gt;&lt;ref-type name="Book"&gt;6&lt;/ref-type&gt;&lt;contributors&gt;&lt;authors&gt;&lt;author&gt;Vlaeyen, J&lt;/author&gt;&lt;author&gt;Morley, S&lt;/author&gt;&lt;author&gt;Linton, S&lt;/author&gt;&lt;author&gt;Boersma, K&lt;/author&gt;&lt;author&gt;de Jong, J&lt;/author&gt;&lt;/authors&gt;&lt;/contributors&gt;&lt;titles&gt;&lt;title&gt;Pain-Related Fear: Exposure Based Treatment for Chronic Pain&lt;/title&gt;&lt;/titles&gt;&lt;dates&gt;&lt;year&gt;2012&lt;/year&gt;&lt;/dates&gt;&lt;pub-location&gt;Seattle&lt;/pub-location&gt;&lt;publisher&gt;IASP Press&lt;/publisher&gt;&lt;urls&gt;&lt;/urls&gt;&lt;/record&gt;&lt;/Cite&gt;&lt;/EndNote&gt;</w:instrText>
      </w:r>
      <w:r w:rsidR="009003FB"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35</w:t>
      </w:r>
      <w:r w:rsidR="009003FB" w:rsidRPr="00A43B7D">
        <w:rPr>
          <w:rFonts w:asciiTheme="minorHAnsi" w:hAnsiTheme="minorHAnsi" w:cstheme="minorHAnsi"/>
          <w:color w:val="auto"/>
        </w:rPr>
        <w:fldChar w:fldCharType="end"/>
      </w:r>
      <w:r w:rsidR="005960BC">
        <w:rPr>
          <w:rFonts w:asciiTheme="minorHAnsi" w:hAnsiTheme="minorHAnsi" w:cstheme="minorHAnsi"/>
          <w:color w:val="auto"/>
        </w:rPr>
        <w:t>—</w:t>
      </w:r>
      <w:r w:rsidRPr="00A43B7D">
        <w:rPr>
          <w:rFonts w:asciiTheme="minorHAnsi" w:hAnsiTheme="minorHAnsi" w:cstheme="minorHAnsi"/>
          <w:color w:val="auto"/>
        </w:rPr>
        <w:t xml:space="preserve">the clinical counterpart to Pavlovian </w:t>
      </w:r>
      <w:r w:rsidRPr="00A43B7D">
        <w:rPr>
          <w:rFonts w:asciiTheme="minorHAnsi" w:hAnsiTheme="minorHAnsi" w:cstheme="minorHAnsi"/>
          <w:iCs/>
          <w:color w:val="auto"/>
        </w:rPr>
        <w:t>e</w:t>
      </w:r>
      <w:r w:rsidR="00635937" w:rsidRPr="00A43B7D">
        <w:rPr>
          <w:rFonts w:asciiTheme="minorHAnsi" w:hAnsiTheme="minorHAnsi" w:cstheme="minorHAnsi"/>
          <w:iCs/>
          <w:color w:val="auto"/>
        </w:rPr>
        <w:t>xtinction</w:t>
      </w:r>
      <w:r w:rsidR="00AD2BE1" w:rsidRPr="00A43B7D">
        <w:rPr>
          <w:rFonts w:asciiTheme="minorHAnsi" w:hAnsiTheme="minorHAnsi" w:cstheme="minorHAnsi"/>
          <w:color w:val="auto"/>
        </w:rPr>
        <w:fldChar w:fldCharType="begin">
          <w:fldData xml:space="preserve">PEVuZE5vdGU+PENpdGU+PEF1dGhvcj5TY2hldmVuZWVsczwvQXV0aG9yPjxZZWFyPjIwMTY8L1ll
YXI+PFJlY051bT4zMzM8L1JlY051bT48RGlzcGxheVRleHQ+PHN0eWxlIGZhY2U9InN1cGVyc2Ny
aXB0Ij4zNjwvc3R5bGU+PC9EaXNwbGF5VGV4dD48cmVjb3JkPjxyZWMtbnVtYmVyPjMzMzwvcmVj
LW51bWJlcj48Zm9yZWlnbi1rZXlzPjxrZXkgYXBwPSJFTiIgZGItaWQ9IjVyZHBzd2VkdXQ1OWVi
ZXBwZTBwc3R6OHd3ZnBhdDlkdHc5ZiIgdGltZXN0YW1wPSIxNTgyNzE1MDAyIj4zMzM8L2tleT48
L2ZvcmVpZ24ta2V5cz48cmVmLXR5cGUgbmFtZT0iSm91cm5hbCBBcnRpY2xlIj4xNzwvcmVmLXR5
cGU+PGNvbnRyaWJ1dG9ycz48YXV0aG9ycz48YXV0aG9yPlNjaGV2ZW5lZWxzLCBTLjwvYXV0aG9y
PjxhdXRob3I+Qm9kZGV6LCBZLjwvYXV0aG9yPjxhdXRob3I+VmVydmxpZXQsIEIuPC9hdXRob3I+
PGF1dGhvcj5IZXJtYW5zLCBELjwvYXV0aG9yPjwvYXV0aG9ycz48L2NvbnRyaWJ1dG9ycz48YXV0
aC1hZGRyZXNzPkNlbnRyZSBmb3IgTGVhcm5pbmcgUHN5Y2hvbG9neSBhbmQgRXhwZXJpbWVudGFs
IFBzeWNob3BhdGhvbG9neSwgVW5pdmVyc2l0eSBvZiBMZXV2ZW4sIExldXZlbiwgQmVsZ2l1bS4g
RWxlY3Ryb25pYyBhZGRyZXNzOiBTYXJhLlNjaGV2ZW5lZWxzQHBwdy5rdWxldXZlbi5iZS4mI3hE
O0NlbnRyZSBmb3IgTGVhcm5pbmcgUHN5Y2hvbG9neSBhbmQgRXhwZXJpbWVudGFsIFBzeWNob3Bh
dGhvbG9neSwgVW5pdmVyc2l0eSBvZiBMZXV2ZW4sIExldXZlbiwgQmVsZ2l1bS4gRWxlY3Ryb25p
YyBhZGRyZXNzOiBZYW5uaWNrLkJvZGRlekBwcHcua3VsZXV2ZW4uYmUuJiN4RDtDZW50cmUgZm9y
IExlYXJuaW5nIFBzeWNob2xvZ3kgYW5kIEV4cGVyaW1lbnRhbCBQc3ljaG9wYXRob2xvZ3ksIFVu
aXZlcnNpdHkgb2YgTGV1dmVuLCBMZXV2ZW4sIEJlbGdpdW07IERlcGFydG1lbnQgb2YgUHN5Y2hp
YXRyeSwgTWFzc2FjaHVzZXR0cyBHZW5lcmFsIEhvc3BpdGFsIGFuZCBIYXJ2YXJkIE1lZGljYWwg
U2Nob29sLCBCb3N0b24sIE1BLCBVU0EuIEVsZWN0cm9uaWMgYWRkcmVzczogQnJhbS5WZXJ2bGll
dEBwcHcua3VsZXV2ZW4uYmUuJiN4RDtDZW50cmUgZm9yIExlYXJuaW5nIFBzeWNob2xvZ3kgYW5k
IEV4cGVyaW1lbnRhbCBQc3ljaG9wYXRob2xvZ3ksIFVuaXZlcnNpdHkgb2YgTGV1dmVuLCBMZXV2
ZW4sIEJlbGdpdW0uIEVsZWN0cm9uaWMgYWRkcmVzczogRGlyay5IZXJtYW5zQHBwdy5rdWxldXZl
bi5iZS48L2F1dGgtYWRkcmVzcz48dGl0bGVzPjx0aXRsZT5UaGUgdmFsaWRpdHkgb2YgbGFib3Jh
dG9yeS1iYXNlZCB0cmVhdG1lbnQgcmVzZWFyY2g6IEJyaWRnaW5nIHRoZSBnYXAgYmV0d2VlbiBm
ZWFyIGV4dGluY3Rpb24gYW5kIGV4cG9zdXJlIHRyZWF0bWVudDwvdGl0bGU+PHNlY29uZGFyeS10
aXRsZT5CZWhhdmlvdXIgUmVzZWFyY2ggYW5kIFRoZXJhcHk8L3NlY29uZGFyeS10aXRsZT48YWx0
LXRpdGxlPkJlaGF2aW91ciByZXNlYXJjaCBhbmQgdGhlcmFweTwvYWx0LXRpdGxlPjwvdGl0bGVz
PjxwZXJpb2RpY2FsPjxmdWxsLXRpdGxlPkJlaGF2aW91ciByZXNlYXJjaCBhbmQgdGhlcmFweTwv
ZnVsbC10aXRsZT48L3BlcmlvZGljYWw+PGFsdC1wZXJpb2RpY2FsPjxmdWxsLXRpdGxlPkJlaGF2
aW91ciByZXNlYXJjaCBhbmQgdGhlcmFweTwvZnVsbC10aXRsZT48L2FsdC1wZXJpb2RpY2FsPjxw
YWdlcz44Ny05NDwvcGFnZXM+PHZvbHVtZT44Njwvdm9sdW1lPjxlZGl0aW9uPjIwMTYvMDkvMDQ8
L2VkaXRpb24+PGtleXdvcmRzPjxrZXl3b3JkPkJlaGF2aW9yYWwgUmVzZWFyY2gvKm1ldGhvZHM8
L2tleXdvcmQ+PGtleXdvcmQ+KkV4dGluY3Rpb24sIFBzeWNob2xvZ2ljYWw8L2tleXdvcmQ+PGtl
eXdvcmQ+KkZlYXI8L2tleXdvcmQ+PGtleXdvcmQ+SHVtYW5zPC9rZXl3b3JkPjxrZXl3b3JkPklt
cGxvc2l2ZSBUaGVyYXB5LyptZXRob2RzPC9rZXl3b3JkPjxrZXl3b3JkPlJlcHJvZHVjaWJpbGl0
eSBvZiBSZXN1bHRzPC9rZXl3b3JkPjxrZXl3b3JkPipFeHBlcmltZW50YWwgcHN5Y2hvcGF0aG9s
b2d5PC9rZXl3b3JkPjxrZXl3b3JkPipFeHBvc3VyZSB0aGVyYXB5PC9rZXl3b3JkPjxrZXl3b3Jk
PipGZWFyIGV4dGluY3Rpb248L2tleXdvcmQ+PGtleXdvcmQ+KlJldHVybiBvZiBmZWFyPC9rZXl3
b3JkPjxrZXl3b3JkPipUcmFuc2xhdGlvbmFsIHJlc2VhcmNoPC9rZXl3b3JkPjxrZXl3b3JkPipW
YWxpZGl0eTwva2V5d29yZD48L2tleXdvcmRzPjxkYXRlcz48eWVhcj4yMDE2PC95ZWFyPjxwdWIt
ZGF0ZXM+PGRhdGU+Tm92PC9kYXRlPjwvcHViLWRhdGVzPjwvZGF0ZXM+PGlzYm4+MDAwNS03OTY3
PC9pc2JuPjxhY2Nlc3Npb24tbnVtPjI3NTkwODM5PC9hY2Nlc3Npb24tbnVtPjx1cmxzPjwvdXJs
cz48ZWxlY3Ryb25pYy1yZXNvdXJjZS1udW0+MTAuMTAxNi9qLmJyYXQuMjAxNi4wOC4wMTU8L2Vs
ZWN0cm9uaWMtcmVzb3VyY2UtbnVtPjxyZW1vdGUtZGF0YWJhc2UtcHJvdmlkZXI+TkxNPC9yZW1v
dGUtZGF0YWJhc2UtcHJvdmlkZXI+PGxhbmd1YWdlPmVuZzwvbGFuZ3VhZ2U+PC9yZWNvcmQ+PC9D
aXRlPjwvRW5kTm90ZT4A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TY2hldmVuZWVsczwvQXV0aG9yPjxZZWFyPjIwMTY8L1ll
YXI+PFJlY051bT4zMzM8L1JlY051bT48RGlzcGxheVRleHQ+PHN0eWxlIGZhY2U9InN1cGVyc2Ny
aXB0Ij4zNjwvc3R5bGU+PC9EaXNwbGF5VGV4dD48cmVjb3JkPjxyZWMtbnVtYmVyPjMzMzwvcmVj
LW51bWJlcj48Zm9yZWlnbi1rZXlzPjxrZXkgYXBwPSJFTiIgZGItaWQ9IjVyZHBzd2VkdXQ1OWVi
ZXBwZTBwc3R6OHd3ZnBhdDlkdHc5ZiIgdGltZXN0YW1wPSIxNTgyNzE1MDAyIj4zMzM8L2tleT48
L2ZvcmVpZ24ta2V5cz48cmVmLXR5cGUgbmFtZT0iSm91cm5hbCBBcnRpY2xlIj4xNzwvcmVmLXR5
cGU+PGNvbnRyaWJ1dG9ycz48YXV0aG9ycz48YXV0aG9yPlNjaGV2ZW5lZWxzLCBTLjwvYXV0aG9y
PjxhdXRob3I+Qm9kZGV6LCBZLjwvYXV0aG9yPjxhdXRob3I+VmVydmxpZXQsIEIuPC9hdXRob3I+
PGF1dGhvcj5IZXJtYW5zLCBELjwvYXV0aG9yPjwvYXV0aG9ycz48L2NvbnRyaWJ1dG9ycz48YXV0
aC1hZGRyZXNzPkNlbnRyZSBmb3IgTGVhcm5pbmcgUHN5Y2hvbG9neSBhbmQgRXhwZXJpbWVudGFs
IFBzeWNob3BhdGhvbG9neSwgVW5pdmVyc2l0eSBvZiBMZXV2ZW4sIExldXZlbiwgQmVsZ2l1bS4g
RWxlY3Ryb25pYyBhZGRyZXNzOiBTYXJhLlNjaGV2ZW5lZWxzQHBwdy5rdWxldXZlbi5iZS4mI3hE
O0NlbnRyZSBmb3IgTGVhcm5pbmcgUHN5Y2hvbG9neSBhbmQgRXhwZXJpbWVudGFsIFBzeWNob3Bh
dGhvbG9neSwgVW5pdmVyc2l0eSBvZiBMZXV2ZW4sIExldXZlbiwgQmVsZ2l1bS4gRWxlY3Ryb25p
YyBhZGRyZXNzOiBZYW5uaWNrLkJvZGRlekBwcHcua3VsZXV2ZW4uYmUuJiN4RDtDZW50cmUgZm9y
IExlYXJuaW5nIFBzeWNob2xvZ3kgYW5kIEV4cGVyaW1lbnRhbCBQc3ljaG9wYXRob2xvZ3ksIFVu
aXZlcnNpdHkgb2YgTGV1dmVuLCBMZXV2ZW4sIEJlbGdpdW07IERlcGFydG1lbnQgb2YgUHN5Y2hp
YXRyeSwgTWFzc2FjaHVzZXR0cyBHZW5lcmFsIEhvc3BpdGFsIGFuZCBIYXJ2YXJkIE1lZGljYWwg
U2Nob29sLCBCb3N0b24sIE1BLCBVU0EuIEVsZWN0cm9uaWMgYWRkcmVzczogQnJhbS5WZXJ2bGll
dEBwcHcua3VsZXV2ZW4uYmUuJiN4RDtDZW50cmUgZm9yIExlYXJuaW5nIFBzeWNob2xvZ3kgYW5k
IEV4cGVyaW1lbnRhbCBQc3ljaG9wYXRob2xvZ3ksIFVuaXZlcnNpdHkgb2YgTGV1dmVuLCBMZXV2
ZW4sIEJlbGdpdW0uIEVsZWN0cm9uaWMgYWRkcmVzczogRGlyay5IZXJtYW5zQHBwdy5rdWxldXZl
bi5iZS48L2F1dGgtYWRkcmVzcz48dGl0bGVzPjx0aXRsZT5UaGUgdmFsaWRpdHkgb2YgbGFib3Jh
dG9yeS1iYXNlZCB0cmVhdG1lbnQgcmVzZWFyY2g6IEJyaWRnaW5nIHRoZSBnYXAgYmV0d2VlbiBm
ZWFyIGV4dGluY3Rpb24gYW5kIGV4cG9zdXJlIHRyZWF0bWVudDwvdGl0bGU+PHNlY29uZGFyeS10
aXRsZT5CZWhhdmlvdXIgUmVzZWFyY2ggYW5kIFRoZXJhcHk8L3NlY29uZGFyeS10aXRsZT48YWx0
LXRpdGxlPkJlaGF2aW91ciByZXNlYXJjaCBhbmQgdGhlcmFweTwvYWx0LXRpdGxlPjwvdGl0bGVz
PjxwZXJpb2RpY2FsPjxmdWxsLXRpdGxlPkJlaGF2aW91ciByZXNlYXJjaCBhbmQgdGhlcmFweTwv
ZnVsbC10aXRsZT48L3BlcmlvZGljYWw+PGFsdC1wZXJpb2RpY2FsPjxmdWxsLXRpdGxlPkJlaGF2
aW91ciByZXNlYXJjaCBhbmQgdGhlcmFweTwvZnVsbC10aXRsZT48L2FsdC1wZXJpb2RpY2FsPjxw
YWdlcz44Ny05NDwvcGFnZXM+PHZvbHVtZT44Njwvdm9sdW1lPjxlZGl0aW9uPjIwMTYvMDkvMDQ8
L2VkaXRpb24+PGtleXdvcmRzPjxrZXl3b3JkPkJlaGF2aW9yYWwgUmVzZWFyY2gvKm1ldGhvZHM8
L2tleXdvcmQ+PGtleXdvcmQ+KkV4dGluY3Rpb24sIFBzeWNob2xvZ2ljYWw8L2tleXdvcmQ+PGtl
eXdvcmQ+KkZlYXI8L2tleXdvcmQ+PGtleXdvcmQ+SHVtYW5zPC9rZXl3b3JkPjxrZXl3b3JkPklt
cGxvc2l2ZSBUaGVyYXB5LyptZXRob2RzPC9rZXl3b3JkPjxrZXl3b3JkPlJlcHJvZHVjaWJpbGl0
eSBvZiBSZXN1bHRzPC9rZXl3b3JkPjxrZXl3b3JkPipFeHBlcmltZW50YWwgcHN5Y2hvcGF0aG9s
b2d5PC9rZXl3b3JkPjxrZXl3b3JkPipFeHBvc3VyZSB0aGVyYXB5PC9rZXl3b3JkPjxrZXl3b3Jk
PipGZWFyIGV4dGluY3Rpb248L2tleXdvcmQ+PGtleXdvcmQ+KlJldHVybiBvZiBmZWFyPC9rZXl3
b3JkPjxrZXl3b3JkPipUcmFuc2xhdGlvbmFsIHJlc2VhcmNoPC9rZXl3b3JkPjxrZXl3b3JkPipW
YWxpZGl0eTwva2V5d29yZD48L2tleXdvcmRzPjxkYXRlcz48eWVhcj4yMDE2PC95ZWFyPjxwdWIt
ZGF0ZXM+PGRhdGU+Tm92PC9kYXRlPjwvcHViLWRhdGVzPjwvZGF0ZXM+PGlzYm4+MDAwNS03OTY3
PC9pc2JuPjxhY2Nlc3Npb24tbnVtPjI3NTkwODM5PC9hY2Nlc3Npb24tbnVtPjx1cmxzPjwvdXJs
cz48ZWxlY3Ryb25pYy1yZXNvdXJjZS1udW0+MTAuMTAxNi9qLmJyYXQuMjAxNi4wOC4wMTU8L2Vs
ZWN0cm9uaWMtcmVzb3VyY2UtbnVtPjxyZW1vdGUtZGF0YWJhc2UtcHJvdmlkZXI+TkxNPC9yZW1v
dGUtZGF0YWJhc2UtcHJvdmlkZXI+PGxhbmd1YWdlPmVuZzwvbGFuZ3VhZ2U+PC9yZWNvcmQ+PC9D
aXRlPjwvRW5kTm90ZT4A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AD2BE1" w:rsidRPr="00A43B7D">
        <w:rPr>
          <w:rFonts w:asciiTheme="minorHAnsi" w:hAnsiTheme="minorHAnsi" w:cstheme="minorHAnsi"/>
          <w:color w:val="auto"/>
        </w:rPr>
      </w:r>
      <w:r w:rsidR="00AD2BE1"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36</w:t>
      </w:r>
      <w:r w:rsidR="00AD2BE1" w:rsidRPr="00A43B7D">
        <w:rPr>
          <w:rFonts w:asciiTheme="minorHAnsi" w:hAnsiTheme="minorHAnsi" w:cstheme="minorHAnsi"/>
          <w:color w:val="auto"/>
        </w:rPr>
        <w:fldChar w:fldCharType="end"/>
      </w:r>
      <w:r w:rsidR="000D4508" w:rsidRPr="00A43B7D">
        <w:rPr>
          <w:rFonts w:asciiTheme="minorHAnsi" w:hAnsiTheme="minorHAnsi" w:cstheme="minorHAnsi"/>
          <w:color w:val="auto"/>
        </w:rPr>
        <w:t>, i.e.</w:t>
      </w:r>
      <w:r w:rsidR="00A43B7D">
        <w:rPr>
          <w:rFonts w:asciiTheme="minorHAnsi" w:hAnsiTheme="minorHAnsi" w:cstheme="minorHAnsi"/>
          <w:color w:val="auto"/>
        </w:rPr>
        <w:t>,</w:t>
      </w:r>
      <w:r w:rsidR="000D4508" w:rsidRPr="00A43B7D">
        <w:rPr>
          <w:rFonts w:asciiTheme="minorHAnsi" w:hAnsiTheme="minorHAnsi" w:cstheme="minorHAnsi"/>
          <w:color w:val="auto"/>
        </w:rPr>
        <w:t xml:space="preserve"> </w:t>
      </w:r>
      <w:r w:rsidR="00635937" w:rsidRPr="00A43B7D">
        <w:rPr>
          <w:rFonts w:asciiTheme="minorHAnsi" w:hAnsiTheme="minorHAnsi" w:cstheme="minorHAnsi"/>
          <w:color w:val="auto"/>
        </w:rPr>
        <w:t xml:space="preserve">the </w:t>
      </w:r>
      <w:r w:rsidR="00AD0529" w:rsidRPr="00A43B7D">
        <w:rPr>
          <w:rFonts w:asciiTheme="minorHAnsi" w:hAnsiTheme="minorHAnsi" w:cstheme="minorHAnsi"/>
          <w:color w:val="auto"/>
        </w:rPr>
        <w:t>reduction</w:t>
      </w:r>
      <w:r w:rsidR="00635937" w:rsidRPr="00A43B7D">
        <w:rPr>
          <w:rFonts w:asciiTheme="minorHAnsi" w:hAnsiTheme="minorHAnsi" w:cstheme="minorHAnsi"/>
          <w:color w:val="auto"/>
        </w:rPr>
        <w:t xml:space="preserve"> of CRs through repeated experience with t</w:t>
      </w:r>
      <w:r w:rsidR="00AD0529" w:rsidRPr="00A43B7D">
        <w:rPr>
          <w:rFonts w:asciiTheme="minorHAnsi" w:hAnsiTheme="minorHAnsi" w:cstheme="minorHAnsi"/>
          <w:color w:val="auto"/>
        </w:rPr>
        <w:t>he CS</w:t>
      </w:r>
      <w:r w:rsidR="003C10E4" w:rsidRPr="00A43B7D">
        <w:rPr>
          <w:rFonts w:asciiTheme="minorHAnsi" w:hAnsiTheme="minorHAnsi" w:cstheme="minorHAnsi"/>
          <w:color w:val="auto"/>
        </w:rPr>
        <w:t>+</w:t>
      </w:r>
      <w:r w:rsidR="00AD0529" w:rsidRPr="00A43B7D">
        <w:rPr>
          <w:rFonts w:asciiTheme="minorHAnsi" w:hAnsiTheme="minorHAnsi" w:cstheme="minorHAnsi"/>
          <w:color w:val="auto"/>
        </w:rPr>
        <w:t xml:space="preserve"> in the absence of the US</w:t>
      </w:r>
      <w:r w:rsidR="00E7589F" w:rsidRPr="00A43B7D">
        <w:rPr>
          <w:rFonts w:asciiTheme="minorHAnsi" w:hAnsiTheme="minorHAnsi" w:cstheme="minorHAnsi"/>
          <w:color w:val="auto"/>
        </w:rPr>
        <w:fldChar w:fldCharType="begin">
          <w:fldData xml:space="preserve">PEVuZE5vdGU+PENpdGU+PEF1dGhvcj5TY2hldmVuZWVsczwvQXV0aG9yPjxZZWFyPjIwMTY8L1ll
YXI+PFJlY051bT4zMjM8L1JlY051bT48RGlzcGxheVRleHQ+PHN0eWxlIGZhY2U9InN1cGVyc2Ny
aXB0Ij4zNjwvc3R5bGU+PC9EaXNwbGF5VGV4dD48cmVjb3JkPjxyZWMtbnVtYmVyPjMyMzwvcmVj
LW51bWJlcj48Zm9yZWlnbi1rZXlzPjxrZXkgYXBwPSJFTiIgZGItaWQ9IjVyZHBzd2VkdXQ1OWVi
ZXBwZTBwc3R6OHd3ZnBhdDlkdHc5ZiIgdGltZXN0YW1wPSIxNTc2NTMyOTE4Ij4zMjM8L2tleT48
L2ZvcmVpZ24ta2V5cz48cmVmLXR5cGUgbmFtZT0iSm91cm5hbCBBcnRpY2xlIj4xNzwvcmVmLXR5
cGU+PGNvbnRyaWJ1dG9ycz48YXV0aG9ycz48YXV0aG9yPlNjaGV2ZW5lZWxzLCBTLjwvYXV0aG9y
PjxhdXRob3I+Qm9kZGV6LCBZLjwvYXV0aG9yPjxhdXRob3I+VmVydmxpZXQsIEIuPC9hdXRob3I+
PGF1dGhvcj5IZXJtYW5zLCBELjwvYXV0aG9yPjwvYXV0aG9ycz48L2NvbnRyaWJ1dG9ycz48YXV0
aC1hZGRyZXNzPkNlbnRyZSBmb3IgTGVhcm5pbmcgUHN5Y2hvbG9neSBhbmQgRXhwZXJpbWVudGFs
IFBzeWNob3BhdGhvbG9neSwgVW5pdmVyc2l0eSBvZiBMZXV2ZW4sIExldXZlbiwgQmVsZ2l1bS4g
RWxlY3Ryb25pYyBhZGRyZXNzOiBTYXJhLlNjaGV2ZW5lZWxzQHBwdy5rdWxldXZlbi5iZS4mI3hE
O0NlbnRyZSBmb3IgTGVhcm5pbmcgUHN5Y2hvbG9neSBhbmQgRXhwZXJpbWVudGFsIFBzeWNob3Bh
dGhvbG9neSwgVW5pdmVyc2l0eSBvZiBMZXV2ZW4sIExldXZlbiwgQmVsZ2l1bS4gRWxlY3Ryb25p
YyBhZGRyZXNzOiBZYW5uaWNrLkJvZGRlekBwcHcua3VsZXV2ZW4uYmUuJiN4RDtDZW50cmUgZm9y
IExlYXJuaW5nIFBzeWNob2xvZ3kgYW5kIEV4cGVyaW1lbnRhbCBQc3ljaG9wYXRob2xvZ3ksIFVu
aXZlcnNpdHkgb2YgTGV1dmVuLCBMZXV2ZW4sIEJlbGdpdW07IERlcGFydG1lbnQgb2YgUHN5Y2hp
YXRyeSwgTWFzc2FjaHVzZXR0cyBHZW5lcmFsIEhvc3BpdGFsIGFuZCBIYXJ2YXJkIE1lZGljYWwg
U2Nob29sLCBCb3N0b24sIE1BLCBVU0EuIEVsZWN0cm9uaWMgYWRkcmVzczogQnJhbS5WZXJ2bGll
dEBwcHcua3VsZXV2ZW4uYmUuJiN4RDtDZW50cmUgZm9yIExlYXJuaW5nIFBzeWNob2xvZ3kgYW5k
IEV4cGVyaW1lbnRhbCBQc3ljaG9wYXRob2xvZ3ksIFVuaXZlcnNpdHkgb2YgTGV1dmVuLCBMZXV2
ZW4sIEJlbGdpdW0uIEVsZWN0cm9uaWMgYWRkcmVzczogRGlyay5IZXJtYW5zQHBwdy5rdWxldXZl
bi5iZS48L2F1dGgtYWRkcmVzcz48dGl0bGVzPjx0aXRsZT5UaGUgdmFsaWRpdHkgb2YgbGFib3Jh
dG9yeS1iYXNlZCB0cmVhdG1lbnQgcmVzZWFyY2g6IEJyaWRnaW5nIHRoZSBnYXAgYmV0d2VlbiBm
ZWFyIGV4dGluY3Rpb24gYW5kIGV4cG9zdXJlIHRyZWF0bWVudDwvdGl0bGU+PHNlY29uZGFyeS10
aXRsZT5CZWhhdmlvdXIgUmVzZWFyY2ggYW5kIFRoZXJhcHk8L3NlY29uZGFyeS10aXRsZT48YWx0
LXRpdGxlPkJlaGF2aW91ciByZXNlYXJjaCBhbmQgdGhlcmFweTwvYWx0LXRpdGxlPjwvdGl0bGVz
PjxwZXJpb2RpY2FsPjxmdWxsLXRpdGxlPkJlaGF2aW91ciByZXNlYXJjaCBhbmQgdGhlcmFweTwv
ZnVsbC10aXRsZT48L3BlcmlvZGljYWw+PGFsdC1wZXJpb2RpY2FsPjxmdWxsLXRpdGxlPkJlaGF2
aW91ciByZXNlYXJjaCBhbmQgdGhlcmFweTwvZnVsbC10aXRsZT48L2FsdC1wZXJpb2RpY2FsPjxw
YWdlcz44Ny05NDwvcGFnZXM+PHZvbHVtZT44Njwvdm9sdW1lPjxlZGl0aW9uPjIwMTYvMDkvMDQ8
L2VkaXRpb24+PGtleXdvcmRzPjxrZXl3b3JkPkJlaGF2aW9yYWwgUmVzZWFyY2gvKm1ldGhvZHM8
L2tleXdvcmQ+PGtleXdvcmQ+KkV4dGluY3Rpb24sIFBzeWNob2xvZ2ljYWw8L2tleXdvcmQ+PGtl
eXdvcmQ+KkZlYXI8L2tleXdvcmQ+PGtleXdvcmQ+SHVtYW5zPC9rZXl3b3JkPjxrZXl3b3JkPklt
cGxvc2l2ZSBUaGVyYXB5LyptZXRob2RzPC9rZXl3b3JkPjxrZXl3b3JkPlJlcHJvZHVjaWJpbGl0
eSBvZiBSZXN1bHRzPC9rZXl3b3JkPjxrZXl3b3JkPipFeHBlcmltZW50YWwgcHN5Y2hvcGF0aG9s
b2d5PC9rZXl3b3JkPjxrZXl3b3JkPipFeHBvc3VyZSB0aGVyYXB5PC9rZXl3b3JkPjxrZXl3b3Jk
PipGZWFyIGV4dGluY3Rpb248L2tleXdvcmQ+PGtleXdvcmQ+KlJldHVybiBvZiBmZWFyPC9rZXl3
b3JkPjxrZXl3b3JkPipUcmFuc2xhdGlvbmFsIHJlc2VhcmNoPC9rZXl3b3JkPjxrZXl3b3JkPipW
YWxpZGl0eTwva2V5d29yZD48L2tleXdvcmRzPjxkYXRlcz48eWVhcj4yMDE2PC95ZWFyPjxwdWIt
ZGF0ZXM+PGRhdGU+Tm92PC9kYXRlPjwvcHViLWRhdGVzPjwvZGF0ZXM+PGlzYm4+MDAwNS03OTY3
PC9pc2JuPjxhY2Nlc3Npb24tbnVtPjI3NTkwODM5PC9hY2Nlc3Npb24tbnVtPjx1cmxzPjwvdXJs
cz48ZWxlY3Ryb25pYy1yZXNvdXJjZS1udW0+MTAuMTAxNi9qLmJyYXQuMjAxNi4wOC4wMTU8L2Vs
ZWN0cm9uaWMtcmVzb3VyY2UtbnVtPjxyZW1vdGUtZGF0YWJhc2UtcHJvdmlkZXI+TkxNPC9yZW1v
dGUtZGF0YWJhc2UtcHJvdmlkZXI+PGxhbmd1YWdlPmVuZzwvbGFuZ3VhZ2U+PC9yZWNvcmQ+PC9D
aXRlPjwvRW5kTm90ZT4A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TY2hldmVuZWVsczwvQXV0aG9yPjxZZWFyPjIwMTY8L1ll
YXI+PFJlY051bT4zMjM8L1JlY051bT48RGlzcGxheVRleHQ+PHN0eWxlIGZhY2U9InN1cGVyc2Ny
aXB0Ij4zNjwvc3R5bGU+PC9EaXNwbGF5VGV4dD48cmVjb3JkPjxyZWMtbnVtYmVyPjMyMzwvcmVj
LW51bWJlcj48Zm9yZWlnbi1rZXlzPjxrZXkgYXBwPSJFTiIgZGItaWQ9IjVyZHBzd2VkdXQ1OWVi
ZXBwZTBwc3R6OHd3ZnBhdDlkdHc5ZiIgdGltZXN0YW1wPSIxNTc2NTMyOTE4Ij4zMjM8L2tleT48
L2ZvcmVpZ24ta2V5cz48cmVmLXR5cGUgbmFtZT0iSm91cm5hbCBBcnRpY2xlIj4xNzwvcmVmLXR5
cGU+PGNvbnRyaWJ1dG9ycz48YXV0aG9ycz48YXV0aG9yPlNjaGV2ZW5lZWxzLCBTLjwvYXV0aG9y
PjxhdXRob3I+Qm9kZGV6LCBZLjwvYXV0aG9yPjxhdXRob3I+VmVydmxpZXQsIEIuPC9hdXRob3I+
PGF1dGhvcj5IZXJtYW5zLCBELjwvYXV0aG9yPjwvYXV0aG9ycz48L2NvbnRyaWJ1dG9ycz48YXV0
aC1hZGRyZXNzPkNlbnRyZSBmb3IgTGVhcm5pbmcgUHN5Y2hvbG9neSBhbmQgRXhwZXJpbWVudGFs
IFBzeWNob3BhdGhvbG9neSwgVW5pdmVyc2l0eSBvZiBMZXV2ZW4sIExldXZlbiwgQmVsZ2l1bS4g
RWxlY3Ryb25pYyBhZGRyZXNzOiBTYXJhLlNjaGV2ZW5lZWxzQHBwdy5rdWxldXZlbi5iZS4mI3hE
O0NlbnRyZSBmb3IgTGVhcm5pbmcgUHN5Y2hvbG9neSBhbmQgRXhwZXJpbWVudGFsIFBzeWNob3Bh
dGhvbG9neSwgVW5pdmVyc2l0eSBvZiBMZXV2ZW4sIExldXZlbiwgQmVsZ2l1bS4gRWxlY3Ryb25p
YyBhZGRyZXNzOiBZYW5uaWNrLkJvZGRlekBwcHcua3VsZXV2ZW4uYmUuJiN4RDtDZW50cmUgZm9y
IExlYXJuaW5nIFBzeWNob2xvZ3kgYW5kIEV4cGVyaW1lbnRhbCBQc3ljaG9wYXRob2xvZ3ksIFVu
aXZlcnNpdHkgb2YgTGV1dmVuLCBMZXV2ZW4sIEJlbGdpdW07IERlcGFydG1lbnQgb2YgUHN5Y2hp
YXRyeSwgTWFzc2FjaHVzZXR0cyBHZW5lcmFsIEhvc3BpdGFsIGFuZCBIYXJ2YXJkIE1lZGljYWwg
U2Nob29sLCBCb3N0b24sIE1BLCBVU0EuIEVsZWN0cm9uaWMgYWRkcmVzczogQnJhbS5WZXJ2bGll
dEBwcHcua3VsZXV2ZW4uYmUuJiN4RDtDZW50cmUgZm9yIExlYXJuaW5nIFBzeWNob2xvZ3kgYW5k
IEV4cGVyaW1lbnRhbCBQc3ljaG9wYXRob2xvZ3ksIFVuaXZlcnNpdHkgb2YgTGV1dmVuLCBMZXV2
ZW4sIEJlbGdpdW0uIEVsZWN0cm9uaWMgYWRkcmVzczogRGlyay5IZXJtYW5zQHBwdy5rdWxldXZl
bi5iZS48L2F1dGgtYWRkcmVzcz48dGl0bGVzPjx0aXRsZT5UaGUgdmFsaWRpdHkgb2YgbGFib3Jh
dG9yeS1iYXNlZCB0cmVhdG1lbnQgcmVzZWFyY2g6IEJyaWRnaW5nIHRoZSBnYXAgYmV0d2VlbiBm
ZWFyIGV4dGluY3Rpb24gYW5kIGV4cG9zdXJlIHRyZWF0bWVudDwvdGl0bGU+PHNlY29uZGFyeS10
aXRsZT5CZWhhdmlvdXIgUmVzZWFyY2ggYW5kIFRoZXJhcHk8L3NlY29uZGFyeS10aXRsZT48YWx0
LXRpdGxlPkJlaGF2aW91ciByZXNlYXJjaCBhbmQgdGhlcmFweTwvYWx0LXRpdGxlPjwvdGl0bGVz
PjxwZXJpb2RpY2FsPjxmdWxsLXRpdGxlPkJlaGF2aW91ciByZXNlYXJjaCBhbmQgdGhlcmFweTwv
ZnVsbC10aXRsZT48L3BlcmlvZGljYWw+PGFsdC1wZXJpb2RpY2FsPjxmdWxsLXRpdGxlPkJlaGF2
aW91ciByZXNlYXJjaCBhbmQgdGhlcmFweTwvZnVsbC10aXRsZT48L2FsdC1wZXJpb2RpY2FsPjxw
YWdlcz44Ny05NDwvcGFnZXM+PHZvbHVtZT44Njwvdm9sdW1lPjxlZGl0aW9uPjIwMTYvMDkvMDQ8
L2VkaXRpb24+PGtleXdvcmRzPjxrZXl3b3JkPkJlaGF2aW9yYWwgUmVzZWFyY2gvKm1ldGhvZHM8
L2tleXdvcmQ+PGtleXdvcmQ+KkV4dGluY3Rpb24sIFBzeWNob2xvZ2ljYWw8L2tleXdvcmQ+PGtl
eXdvcmQ+KkZlYXI8L2tleXdvcmQ+PGtleXdvcmQ+SHVtYW5zPC9rZXl3b3JkPjxrZXl3b3JkPklt
cGxvc2l2ZSBUaGVyYXB5LyptZXRob2RzPC9rZXl3b3JkPjxrZXl3b3JkPlJlcHJvZHVjaWJpbGl0
eSBvZiBSZXN1bHRzPC9rZXl3b3JkPjxrZXl3b3JkPipFeHBlcmltZW50YWwgcHN5Y2hvcGF0aG9s
b2d5PC9rZXl3b3JkPjxrZXl3b3JkPipFeHBvc3VyZSB0aGVyYXB5PC9rZXl3b3JkPjxrZXl3b3Jk
PipGZWFyIGV4dGluY3Rpb248L2tleXdvcmQ+PGtleXdvcmQ+KlJldHVybiBvZiBmZWFyPC9rZXl3
b3JkPjxrZXl3b3JkPipUcmFuc2xhdGlvbmFsIHJlc2VhcmNoPC9rZXl3b3JkPjxrZXl3b3JkPipW
YWxpZGl0eTwva2V5d29yZD48L2tleXdvcmRzPjxkYXRlcz48eWVhcj4yMDE2PC95ZWFyPjxwdWIt
ZGF0ZXM+PGRhdGU+Tm92PC9kYXRlPjwvcHViLWRhdGVzPjwvZGF0ZXM+PGlzYm4+MDAwNS03OTY3
PC9pc2JuPjxhY2Nlc3Npb24tbnVtPjI3NTkwODM5PC9hY2Nlc3Npb24tbnVtPjx1cmxzPjwvdXJs
cz48ZWxlY3Ryb25pYy1yZXNvdXJjZS1udW0+MTAuMTAxNi9qLmJyYXQuMjAxNi4wOC4wMTU8L2Vs
ZWN0cm9uaWMtcmVzb3VyY2UtbnVtPjxyZW1vdGUtZGF0YWJhc2UtcHJvdmlkZXI+TkxNPC9yZW1v
dGUtZGF0YWJhc2UtcHJvdmlkZXI+PGxhbmd1YWdlPmVuZzwvbGFuZ3VhZ2U+PC9yZWNvcmQ+PC9D
aXRlPjwvRW5kTm90ZT4A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E7589F" w:rsidRPr="00A43B7D">
        <w:rPr>
          <w:rFonts w:asciiTheme="minorHAnsi" w:hAnsiTheme="minorHAnsi" w:cstheme="minorHAnsi"/>
          <w:color w:val="auto"/>
        </w:rPr>
      </w:r>
      <w:r w:rsidR="00E7589F"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36</w:t>
      </w:r>
      <w:r w:rsidR="00E7589F" w:rsidRPr="00A43B7D">
        <w:rPr>
          <w:rFonts w:asciiTheme="minorHAnsi" w:hAnsiTheme="minorHAnsi" w:cstheme="minorHAnsi"/>
          <w:color w:val="auto"/>
        </w:rPr>
        <w:fldChar w:fldCharType="end"/>
      </w:r>
      <w:r w:rsidR="00AD0529" w:rsidRPr="00A43B7D">
        <w:rPr>
          <w:rFonts w:asciiTheme="minorHAnsi" w:hAnsiTheme="minorHAnsi" w:cstheme="minorHAnsi"/>
          <w:color w:val="auto"/>
        </w:rPr>
        <w:t xml:space="preserve">. </w:t>
      </w:r>
      <w:r w:rsidR="00514591" w:rsidRPr="00A43B7D">
        <w:rPr>
          <w:rFonts w:asciiTheme="minorHAnsi" w:hAnsiTheme="minorHAnsi" w:cstheme="minorHAnsi"/>
          <w:color w:val="auto"/>
        </w:rPr>
        <w:t>During</w:t>
      </w:r>
      <w:r w:rsidR="00AD0529" w:rsidRPr="00A43B7D">
        <w:rPr>
          <w:rFonts w:asciiTheme="minorHAnsi" w:hAnsiTheme="minorHAnsi" w:cstheme="minorHAnsi"/>
          <w:color w:val="auto"/>
        </w:rPr>
        <w:t xml:space="preserve"> </w:t>
      </w:r>
      <w:r w:rsidR="00514591" w:rsidRPr="00A43B7D">
        <w:rPr>
          <w:rFonts w:asciiTheme="minorHAnsi" w:hAnsiTheme="minorHAnsi" w:cstheme="minorHAnsi"/>
          <w:color w:val="auto"/>
        </w:rPr>
        <w:t xml:space="preserve">exposure for </w:t>
      </w:r>
      <w:r w:rsidR="00AD0529" w:rsidRPr="00A43B7D">
        <w:rPr>
          <w:rFonts w:asciiTheme="minorHAnsi" w:hAnsiTheme="minorHAnsi" w:cstheme="minorHAnsi"/>
          <w:color w:val="auto"/>
        </w:rPr>
        <w:t xml:space="preserve">chronic pain, patients perform feared activities or movements in </w:t>
      </w:r>
      <w:r w:rsidR="005326DA" w:rsidRPr="00A43B7D">
        <w:rPr>
          <w:rFonts w:asciiTheme="minorHAnsi" w:hAnsiTheme="minorHAnsi" w:cstheme="minorHAnsi"/>
          <w:color w:val="auto"/>
        </w:rPr>
        <w:t>order</w:t>
      </w:r>
      <w:r w:rsidR="00AD0529" w:rsidRPr="00A43B7D">
        <w:rPr>
          <w:rFonts w:asciiTheme="minorHAnsi" w:hAnsiTheme="minorHAnsi" w:cstheme="minorHAnsi"/>
          <w:color w:val="auto"/>
        </w:rPr>
        <w:t xml:space="preserve"> to disconfirm</w:t>
      </w:r>
      <w:r w:rsidR="005326DA" w:rsidRPr="00A43B7D">
        <w:rPr>
          <w:rFonts w:asciiTheme="minorHAnsi" w:hAnsiTheme="minorHAnsi" w:cstheme="minorHAnsi"/>
          <w:color w:val="auto"/>
        </w:rPr>
        <w:t xml:space="preserve"> </w:t>
      </w:r>
      <w:r w:rsidR="00D13DA7" w:rsidRPr="00A43B7D">
        <w:rPr>
          <w:rFonts w:asciiTheme="minorHAnsi" w:hAnsiTheme="minorHAnsi" w:cstheme="minorHAnsi"/>
          <w:color w:val="auto"/>
        </w:rPr>
        <w:t>catastrophic</w:t>
      </w:r>
      <w:r w:rsidR="00717852" w:rsidRPr="00A43B7D">
        <w:rPr>
          <w:rFonts w:asciiTheme="minorHAnsi" w:hAnsiTheme="minorHAnsi" w:cstheme="minorHAnsi"/>
          <w:color w:val="auto"/>
        </w:rPr>
        <w:t xml:space="preserve"> beliefs and expectations </w:t>
      </w:r>
      <w:r w:rsidR="00D50558" w:rsidRPr="00A43B7D">
        <w:rPr>
          <w:rFonts w:asciiTheme="minorHAnsi" w:hAnsiTheme="minorHAnsi" w:cstheme="minorHAnsi"/>
          <w:color w:val="auto"/>
        </w:rPr>
        <w:t>of harm</w:t>
      </w:r>
      <w:r w:rsidR="001B6FE6" w:rsidRPr="00A43B7D">
        <w:rPr>
          <w:rFonts w:asciiTheme="minorHAnsi" w:hAnsiTheme="minorHAnsi" w:cstheme="minorHAnsi"/>
          <w:color w:val="auto"/>
        </w:rPr>
        <w:fldChar w:fldCharType="begin">
          <w:fldData xml:space="preserve">PEVuZE5vdGU+PENpdGU+PEF1dGhvcj5kZW4gSG9sbGFuZGVyPC9BdXRob3I+PFllYXI+MjAxMDwv
WWVhcj48UmVjTnVtPjMyNDwvUmVjTnVtPjxEaXNwbGF5VGV4dD48c3R5bGUgZmFjZT0ic3VwZXJz
Y3JpcHQiPjM0LDM3PC9zdHlsZT48L0Rpc3BsYXlUZXh0PjxyZWNvcmQ+PHJlYy1udW1iZXI+MzI0
PC9yZWMtbnVtYmVyPjxmb3JlaWduLWtleXM+PGtleSBhcHA9IkVOIiBkYi1pZD0iNXJkcHN3ZWR1
dDU5ZWJlcHBlMHBzdHo4d3dmcGF0OWR0dzlmIiB0aW1lc3RhbXA9IjE1NzY1MzMwNDYiPjMyNDwv
a2V5PjwvZm9yZWlnbi1rZXlzPjxyZWYtdHlwZSBuYW1lPSJKb3VybmFsIEFydGljbGUiPjE3PC9y
ZWYtdHlwZT48Y29udHJpYnV0b3JzPjxhdXRob3JzPjxhdXRob3I+ZGVuIEhvbGxhbmRlciwgTS48
L2F1dGhvcj48YXV0aG9yPmRlIEpvbmcsIEouIFIuPC9hdXRob3I+PGF1dGhvcj5Wb2xkZXJzLCBT
LjwvYXV0aG9yPjxhdXRob3I+R29vc3NlbnMsIE0uIEUuPC9hdXRob3I+PGF1dGhvcj5TbWVldHMs
IFIuIEouPC9hdXRob3I+PGF1dGhvcj5WbGFleWVuLCBKLiBXLjwvYXV0aG9yPjwvYXV0aG9ycz48
L2NvbnRyaWJ1dG9ycz48YXV0aC1hZGRyZXNzPlVuaXZlcnNpdHkgTWVkaWNhbCBDZW50cmUgTWFh
c3RyaWNodCwgYW5kIERlcGFydG1lbnQgb2YgQ2xpbmljYWwgUHN5Y2hvbG9naWNhbCBTY2llbmNl
LCBNYWFzdHJpY2h0IFVuaXZlcnNpdHksIFBPIEJveCA2MTYsIDYyMDAgTUQgTWFhc3RyaWNodCwg
VGhlIE5ldGhlcmxhbmRzLiBtYXJsaWVzLmRlbmhvbGxhbmRlckBtYWFzdHJpY2h0dW5pdmVyc2l0
eS5ubDwvYXV0aC1hZGRyZXNzPjx0aXRsZXM+PHRpdGxlPkZlYXIgcmVkdWN0aW9uIGluIHBhdGll
bnRzIHdpdGggY2hyb25pYyBwYWluOiBhIGxlYXJuaW5nIHRoZW9yeSBwZXJzcGVjdGl2ZTwvdGl0
bGU+PHNlY29uZGFyeS10aXRsZT5FeHBlcnQgUmV2aWV3IG9mIE5ldXJvdGhlcmFwZXV0aWNzPC9z
ZWNvbmRhcnktdGl0bGU+PGFsdC10aXRsZT5FeHBlcnQgcmV2aWV3IG9mIG5ldXJvdGhlcmFwZXV0
aWNzPC9hbHQtdGl0bGU+PC90aXRsZXM+PHBlcmlvZGljYWw+PGZ1bGwtdGl0bGU+RXhwZXJ0IFJl
diBOZXVyb3RoZXI8L2Z1bGwtdGl0bGU+PGFiYnItMT5FeHBlcnQgcmV2aWV3IG9mIG5ldXJvdGhl
cmFwZXV0aWNzPC9hYmJyLTE+PC9wZXJpb2RpY2FsPjxhbHQtcGVyaW9kaWNhbD48ZnVsbC10aXRs
ZT5FeHBlcnQgUmV2IE5ldXJvdGhlcjwvZnVsbC10aXRsZT48YWJici0xPkV4cGVydCByZXZpZXcg
b2YgbmV1cm90aGVyYXBldXRpY3M8L2FiYnItMT48L2FsdC1wZXJpb2RpY2FsPjxwYWdlcz4xNzMz
LTQ1PC9wYWdlcz48dm9sdW1lPjEwPC92b2x1bWU+PG51bWJlcj4xMTwvbnVtYmVyPjxlZGl0aW9u
PjIwMTAvMTAvMjg8L2VkaXRpb24+PGtleXdvcmRzPjxrZXl3b3JkPkFueGlldHkvcHN5Y2hvbG9n
eTwva2V5d29yZD48a2V5d29yZD5Bdm9pZGFuY2UgTGVhcm5pbmc8L2tleXdvcmQ+PGtleXdvcmQ+
Q2hyb25pYyBEaXNlYXNlL3BzeWNob2xvZ3k8L2tleXdvcmQ+PGtleXdvcmQ+KkNvbmRpdGlvbmlu
ZywgQ2xhc3NpY2FsPC9rZXl3b3JkPjxrZXl3b3JkPipFeHRpbmN0aW9uLCBQc3ljaG9sb2dpY2Fs
PC9rZXl3b3JkPjxrZXl3b3JkPkZlYXIvKnBzeWNob2xvZ3k8L2tleXdvcmQ+PGtleXdvcmQ+SHVt
YW5zPC9rZXl3b3JkPjxrZXl3b3JkPk1vZGVscywgUHN5Y2hvbG9naWNhbDwva2V5d29yZD48a2V5
d29yZD5QYWluLypwc3ljaG9sb2d5PC9rZXl3b3JkPjwva2V5d29yZHM+PGRhdGVzPjx5ZWFyPjIw
MTA8L3llYXI+PHB1Yi1kYXRlcz48ZGF0ZT5Ob3Y8L2RhdGU+PC9wdWItZGF0ZXM+PC9kYXRlcz48
aXNibj4xNDczLTcxNzU8L2lzYm4+PGFjY2Vzc2lvbi1udW0+MjA5NzczMzA8L2FjY2Vzc2lvbi1u
dW0+PHVybHM+PC91cmxzPjxlbGVjdHJvbmljLXJlc291cmNlLW51bT4xMC4xNTg2L2Vybi4xMC4x
MTU8L2VsZWN0cm9uaWMtcmVzb3VyY2UtbnVtPjxyZW1vdGUtZGF0YWJhc2UtcHJvdmlkZXI+TkxN
PC9yZW1vdGUtZGF0YWJhc2UtcHJvdmlkZXI+PGxhbmd1YWdlPmVuZzwvbGFuZ3VhZ2U+PC9yZWNv
cmQ+PC9DaXRlPjxDaXRlPjxBdXRob3I+TWV1bGRlcnM8L0F1dGhvcj48WWVhcj4yMDIwPC9ZZWFy
PjxSZWNOdW0+NDA1PC9SZWNOdW0+PHJlY29yZD48cmVjLW51bWJlcj40MDU8L3JlYy1udW1iZXI+
PGZvcmVpZ24ta2V5cz48a2V5IGFwcD0iRU4iIGRiLWlkPSI1cmRwc3dlZHV0NTllYmVwcGUwcHN0
ejh3d2ZwYXQ5ZHR3OWYiIHRpbWVzdGFtcD0iMTU5MDU4NjE3MiI+NDA1PC9rZXk+PC9mb3JlaWdu
LWtleXM+PHJlZi10eXBlIG5hbWU9IkpvdXJuYWwgQXJ0aWNsZSI+MTc8L3JlZi10eXBlPjxjb250
cmlidXRvcnM+PGF1dGhvcnM+PGF1dGhvcj5NZXVsZGVycywgQW5uPC9hdXRob3I+PC9hdXRob3Jz
PjwvY29udHJpYnV0b3JzPjx0aXRsZXM+PHRpdGxlPkZlYXIgaW4gdGhlIGNvbnRleHQgb2YgcGFp
bjogTGVzc29ucyBsZWFybmVkIGZyb20gMTAwIHllYXJzIG9mIGZlYXIgY29uZGl0aW9uaW5nIHJl
c2VhcmNoPC90aXRsZT48c2Vjb25kYXJ5LXRpdGxlPkJlaGF2aW91ciBSZXNlYXJjaCBhbmQgVGhl
cmFweTwvc2Vjb25kYXJ5LXRpdGxlPjwvdGl0bGVzPjxwZXJpb2RpY2FsPjxmdWxsLXRpdGxlPkJl
aGF2aW91ciByZXNlYXJjaCBhbmQgdGhlcmFweTwvZnVsbC10aXRsZT48L3BlcmlvZGljYWw+PHBh
Z2VzPjEwMzYzNTwvcGFnZXM+PHZvbHVtZT4xMzE8L3ZvbHVtZT48a2V5d29yZHM+PGtleXdvcmQ+
UGFpbjwva2V5d29yZD48a2V5d29yZD5QYWluLXJlbGF0ZWQgZmVhcjwva2V5d29yZD48a2V5d29y
ZD5MZWFybmluZzwva2V5d29yZD48a2V5d29yZD5DbGFzc2ljYWwgY29uZGl0aW9uaW5nPC9rZXl3
b3JkPjxrZXl3b3JkPkFjcXVpc2l0aW9uPC9rZXl3b3JkPjxrZXl3b3JkPkdlbmVyYWxpemF0aW9u
PC9rZXl3b3JkPjxrZXl3b3JkPkV4dGluY3Rpb248L2tleXdvcmQ+PGtleXdvcmQ+RXhwb3N1cmU8
L2tleXdvcmQ+PC9rZXl3b3Jkcz48ZGF0ZXM+PHllYXI+MjAyMDwveWVhcj48cHViLWRhdGVzPjxk
YXRlPjIwMjAvMDgvMDEvPC9kYXRlPjwvcHViLWRhdGVzPjwvZGF0ZXM+PGlzYm4+MDAwNS03OTY3
PC9pc2JuPjx1cmxzPjxyZWxhdGVkLXVybHM+PHVybD5odHRwOi8vd3d3LnNjaWVuY2VkaXJlY3Qu
Y29tL3NjaWVuY2UvYXJ0aWNsZS9waWkvUzAwMDU3OTY3MjAzMDA4NjM8L3VybD48L3JlbGF0ZWQt
dXJscz48L3VybHM+PGVsZWN0cm9uaWMtcmVzb3VyY2UtbnVtPmh0dHBzOi8vZG9pLm9yZy8xMC4x
MDE2L2ouYnJhdC4yMDIwLjEwMzYzNTwvZWxlY3Ryb25pYy1yZXNvdXJjZS1udW0+PC9yZWNvcmQ+
PC9DaXRlPjwvRW5kTm90ZT4A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kZW4gSG9sbGFuZGVyPC9BdXRob3I+PFllYXI+MjAxMDwv
WWVhcj48UmVjTnVtPjMyNDwvUmVjTnVtPjxEaXNwbGF5VGV4dD48c3R5bGUgZmFjZT0ic3VwZXJz
Y3JpcHQiPjM0LDM3PC9zdHlsZT48L0Rpc3BsYXlUZXh0PjxyZWNvcmQ+PHJlYy1udW1iZXI+MzI0
PC9yZWMtbnVtYmVyPjxmb3JlaWduLWtleXM+PGtleSBhcHA9IkVOIiBkYi1pZD0iNXJkcHN3ZWR1
dDU5ZWJlcHBlMHBzdHo4d3dmcGF0OWR0dzlmIiB0aW1lc3RhbXA9IjE1NzY1MzMwNDYiPjMyNDwv
a2V5PjwvZm9yZWlnbi1rZXlzPjxyZWYtdHlwZSBuYW1lPSJKb3VybmFsIEFydGljbGUiPjE3PC9y
ZWYtdHlwZT48Y29udHJpYnV0b3JzPjxhdXRob3JzPjxhdXRob3I+ZGVuIEhvbGxhbmRlciwgTS48
L2F1dGhvcj48YXV0aG9yPmRlIEpvbmcsIEouIFIuPC9hdXRob3I+PGF1dGhvcj5Wb2xkZXJzLCBT
LjwvYXV0aG9yPjxhdXRob3I+R29vc3NlbnMsIE0uIEUuPC9hdXRob3I+PGF1dGhvcj5TbWVldHMs
IFIuIEouPC9hdXRob3I+PGF1dGhvcj5WbGFleWVuLCBKLiBXLjwvYXV0aG9yPjwvYXV0aG9ycz48
L2NvbnRyaWJ1dG9ycz48YXV0aC1hZGRyZXNzPlVuaXZlcnNpdHkgTWVkaWNhbCBDZW50cmUgTWFh
c3RyaWNodCwgYW5kIERlcGFydG1lbnQgb2YgQ2xpbmljYWwgUHN5Y2hvbG9naWNhbCBTY2llbmNl
LCBNYWFzdHJpY2h0IFVuaXZlcnNpdHksIFBPIEJveCA2MTYsIDYyMDAgTUQgTWFhc3RyaWNodCwg
VGhlIE5ldGhlcmxhbmRzLiBtYXJsaWVzLmRlbmhvbGxhbmRlckBtYWFzdHJpY2h0dW5pdmVyc2l0
eS5ubDwvYXV0aC1hZGRyZXNzPjx0aXRsZXM+PHRpdGxlPkZlYXIgcmVkdWN0aW9uIGluIHBhdGll
bnRzIHdpdGggY2hyb25pYyBwYWluOiBhIGxlYXJuaW5nIHRoZW9yeSBwZXJzcGVjdGl2ZTwvdGl0
bGU+PHNlY29uZGFyeS10aXRsZT5FeHBlcnQgUmV2aWV3IG9mIE5ldXJvdGhlcmFwZXV0aWNzPC9z
ZWNvbmRhcnktdGl0bGU+PGFsdC10aXRsZT5FeHBlcnQgcmV2aWV3IG9mIG5ldXJvdGhlcmFwZXV0
aWNzPC9hbHQtdGl0bGU+PC90aXRsZXM+PHBlcmlvZGljYWw+PGZ1bGwtdGl0bGU+RXhwZXJ0IFJl
diBOZXVyb3RoZXI8L2Z1bGwtdGl0bGU+PGFiYnItMT5FeHBlcnQgcmV2aWV3IG9mIG5ldXJvdGhl
cmFwZXV0aWNzPC9hYmJyLTE+PC9wZXJpb2RpY2FsPjxhbHQtcGVyaW9kaWNhbD48ZnVsbC10aXRs
ZT5FeHBlcnQgUmV2IE5ldXJvdGhlcjwvZnVsbC10aXRsZT48YWJici0xPkV4cGVydCByZXZpZXcg
b2YgbmV1cm90aGVyYXBldXRpY3M8L2FiYnItMT48L2FsdC1wZXJpb2RpY2FsPjxwYWdlcz4xNzMz
LTQ1PC9wYWdlcz48dm9sdW1lPjEwPC92b2x1bWU+PG51bWJlcj4xMTwvbnVtYmVyPjxlZGl0aW9u
PjIwMTAvMTAvMjg8L2VkaXRpb24+PGtleXdvcmRzPjxrZXl3b3JkPkFueGlldHkvcHN5Y2hvbG9n
eTwva2V5d29yZD48a2V5d29yZD5Bdm9pZGFuY2UgTGVhcm5pbmc8L2tleXdvcmQ+PGtleXdvcmQ+
Q2hyb25pYyBEaXNlYXNlL3BzeWNob2xvZ3k8L2tleXdvcmQ+PGtleXdvcmQ+KkNvbmRpdGlvbmlu
ZywgQ2xhc3NpY2FsPC9rZXl3b3JkPjxrZXl3b3JkPipFeHRpbmN0aW9uLCBQc3ljaG9sb2dpY2Fs
PC9rZXl3b3JkPjxrZXl3b3JkPkZlYXIvKnBzeWNob2xvZ3k8L2tleXdvcmQ+PGtleXdvcmQ+SHVt
YW5zPC9rZXl3b3JkPjxrZXl3b3JkPk1vZGVscywgUHN5Y2hvbG9naWNhbDwva2V5d29yZD48a2V5
d29yZD5QYWluLypwc3ljaG9sb2d5PC9rZXl3b3JkPjwva2V5d29yZHM+PGRhdGVzPjx5ZWFyPjIw
MTA8L3llYXI+PHB1Yi1kYXRlcz48ZGF0ZT5Ob3Y8L2RhdGU+PC9wdWItZGF0ZXM+PC9kYXRlcz48
aXNibj4xNDczLTcxNzU8L2lzYm4+PGFjY2Vzc2lvbi1udW0+MjA5NzczMzA8L2FjY2Vzc2lvbi1u
dW0+PHVybHM+PC91cmxzPjxlbGVjdHJvbmljLXJlc291cmNlLW51bT4xMC4xNTg2L2Vybi4xMC4x
MTU8L2VsZWN0cm9uaWMtcmVzb3VyY2UtbnVtPjxyZW1vdGUtZGF0YWJhc2UtcHJvdmlkZXI+TkxN
PC9yZW1vdGUtZGF0YWJhc2UtcHJvdmlkZXI+PGxhbmd1YWdlPmVuZzwvbGFuZ3VhZ2U+PC9yZWNv
cmQ+PC9DaXRlPjxDaXRlPjxBdXRob3I+TWV1bGRlcnM8L0F1dGhvcj48WWVhcj4yMDIwPC9ZZWFy
PjxSZWNOdW0+NDA1PC9SZWNOdW0+PHJlY29yZD48cmVjLW51bWJlcj40MDU8L3JlYy1udW1iZXI+
PGZvcmVpZ24ta2V5cz48a2V5IGFwcD0iRU4iIGRiLWlkPSI1cmRwc3dlZHV0NTllYmVwcGUwcHN0
ejh3d2ZwYXQ5ZHR3OWYiIHRpbWVzdGFtcD0iMTU5MDU4NjE3MiI+NDA1PC9rZXk+PC9mb3JlaWdu
LWtleXM+PHJlZi10eXBlIG5hbWU9IkpvdXJuYWwgQXJ0aWNsZSI+MTc8L3JlZi10eXBlPjxjb250
cmlidXRvcnM+PGF1dGhvcnM+PGF1dGhvcj5NZXVsZGVycywgQW5uPC9hdXRob3I+PC9hdXRob3Jz
PjwvY29udHJpYnV0b3JzPjx0aXRsZXM+PHRpdGxlPkZlYXIgaW4gdGhlIGNvbnRleHQgb2YgcGFp
bjogTGVzc29ucyBsZWFybmVkIGZyb20gMTAwIHllYXJzIG9mIGZlYXIgY29uZGl0aW9uaW5nIHJl
c2VhcmNoPC90aXRsZT48c2Vjb25kYXJ5LXRpdGxlPkJlaGF2aW91ciBSZXNlYXJjaCBhbmQgVGhl
cmFweTwvc2Vjb25kYXJ5LXRpdGxlPjwvdGl0bGVzPjxwZXJpb2RpY2FsPjxmdWxsLXRpdGxlPkJl
aGF2aW91ciByZXNlYXJjaCBhbmQgdGhlcmFweTwvZnVsbC10aXRsZT48L3BlcmlvZGljYWw+PHBh
Z2VzPjEwMzYzNTwvcGFnZXM+PHZvbHVtZT4xMzE8L3ZvbHVtZT48a2V5d29yZHM+PGtleXdvcmQ+
UGFpbjwva2V5d29yZD48a2V5d29yZD5QYWluLXJlbGF0ZWQgZmVhcjwva2V5d29yZD48a2V5d29y
ZD5MZWFybmluZzwva2V5d29yZD48a2V5d29yZD5DbGFzc2ljYWwgY29uZGl0aW9uaW5nPC9rZXl3
b3JkPjxrZXl3b3JkPkFjcXVpc2l0aW9uPC9rZXl3b3JkPjxrZXl3b3JkPkdlbmVyYWxpemF0aW9u
PC9rZXl3b3JkPjxrZXl3b3JkPkV4dGluY3Rpb248L2tleXdvcmQ+PGtleXdvcmQ+RXhwb3N1cmU8
L2tleXdvcmQ+PC9rZXl3b3Jkcz48ZGF0ZXM+PHllYXI+MjAyMDwveWVhcj48cHViLWRhdGVzPjxk
YXRlPjIwMjAvMDgvMDEvPC9kYXRlPjwvcHViLWRhdGVzPjwvZGF0ZXM+PGlzYm4+MDAwNS03OTY3
PC9pc2JuPjx1cmxzPjxyZWxhdGVkLXVybHM+PHVybD5odHRwOi8vd3d3LnNjaWVuY2VkaXJlY3Qu
Y29tL3NjaWVuY2UvYXJ0aWNsZS9waWkvUzAwMDU3OTY3MjAzMDA4NjM8L3VybD48L3JlbGF0ZWQt
dXJscz48L3VybHM+PGVsZWN0cm9uaWMtcmVzb3VyY2UtbnVtPmh0dHBzOi8vZG9pLm9yZy8xMC4x
MDE2L2ouYnJhdC4yMDIwLjEwMzYzNTwvZWxlY3Ryb25pYy1yZXNvdXJjZS1udW0+PC9yZWNvcmQ+
PC9DaXRlPjwvRW5kTm90ZT4A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1B6FE6" w:rsidRPr="00A43B7D">
        <w:rPr>
          <w:rFonts w:asciiTheme="minorHAnsi" w:hAnsiTheme="minorHAnsi" w:cstheme="minorHAnsi"/>
          <w:color w:val="auto"/>
        </w:rPr>
      </w:r>
      <w:r w:rsidR="001B6FE6"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34,37</w:t>
      </w:r>
      <w:r w:rsidR="001B6FE6" w:rsidRPr="00A43B7D">
        <w:rPr>
          <w:rFonts w:asciiTheme="minorHAnsi" w:hAnsiTheme="minorHAnsi" w:cstheme="minorHAnsi"/>
          <w:color w:val="auto"/>
        </w:rPr>
        <w:fldChar w:fldCharType="end"/>
      </w:r>
      <w:r w:rsidR="00AD0529" w:rsidRPr="00A43B7D">
        <w:rPr>
          <w:rFonts w:asciiTheme="minorHAnsi" w:hAnsiTheme="minorHAnsi" w:cstheme="minorHAnsi"/>
          <w:color w:val="auto"/>
        </w:rPr>
        <w:t xml:space="preserve">. </w:t>
      </w:r>
      <w:r w:rsidR="00D50558" w:rsidRPr="00A43B7D">
        <w:rPr>
          <w:rFonts w:asciiTheme="minorHAnsi" w:hAnsiTheme="minorHAnsi" w:cstheme="minorHAnsi"/>
          <w:color w:val="auto"/>
        </w:rPr>
        <w:t>S</w:t>
      </w:r>
      <w:r w:rsidR="001E09EC" w:rsidRPr="00A43B7D">
        <w:rPr>
          <w:rFonts w:asciiTheme="minorHAnsi" w:hAnsiTheme="minorHAnsi" w:cstheme="minorHAnsi"/>
          <w:color w:val="auto"/>
        </w:rPr>
        <w:t>ince</w:t>
      </w:r>
      <w:r w:rsidR="00D13DA7" w:rsidRPr="00A43B7D">
        <w:rPr>
          <w:rFonts w:asciiTheme="minorHAnsi" w:hAnsiTheme="minorHAnsi" w:cstheme="minorHAnsi"/>
          <w:color w:val="auto"/>
        </w:rPr>
        <w:t xml:space="preserve"> </w:t>
      </w:r>
      <w:r w:rsidR="001E09EC" w:rsidRPr="00A43B7D">
        <w:rPr>
          <w:rFonts w:asciiTheme="minorHAnsi" w:hAnsiTheme="minorHAnsi" w:cstheme="minorHAnsi"/>
          <w:color w:val="auto"/>
        </w:rPr>
        <w:t>these</w:t>
      </w:r>
      <w:r w:rsidR="00E5439B" w:rsidRPr="00A43B7D">
        <w:rPr>
          <w:rFonts w:asciiTheme="minorHAnsi" w:hAnsiTheme="minorHAnsi" w:cstheme="minorHAnsi"/>
          <w:color w:val="auto"/>
        </w:rPr>
        <w:t xml:space="preserve"> beliefs</w:t>
      </w:r>
      <w:r w:rsidR="00480DE1" w:rsidRPr="00A43B7D">
        <w:rPr>
          <w:rFonts w:asciiTheme="minorHAnsi" w:hAnsiTheme="minorHAnsi" w:cstheme="minorHAnsi"/>
          <w:color w:val="auto"/>
        </w:rPr>
        <w:t xml:space="preserve"> </w:t>
      </w:r>
      <w:r w:rsidR="00724553" w:rsidRPr="00A43B7D">
        <w:rPr>
          <w:rFonts w:asciiTheme="minorHAnsi" w:hAnsiTheme="minorHAnsi" w:cstheme="minorHAnsi"/>
          <w:color w:val="auto"/>
        </w:rPr>
        <w:t xml:space="preserve">do </w:t>
      </w:r>
      <w:r w:rsidR="002C5F18" w:rsidRPr="00A43B7D">
        <w:rPr>
          <w:rFonts w:asciiTheme="minorHAnsi" w:hAnsiTheme="minorHAnsi" w:cstheme="minorHAnsi"/>
          <w:color w:val="auto"/>
        </w:rPr>
        <w:t xml:space="preserve">not necessarily </w:t>
      </w:r>
      <w:r w:rsidR="00E5439B" w:rsidRPr="00A43B7D">
        <w:rPr>
          <w:rFonts w:asciiTheme="minorHAnsi" w:hAnsiTheme="minorHAnsi" w:cstheme="minorHAnsi"/>
          <w:color w:val="auto"/>
        </w:rPr>
        <w:t>concern</w:t>
      </w:r>
      <w:r w:rsidR="00D13DA7" w:rsidRPr="00A43B7D">
        <w:rPr>
          <w:rFonts w:asciiTheme="minorHAnsi" w:hAnsiTheme="minorHAnsi" w:cstheme="minorHAnsi"/>
          <w:color w:val="auto"/>
        </w:rPr>
        <w:t xml:space="preserve"> pain</w:t>
      </w:r>
      <w:r w:rsidR="00D13DA7" w:rsidRPr="00A43B7D">
        <w:rPr>
          <w:rFonts w:asciiTheme="minorHAnsi" w:hAnsiTheme="minorHAnsi" w:cstheme="minorHAnsi"/>
          <w:iCs/>
          <w:color w:val="auto"/>
        </w:rPr>
        <w:t xml:space="preserve"> per se</w:t>
      </w:r>
      <w:r w:rsidR="00D13DA7" w:rsidRPr="00A43B7D">
        <w:rPr>
          <w:rFonts w:asciiTheme="minorHAnsi" w:hAnsiTheme="minorHAnsi" w:cstheme="minorHAnsi"/>
          <w:color w:val="auto"/>
        </w:rPr>
        <w:t xml:space="preserve">, </w:t>
      </w:r>
      <w:r w:rsidR="002C5F18" w:rsidRPr="00A43B7D">
        <w:rPr>
          <w:rFonts w:asciiTheme="minorHAnsi" w:hAnsiTheme="minorHAnsi" w:cstheme="minorHAnsi"/>
          <w:color w:val="auto"/>
        </w:rPr>
        <w:t xml:space="preserve">but </w:t>
      </w:r>
      <w:r w:rsidR="00724553" w:rsidRPr="00A43B7D">
        <w:rPr>
          <w:rFonts w:asciiTheme="minorHAnsi" w:hAnsiTheme="minorHAnsi" w:cstheme="minorHAnsi"/>
          <w:color w:val="auto"/>
        </w:rPr>
        <w:t xml:space="preserve">rather </w:t>
      </w:r>
      <w:r w:rsidR="002C5F18" w:rsidRPr="00A43B7D">
        <w:rPr>
          <w:rFonts w:asciiTheme="minorHAnsi" w:hAnsiTheme="minorHAnsi" w:cstheme="minorHAnsi"/>
          <w:color w:val="auto"/>
        </w:rPr>
        <w:t xml:space="preserve">underlying </w:t>
      </w:r>
      <w:r w:rsidR="00724553" w:rsidRPr="00A43B7D">
        <w:rPr>
          <w:rFonts w:asciiTheme="minorHAnsi" w:hAnsiTheme="minorHAnsi" w:cstheme="minorHAnsi"/>
          <w:color w:val="auto"/>
        </w:rPr>
        <w:t>pathology</w:t>
      </w:r>
      <w:r w:rsidR="002C5F18" w:rsidRPr="00A43B7D">
        <w:rPr>
          <w:rFonts w:asciiTheme="minorHAnsi" w:hAnsiTheme="minorHAnsi" w:cstheme="minorHAnsi"/>
          <w:color w:val="auto"/>
        </w:rPr>
        <w:t xml:space="preserve">, </w:t>
      </w:r>
      <w:r w:rsidR="00D13DA7" w:rsidRPr="00A43B7D">
        <w:rPr>
          <w:rFonts w:asciiTheme="minorHAnsi" w:hAnsiTheme="minorHAnsi" w:cstheme="minorHAnsi"/>
          <w:color w:val="auto"/>
        </w:rPr>
        <w:t>movements are not always carried out pain-free in the clinic</w:t>
      </w:r>
      <w:r w:rsidR="00D13DA7"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Meulders&lt;/Author&gt;&lt;Year&gt;2020&lt;/Year&gt;&lt;RecNum&gt;405&lt;/RecNum&gt;&lt;DisplayText&gt;&lt;style face="superscript"&gt;34&lt;/style&gt;&lt;/DisplayText&gt;&lt;record&gt;&lt;rec-number&gt;405&lt;/rec-number&gt;&lt;foreign-keys&gt;&lt;key app="EN" db-id="5rdpswedut59ebeppe0pstz8wwfpat9dtw9f" timestamp="1590586172"&gt;405&lt;/key&gt;&lt;/foreign-keys&gt;&lt;ref-type name="Journal Article"&gt;17&lt;/ref-type&gt;&lt;contributors&gt;&lt;authors&gt;&lt;author&gt;Meulders, Ann&lt;/author&gt;&lt;/authors&gt;&lt;/contributors&gt;&lt;titles&gt;&lt;title&gt;Fear in the context of pain: Lessons learned from 100 years of fear conditioning research&lt;/title&gt;&lt;secondary-title&gt;Behaviour Research and Therapy&lt;/secondary-title&gt;&lt;/titles&gt;&lt;periodical&gt;&lt;full-title&gt;Behaviour research and therapy&lt;/full-title&gt;&lt;/periodical&gt;&lt;pages&gt;103635&lt;/pages&gt;&lt;volume&gt;131&lt;/volume&gt;&lt;keywords&gt;&lt;keyword&gt;Pain&lt;/keyword&gt;&lt;keyword&gt;Pain-related fear&lt;/keyword&gt;&lt;keyword&gt;Learning&lt;/keyword&gt;&lt;keyword&gt;Classical conditioning&lt;/keyword&gt;&lt;keyword&gt;Acquisition&lt;/keyword&gt;&lt;keyword&gt;Generalization&lt;/keyword&gt;&lt;keyword&gt;Extinction&lt;/keyword&gt;&lt;keyword&gt;Exposure&lt;/keyword&gt;&lt;/keywords&gt;&lt;dates&gt;&lt;year&gt;2020&lt;/year&gt;&lt;pub-dates&gt;&lt;date&gt;2020/08/01/&lt;/date&gt;&lt;/pub-dates&gt;&lt;/dates&gt;&lt;isbn&gt;0005-7967&lt;/isbn&gt;&lt;urls&gt;&lt;related-urls&gt;&lt;url&gt;http://www.sciencedirect.com/science/article/pii/S0005796720300863&lt;/url&gt;&lt;/related-urls&gt;&lt;/urls&gt;&lt;electronic-resource-num&gt;https://doi.org/10.1016/j.brat.2020.103635&lt;/electronic-resource-num&gt;&lt;/record&gt;&lt;/Cite&gt;&lt;/EndNote&gt;</w:instrText>
      </w:r>
      <w:r w:rsidR="00D13DA7"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34</w:t>
      </w:r>
      <w:r w:rsidR="00D13DA7" w:rsidRPr="00A43B7D">
        <w:rPr>
          <w:rFonts w:asciiTheme="minorHAnsi" w:hAnsiTheme="minorHAnsi" w:cstheme="minorHAnsi"/>
          <w:color w:val="auto"/>
        </w:rPr>
        <w:fldChar w:fldCharType="end"/>
      </w:r>
      <w:r w:rsidR="00D13DA7" w:rsidRPr="00A43B7D">
        <w:rPr>
          <w:rFonts w:asciiTheme="minorHAnsi" w:hAnsiTheme="minorHAnsi" w:cstheme="minorHAnsi"/>
          <w:color w:val="auto"/>
        </w:rPr>
        <w:t xml:space="preserve">. </w:t>
      </w:r>
      <w:r w:rsidR="00753373" w:rsidRPr="00A43B7D">
        <w:rPr>
          <w:rFonts w:asciiTheme="minorHAnsi" w:hAnsiTheme="minorHAnsi" w:cstheme="minorHAnsi"/>
          <w:color w:val="auto"/>
        </w:rPr>
        <w:t>According to inhibitory learning theory</w:t>
      </w:r>
      <w:r w:rsidR="00753373" w:rsidRPr="00A43B7D">
        <w:rPr>
          <w:rFonts w:asciiTheme="minorHAnsi" w:hAnsiTheme="minorHAnsi" w:cstheme="minorHAnsi"/>
          <w:color w:val="auto"/>
        </w:rPr>
        <w:fldChar w:fldCharType="begin">
          <w:fldData xml:space="preserve">PEVuZE5vdGU+PENpdGU+PEF1dGhvcj5DcmFza2U8L0F1dGhvcj48WWVhcj4yMDA4PC9ZZWFyPjxS
ZWNOdW0+MzQ0PC9SZWNOdW0+PERpc3BsYXlUZXh0PjxzdHlsZSBmYWNlPSJzdXBlcnNjcmlwdCI+
MzgsMzk8L3N0eWxlPjwvRGlzcGxheVRleHQ+PHJlY29yZD48cmVjLW51bWJlcj4zNDQ8L3JlYy1u
dW1iZXI+PGZvcmVpZ24ta2V5cz48a2V5IGFwcD0iRU4iIGRiLWlkPSI1cmRwc3dlZHV0NTllYmVw
cGUwcHN0ejh3d2ZwYXQ5ZHR3OWYiIHRpbWVzdGFtcD0iMTU4MzI1MzM2OCI+MzQ0PC9rZXk+PC9m
b3JlaWduLWtleXM+PHJlZi10eXBlIG5hbWU9IkpvdXJuYWwgQXJ0aWNsZSI+MTc8L3JlZi10eXBl
Pjxjb250cmlidXRvcnM+PGF1dGhvcnM+PGF1dGhvcj5DcmFza2UsIE0uIEcuPC9hdXRob3I+PGF1
dGhvcj5LaXJjYW5za2ksIEsuPC9hdXRob3I+PGF1dGhvcj5aZWxpa293c2t5LCBNLjwvYXV0aG9y
PjxhdXRob3I+TXlzdGtvd3NraSwgSi48L2F1dGhvcj48YXV0aG9yPkNob3dkaHVyeSwgTi48L2F1
dGhvcj48YXV0aG9yPkJha2VyLCBBLjwvYXV0aG9yPjwvYXV0aG9ycz48L2NvbnRyaWJ1dG9ycz48
YXV0aC1hZGRyZXNzPkRlcGFydG1lbnQgb2YgUHN5Y2hvbG9neSwgTG9zIEFuZ2VsZXMsIENBIDkw
MDk1LTE1NjMsIFVTQS4gY3Jhc2tlQHBzeWNoLnVjbGEuZWR1PC9hdXRoLWFkZHJlc3M+PHRpdGxl
cz48dGl0bGU+T3B0aW1pemluZyBpbmhpYml0b3J5IGxlYXJuaW5nIGR1cmluZyBleHBvc3VyZSB0
aGVyYXB5PC90aXRsZT48c2Vjb25kYXJ5LXRpdGxlPkJlaGF2IFJlcyBUaGVyPC9zZWNvbmRhcnkt
dGl0bGU+PGFsdC10aXRsZT5CZWhhdmlvdXIgcmVzZWFyY2ggYW5kIHRoZXJhcHk8L2FsdC10aXRs
ZT48L3RpdGxlcz48cGVyaW9kaWNhbD48ZnVsbC10aXRsZT5CZWhhdiBSZXMgVGhlcjwvZnVsbC10
aXRsZT48L3BlcmlvZGljYWw+PGFsdC1wZXJpb2RpY2FsPjxmdWxsLXRpdGxlPkJlaGF2aW91ciBy
ZXNlYXJjaCBhbmQgdGhlcmFweTwvZnVsbC10aXRsZT48L2FsdC1wZXJpb2RpY2FsPjxwYWdlcz41
LTI3PC9wYWdlcz48dm9sdW1lPjQ2PC92b2x1bWU+PG51bWJlcj4xPC9udW1iZXI+PGVkaXRpb24+
MjAwNy8xMS8xNzwvZWRpdGlvbj48a2V5d29yZHM+PGtleXdvcmQ+QW54aWV0eSBEaXNvcmRlcnMv
cHN5Y2hvbG9neS8qdGhlcmFweTwva2V5d29yZD48a2V5d29yZD5Bc3NvY2lhdGlvbiBMZWFybmlu
Zzwva2V5d29yZD48a2V5d29yZD5Bdm9pZGFuY2UgTGVhcm5pbmc8L2tleXdvcmQ+PGtleXdvcmQ+
QmVoYXZpb3IgVGhlcmFweS8qbWV0aG9kczwva2V5d29yZD48a2V5d29yZD4qRXh0aW5jdGlvbiwg
UHN5Y2hvbG9naWNhbDwva2V5d29yZD48a2V5d29yZD5GZWFyL3BzeWNob2xvZ3k8L2tleXdvcmQ+
PGtleXdvcmQ+RmVtYWxlPC9rZXl3b3JkPjxrZXl3b3JkPkh1bWFuczwva2V5d29yZD48a2V5d29y
ZD5NYWxlPC9rZXl3b3JkPjxrZXl3b3JkPk1vZGVscywgUHN5Y2hvbG9naWNhbDwva2V5d29yZD48
a2V5d29yZD5SZXNlYXJjaCBEZXNpZ248L2tleXdvcmQ+PC9rZXl3b3Jkcz48ZGF0ZXM+PHllYXI+
MjAwODwveWVhcj48cHViLWRhdGVzPjxkYXRlPkphbjwvZGF0ZT48L3B1Yi1kYXRlcz48L2RhdGVz
Pjxpc2JuPjAwMDUtNzk2NyAoUHJpbnQpJiN4RDswMDA1LTc5Njc8L2lzYm4+PGFjY2Vzc2lvbi1u
dW0+MTgwMDU5MzY8L2FjY2Vzc2lvbi1udW0+PHVybHM+PC91cmxzPjxlbGVjdHJvbmljLXJlc291
cmNlLW51bT4xMC4xMDE2L2ouYnJhdC4yMDA3LjEwLjAwMzwvZWxlY3Ryb25pYy1yZXNvdXJjZS1u
dW0+PHJlbW90ZS1kYXRhYmFzZS1wcm92aWRlcj5OTE08L3JlbW90ZS1kYXRhYmFzZS1wcm92aWRl
cj48bGFuZ3VhZ2U+ZW5nPC9sYW5ndWFnZT48L3JlY29yZD48L0NpdGU+PENpdGU+PEF1dGhvcj5R
dWlyazwvQXV0aG9yPjxZZWFyPjIwMDg8L1llYXI+PFJlY051bT4zNDM8L1JlY051bT48cmVjb3Jk
PjxyZWMtbnVtYmVyPjM0MzwvcmVjLW51bWJlcj48Zm9yZWlnbi1rZXlzPjxrZXkgYXBwPSJFTiIg
ZGItaWQ9IjVyZHBzd2VkdXQ1OWViZXBwZTBwc3R6OHd3ZnBhdDlkdHc5ZiIgdGltZXN0YW1wPSIx
NTgzMjUzMzY1Ij4zNDM8L2tleT48L2ZvcmVpZ24ta2V5cz48cmVmLXR5cGUgbmFtZT0iSm91cm5h
bCBBcnRpY2xlIj4xNzwvcmVmLXR5cGU+PGNvbnRyaWJ1dG9ycz48YXV0aG9ycz48YXV0aG9yPlF1
aXJrLCBHcmVnb3J5IEouPC9hdXRob3I+PGF1dGhvcj5NdWVsbGVyLCBEZXZpbjwvYXV0aG9yPjwv
YXV0aG9ycz48L2NvbnRyaWJ1dG9ycz48dGl0bGVzPjx0aXRsZT5OZXVyYWwgbWVjaGFuaXNtcyBv
ZiBleHRpbmN0aW9uIGxlYXJuaW5nIGFuZCByZXRyaWV2YWw8L3RpdGxlPjxzZWNvbmRhcnktdGl0
bGU+TmV1cm9wc3ljaG9waGFybWFjb2xvZ3kgOiBvZmZpY2lhbCBwdWJsaWNhdGlvbiBvZiB0aGUg
QW1lcmljYW4gQ29sbGVnZSBvZiBOZXVyb3BzeWNob3BoYXJtYWNvbG9neTwvc2Vjb25kYXJ5LXRp
dGxlPjxhbHQtdGl0bGU+TmV1cm9wc3ljaG9waGFybWFjb2xvZ3k8L2FsdC10aXRsZT48L3RpdGxl
cz48YWx0LXBlcmlvZGljYWw+PGZ1bGwtdGl0bGU+TmV1cm9wc3ljaG9waGFybWFjb2xvZ3k8L2Z1
bGwtdGl0bGU+PGFiYnItMT5OZXVyb3BzeWNob3BoYXJtYWNvbG9neTwvYWJici0xPjwvYWx0LXBl
cmlvZGljYWw+PHBhZ2VzPjU2LTcyPC9wYWdlcz48dm9sdW1lPjMzPC92b2x1bWU+PG51bWJlcj4x
PC9udW1iZXI+PGVkaXRpb24+MjAwNy8wOS8xOTwvZWRpdGlvbj48a2V5d29yZHM+PGtleXdvcmQ+
QW5pbWFsczwva2V5d29yZD48a2V5d29yZD5CZWhhdmlvciwgQW5pbWFsPC9rZXl3b3JkPjxrZXl3
b3JkPkJyYWluL2N5dG9sb2d5LypwaHlzaW9sb2d5PC9rZXl3b3JkPjxrZXl3b3JkPkV4dGluY3Rp
b24sIFBzeWNob2xvZ2ljYWwvKnBoeXNpb2xvZ3k8L2tleXdvcmQ+PGtleXdvcmQ+SHVtYW5zPC9r
ZXl3b3JkPjxrZXl3b3JkPk1lbnRhbCBSZWNhbGwvKnBoeXNpb2xvZ3k8L2tleXdvcmQ+PGtleXdv
cmQ+TmV1cm9ucy8qcGh5c2lvbG9neTwva2V5d29yZD48L2tleXdvcmRzPjxkYXRlcz48eWVhcj4y
MDA4PC95ZWFyPjwvZGF0ZXM+PGlzYm4+MDg5My0xMzNYJiN4RDsxNzQwLTYzNFg8L2lzYm4+PGFj
Y2Vzc2lvbi1udW0+MTc4ODIyMzY8L2FjY2Vzc2lvbi1udW0+PHVybHM+PHJlbGF0ZWQtdXJscz48
dXJsPmh0dHBzOi8vcHVibWVkLm5jYmkubmxtLm5paC5nb3YvMTc4ODIyMzY8L3VybD48dXJsPmh0
dHBzOi8vd3d3Lm5jYmkubmxtLm5paC5nb3YvcG1jL2FydGljbGVzL1BNQzI2Njg3MTQvPC91cmw+
PC9yZWxhdGVkLXVybHM+PC91cmxzPjxlbGVjdHJvbmljLXJlc291cmNlLW51bT4xMC4xMDM4L3Nq
Lm5wcC4xMzAxNTU1PC9lbGVjdHJvbmljLXJlc291cmNlLW51bT48cmVtb3RlLWRhdGFiYXNlLW5h
bWU+UHViTWVkPC9yZW1vdGUtZGF0YWJhc2UtbmFtZT48bGFuZ3VhZ2U+ZW5nPC9sYW5ndWFnZT48
L3JlY29yZD48L0NpdGU+PC9FbmROb3RlPgB=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DcmFza2U8L0F1dGhvcj48WWVhcj4yMDA4PC9ZZWFyPjxS
ZWNOdW0+MzQ0PC9SZWNOdW0+PERpc3BsYXlUZXh0PjxzdHlsZSBmYWNlPSJzdXBlcnNjcmlwdCI+
MzgsMzk8L3N0eWxlPjwvRGlzcGxheVRleHQ+PHJlY29yZD48cmVjLW51bWJlcj4zNDQ8L3JlYy1u
dW1iZXI+PGZvcmVpZ24ta2V5cz48a2V5IGFwcD0iRU4iIGRiLWlkPSI1cmRwc3dlZHV0NTllYmVw
cGUwcHN0ejh3d2ZwYXQ5ZHR3OWYiIHRpbWVzdGFtcD0iMTU4MzI1MzM2OCI+MzQ0PC9rZXk+PC9m
b3JlaWduLWtleXM+PHJlZi10eXBlIG5hbWU9IkpvdXJuYWwgQXJ0aWNsZSI+MTc8L3JlZi10eXBl
Pjxjb250cmlidXRvcnM+PGF1dGhvcnM+PGF1dGhvcj5DcmFza2UsIE0uIEcuPC9hdXRob3I+PGF1
dGhvcj5LaXJjYW5za2ksIEsuPC9hdXRob3I+PGF1dGhvcj5aZWxpa293c2t5LCBNLjwvYXV0aG9y
PjxhdXRob3I+TXlzdGtvd3NraSwgSi48L2F1dGhvcj48YXV0aG9yPkNob3dkaHVyeSwgTi48L2F1
dGhvcj48YXV0aG9yPkJha2VyLCBBLjwvYXV0aG9yPjwvYXV0aG9ycz48L2NvbnRyaWJ1dG9ycz48
YXV0aC1hZGRyZXNzPkRlcGFydG1lbnQgb2YgUHN5Y2hvbG9neSwgTG9zIEFuZ2VsZXMsIENBIDkw
MDk1LTE1NjMsIFVTQS4gY3Jhc2tlQHBzeWNoLnVjbGEuZWR1PC9hdXRoLWFkZHJlc3M+PHRpdGxl
cz48dGl0bGU+T3B0aW1pemluZyBpbmhpYml0b3J5IGxlYXJuaW5nIGR1cmluZyBleHBvc3VyZSB0
aGVyYXB5PC90aXRsZT48c2Vjb25kYXJ5LXRpdGxlPkJlaGF2IFJlcyBUaGVyPC9zZWNvbmRhcnkt
dGl0bGU+PGFsdC10aXRsZT5CZWhhdmlvdXIgcmVzZWFyY2ggYW5kIHRoZXJhcHk8L2FsdC10aXRs
ZT48L3RpdGxlcz48cGVyaW9kaWNhbD48ZnVsbC10aXRsZT5CZWhhdiBSZXMgVGhlcjwvZnVsbC10
aXRsZT48L3BlcmlvZGljYWw+PGFsdC1wZXJpb2RpY2FsPjxmdWxsLXRpdGxlPkJlaGF2aW91ciBy
ZXNlYXJjaCBhbmQgdGhlcmFweTwvZnVsbC10aXRsZT48L2FsdC1wZXJpb2RpY2FsPjxwYWdlcz41
LTI3PC9wYWdlcz48dm9sdW1lPjQ2PC92b2x1bWU+PG51bWJlcj4xPC9udW1iZXI+PGVkaXRpb24+
MjAwNy8xMS8xNzwvZWRpdGlvbj48a2V5d29yZHM+PGtleXdvcmQ+QW54aWV0eSBEaXNvcmRlcnMv
cHN5Y2hvbG9neS8qdGhlcmFweTwva2V5d29yZD48a2V5d29yZD5Bc3NvY2lhdGlvbiBMZWFybmlu
Zzwva2V5d29yZD48a2V5d29yZD5Bdm9pZGFuY2UgTGVhcm5pbmc8L2tleXdvcmQ+PGtleXdvcmQ+
QmVoYXZpb3IgVGhlcmFweS8qbWV0aG9kczwva2V5d29yZD48a2V5d29yZD4qRXh0aW5jdGlvbiwg
UHN5Y2hvbG9naWNhbDwva2V5d29yZD48a2V5d29yZD5GZWFyL3BzeWNob2xvZ3k8L2tleXdvcmQ+
PGtleXdvcmQ+RmVtYWxlPC9rZXl3b3JkPjxrZXl3b3JkPkh1bWFuczwva2V5d29yZD48a2V5d29y
ZD5NYWxlPC9rZXl3b3JkPjxrZXl3b3JkPk1vZGVscywgUHN5Y2hvbG9naWNhbDwva2V5d29yZD48
a2V5d29yZD5SZXNlYXJjaCBEZXNpZ248L2tleXdvcmQ+PC9rZXl3b3Jkcz48ZGF0ZXM+PHllYXI+
MjAwODwveWVhcj48cHViLWRhdGVzPjxkYXRlPkphbjwvZGF0ZT48L3B1Yi1kYXRlcz48L2RhdGVz
Pjxpc2JuPjAwMDUtNzk2NyAoUHJpbnQpJiN4RDswMDA1LTc5Njc8L2lzYm4+PGFjY2Vzc2lvbi1u
dW0+MTgwMDU5MzY8L2FjY2Vzc2lvbi1udW0+PHVybHM+PC91cmxzPjxlbGVjdHJvbmljLXJlc291
cmNlLW51bT4xMC4xMDE2L2ouYnJhdC4yMDA3LjEwLjAwMzwvZWxlY3Ryb25pYy1yZXNvdXJjZS1u
dW0+PHJlbW90ZS1kYXRhYmFzZS1wcm92aWRlcj5OTE08L3JlbW90ZS1kYXRhYmFzZS1wcm92aWRl
cj48bGFuZ3VhZ2U+ZW5nPC9sYW5ndWFnZT48L3JlY29yZD48L0NpdGU+PENpdGU+PEF1dGhvcj5R
dWlyazwvQXV0aG9yPjxZZWFyPjIwMDg8L1llYXI+PFJlY051bT4zNDM8L1JlY051bT48cmVjb3Jk
PjxyZWMtbnVtYmVyPjM0MzwvcmVjLW51bWJlcj48Zm9yZWlnbi1rZXlzPjxrZXkgYXBwPSJFTiIg
ZGItaWQ9IjVyZHBzd2VkdXQ1OWViZXBwZTBwc3R6OHd3ZnBhdDlkdHc5ZiIgdGltZXN0YW1wPSIx
NTgzMjUzMzY1Ij4zNDM8L2tleT48L2ZvcmVpZ24ta2V5cz48cmVmLXR5cGUgbmFtZT0iSm91cm5h
bCBBcnRpY2xlIj4xNzwvcmVmLXR5cGU+PGNvbnRyaWJ1dG9ycz48YXV0aG9ycz48YXV0aG9yPlF1
aXJrLCBHcmVnb3J5IEouPC9hdXRob3I+PGF1dGhvcj5NdWVsbGVyLCBEZXZpbjwvYXV0aG9yPjwv
YXV0aG9ycz48L2NvbnRyaWJ1dG9ycz48dGl0bGVzPjx0aXRsZT5OZXVyYWwgbWVjaGFuaXNtcyBv
ZiBleHRpbmN0aW9uIGxlYXJuaW5nIGFuZCByZXRyaWV2YWw8L3RpdGxlPjxzZWNvbmRhcnktdGl0
bGU+TmV1cm9wc3ljaG9waGFybWFjb2xvZ3kgOiBvZmZpY2lhbCBwdWJsaWNhdGlvbiBvZiB0aGUg
QW1lcmljYW4gQ29sbGVnZSBvZiBOZXVyb3BzeWNob3BoYXJtYWNvbG9neTwvc2Vjb25kYXJ5LXRp
dGxlPjxhbHQtdGl0bGU+TmV1cm9wc3ljaG9waGFybWFjb2xvZ3k8L2FsdC10aXRsZT48L3RpdGxl
cz48YWx0LXBlcmlvZGljYWw+PGZ1bGwtdGl0bGU+TmV1cm9wc3ljaG9waGFybWFjb2xvZ3k8L2Z1
bGwtdGl0bGU+PGFiYnItMT5OZXVyb3BzeWNob3BoYXJtYWNvbG9neTwvYWJici0xPjwvYWx0LXBl
cmlvZGljYWw+PHBhZ2VzPjU2LTcyPC9wYWdlcz48dm9sdW1lPjMzPC92b2x1bWU+PG51bWJlcj4x
PC9udW1iZXI+PGVkaXRpb24+MjAwNy8wOS8xOTwvZWRpdGlvbj48a2V5d29yZHM+PGtleXdvcmQ+
QW5pbWFsczwva2V5d29yZD48a2V5d29yZD5CZWhhdmlvciwgQW5pbWFsPC9rZXl3b3JkPjxrZXl3
b3JkPkJyYWluL2N5dG9sb2d5LypwaHlzaW9sb2d5PC9rZXl3b3JkPjxrZXl3b3JkPkV4dGluY3Rp
b24sIFBzeWNob2xvZ2ljYWwvKnBoeXNpb2xvZ3k8L2tleXdvcmQ+PGtleXdvcmQ+SHVtYW5zPC9r
ZXl3b3JkPjxrZXl3b3JkPk1lbnRhbCBSZWNhbGwvKnBoeXNpb2xvZ3k8L2tleXdvcmQ+PGtleXdv
cmQ+TmV1cm9ucy8qcGh5c2lvbG9neTwva2V5d29yZD48L2tleXdvcmRzPjxkYXRlcz48eWVhcj4y
MDA4PC95ZWFyPjwvZGF0ZXM+PGlzYm4+MDg5My0xMzNYJiN4RDsxNzQwLTYzNFg8L2lzYm4+PGFj
Y2Vzc2lvbi1udW0+MTc4ODIyMzY8L2FjY2Vzc2lvbi1udW0+PHVybHM+PHJlbGF0ZWQtdXJscz48
dXJsPmh0dHBzOi8vcHVibWVkLm5jYmkubmxtLm5paC5nb3YvMTc4ODIyMzY8L3VybD48dXJsPmh0
dHBzOi8vd3d3Lm5jYmkubmxtLm5paC5nb3YvcG1jL2FydGljbGVzL1BNQzI2Njg3MTQvPC91cmw+
PC9yZWxhdGVkLXVybHM+PC91cmxzPjxlbGVjdHJvbmljLXJlc291cmNlLW51bT4xMC4xMDM4L3Nq
Lm5wcC4xMzAxNTU1PC9lbGVjdHJvbmljLXJlc291cmNlLW51bT48cmVtb3RlLWRhdGFiYXNlLW5h
bWU+UHViTWVkPC9yZW1vdGUtZGF0YWJhc2UtbmFtZT48bGFuZ3VhZ2U+ZW5nPC9sYW5ndWFnZT48
L3JlY29yZD48L0NpdGU+PC9FbmROb3RlPgB=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753373" w:rsidRPr="00A43B7D">
        <w:rPr>
          <w:rFonts w:asciiTheme="minorHAnsi" w:hAnsiTheme="minorHAnsi" w:cstheme="minorHAnsi"/>
          <w:color w:val="auto"/>
        </w:rPr>
      </w:r>
      <w:r w:rsidR="00753373"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38,39</w:t>
      </w:r>
      <w:r w:rsidR="00753373" w:rsidRPr="00A43B7D">
        <w:rPr>
          <w:rFonts w:asciiTheme="minorHAnsi" w:hAnsiTheme="minorHAnsi" w:cstheme="minorHAnsi"/>
          <w:color w:val="auto"/>
        </w:rPr>
        <w:fldChar w:fldCharType="end"/>
      </w:r>
      <w:r w:rsidR="00753373" w:rsidRPr="00A43B7D">
        <w:rPr>
          <w:rFonts w:asciiTheme="minorHAnsi" w:hAnsiTheme="minorHAnsi" w:cstheme="minorHAnsi"/>
          <w:color w:val="auto"/>
        </w:rPr>
        <w:t>, extinction learning</w:t>
      </w:r>
      <w:r w:rsidR="00752756" w:rsidRPr="00A43B7D">
        <w:rPr>
          <w:rFonts w:asciiTheme="minorHAnsi" w:hAnsiTheme="minorHAnsi" w:cstheme="minorHAnsi"/>
          <w:color w:val="auto"/>
        </w:rPr>
        <w:t xml:space="preserve"> </w:t>
      </w:r>
      <w:r w:rsidR="00A614F5" w:rsidRPr="00A43B7D">
        <w:rPr>
          <w:rFonts w:asciiTheme="minorHAnsi" w:hAnsiTheme="minorHAnsi" w:cstheme="minorHAnsi"/>
          <w:color w:val="auto"/>
        </w:rPr>
        <w:t>does not erase the original fear memory (e.g.</w:t>
      </w:r>
      <w:r w:rsidR="00F24968" w:rsidRPr="00A43B7D">
        <w:rPr>
          <w:rFonts w:asciiTheme="minorHAnsi" w:hAnsiTheme="minorHAnsi" w:cstheme="minorHAnsi"/>
          <w:color w:val="auto"/>
        </w:rPr>
        <w:t>,</w:t>
      </w:r>
      <w:r w:rsidR="00D24BB8" w:rsidRPr="00A43B7D">
        <w:rPr>
          <w:rFonts w:asciiTheme="minorHAnsi" w:hAnsiTheme="minorHAnsi" w:cstheme="minorHAnsi"/>
          <w:color w:val="auto"/>
        </w:rPr>
        <w:t xml:space="preserve"> </w:t>
      </w:r>
      <w:r w:rsidR="00922ACB" w:rsidRPr="00A43B7D">
        <w:rPr>
          <w:rFonts w:asciiTheme="minorHAnsi" w:hAnsiTheme="minorHAnsi" w:cstheme="minorHAnsi"/>
          <w:color w:val="auto"/>
        </w:rPr>
        <w:t>m</w:t>
      </w:r>
      <w:r w:rsidR="00A614F5" w:rsidRPr="00A43B7D">
        <w:rPr>
          <w:rFonts w:asciiTheme="minorHAnsi" w:hAnsiTheme="minorHAnsi" w:cstheme="minorHAnsi"/>
          <w:color w:val="auto"/>
        </w:rPr>
        <w:t>ovement</w:t>
      </w:r>
      <w:r w:rsidR="00993A51" w:rsidRPr="00A43B7D">
        <w:rPr>
          <w:rFonts w:asciiTheme="minorHAnsi" w:hAnsiTheme="minorHAnsi" w:cstheme="minorHAnsi"/>
          <w:color w:val="auto"/>
        </w:rPr>
        <w:t xml:space="preserve"> trajectory</w:t>
      </w:r>
      <w:r w:rsidR="00A614F5" w:rsidRPr="00A43B7D">
        <w:rPr>
          <w:rFonts w:asciiTheme="minorHAnsi" w:hAnsiTheme="minorHAnsi" w:cstheme="minorHAnsi"/>
          <w:color w:val="auto"/>
        </w:rPr>
        <w:t>-</w:t>
      </w:r>
      <w:r w:rsidR="00922ACB" w:rsidRPr="00A43B7D">
        <w:rPr>
          <w:rFonts w:asciiTheme="minorHAnsi" w:hAnsiTheme="minorHAnsi" w:cstheme="minorHAnsi"/>
          <w:color w:val="auto"/>
        </w:rPr>
        <w:t>p</w:t>
      </w:r>
      <w:r w:rsidR="00A614F5" w:rsidRPr="00A43B7D">
        <w:rPr>
          <w:rFonts w:asciiTheme="minorHAnsi" w:hAnsiTheme="minorHAnsi" w:cstheme="minorHAnsi"/>
          <w:color w:val="auto"/>
        </w:rPr>
        <w:t xml:space="preserve">ain); rather, it </w:t>
      </w:r>
      <w:r w:rsidR="00753373" w:rsidRPr="00A43B7D">
        <w:rPr>
          <w:rFonts w:asciiTheme="minorHAnsi" w:hAnsiTheme="minorHAnsi" w:cstheme="minorHAnsi"/>
          <w:color w:val="auto"/>
        </w:rPr>
        <w:t xml:space="preserve">creates a novel </w:t>
      </w:r>
      <w:r w:rsidR="00922ACB" w:rsidRPr="00A43B7D">
        <w:rPr>
          <w:rFonts w:asciiTheme="minorHAnsi" w:hAnsiTheme="minorHAnsi" w:cstheme="minorHAnsi"/>
          <w:color w:val="auto"/>
        </w:rPr>
        <w:t xml:space="preserve">inhibitory extinction </w:t>
      </w:r>
      <w:r w:rsidR="00753373" w:rsidRPr="00A43B7D">
        <w:rPr>
          <w:rFonts w:asciiTheme="minorHAnsi" w:hAnsiTheme="minorHAnsi" w:cstheme="minorHAnsi"/>
          <w:color w:val="auto"/>
        </w:rPr>
        <w:t>memory</w:t>
      </w:r>
      <w:r w:rsidR="00A614F5" w:rsidRPr="00A43B7D">
        <w:rPr>
          <w:rFonts w:asciiTheme="minorHAnsi" w:hAnsiTheme="minorHAnsi" w:cstheme="minorHAnsi"/>
          <w:color w:val="auto"/>
        </w:rPr>
        <w:t xml:space="preserve"> (e.g.</w:t>
      </w:r>
      <w:r w:rsidR="00F24968" w:rsidRPr="00A43B7D">
        <w:rPr>
          <w:rFonts w:asciiTheme="minorHAnsi" w:hAnsiTheme="minorHAnsi" w:cstheme="minorHAnsi"/>
          <w:color w:val="auto"/>
        </w:rPr>
        <w:t>,</w:t>
      </w:r>
      <w:r w:rsidR="00D24BB8" w:rsidRPr="00A43B7D">
        <w:rPr>
          <w:rFonts w:asciiTheme="minorHAnsi" w:hAnsiTheme="minorHAnsi" w:cstheme="minorHAnsi"/>
          <w:color w:val="auto"/>
        </w:rPr>
        <w:t xml:space="preserve"> </w:t>
      </w:r>
      <w:r w:rsidR="00922ACB" w:rsidRPr="00A43B7D">
        <w:rPr>
          <w:rFonts w:asciiTheme="minorHAnsi" w:hAnsiTheme="minorHAnsi" w:cstheme="minorHAnsi"/>
          <w:color w:val="auto"/>
        </w:rPr>
        <w:t>m</w:t>
      </w:r>
      <w:r w:rsidR="00D24BB8" w:rsidRPr="00A43B7D">
        <w:rPr>
          <w:rFonts w:asciiTheme="minorHAnsi" w:hAnsiTheme="minorHAnsi" w:cstheme="minorHAnsi"/>
          <w:color w:val="auto"/>
        </w:rPr>
        <w:t>ovement</w:t>
      </w:r>
      <w:r w:rsidR="00993A51" w:rsidRPr="00A43B7D">
        <w:rPr>
          <w:rFonts w:asciiTheme="minorHAnsi" w:hAnsiTheme="minorHAnsi" w:cstheme="minorHAnsi"/>
          <w:color w:val="auto"/>
        </w:rPr>
        <w:t xml:space="preserve"> trajectory</w:t>
      </w:r>
      <w:r w:rsidR="00D24BB8" w:rsidRPr="00A43B7D">
        <w:rPr>
          <w:rFonts w:asciiTheme="minorHAnsi" w:hAnsiTheme="minorHAnsi" w:cstheme="minorHAnsi"/>
          <w:color w:val="auto"/>
        </w:rPr>
        <w:t>-</w:t>
      </w:r>
      <w:r w:rsidR="00922ACB" w:rsidRPr="00A43B7D">
        <w:rPr>
          <w:rFonts w:asciiTheme="minorHAnsi" w:hAnsiTheme="minorHAnsi" w:cstheme="minorHAnsi"/>
          <w:color w:val="auto"/>
        </w:rPr>
        <w:t>n</w:t>
      </w:r>
      <w:r w:rsidR="00D24BB8" w:rsidRPr="00A43B7D">
        <w:rPr>
          <w:rFonts w:asciiTheme="minorHAnsi" w:hAnsiTheme="minorHAnsi" w:cstheme="minorHAnsi"/>
          <w:color w:val="auto"/>
        </w:rPr>
        <w:t>o pain</w:t>
      </w:r>
      <w:r w:rsidR="00A614F5" w:rsidRPr="00A43B7D">
        <w:rPr>
          <w:rFonts w:asciiTheme="minorHAnsi" w:hAnsiTheme="minorHAnsi" w:cstheme="minorHAnsi"/>
          <w:color w:val="auto"/>
        </w:rPr>
        <w:t>)</w:t>
      </w:r>
      <w:r w:rsidR="00753373" w:rsidRPr="00A43B7D">
        <w:rPr>
          <w:rFonts w:asciiTheme="minorHAnsi" w:hAnsiTheme="minorHAnsi" w:cstheme="minorHAnsi"/>
          <w:color w:val="auto"/>
        </w:rPr>
        <w:t>, which competes with the original fear memory</w:t>
      </w:r>
      <w:r w:rsidR="00922ACB" w:rsidRPr="00A43B7D">
        <w:rPr>
          <w:rFonts w:asciiTheme="minorHAnsi" w:hAnsiTheme="minorHAnsi" w:cstheme="minorHAnsi"/>
          <w:color w:val="auto"/>
        </w:rPr>
        <w:t xml:space="preserve"> for retrieval</w:t>
      </w:r>
      <w:r w:rsidR="00753373" w:rsidRPr="00A43B7D">
        <w:rPr>
          <w:rFonts w:asciiTheme="minorHAnsi" w:hAnsiTheme="minorHAnsi" w:cstheme="minorHAnsi"/>
          <w:color w:val="auto"/>
        </w:rPr>
        <w:fldChar w:fldCharType="begin">
          <w:fldData xml:space="preserve">PEVuZE5vdGU+PENpdGU+PEF1dGhvcj5Cb3V0b248L0F1dGhvcj48WWVhcj4yMDAyPC9ZZWFyPjxS
ZWNOdW0+MTAxPC9SZWNOdW0+PERpc3BsYXlUZXh0PjxzdHlsZSBmYWNlPSJzdXBlcnNjcmlwdCI+
NDAsNDE8L3N0eWxlPjwvRGlzcGxheVRleHQ+PHJlY29yZD48cmVjLW51bWJlcj4xMDE8L3JlYy1u
dW1iZXI+PGZvcmVpZ24ta2V5cz48a2V5IGFwcD0iRU4iIGRiLWlkPSI1cmRwc3dlZHV0NTllYmVw
cGUwcHN0ejh3d2ZwYXQ5ZHR3OWYiIHRpbWVzdGFtcD0iMTUxNzU3ODU5NiI+MTAxPC9rZXk+PC9m
b3JlaWduLWtleXM+PHJlZi10eXBlIG5hbWU9IkpvdXJuYWwgQXJ0aWNsZSI+MTc8L3JlZi10eXBl
Pjxjb250cmlidXRvcnM+PGF1dGhvcnM+PGF1dGhvcj5Cb3V0b24sIE0uLCBFLjwvYXV0aG9yPjwv
YXV0aG9ycz48L2NvbnRyaWJ1dG9ycz48YXV0aC1hZGRyZXNzPkRlcGFydG1lbnQgb2YgUHN5Y2hv
bG9neSwgVW5pdmVyc2l0eSBvZiBWZXJtb250LCBCdXJsaW5ndG9uLCBWZXJtb250IDA1NDA1LTAx
MzQsIFVTQS48L2F1dGgtYWRkcmVzcz48dGl0bGVzPjx0aXRsZT5Db250ZXh0LCBhbWJpZ3VpdHks
IGFuZCB1bmxlYXJuaW5nOiBzb3VyY2VzIG9mIHJlbGFwc2UgYWZ0ZXIgYmVoYXZpb3JhbCBleHRp
bmN0aW9uPC90aXRsZT48c2Vjb25kYXJ5LXRpdGxlPkJpb2xvZ2ljYWwgUHN5Y2hpYXRyeTwvc2Vj
b25kYXJ5LXRpdGxlPjxhbHQtdGl0bGU+QmlvbG9naWNhbCBwc3ljaGlhdHJ5PC9hbHQtdGl0bGU+
PC90aXRsZXM+PHBlcmlvZGljYWw+PGZ1bGwtdGl0bGU+QmlvbG9naWNhbCBQc3ljaGlhdHJ5PC9m
dWxsLXRpdGxlPjwvcGVyaW9kaWNhbD48YWx0LXBlcmlvZGljYWw+PGZ1bGwtdGl0bGU+QmlvbG9n
aWNhbCBQc3ljaGlhdHJ5PC9mdWxsLXRpdGxlPjwvYWx0LXBlcmlvZGljYWw+PHBhZ2VzPjk3Ni04
NjwvcGFnZXM+PHZvbHVtZT41Mjwvdm9sdW1lPjxudW1iZXI+MTA8L251bWJlcj48ZWRpdGlvbj4y
MDAyLzExLzIwPC9lZGl0aW9uPjxrZXl3b3Jkcz48a2V5d29yZD5BbnhpZXR5IERpc29yZGVycy8q
cHJldmVudGlvbiAmYW1wOyBjb250cm9sPC9rZXl3b3JkPjxrZXl3b3JkPkFzc29jaWF0aW9uIExl
YXJuaW5nPC9rZXl3b3JkPjxrZXl3b3JkPipDb2duaXRpdmUgVGhlcmFweTwva2V5d29yZD48a2V5
d29yZD4qQ29uZGl0aW9uaW5nLCBDbGFzc2ljYWw8L2tleXdvcmQ+PGtleXdvcmQ+Q3Vlczwva2V5
d29yZD48a2V5d29yZD5FeHRpbmN0aW9uLCBQc3ljaG9sb2dpY2FsLypwaHlzaW9sb2d5PC9rZXl3
b3JkPjxrZXl3b3JkPkhlYWx0aCBCZWhhdmlvcjwva2V5d29yZD48a2V5d29yZD5IdW1hbnM8L2tl
eXdvcmQ+PGtleXdvcmQ+UmVjdXJyZW5jZTwva2V5d29yZD48L2tleXdvcmRzPjxkYXRlcz48eWVh
cj4yMDAyPC95ZWFyPjxwdWItZGF0ZXM+PGRhdGU+Tm92IDE1PC9kYXRlPjwvcHViLWRhdGVzPjwv
ZGF0ZXM+PGlzYm4+MDAwNi0zMjIzIChQcmludCkmI3hEOzAwMDYtMzIyMzwvaXNibj48YWNjZXNz
aW9uLW51bT4xMjQzNzkzODwvYWNjZXNzaW9uLW51bT48dXJscz48L3VybHM+PHJlbW90ZS1kYXRh
YmFzZS1wcm92aWRlcj5OTE08L3JlbW90ZS1kYXRhYmFzZS1wcm92aWRlcj48bGFuZ3VhZ2U+ZW5n
PC9sYW5ndWFnZT48L3JlY29yZD48L0NpdGU+PENpdGU+PEF1dGhvcj5Cb3V0b248L0F1dGhvcj48
WWVhcj4yMDEyPC9ZZWFyPjxSZWNOdW0+MzM0PC9SZWNOdW0+PHJlY29yZD48cmVjLW51bWJlcj4z
MzQ8L3JlYy1udW1iZXI+PGZvcmVpZ24ta2V5cz48a2V5IGFwcD0iRU4iIGRiLWlkPSI1cmRwc3dl
ZHV0NTllYmVwcGUwcHN0ejh3d2ZwYXQ5ZHR3OWYiIHRpbWVzdGFtcD0iMTU4MjcxOTc0NCI+MzM0
PC9rZXk+PC9mb3JlaWduLWtleXM+PHJlZi10eXBlIG5hbWU9IkpvdXJuYWwgQXJ0aWNsZSI+MTc8
L3JlZi10eXBlPjxjb250cmlidXRvcnM+PGF1dGhvcnM+PGF1dGhvcj5Cb3V0b24sIE1hcmsgRS48
L2F1dGhvcj48YXV0aG9yPldpbnRlcmJhdWVyLCBOZWlsIEUuPC9hdXRob3I+PGF1dGhvcj5Ub2Rk
LCBUcmF2aXMgUC48L2F1dGhvcj48L2F1dGhvcnM+PC9jb250cmlidXRvcnM+PHRpdGxlcz48dGl0
bGU+UmVsYXBzZSBwcm9jZXNzZXMgYWZ0ZXIgdGhlIGV4dGluY3Rpb24gb2YgaW5zdHJ1bWVudGFs
IGxlYXJuaW5nOiByZW5ld2FsLCByZXN1cmdlbmNlLCBhbmQgcmVhY3F1aXNpdGlvbjwvdGl0bGU+
PHNlY29uZGFyeS10aXRsZT5CZWhhdmlvdXJhbCBwcm9jZXNzZXM8L3NlY29uZGFyeS10aXRsZT48
YWx0LXRpdGxlPkJlaGF2IFByb2Nlc3NlczwvYWx0LXRpdGxlPjwvdGl0bGVzPjxwZXJpb2RpY2Fs
PjxmdWxsLXRpdGxlPkJlaGF2aW91cmFsIHByb2Nlc3NlczwvZnVsbC10aXRsZT48L3BlcmlvZGlj
YWw+PHBhZ2VzPjEzMC0xNDE8L3BhZ2VzPjx2b2x1bWU+OTA8L3ZvbHVtZT48bnVtYmVyPjE8L251
bWJlcj48ZWRpdGlvbj4yMDEyLzAzLzE3PC9lZGl0aW9uPjxrZXl3b3Jkcz48a2V5d29yZD5Bbmlt
YWxzPC9rZXl3b3JkPjxrZXl3b3JkPipDb25kaXRpb25pbmcsIE9wZXJhbnQ8L2tleXdvcmQ+PGtl
eXdvcmQ+KkV4dGluY3Rpb24sIFBzeWNob2xvZ2ljYWw8L2tleXdvcmQ+PGtleXdvcmQ+UmF0czwv
a2V5d29yZD48L2tleXdvcmRzPjxkYXRlcz48eWVhcj4yMDEyPC95ZWFyPjwvZGF0ZXM+PGlzYm4+
MTg3Mi04MzA4JiN4RDswMzc2LTYzNTc8L2lzYm4+PGFjY2Vzc2lvbi1udW0+MjI0NTAzMDU8L2Fj
Y2Vzc2lvbi1udW0+PHVybHM+PHJlbGF0ZWQtdXJscz48dXJsPmh0dHBzOi8vcHVibWVkLm5jYmku
bmxtLm5paC5nb3YvMjI0NTAzMDU8L3VybD48dXJsPmh0dHBzOi8vd3d3Lm5jYmkubmxtLm5paC5n
b3YvcG1jL2FydGljbGVzL1BNQzMzNTU2NTkvPC91cmw+PC9yZWxhdGVkLXVybHM+PC91cmxzPjxl
bGVjdHJvbmljLXJlc291cmNlLW51bT4xMC4xMDE2L2ouYmVwcm9jLjIwMTIuMDMuMDA0PC9lbGVj
dHJvbmljLXJlc291cmNlLW51bT48cmVtb3RlLWRhdGFiYXNlLW5hbWU+UHViTWVkPC9yZW1vdGUt
ZGF0YWJhc2UtbmFtZT48bGFuZ3VhZ2U+ZW5nPC9sYW5ndWFnZT48L3JlY29yZD48L0NpdGU+PC9F
bmROb3RlPn==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Cb3V0b248L0F1dGhvcj48WWVhcj4yMDAyPC9ZZWFyPjxS
ZWNOdW0+MTAxPC9SZWNOdW0+PERpc3BsYXlUZXh0PjxzdHlsZSBmYWNlPSJzdXBlcnNjcmlwdCI+
NDAsNDE8L3N0eWxlPjwvRGlzcGxheVRleHQ+PHJlY29yZD48cmVjLW51bWJlcj4xMDE8L3JlYy1u
dW1iZXI+PGZvcmVpZ24ta2V5cz48a2V5IGFwcD0iRU4iIGRiLWlkPSI1cmRwc3dlZHV0NTllYmVw
cGUwcHN0ejh3d2ZwYXQ5ZHR3OWYiIHRpbWVzdGFtcD0iMTUxNzU3ODU5NiI+MTAxPC9rZXk+PC9m
b3JlaWduLWtleXM+PHJlZi10eXBlIG5hbWU9IkpvdXJuYWwgQXJ0aWNsZSI+MTc8L3JlZi10eXBl
Pjxjb250cmlidXRvcnM+PGF1dGhvcnM+PGF1dGhvcj5Cb3V0b24sIE0uLCBFLjwvYXV0aG9yPjwv
YXV0aG9ycz48L2NvbnRyaWJ1dG9ycz48YXV0aC1hZGRyZXNzPkRlcGFydG1lbnQgb2YgUHN5Y2hv
bG9neSwgVW5pdmVyc2l0eSBvZiBWZXJtb250LCBCdXJsaW5ndG9uLCBWZXJtb250IDA1NDA1LTAx
MzQsIFVTQS48L2F1dGgtYWRkcmVzcz48dGl0bGVzPjx0aXRsZT5Db250ZXh0LCBhbWJpZ3VpdHks
IGFuZCB1bmxlYXJuaW5nOiBzb3VyY2VzIG9mIHJlbGFwc2UgYWZ0ZXIgYmVoYXZpb3JhbCBleHRp
bmN0aW9uPC90aXRsZT48c2Vjb25kYXJ5LXRpdGxlPkJpb2xvZ2ljYWwgUHN5Y2hpYXRyeTwvc2Vj
b25kYXJ5LXRpdGxlPjxhbHQtdGl0bGU+QmlvbG9naWNhbCBwc3ljaGlhdHJ5PC9hbHQtdGl0bGU+
PC90aXRsZXM+PHBlcmlvZGljYWw+PGZ1bGwtdGl0bGU+QmlvbG9naWNhbCBQc3ljaGlhdHJ5PC9m
dWxsLXRpdGxlPjwvcGVyaW9kaWNhbD48YWx0LXBlcmlvZGljYWw+PGZ1bGwtdGl0bGU+QmlvbG9n
aWNhbCBQc3ljaGlhdHJ5PC9mdWxsLXRpdGxlPjwvYWx0LXBlcmlvZGljYWw+PHBhZ2VzPjk3Ni04
NjwvcGFnZXM+PHZvbHVtZT41Mjwvdm9sdW1lPjxudW1iZXI+MTA8L251bWJlcj48ZWRpdGlvbj4y
MDAyLzExLzIwPC9lZGl0aW9uPjxrZXl3b3Jkcz48a2V5d29yZD5BbnhpZXR5IERpc29yZGVycy8q
cHJldmVudGlvbiAmYW1wOyBjb250cm9sPC9rZXl3b3JkPjxrZXl3b3JkPkFzc29jaWF0aW9uIExl
YXJuaW5nPC9rZXl3b3JkPjxrZXl3b3JkPipDb2duaXRpdmUgVGhlcmFweTwva2V5d29yZD48a2V5
d29yZD4qQ29uZGl0aW9uaW5nLCBDbGFzc2ljYWw8L2tleXdvcmQ+PGtleXdvcmQ+Q3Vlczwva2V5
d29yZD48a2V5d29yZD5FeHRpbmN0aW9uLCBQc3ljaG9sb2dpY2FsLypwaHlzaW9sb2d5PC9rZXl3
b3JkPjxrZXl3b3JkPkhlYWx0aCBCZWhhdmlvcjwva2V5d29yZD48a2V5d29yZD5IdW1hbnM8L2tl
eXdvcmQ+PGtleXdvcmQ+UmVjdXJyZW5jZTwva2V5d29yZD48L2tleXdvcmRzPjxkYXRlcz48eWVh
cj4yMDAyPC95ZWFyPjxwdWItZGF0ZXM+PGRhdGU+Tm92IDE1PC9kYXRlPjwvcHViLWRhdGVzPjwv
ZGF0ZXM+PGlzYm4+MDAwNi0zMjIzIChQcmludCkmI3hEOzAwMDYtMzIyMzwvaXNibj48YWNjZXNz
aW9uLW51bT4xMjQzNzkzODwvYWNjZXNzaW9uLW51bT48dXJscz48L3VybHM+PHJlbW90ZS1kYXRh
YmFzZS1wcm92aWRlcj5OTE08L3JlbW90ZS1kYXRhYmFzZS1wcm92aWRlcj48bGFuZ3VhZ2U+ZW5n
PC9sYW5ndWFnZT48L3JlY29yZD48L0NpdGU+PENpdGU+PEF1dGhvcj5Cb3V0b248L0F1dGhvcj48
WWVhcj4yMDEyPC9ZZWFyPjxSZWNOdW0+MzM0PC9SZWNOdW0+PHJlY29yZD48cmVjLW51bWJlcj4z
MzQ8L3JlYy1udW1iZXI+PGZvcmVpZ24ta2V5cz48a2V5IGFwcD0iRU4iIGRiLWlkPSI1cmRwc3dl
ZHV0NTllYmVwcGUwcHN0ejh3d2ZwYXQ5ZHR3OWYiIHRpbWVzdGFtcD0iMTU4MjcxOTc0NCI+MzM0
PC9rZXk+PC9mb3JlaWduLWtleXM+PHJlZi10eXBlIG5hbWU9IkpvdXJuYWwgQXJ0aWNsZSI+MTc8
L3JlZi10eXBlPjxjb250cmlidXRvcnM+PGF1dGhvcnM+PGF1dGhvcj5Cb3V0b24sIE1hcmsgRS48
L2F1dGhvcj48YXV0aG9yPldpbnRlcmJhdWVyLCBOZWlsIEUuPC9hdXRob3I+PGF1dGhvcj5Ub2Rk
LCBUcmF2aXMgUC48L2F1dGhvcj48L2F1dGhvcnM+PC9jb250cmlidXRvcnM+PHRpdGxlcz48dGl0
bGU+UmVsYXBzZSBwcm9jZXNzZXMgYWZ0ZXIgdGhlIGV4dGluY3Rpb24gb2YgaW5zdHJ1bWVudGFs
IGxlYXJuaW5nOiByZW5ld2FsLCByZXN1cmdlbmNlLCBhbmQgcmVhY3F1aXNpdGlvbjwvdGl0bGU+
PHNlY29uZGFyeS10aXRsZT5CZWhhdmlvdXJhbCBwcm9jZXNzZXM8L3NlY29uZGFyeS10aXRsZT48
YWx0LXRpdGxlPkJlaGF2IFByb2Nlc3NlczwvYWx0LXRpdGxlPjwvdGl0bGVzPjxwZXJpb2RpY2Fs
PjxmdWxsLXRpdGxlPkJlaGF2aW91cmFsIHByb2Nlc3NlczwvZnVsbC10aXRsZT48L3BlcmlvZGlj
YWw+PHBhZ2VzPjEzMC0xNDE8L3BhZ2VzPjx2b2x1bWU+OTA8L3ZvbHVtZT48bnVtYmVyPjE8L251
bWJlcj48ZWRpdGlvbj4yMDEyLzAzLzE3PC9lZGl0aW9uPjxrZXl3b3Jkcz48a2V5d29yZD5Bbmlt
YWxzPC9rZXl3b3JkPjxrZXl3b3JkPipDb25kaXRpb25pbmcsIE9wZXJhbnQ8L2tleXdvcmQ+PGtl
eXdvcmQ+KkV4dGluY3Rpb24sIFBzeWNob2xvZ2ljYWw8L2tleXdvcmQ+PGtleXdvcmQ+UmF0czwv
a2V5d29yZD48L2tleXdvcmRzPjxkYXRlcz48eWVhcj4yMDEyPC95ZWFyPjwvZGF0ZXM+PGlzYm4+
MTg3Mi04MzA4JiN4RDswMzc2LTYzNTc8L2lzYm4+PGFjY2Vzc2lvbi1udW0+MjI0NTAzMDU8L2Fj
Y2Vzc2lvbi1udW0+PHVybHM+PHJlbGF0ZWQtdXJscz48dXJsPmh0dHBzOi8vcHVibWVkLm5jYmku
bmxtLm5paC5nb3YvMjI0NTAzMDU8L3VybD48dXJsPmh0dHBzOi8vd3d3Lm5jYmkubmxtLm5paC5n
b3YvcG1jL2FydGljbGVzL1BNQzMzNTU2NTkvPC91cmw+PC9yZWxhdGVkLXVybHM+PC91cmxzPjxl
bGVjdHJvbmljLXJlc291cmNlLW51bT4xMC4xMDE2L2ouYmVwcm9jLjIwMTIuMDMuMDA0PC9lbGVj
dHJvbmljLXJlc291cmNlLW51bT48cmVtb3RlLWRhdGFiYXNlLW5hbWU+UHViTWVkPC9yZW1vdGUt
ZGF0YWJhc2UtbmFtZT48bGFuZ3VhZ2U+ZW5nPC9sYW5ndWFnZT48L3JlY29yZD48L0NpdGU+PC9F
bmROb3RlPn==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753373" w:rsidRPr="00A43B7D">
        <w:rPr>
          <w:rFonts w:asciiTheme="minorHAnsi" w:hAnsiTheme="minorHAnsi" w:cstheme="minorHAnsi"/>
          <w:color w:val="auto"/>
        </w:rPr>
      </w:r>
      <w:r w:rsidR="00753373"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40,41</w:t>
      </w:r>
      <w:r w:rsidR="00753373" w:rsidRPr="00A43B7D">
        <w:rPr>
          <w:rFonts w:asciiTheme="minorHAnsi" w:hAnsiTheme="minorHAnsi" w:cstheme="minorHAnsi"/>
          <w:color w:val="auto"/>
        </w:rPr>
        <w:fldChar w:fldCharType="end"/>
      </w:r>
      <w:r w:rsidR="00753373" w:rsidRPr="00A43B7D">
        <w:rPr>
          <w:rFonts w:asciiTheme="minorHAnsi" w:hAnsiTheme="minorHAnsi" w:cstheme="minorHAnsi"/>
          <w:color w:val="auto"/>
        </w:rPr>
        <w:t xml:space="preserve">. The novel inhibitory memory is more context-dependent than the original </w:t>
      </w:r>
      <w:r w:rsidR="00D24BB8" w:rsidRPr="00A43B7D">
        <w:rPr>
          <w:rFonts w:asciiTheme="minorHAnsi" w:hAnsiTheme="minorHAnsi" w:cstheme="minorHAnsi"/>
          <w:color w:val="auto"/>
        </w:rPr>
        <w:t xml:space="preserve">fear </w:t>
      </w:r>
      <w:r w:rsidR="00753373" w:rsidRPr="00A43B7D">
        <w:rPr>
          <w:rFonts w:asciiTheme="minorHAnsi" w:hAnsiTheme="minorHAnsi" w:cstheme="minorHAnsi"/>
          <w:color w:val="auto"/>
        </w:rPr>
        <w:t>memory</w:t>
      </w:r>
      <w:r w:rsidR="00753373"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Bouton&lt;/Author&gt;&lt;Year&gt;2002&lt;/Year&gt;&lt;RecNum&gt;101&lt;/RecNum&gt;&lt;DisplayText&gt;&lt;style face="superscript"&gt;40&lt;/style&gt;&lt;/DisplayText&gt;&lt;record&gt;&lt;rec-number&gt;101&lt;/rec-number&gt;&lt;foreign-keys&gt;&lt;key app="EN" db-id="5rdpswedut59ebeppe0pstz8wwfpat9dtw9f" timestamp="1517578596"&gt;101&lt;/key&gt;&lt;/foreign-keys&gt;&lt;ref-type name="Journal Article"&gt;17&lt;/ref-type&gt;&lt;contributors&gt;&lt;authors&gt;&lt;author&gt;Bouton, M., E.&lt;/author&gt;&lt;/authors&gt;&lt;/contributors&gt;&lt;auth-address&gt;Department of Psychology, University of Vermont, Burlington, Vermont 05405-0134, USA.&lt;/auth-address&gt;&lt;titles&gt;&lt;title&gt;Context, ambiguity, and unlearning: sources of relapse after behavioral extinction&lt;/title&gt;&lt;secondary-title&gt;Biological Psychiatry&lt;/secondary-title&gt;&lt;alt-title&gt;Biological psychiatry&lt;/alt-title&gt;&lt;/titles&gt;&lt;periodical&gt;&lt;full-title&gt;Biological Psychiatry&lt;/full-title&gt;&lt;/periodical&gt;&lt;alt-periodical&gt;&lt;full-title&gt;Biological Psychiatry&lt;/full-title&gt;&lt;/alt-periodical&gt;&lt;pages&gt;976-86&lt;/pages&gt;&lt;volume&gt;52&lt;/volume&gt;&lt;number&gt;10&lt;/number&gt;&lt;edition&gt;2002/11/20&lt;/edition&gt;&lt;keywords&gt;&lt;keyword&gt;Anxiety Disorders/*prevention &amp;amp; control&lt;/keyword&gt;&lt;keyword&gt;Association Learning&lt;/keyword&gt;&lt;keyword&gt;*Cognitive Therapy&lt;/keyword&gt;&lt;keyword&gt;*Conditioning, Classical&lt;/keyword&gt;&lt;keyword&gt;Cues&lt;/keyword&gt;&lt;keyword&gt;Extinction, Psychological/*physiology&lt;/keyword&gt;&lt;keyword&gt;Health Behavior&lt;/keyword&gt;&lt;keyword&gt;Humans&lt;/keyword&gt;&lt;keyword&gt;Recurrence&lt;/keyword&gt;&lt;/keywords&gt;&lt;dates&gt;&lt;year&gt;2002&lt;/year&gt;&lt;pub-dates&gt;&lt;date&gt;Nov 15&lt;/date&gt;&lt;/pub-dates&gt;&lt;/dates&gt;&lt;isbn&gt;0006-3223 (Print)&amp;#xD;0006-3223&lt;/isbn&gt;&lt;accession-num&gt;12437938&lt;/accession-num&gt;&lt;urls&gt;&lt;/urls&gt;&lt;remote-database-provider&gt;NLM&lt;/remote-database-provider&gt;&lt;language&gt;eng&lt;/language&gt;&lt;/record&gt;&lt;/Cite&gt;&lt;/EndNote&gt;</w:instrText>
      </w:r>
      <w:r w:rsidR="00753373"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40</w:t>
      </w:r>
      <w:r w:rsidR="00753373" w:rsidRPr="00A43B7D">
        <w:rPr>
          <w:rFonts w:asciiTheme="minorHAnsi" w:hAnsiTheme="minorHAnsi" w:cstheme="minorHAnsi"/>
          <w:color w:val="auto"/>
        </w:rPr>
        <w:fldChar w:fldCharType="end"/>
      </w:r>
      <w:r w:rsidR="00753373" w:rsidRPr="00A43B7D">
        <w:rPr>
          <w:rFonts w:asciiTheme="minorHAnsi" w:hAnsiTheme="minorHAnsi" w:cstheme="minorHAnsi"/>
          <w:color w:val="auto"/>
        </w:rPr>
        <w:t>, deeming the extinguished fear memory susceptible to re-emergence</w:t>
      </w:r>
      <w:r w:rsidR="00074F1C" w:rsidRPr="00A43B7D">
        <w:rPr>
          <w:rFonts w:asciiTheme="minorHAnsi" w:hAnsiTheme="minorHAnsi" w:cstheme="minorHAnsi"/>
          <w:color w:val="auto"/>
        </w:rPr>
        <w:t xml:space="preserve"> (</w:t>
      </w:r>
      <w:r w:rsidR="00074F1C" w:rsidRPr="00A43B7D">
        <w:rPr>
          <w:rFonts w:asciiTheme="minorHAnsi" w:hAnsiTheme="minorHAnsi" w:cstheme="minorHAnsi"/>
          <w:iCs/>
          <w:color w:val="auto"/>
        </w:rPr>
        <w:t>return of fear</w:t>
      </w:r>
      <w:r w:rsidR="00074F1C" w:rsidRPr="00A43B7D">
        <w:rPr>
          <w:rFonts w:asciiTheme="minorHAnsi" w:hAnsiTheme="minorHAnsi" w:cstheme="minorHAnsi"/>
          <w:color w:val="auto"/>
        </w:rPr>
        <w:t>)</w:t>
      </w:r>
      <w:r w:rsidR="00D24BB8" w:rsidRPr="00A43B7D">
        <w:rPr>
          <w:rFonts w:asciiTheme="minorHAnsi" w:hAnsiTheme="minorHAnsi" w:cstheme="minorHAnsi"/>
          <w:color w:val="auto"/>
        </w:rPr>
        <w:fldChar w:fldCharType="begin">
          <w:fldData xml:space="preserve">PEVuZE5vdGU+PENpdGU+PEF1dGhvcj5Cb3V0b248L0F1dGhvcj48WWVhcj4yMDAyPC9ZZWFyPjxS
ZWNOdW0+MTAxPC9SZWNOdW0+PERpc3BsYXlUZXh0PjxzdHlsZSBmYWNlPSJzdXBlcnNjcmlwdCI+
NDAtNDI8L3N0eWxlPjwvRGlzcGxheVRleHQ+PHJlY29yZD48cmVjLW51bWJlcj4xMDE8L3JlYy1u
dW1iZXI+PGZvcmVpZ24ta2V5cz48a2V5IGFwcD0iRU4iIGRiLWlkPSI1cmRwc3dlZHV0NTllYmVw
cGUwcHN0ejh3d2ZwYXQ5ZHR3OWYiIHRpbWVzdGFtcD0iMTUxNzU3ODU5NiI+MTAxPC9rZXk+PC9m
b3JlaWduLWtleXM+PHJlZi10eXBlIG5hbWU9IkpvdXJuYWwgQXJ0aWNsZSI+MTc8L3JlZi10eXBl
Pjxjb250cmlidXRvcnM+PGF1dGhvcnM+PGF1dGhvcj5Cb3V0b24sIE0uLCBFLjwvYXV0aG9yPjwv
YXV0aG9ycz48L2NvbnRyaWJ1dG9ycz48YXV0aC1hZGRyZXNzPkRlcGFydG1lbnQgb2YgUHN5Y2hv
bG9neSwgVW5pdmVyc2l0eSBvZiBWZXJtb250LCBCdXJsaW5ndG9uLCBWZXJtb250IDA1NDA1LTAx
MzQsIFVTQS48L2F1dGgtYWRkcmVzcz48dGl0bGVzPjx0aXRsZT5Db250ZXh0LCBhbWJpZ3VpdHks
IGFuZCB1bmxlYXJuaW5nOiBzb3VyY2VzIG9mIHJlbGFwc2UgYWZ0ZXIgYmVoYXZpb3JhbCBleHRp
bmN0aW9uPC90aXRsZT48c2Vjb25kYXJ5LXRpdGxlPkJpb2xvZ2ljYWwgUHN5Y2hpYXRyeTwvc2Vj
b25kYXJ5LXRpdGxlPjxhbHQtdGl0bGU+QmlvbG9naWNhbCBwc3ljaGlhdHJ5PC9hbHQtdGl0bGU+
PC90aXRsZXM+PHBlcmlvZGljYWw+PGZ1bGwtdGl0bGU+QmlvbG9naWNhbCBQc3ljaGlhdHJ5PC9m
dWxsLXRpdGxlPjwvcGVyaW9kaWNhbD48YWx0LXBlcmlvZGljYWw+PGZ1bGwtdGl0bGU+QmlvbG9n
aWNhbCBQc3ljaGlhdHJ5PC9mdWxsLXRpdGxlPjwvYWx0LXBlcmlvZGljYWw+PHBhZ2VzPjk3Ni04
NjwvcGFnZXM+PHZvbHVtZT41Mjwvdm9sdW1lPjxudW1iZXI+MTA8L251bWJlcj48ZWRpdGlvbj4y
MDAyLzExLzIwPC9lZGl0aW9uPjxrZXl3b3Jkcz48a2V5d29yZD5BbnhpZXR5IERpc29yZGVycy8q
cHJldmVudGlvbiAmYW1wOyBjb250cm9sPC9rZXl3b3JkPjxrZXl3b3JkPkFzc29jaWF0aW9uIExl
YXJuaW5nPC9rZXl3b3JkPjxrZXl3b3JkPipDb2duaXRpdmUgVGhlcmFweTwva2V5d29yZD48a2V5
d29yZD4qQ29uZGl0aW9uaW5nLCBDbGFzc2ljYWw8L2tleXdvcmQ+PGtleXdvcmQ+Q3Vlczwva2V5
d29yZD48a2V5d29yZD5FeHRpbmN0aW9uLCBQc3ljaG9sb2dpY2FsLypwaHlzaW9sb2d5PC9rZXl3
b3JkPjxrZXl3b3JkPkhlYWx0aCBCZWhhdmlvcjwva2V5d29yZD48a2V5d29yZD5IdW1hbnM8L2tl
eXdvcmQ+PGtleXdvcmQ+UmVjdXJyZW5jZTwva2V5d29yZD48L2tleXdvcmRzPjxkYXRlcz48eWVh
cj4yMDAyPC95ZWFyPjxwdWItZGF0ZXM+PGRhdGU+Tm92IDE1PC9kYXRlPjwvcHViLWRhdGVzPjwv
ZGF0ZXM+PGlzYm4+MDAwNi0zMjIzIChQcmludCkmI3hEOzAwMDYtMzIyMzwvaXNibj48YWNjZXNz
aW9uLW51bT4xMjQzNzkzODwvYWNjZXNzaW9uLW51bT48dXJscz48L3VybHM+PHJlbW90ZS1kYXRh
YmFzZS1wcm92aWRlcj5OTE08L3JlbW90ZS1kYXRhYmFzZS1wcm92aWRlcj48bGFuZ3VhZ2U+ZW5n
PC9sYW5ndWFnZT48L3JlY29yZD48L0NpdGU+PENpdGU+PEF1dGhvcj5Cb3V0b248L0F1dGhvcj48
WWVhcj4yMDEyPC9ZZWFyPjxSZWNOdW0+MzM0PC9SZWNOdW0+PHJlY29yZD48cmVjLW51bWJlcj4z
MzQ8L3JlYy1udW1iZXI+PGZvcmVpZ24ta2V5cz48a2V5IGFwcD0iRU4iIGRiLWlkPSI1cmRwc3dl
ZHV0NTllYmVwcGUwcHN0ejh3d2ZwYXQ5ZHR3OWYiIHRpbWVzdGFtcD0iMTU4MjcxOTc0NCI+MzM0
PC9rZXk+PC9mb3JlaWduLWtleXM+PHJlZi10eXBlIG5hbWU9IkpvdXJuYWwgQXJ0aWNsZSI+MTc8
L3JlZi10eXBlPjxjb250cmlidXRvcnM+PGF1dGhvcnM+PGF1dGhvcj5Cb3V0b24sIE1hcmsgRS48
L2F1dGhvcj48YXV0aG9yPldpbnRlcmJhdWVyLCBOZWlsIEUuPC9hdXRob3I+PGF1dGhvcj5Ub2Rk
LCBUcmF2aXMgUC48L2F1dGhvcj48L2F1dGhvcnM+PC9jb250cmlidXRvcnM+PHRpdGxlcz48dGl0
bGU+UmVsYXBzZSBwcm9jZXNzZXMgYWZ0ZXIgdGhlIGV4dGluY3Rpb24gb2YgaW5zdHJ1bWVudGFs
IGxlYXJuaW5nOiByZW5ld2FsLCByZXN1cmdlbmNlLCBhbmQgcmVhY3F1aXNpdGlvbjwvdGl0bGU+
PHNlY29uZGFyeS10aXRsZT5CZWhhdmlvdXJhbCBwcm9jZXNzZXM8L3NlY29uZGFyeS10aXRsZT48
YWx0LXRpdGxlPkJlaGF2IFByb2Nlc3NlczwvYWx0LXRpdGxlPjwvdGl0bGVzPjxwZXJpb2RpY2Fs
PjxmdWxsLXRpdGxlPkJlaGF2aW91cmFsIHByb2Nlc3NlczwvZnVsbC10aXRsZT48L3BlcmlvZGlj
YWw+PHBhZ2VzPjEzMC0xNDE8L3BhZ2VzPjx2b2x1bWU+OTA8L3ZvbHVtZT48bnVtYmVyPjE8L251
bWJlcj48ZWRpdGlvbj4yMDEyLzAzLzE3PC9lZGl0aW9uPjxrZXl3b3Jkcz48a2V5d29yZD5Bbmlt
YWxzPC9rZXl3b3JkPjxrZXl3b3JkPipDb25kaXRpb25pbmcsIE9wZXJhbnQ8L2tleXdvcmQ+PGtl
eXdvcmQ+KkV4dGluY3Rpb24sIFBzeWNob2xvZ2ljYWw8L2tleXdvcmQ+PGtleXdvcmQ+UmF0czwv
a2V5d29yZD48L2tleXdvcmRzPjxkYXRlcz48eWVhcj4yMDEyPC95ZWFyPjwvZGF0ZXM+PGlzYm4+
MTg3Mi04MzA4JiN4RDswMzc2LTYzNTc8L2lzYm4+PGFjY2Vzc2lvbi1udW0+MjI0NTAzMDU8L2Fj
Y2Vzc2lvbi1udW0+PHVybHM+PHJlbGF0ZWQtdXJscz48dXJsPmh0dHBzOi8vcHVibWVkLm5jYmku
bmxtLm5paC5nb3YvMjI0NTAzMDU8L3VybD48dXJsPmh0dHBzOi8vd3d3Lm5jYmkubmxtLm5paC5n
b3YvcG1jL2FydGljbGVzL1BNQzMzNTU2NTkvPC91cmw+PC9yZWxhdGVkLXVybHM+PC91cmxzPjxl
bGVjdHJvbmljLXJlc291cmNlLW51bT4xMC4xMDE2L2ouYmVwcm9jLjIwMTIuMDMuMDA0PC9lbGVj
dHJvbmljLXJlc291cmNlLW51bT48cmVtb3RlLWRhdGFiYXNlLW5hbWU+UHViTWVkPC9yZW1vdGUt
ZGF0YWJhc2UtbmFtZT48bGFuZ3VhZ2U+ZW5nPC9sYW5ndWFnZT48L3JlY29yZD48L0NpdGU+PENp
dGU+PEF1dGhvcj5IYWFrZXI8L0F1dGhvcj48WWVhcj4yMDE0PC9ZZWFyPjxSZWNOdW0+MTAyPC9S
ZWNOdW0+PHJlY29yZD48cmVjLW51bWJlcj4xMDI8L3JlYy1udW1iZXI+PGZvcmVpZ24ta2V5cz48
a2V5IGFwcD0iRU4iIGRiLWlkPSI1cmRwc3dlZHV0NTllYmVwcGUwcHN0ejh3d2ZwYXQ5ZHR3OWYi
IHRpbWVzdGFtcD0iMTUxNzU3ODc2MCI+MTAyPC9rZXk+PC9mb3JlaWduLWtleXM+PHJlZi10eXBl
IG5hbWU9IkpvdXJuYWwgQXJ0aWNsZSI+MTc8L3JlZi10eXBlPjxjb250cmlidXRvcnM+PGF1dGhv
cnM+PGF1dGhvcj5IYWFrZXIsIEouPC9hdXRob3I+PGF1dGhvcj5Hb2xrYXIsIEEuPC9hdXRob3I+
PGF1dGhvcj5IZXJtYW5zLCBELjwvYXV0aG9yPjxhdXRob3I+TG9uc2RvcmYsIFQuIEIuPC9hdXRo
b3I+PC9hdXRob3JzPjwvY29udHJpYnV0b3JzPjxhdXRoLWFkZHJlc3M+SW5zdGl0dXRlIGZvciBT
eXN0ZW1zIE5ldXJvc2NpZW5jZSwgVW5pdmVyc2l0eSBIb3NwaXRhbCBIYW1idXJnLUVwcGVuZG9y
ZiwgMjAyNDYgSGFtYnVyZywgR2VybWFueSBLYXJvbGluc2thIEluc3RpdHV0ZSwgRGVwYXJ0bWVu
dCBvZiBDbGluaWNhbCBOZXVyb3NjaWVuY2UsIDE3MSA3NyBTdG9ja2hvbG0sIFN3ZWRlbi4mI3hE
O0thcm9saW5za2EgSW5zdGl0dXRlLCBEZXBhcnRtZW50IG9mIENsaW5pY2FsIE5ldXJvc2NpZW5j
ZSwgMTcxIDc3IFN0b2NraG9sbSwgU3dlZGVuLiYjeEQ7RmFjdWx0eSBvZiBQc3ljaG9sb2d5IGFu
ZCBFZHVjYXRpb25hbCBTY2llbmNlcywgVW5pdmVyc2l0eSBvZiBMZXV2ZW4sIDMwMDAgTGV1dmVu
LCBCZWxnaXVtLiYjeEQ7SW5zdGl0dXRlIGZvciBTeXN0ZW1zIE5ldXJvc2NpZW5jZSwgVW5pdmVy
c2l0eSBIb3NwaXRhbCBIYW1idXJnLUVwcGVuZG9yZiwgMjAyNDYgSGFtYnVyZywgR2VybWFueSB0
LmxvbnNkb3JmQHVrZS5kZS48L2F1dGgtYWRkcmVzcz48dGl0bGVzPjx0aXRsZT5BIHJldmlldyBv
biBodW1hbiByZWluc3RhdGVtZW50IHN0dWRpZXM6IGFuIG92ZXJ2aWV3IGFuZCBtZXRob2RvbG9n
aWNhbCBjaGFsbGVuZ2VzPC90aXRsZT48c2Vjb25kYXJ5LXRpdGxlPkxlYXJuaW5nICZhbXA7IE1l
bW9yeTwvc2Vjb25kYXJ5LXRpdGxlPjxhbHQtdGl0bGU+TGVhcm5pbmcgJmFtcDsgbWVtb3J5IChD
b2xkIFNwcmluZyBIYXJib3IsIE4uWS4pPC9hbHQtdGl0bGU+PC90aXRsZXM+PHBlcmlvZGljYWw+
PGZ1bGwtdGl0bGU+TGVhcm5pbmcgJmFtcDsgTWVtb3J5PC9mdWxsLXRpdGxlPjwvcGVyaW9kaWNh
bD48cGFnZXM+NDI0LTQwPC9wYWdlcz48dm9sdW1lPjIxPC92b2x1bWU+PG51bWJlcj45PC9udW1i
ZXI+PGVkaXRpb24+MjAxNC8wOC8xNzwvZWRpdGlvbj48a2V5d29yZHM+PGtleXdvcmQ+Q29uZGl0
aW9uaW5nLCBDbGFzc2ljYWw8L2tleXdvcmQ+PGtleXdvcmQ+KkV4dGluY3Rpb24sIFBzeWNob2xv
Z2ljYWw8L2tleXdvcmQ+PGtleXdvcmQ+RmVhci8qcHN5Y2hvbG9neTwva2V5d29yZD48a2V5d29y
ZD5IdW1hbnM8L2tleXdvcmQ+PGtleXdvcmQ+TWVudGFsIFJlY2FsbDwva2V5d29yZD48a2V5d29y
ZD5UaW1lIEZhY3RvcnM8L2tleXdvcmQ+PC9rZXl3b3Jkcz48ZGF0ZXM+PHllYXI+MjAxNDwveWVh
cj48cHViLWRhdGVzPjxkYXRlPlNlcDwvZGF0ZT48L3B1Yi1kYXRlcz48L2RhdGVzPjxpc2JuPjEw
NzItMDUwMjwvaXNibj48YWNjZXNzaW9uLW51bT4yNTEyODUzMzwvYWNjZXNzaW9uLW51bT48dXJs
cz48L3VybHM+PGN1c3RvbTI+UE1DNDEzODM2MDwvY3VzdG9tMj48ZWxlY3Ryb25pYy1yZXNvdXJj
ZS1udW0+MTAuMTEwMS9sbS4wMzYwNTMuMTE0PC9lbGVjdHJvbmljLXJlc291cmNlLW51bT48cmVt
b3RlLWRhdGFiYXNlLXByb3ZpZGVyPk5MTTwvcmVtb3RlLWRhdGFiYXNlLXByb3ZpZGVyPjxsYW5n
dWFnZT5lbmc8L2xhbmd1YWdlPjwvcmVjb3JkPjwvQ2l0ZT48L0VuZE5vdGU+AG==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Cb3V0b248L0F1dGhvcj48WWVhcj4yMDAyPC9ZZWFyPjxS
ZWNOdW0+MTAxPC9SZWNOdW0+PERpc3BsYXlUZXh0PjxzdHlsZSBmYWNlPSJzdXBlcnNjcmlwdCI+
NDAtNDI8L3N0eWxlPjwvRGlzcGxheVRleHQ+PHJlY29yZD48cmVjLW51bWJlcj4xMDE8L3JlYy1u
dW1iZXI+PGZvcmVpZ24ta2V5cz48a2V5IGFwcD0iRU4iIGRiLWlkPSI1cmRwc3dlZHV0NTllYmVw
cGUwcHN0ejh3d2ZwYXQ5ZHR3OWYiIHRpbWVzdGFtcD0iMTUxNzU3ODU5NiI+MTAxPC9rZXk+PC9m
b3JlaWduLWtleXM+PHJlZi10eXBlIG5hbWU9IkpvdXJuYWwgQXJ0aWNsZSI+MTc8L3JlZi10eXBl
Pjxjb250cmlidXRvcnM+PGF1dGhvcnM+PGF1dGhvcj5Cb3V0b24sIE0uLCBFLjwvYXV0aG9yPjwv
YXV0aG9ycz48L2NvbnRyaWJ1dG9ycz48YXV0aC1hZGRyZXNzPkRlcGFydG1lbnQgb2YgUHN5Y2hv
bG9neSwgVW5pdmVyc2l0eSBvZiBWZXJtb250LCBCdXJsaW5ndG9uLCBWZXJtb250IDA1NDA1LTAx
MzQsIFVTQS48L2F1dGgtYWRkcmVzcz48dGl0bGVzPjx0aXRsZT5Db250ZXh0LCBhbWJpZ3VpdHks
IGFuZCB1bmxlYXJuaW5nOiBzb3VyY2VzIG9mIHJlbGFwc2UgYWZ0ZXIgYmVoYXZpb3JhbCBleHRp
bmN0aW9uPC90aXRsZT48c2Vjb25kYXJ5LXRpdGxlPkJpb2xvZ2ljYWwgUHN5Y2hpYXRyeTwvc2Vj
b25kYXJ5LXRpdGxlPjxhbHQtdGl0bGU+QmlvbG9naWNhbCBwc3ljaGlhdHJ5PC9hbHQtdGl0bGU+
PC90aXRsZXM+PHBlcmlvZGljYWw+PGZ1bGwtdGl0bGU+QmlvbG9naWNhbCBQc3ljaGlhdHJ5PC9m
dWxsLXRpdGxlPjwvcGVyaW9kaWNhbD48YWx0LXBlcmlvZGljYWw+PGZ1bGwtdGl0bGU+QmlvbG9n
aWNhbCBQc3ljaGlhdHJ5PC9mdWxsLXRpdGxlPjwvYWx0LXBlcmlvZGljYWw+PHBhZ2VzPjk3Ni04
NjwvcGFnZXM+PHZvbHVtZT41Mjwvdm9sdW1lPjxudW1iZXI+MTA8L251bWJlcj48ZWRpdGlvbj4y
MDAyLzExLzIwPC9lZGl0aW9uPjxrZXl3b3Jkcz48a2V5d29yZD5BbnhpZXR5IERpc29yZGVycy8q
cHJldmVudGlvbiAmYW1wOyBjb250cm9sPC9rZXl3b3JkPjxrZXl3b3JkPkFzc29jaWF0aW9uIExl
YXJuaW5nPC9rZXl3b3JkPjxrZXl3b3JkPipDb2duaXRpdmUgVGhlcmFweTwva2V5d29yZD48a2V5
d29yZD4qQ29uZGl0aW9uaW5nLCBDbGFzc2ljYWw8L2tleXdvcmQ+PGtleXdvcmQ+Q3Vlczwva2V5
d29yZD48a2V5d29yZD5FeHRpbmN0aW9uLCBQc3ljaG9sb2dpY2FsLypwaHlzaW9sb2d5PC9rZXl3
b3JkPjxrZXl3b3JkPkhlYWx0aCBCZWhhdmlvcjwva2V5d29yZD48a2V5d29yZD5IdW1hbnM8L2tl
eXdvcmQ+PGtleXdvcmQ+UmVjdXJyZW5jZTwva2V5d29yZD48L2tleXdvcmRzPjxkYXRlcz48eWVh
cj4yMDAyPC95ZWFyPjxwdWItZGF0ZXM+PGRhdGU+Tm92IDE1PC9kYXRlPjwvcHViLWRhdGVzPjwv
ZGF0ZXM+PGlzYm4+MDAwNi0zMjIzIChQcmludCkmI3hEOzAwMDYtMzIyMzwvaXNibj48YWNjZXNz
aW9uLW51bT4xMjQzNzkzODwvYWNjZXNzaW9uLW51bT48dXJscz48L3VybHM+PHJlbW90ZS1kYXRh
YmFzZS1wcm92aWRlcj5OTE08L3JlbW90ZS1kYXRhYmFzZS1wcm92aWRlcj48bGFuZ3VhZ2U+ZW5n
PC9sYW5ndWFnZT48L3JlY29yZD48L0NpdGU+PENpdGU+PEF1dGhvcj5Cb3V0b248L0F1dGhvcj48
WWVhcj4yMDEyPC9ZZWFyPjxSZWNOdW0+MzM0PC9SZWNOdW0+PHJlY29yZD48cmVjLW51bWJlcj4z
MzQ8L3JlYy1udW1iZXI+PGZvcmVpZ24ta2V5cz48a2V5IGFwcD0iRU4iIGRiLWlkPSI1cmRwc3dl
ZHV0NTllYmVwcGUwcHN0ejh3d2ZwYXQ5ZHR3OWYiIHRpbWVzdGFtcD0iMTU4MjcxOTc0NCI+MzM0
PC9rZXk+PC9mb3JlaWduLWtleXM+PHJlZi10eXBlIG5hbWU9IkpvdXJuYWwgQXJ0aWNsZSI+MTc8
L3JlZi10eXBlPjxjb250cmlidXRvcnM+PGF1dGhvcnM+PGF1dGhvcj5Cb3V0b24sIE1hcmsgRS48
L2F1dGhvcj48YXV0aG9yPldpbnRlcmJhdWVyLCBOZWlsIEUuPC9hdXRob3I+PGF1dGhvcj5Ub2Rk
LCBUcmF2aXMgUC48L2F1dGhvcj48L2F1dGhvcnM+PC9jb250cmlidXRvcnM+PHRpdGxlcz48dGl0
bGU+UmVsYXBzZSBwcm9jZXNzZXMgYWZ0ZXIgdGhlIGV4dGluY3Rpb24gb2YgaW5zdHJ1bWVudGFs
IGxlYXJuaW5nOiByZW5ld2FsLCByZXN1cmdlbmNlLCBhbmQgcmVhY3F1aXNpdGlvbjwvdGl0bGU+
PHNlY29uZGFyeS10aXRsZT5CZWhhdmlvdXJhbCBwcm9jZXNzZXM8L3NlY29uZGFyeS10aXRsZT48
YWx0LXRpdGxlPkJlaGF2IFByb2Nlc3NlczwvYWx0LXRpdGxlPjwvdGl0bGVzPjxwZXJpb2RpY2Fs
PjxmdWxsLXRpdGxlPkJlaGF2aW91cmFsIHByb2Nlc3NlczwvZnVsbC10aXRsZT48L3BlcmlvZGlj
YWw+PHBhZ2VzPjEzMC0xNDE8L3BhZ2VzPjx2b2x1bWU+OTA8L3ZvbHVtZT48bnVtYmVyPjE8L251
bWJlcj48ZWRpdGlvbj4yMDEyLzAzLzE3PC9lZGl0aW9uPjxrZXl3b3Jkcz48a2V5d29yZD5Bbmlt
YWxzPC9rZXl3b3JkPjxrZXl3b3JkPipDb25kaXRpb25pbmcsIE9wZXJhbnQ8L2tleXdvcmQ+PGtl
eXdvcmQ+KkV4dGluY3Rpb24sIFBzeWNob2xvZ2ljYWw8L2tleXdvcmQ+PGtleXdvcmQ+UmF0czwv
a2V5d29yZD48L2tleXdvcmRzPjxkYXRlcz48eWVhcj4yMDEyPC95ZWFyPjwvZGF0ZXM+PGlzYm4+
MTg3Mi04MzA4JiN4RDswMzc2LTYzNTc8L2lzYm4+PGFjY2Vzc2lvbi1udW0+MjI0NTAzMDU8L2Fj
Y2Vzc2lvbi1udW0+PHVybHM+PHJlbGF0ZWQtdXJscz48dXJsPmh0dHBzOi8vcHVibWVkLm5jYmku
bmxtLm5paC5nb3YvMjI0NTAzMDU8L3VybD48dXJsPmh0dHBzOi8vd3d3Lm5jYmkubmxtLm5paC5n
b3YvcG1jL2FydGljbGVzL1BNQzMzNTU2NTkvPC91cmw+PC9yZWxhdGVkLXVybHM+PC91cmxzPjxl
bGVjdHJvbmljLXJlc291cmNlLW51bT4xMC4xMDE2L2ouYmVwcm9jLjIwMTIuMDMuMDA0PC9lbGVj
dHJvbmljLXJlc291cmNlLW51bT48cmVtb3RlLWRhdGFiYXNlLW5hbWU+UHViTWVkPC9yZW1vdGUt
ZGF0YWJhc2UtbmFtZT48bGFuZ3VhZ2U+ZW5nPC9sYW5ndWFnZT48L3JlY29yZD48L0NpdGU+PENp
dGU+PEF1dGhvcj5IYWFrZXI8L0F1dGhvcj48WWVhcj4yMDE0PC9ZZWFyPjxSZWNOdW0+MTAyPC9S
ZWNOdW0+PHJlY29yZD48cmVjLW51bWJlcj4xMDI8L3JlYy1udW1iZXI+PGZvcmVpZ24ta2V5cz48
a2V5IGFwcD0iRU4iIGRiLWlkPSI1cmRwc3dlZHV0NTllYmVwcGUwcHN0ejh3d2ZwYXQ5ZHR3OWYi
IHRpbWVzdGFtcD0iMTUxNzU3ODc2MCI+MTAyPC9rZXk+PC9mb3JlaWduLWtleXM+PHJlZi10eXBl
IG5hbWU9IkpvdXJuYWwgQXJ0aWNsZSI+MTc8L3JlZi10eXBlPjxjb250cmlidXRvcnM+PGF1dGhv
cnM+PGF1dGhvcj5IYWFrZXIsIEouPC9hdXRob3I+PGF1dGhvcj5Hb2xrYXIsIEEuPC9hdXRob3I+
PGF1dGhvcj5IZXJtYW5zLCBELjwvYXV0aG9yPjxhdXRob3I+TG9uc2RvcmYsIFQuIEIuPC9hdXRo
b3I+PC9hdXRob3JzPjwvY29udHJpYnV0b3JzPjxhdXRoLWFkZHJlc3M+SW5zdGl0dXRlIGZvciBT
eXN0ZW1zIE5ldXJvc2NpZW5jZSwgVW5pdmVyc2l0eSBIb3NwaXRhbCBIYW1idXJnLUVwcGVuZG9y
ZiwgMjAyNDYgSGFtYnVyZywgR2VybWFueSBLYXJvbGluc2thIEluc3RpdHV0ZSwgRGVwYXJ0bWVu
dCBvZiBDbGluaWNhbCBOZXVyb3NjaWVuY2UsIDE3MSA3NyBTdG9ja2hvbG0sIFN3ZWRlbi4mI3hE
O0thcm9saW5za2EgSW5zdGl0dXRlLCBEZXBhcnRtZW50IG9mIENsaW5pY2FsIE5ldXJvc2NpZW5j
ZSwgMTcxIDc3IFN0b2NraG9sbSwgU3dlZGVuLiYjeEQ7RmFjdWx0eSBvZiBQc3ljaG9sb2d5IGFu
ZCBFZHVjYXRpb25hbCBTY2llbmNlcywgVW5pdmVyc2l0eSBvZiBMZXV2ZW4sIDMwMDAgTGV1dmVu
LCBCZWxnaXVtLiYjeEQ7SW5zdGl0dXRlIGZvciBTeXN0ZW1zIE5ldXJvc2NpZW5jZSwgVW5pdmVy
c2l0eSBIb3NwaXRhbCBIYW1idXJnLUVwcGVuZG9yZiwgMjAyNDYgSGFtYnVyZywgR2VybWFueSB0
LmxvbnNkb3JmQHVrZS5kZS48L2F1dGgtYWRkcmVzcz48dGl0bGVzPjx0aXRsZT5BIHJldmlldyBv
biBodW1hbiByZWluc3RhdGVtZW50IHN0dWRpZXM6IGFuIG92ZXJ2aWV3IGFuZCBtZXRob2RvbG9n
aWNhbCBjaGFsbGVuZ2VzPC90aXRsZT48c2Vjb25kYXJ5LXRpdGxlPkxlYXJuaW5nICZhbXA7IE1l
bW9yeTwvc2Vjb25kYXJ5LXRpdGxlPjxhbHQtdGl0bGU+TGVhcm5pbmcgJmFtcDsgbWVtb3J5IChD
b2xkIFNwcmluZyBIYXJib3IsIE4uWS4pPC9hbHQtdGl0bGU+PC90aXRsZXM+PHBlcmlvZGljYWw+
PGZ1bGwtdGl0bGU+TGVhcm5pbmcgJmFtcDsgTWVtb3J5PC9mdWxsLXRpdGxlPjwvcGVyaW9kaWNh
bD48cGFnZXM+NDI0LTQwPC9wYWdlcz48dm9sdW1lPjIxPC92b2x1bWU+PG51bWJlcj45PC9udW1i
ZXI+PGVkaXRpb24+MjAxNC8wOC8xNzwvZWRpdGlvbj48a2V5d29yZHM+PGtleXdvcmQ+Q29uZGl0
aW9uaW5nLCBDbGFzc2ljYWw8L2tleXdvcmQ+PGtleXdvcmQ+KkV4dGluY3Rpb24sIFBzeWNob2xv
Z2ljYWw8L2tleXdvcmQ+PGtleXdvcmQ+RmVhci8qcHN5Y2hvbG9neTwva2V5d29yZD48a2V5d29y
ZD5IdW1hbnM8L2tleXdvcmQ+PGtleXdvcmQ+TWVudGFsIFJlY2FsbDwva2V5d29yZD48a2V5d29y
ZD5UaW1lIEZhY3RvcnM8L2tleXdvcmQ+PC9rZXl3b3Jkcz48ZGF0ZXM+PHllYXI+MjAxNDwveWVh
cj48cHViLWRhdGVzPjxkYXRlPlNlcDwvZGF0ZT48L3B1Yi1kYXRlcz48L2RhdGVzPjxpc2JuPjEw
NzItMDUwMjwvaXNibj48YWNjZXNzaW9uLW51bT4yNTEyODUzMzwvYWNjZXNzaW9uLW51bT48dXJs
cz48L3VybHM+PGN1c3RvbTI+UE1DNDEzODM2MDwvY3VzdG9tMj48ZWxlY3Ryb25pYy1yZXNvdXJj
ZS1udW0+MTAuMTEwMS9sbS4wMzYwNTMuMTE0PC9lbGVjdHJvbmljLXJlc291cmNlLW51bT48cmVt
b3RlLWRhdGFiYXNlLXByb3ZpZGVyPk5MTTwvcmVtb3RlLWRhdGFiYXNlLXByb3ZpZGVyPjxsYW5n
dWFnZT5lbmc8L2xhbmd1YWdlPjwvcmVjb3JkPjwvQ2l0ZT48L0VuZE5vdGU+AG==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D24BB8" w:rsidRPr="00A43B7D">
        <w:rPr>
          <w:rFonts w:asciiTheme="minorHAnsi" w:hAnsiTheme="minorHAnsi" w:cstheme="minorHAnsi"/>
          <w:color w:val="auto"/>
        </w:rPr>
      </w:r>
      <w:r w:rsidR="00D24BB8"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40-42</w:t>
      </w:r>
      <w:r w:rsidR="00D24BB8" w:rsidRPr="00A43B7D">
        <w:rPr>
          <w:rFonts w:asciiTheme="minorHAnsi" w:hAnsiTheme="minorHAnsi" w:cstheme="minorHAnsi"/>
          <w:color w:val="auto"/>
        </w:rPr>
        <w:fldChar w:fldCharType="end"/>
      </w:r>
      <w:r w:rsidR="00D24BB8" w:rsidRPr="00A43B7D">
        <w:rPr>
          <w:rFonts w:asciiTheme="minorHAnsi" w:hAnsiTheme="minorHAnsi" w:cstheme="minorHAnsi"/>
          <w:color w:val="auto"/>
        </w:rPr>
        <w:t xml:space="preserve">. </w:t>
      </w:r>
      <w:r w:rsidR="00B51E8A" w:rsidRPr="00A43B7D">
        <w:rPr>
          <w:rFonts w:asciiTheme="minorHAnsi" w:hAnsiTheme="minorHAnsi" w:cstheme="minorHAnsi"/>
          <w:color w:val="auto"/>
        </w:rPr>
        <w:t xml:space="preserve">Patients are often prevented from performing even subtle avoidance </w:t>
      </w:r>
      <w:r w:rsidR="002F2110" w:rsidRPr="00A43B7D">
        <w:rPr>
          <w:rFonts w:asciiTheme="minorHAnsi" w:hAnsiTheme="minorHAnsi" w:cstheme="minorHAnsi"/>
          <w:color w:val="auto"/>
        </w:rPr>
        <w:t>behaviors</w:t>
      </w:r>
      <w:r w:rsidR="00B51E8A" w:rsidRPr="00A43B7D">
        <w:rPr>
          <w:rFonts w:asciiTheme="minorHAnsi" w:hAnsiTheme="minorHAnsi" w:cstheme="minorHAnsi"/>
          <w:color w:val="auto"/>
        </w:rPr>
        <w:t xml:space="preserve"> during exposure treatment (</w:t>
      </w:r>
      <w:r w:rsidR="00B51E8A" w:rsidRPr="00A43B7D">
        <w:rPr>
          <w:rFonts w:asciiTheme="minorHAnsi" w:hAnsiTheme="minorHAnsi" w:cstheme="minorHAnsi"/>
          <w:iCs/>
          <w:color w:val="auto"/>
        </w:rPr>
        <w:t>extinction with response prevention</w:t>
      </w:r>
      <w:r w:rsidR="002F2110" w:rsidRPr="00A43B7D">
        <w:rPr>
          <w:rFonts w:asciiTheme="minorHAnsi" w:hAnsiTheme="minorHAnsi" w:cstheme="minorHAnsi"/>
          <w:iCs/>
          <w:color w:val="auto"/>
        </w:rPr>
        <w:t>, RPE</w:t>
      </w:r>
      <w:r w:rsidR="00B51E8A" w:rsidRPr="00A43B7D">
        <w:rPr>
          <w:rFonts w:asciiTheme="minorHAnsi" w:hAnsiTheme="minorHAnsi" w:cstheme="minorHAnsi"/>
          <w:color w:val="auto"/>
        </w:rPr>
        <w:t xml:space="preserve">), to </w:t>
      </w:r>
      <w:r w:rsidR="00922ACB" w:rsidRPr="00A43B7D">
        <w:rPr>
          <w:rFonts w:asciiTheme="minorHAnsi" w:hAnsiTheme="minorHAnsi" w:cstheme="minorHAnsi"/>
          <w:color w:val="auto"/>
        </w:rPr>
        <w:t xml:space="preserve">establish </w:t>
      </w:r>
      <w:r w:rsidR="00963F0B" w:rsidRPr="00A43B7D">
        <w:rPr>
          <w:rFonts w:asciiTheme="minorHAnsi" w:hAnsiTheme="minorHAnsi" w:cstheme="minorHAnsi"/>
          <w:color w:val="auto"/>
        </w:rPr>
        <w:t>genuine fear extinction</w:t>
      </w:r>
      <w:r w:rsidR="00B51E8A" w:rsidRPr="00A43B7D">
        <w:rPr>
          <w:rFonts w:asciiTheme="minorHAnsi" w:hAnsiTheme="minorHAnsi" w:cstheme="minorHAnsi"/>
          <w:color w:val="auto"/>
        </w:rPr>
        <w:t xml:space="preserve"> by prev</w:t>
      </w:r>
      <w:r w:rsidR="00FA37E3" w:rsidRPr="00A43B7D">
        <w:rPr>
          <w:rFonts w:asciiTheme="minorHAnsi" w:hAnsiTheme="minorHAnsi" w:cstheme="minorHAnsi"/>
          <w:color w:val="auto"/>
        </w:rPr>
        <w:t>enting the misattribution of safety to avoidance</w:t>
      </w:r>
      <w:r w:rsidR="00290891" w:rsidRPr="00A43B7D">
        <w:rPr>
          <w:rFonts w:asciiTheme="minorHAnsi" w:hAnsiTheme="minorHAnsi" w:cstheme="minorHAnsi"/>
          <w:color w:val="auto"/>
        </w:rPr>
        <w:fldChar w:fldCharType="begin">
          <w:fldData xml:space="preserve">PEVuZE5vdGU+PENpdGU+PEF1dGhvcj5Mb3ZpYm9uZDwvQXV0aG9yPjxZZWFyPjIwMDk8L1llYXI+
PFJlY051bT4zMjg8L1JlY051bT48RGlzcGxheVRleHQ+PHN0eWxlIGZhY2U9InN1cGVyc2NyaXB0
Ij4xMCw0Mzwvc3R5bGU+PC9EaXNwbGF5VGV4dD48cmVjb3JkPjxyZWMtbnVtYmVyPjMyODwvcmVj
LW51bWJlcj48Zm9yZWlnbi1rZXlzPjxrZXkgYXBwPSJFTiIgZGItaWQ9IjVyZHBzd2VkdXQ1OWVi
ZXBwZTBwc3R6OHd3ZnBhdDlkdHc5ZiIgdGltZXN0YW1wPSIxNTgyNTM5MjM1Ij4zMjg8L2tleT48
L2ZvcmVpZ24ta2V5cz48cmVmLXR5cGUgbmFtZT0iSm91cm5hbCBBcnRpY2xlIj4xNzwvcmVmLXR5
cGU+PGNvbnRyaWJ1dG9ycz48YXV0aG9ycz48YXV0aG9yPkxvdmlib25kLCBQLiBGLjwvYXV0aG9y
PjxhdXRob3I+TWl0Y2hlbGwsIEMuIEouPC9hdXRob3I+PGF1dGhvcj5NaW5hcmQsIEUuPC9hdXRo
b3I+PGF1dGhvcj5CcmFkeSwgQS48L2F1dGhvcj48YXV0aG9yPk1lbnppZXMsIFIuIEcuPC9hdXRo
b3I+PC9hdXRob3JzPjwvY29udHJpYnV0b3JzPjxhdXRoLWFkZHJlc3M+U2Nob29sIG9mIFBzeWNo
b2xvZ3ksIFVuaXZlcnNpdHkgb2YgTmV3IFNvdXRoIFdhbGVzLCBTeWRuZXkgTlNXIDIwNTIsIEF1
c3RyYWxpYS4gcC5sb3ZpYm9uZEB1bnN3LmVkdS5hdTwvYXV0aC1hZGRyZXNzPjx0aXRsZXM+PHRp
dGxlPlNhZmV0eSBiZWhhdmlvdXJzIHByZXNlcnZlIHRocmVhdCBiZWxpZWZzOiBQcm90ZWN0aW9u
IGZyb20gZXh0aW5jdGlvbiBvZiBodW1hbiBmZWFyIGNvbmRpdGlvbmluZyBieSBhbiBhdm9pZGFu
Y2UgcmVzcG9uc2U8L3RpdGxlPjxzZWNvbmRhcnktdGl0bGU+QmVoYXZpb3VyIFJlc2VhcmNoIGFu
ZCBUaGVyYXB5PC9zZWNvbmRhcnktdGl0bGU+PGFsdC10aXRsZT5CZWhhdmlvdXIgcmVzZWFyY2gg
YW5kIHRoZXJhcHk8L2FsdC10aXRsZT48L3RpdGxlcz48cGVyaW9kaWNhbD48ZnVsbC10aXRsZT5C
ZWhhdmlvdXIgcmVzZWFyY2ggYW5kIHRoZXJhcHk8L2Z1bGwtdGl0bGU+PC9wZXJpb2RpY2FsPjxh
bHQtcGVyaW9kaWNhbD48ZnVsbC10aXRsZT5CZWhhdmlvdXIgcmVzZWFyY2ggYW5kIHRoZXJhcHk8
L2Z1bGwtdGl0bGU+PC9hbHQtcGVyaW9kaWNhbD48cGFnZXM+NzE2LTIwPC9wYWdlcz48dm9sdW1l
PjQ3PC92b2x1bWU+PG51bWJlcj44PC9udW1iZXI+PGVkaXRpb24+MjAwOS8wNS8yMjwvZWRpdGlv
bj48a2V5d29yZHM+PGtleXdvcmQ+KkF2b2lkYW5jZSBMZWFybmluZzwva2V5d29yZD48a2V5d29y
ZD4qQ29uZGl0aW9uaW5nLCBDbGFzc2ljYWw8L2tleXdvcmQ+PGtleXdvcmQ+KkN1bHR1cmU8L2tl
eXdvcmQ+PGtleXdvcmQ+RWxlY3RyaWMgU3RpbXVsYXRpb24vbWV0aG9kczwva2V5d29yZD48a2V5
d29yZD4qRXh0aW5jdGlvbiwgUHN5Y2hvbG9naWNhbDwva2V5d29yZD48a2V5d29yZD4qRmVhcjwv
a2V5d29yZD48a2V5d29yZD5GZW1hbGU8L2tleXdvcmQ+PGtleXdvcmQ+R2FsdmFuaWMgU2tpbiBS
ZXNwb25zZTwva2V5d29yZD48a2V5d29yZD5IdW1hbnM8L2tleXdvcmQ+PGtleXdvcmQ+TWFsZTwv
a2V5d29yZD48a2V5d29yZD4qU2FmZXR5PC9rZXl3b3JkPjwva2V5d29yZHM+PGRhdGVzPjx5ZWFy
PjIwMDk8L3llYXI+PHB1Yi1kYXRlcz48ZGF0ZT5BdWc8L2RhdGU+PC9wdWItZGF0ZXM+PC9kYXRl
cz48aXNibj4wMDA1LTc5Njc8L2lzYm4+PGFjY2Vzc2lvbi1udW0+MTk0NTc0NzI8L2FjY2Vzc2lv
bi1udW0+PHVybHM+PC91cmxzPjxlbGVjdHJvbmljLXJlc291cmNlLW51bT4xMC4xMDE2L2ouYnJh
dC4yMDA5LjA0LjAxMzwvZWxlY3Ryb25pYy1yZXNvdXJjZS1udW0+PHJlbW90ZS1kYXRhYmFzZS1w
cm92aWRlcj5OTE08L3JlbW90ZS1kYXRhYmFzZS1wcm92aWRlcj48bGFuZ3VhZ2U+ZW5nPC9sYW5n
dWFnZT48L3JlY29yZD48L0NpdGU+PENpdGU+PEF1dGhvcj5NaW5la2E8L0F1dGhvcj48WWVhcj4x
OTc5PC9ZZWFyPjxSZWNOdW0+MjcwPC9SZWNOdW0+PHJlY29yZD48cmVjLW51bWJlcj4yNzA8L3Jl
Yy1udW1iZXI+PGZvcmVpZ24ta2V5cz48a2V5IGFwcD0iRU4iIGRiLWlkPSI1cmRwc3dlZHV0NTll
YmVwcGUwcHN0ejh3d2ZwYXQ5ZHR3OWYiIHRpbWVzdGFtcD0iMTU1NDgxOTAwNSI+MjcwPC9rZXk+
PC9mb3JlaWduLWtleXM+PHJlZi10eXBlIG5hbWU9IkpvdXJuYWwgQXJ0aWNsZSI+MTc8L3JlZi10
eXBlPjxjb250cmlidXRvcnM+PGF1dGhvcnM+PGF1dGhvcj5NaW5la2EsIFN1c2FuPC9hdXRob3I+
PC9hdXRob3JzPjwvY29udHJpYnV0b3JzPjx0aXRsZXM+PHRpdGxlPlRoZSByb2xlIG9mIGZlYXIg
aW4gdGhlb3JpZXMgb2YgYXZvaWRhbmNlIGxlYXJuaW5nLCBmbG9vZGluZywgYW5kIGV4dGluY3Rp
b248L3RpdGxlPjxzZWNvbmRhcnktdGl0bGU+UHN5Y2hvbG9naWNhbCBCdWxsZXRpbjwvc2Vjb25k
YXJ5LXRpdGxlPjwvdGl0bGVzPjxwZXJpb2RpY2FsPjxmdWxsLXRpdGxlPlBzeWNob2xvZ2ljYWwg
QnVsbGV0aW48L2Z1bGwtdGl0bGU+PC9wZXJpb2RpY2FsPjxwYWdlcz45ODUtMTAxMDwvcGFnZXM+
PHZvbHVtZT44Njwvdm9sdW1lPjxudW1iZXI+NTwvbnVtYmVyPjxrZXl3b3Jkcz48a2V5d29yZD4q
QW5pbWFsIEVtb3Rpb25hbGl0eTwva2V5d29yZD48a2V5d29yZD4qQXZvaWRhbmNlIENvbmRpdGlv
bmluZzwva2V5d29yZD48a2V5d29yZD4qQ29uZGl0aW9uZWQgRW1vdGlvbmFsIFJlc3BvbnNlczwv
a2V5d29yZD48a2V5d29yZD4qRXh0aW5jdGlvbiAoTGVhcm5pbmcpPC9rZXl3b3JkPjxrZXl3b3Jk
PipGZWFyPC9rZXl3b3JkPjxrZXl3b3JkPkNvbmRpdGlvbmVkIFJlc3BvbnNlczwva2V5d29yZD48
a2V5d29yZD5JbXBsb3NpdmUgVGhlcmFweTwva2V5d29yZD48L2tleXdvcmRzPjxkYXRlcz48eWVh
cj4xOTc5PC95ZWFyPjwvZGF0ZXM+PHB1Yi1sb2NhdGlvbj5VUzwvcHViLWxvY2F0aW9uPjxwdWJs
aXNoZXI+QW1lcmljYW4gUHN5Y2hvbG9naWNhbCBBc3NvY2lhdGlvbjwvcHVibGlzaGVyPjxpc2Ju
PjE5MzktMTQ1NShFbGVjdHJvbmljKSwwMDMzLTI5MDkoUHJpbnQpPC9pc2JuPjx1cmxzPjwvdXJs
cz48ZWxlY3Ryb25pYy1yZXNvdXJjZS1udW0+MTAuMTAzNy8wMDMzLTI5MDkuODYuNS45ODU8L2Vs
ZWN0cm9uaWMtcmVzb3VyY2UtbnVtPjwvcmVjb3JkPjwvQ2l0ZT48L0VuZE5vdGU+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Mb3ZpYm9uZDwvQXV0aG9yPjxZZWFyPjIwMDk8L1llYXI+
PFJlY051bT4zMjg8L1JlY051bT48RGlzcGxheVRleHQ+PHN0eWxlIGZhY2U9InN1cGVyc2NyaXB0
Ij4xMCw0Mzwvc3R5bGU+PC9EaXNwbGF5VGV4dD48cmVjb3JkPjxyZWMtbnVtYmVyPjMyODwvcmVj
LW51bWJlcj48Zm9yZWlnbi1rZXlzPjxrZXkgYXBwPSJFTiIgZGItaWQ9IjVyZHBzd2VkdXQ1OWVi
ZXBwZTBwc3R6OHd3ZnBhdDlkdHc5ZiIgdGltZXN0YW1wPSIxNTgyNTM5MjM1Ij4zMjg8L2tleT48
L2ZvcmVpZ24ta2V5cz48cmVmLXR5cGUgbmFtZT0iSm91cm5hbCBBcnRpY2xlIj4xNzwvcmVmLXR5
cGU+PGNvbnRyaWJ1dG9ycz48YXV0aG9ycz48YXV0aG9yPkxvdmlib25kLCBQLiBGLjwvYXV0aG9y
PjxhdXRob3I+TWl0Y2hlbGwsIEMuIEouPC9hdXRob3I+PGF1dGhvcj5NaW5hcmQsIEUuPC9hdXRo
b3I+PGF1dGhvcj5CcmFkeSwgQS48L2F1dGhvcj48YXV0aG9yPk1lbnppZXMsIFIuIEcuPC9hdXRo
b3I+PC9hdXRob3JzPjwvY29udHJpYnV0b3JzPjxhdXRoLWFkZHJlc3M+U2Nob29sIG9mIFBzeWNo
b2xvZ3ksIFVuaXZlcnNpdHkgb2YgTmV3IFNvdXRoIFdhbGVzLCBTeWRuZXkgTlNXIDIwNTIsIEF1
c3RyYWxpYS4gcC5sb3ZpYm9uZEB1bnN3LmVkdS5hdTwvYXV0aC1hZGRyZXNzPjx0aXRsZXM+PHRp
dGxlPlNhZmV0eSBiZWhhdmlvdXJzIHByZXNlcnZlIHRocmVhdCBiZWxpZWZzOiBQcm90ZWN0aW9u
IGZyb20gZXh0aW5jdGlvbiBvZiBodW1hbiBmZWFyIGNvbmRpdGlvbmluZyBieSBhbiBhdm9pZGFu
Y2UgcmVzcG9uc2U8L3RpdGxlPjxzZWNvbmRhcnktdGl0bGU+QmVoYXZpb3VyIFJlc2VhcmNoIGFu
ZCBUaGVyYXB5PC9zZWNvbmRhcnktdGl0bGU+PGFsdC10aXRsZT5CZWhhdmlvdXIgcmVzZWFyY2gg
YW5kIHRoZXJhcHk8L2FsdC10aXRsZT48L3RpdGxlcz48cGVyaW9kaWNhbD48ZnVsbC10aXRsZT5C
ZWhhdmlvdXIgcmVzZWFyY2ggYW5kIHRoZXJhcHk8L2Z1bGwtdGl0bGU+PC9wZXJpb2RpY2FsPjxh
bHQtcGVyaW9kaWNhbD48ZnVsbC10aXRsZT5CZWhhdmlvdXIgcmVzZWFyY2ggYW5kIHRoZXJhcHk8
L2Z1bGwtdGl0bGU+PC9hbHQtcGVyaW9kaWNhbD48cGFnZXM+NzE2LTIwPC9wYWdlcz48dm9sdW1l
PjQ3PC92b2x1bWU+PG51bWJlcj44PC9udW1iZXI+PGVkaXRpb24+MjAwOS8wNS8yMjwvZWRpdGlv
bj48a2V5d29yZHM+PGtleXdvcmQ+KkF2b2lkYW5jZSBMZWFybmluZzwva2V5d29yZD48a2V5d29y
ZD4qQ29uZGl0aW9uaW5nLCBDbGFzc2ljYWw8L2tleXdvcmQ+PGtleXdvcmQ+KkN1bHR1cmU8L2tl
eXdvcmQ+PGtleXdvcmQ+RWxlY3RyaWMgU3RpbXVsYXRpb24vbWV0aG9kczwva2V5d29yZD48a2V5
d29yZD4qRXh0aW5jdGlvbiwgUHN5Y2hvbG9naWNhbDwva2V5d29yZD48a2V5d29yZD4qRmVhcjwv
a2V5d29yZD48a2V5d29yZD5GZW1hbGU8L2tleXdvcmQ+PGtleXdvcmQ+R2FsdmFuaWMgU2tpbiBS
ZXNwb25zZTwva2V5d29yZD48a2V5d29yZD5IdW1hbnM8L2tleXdvcmQ+PGtleXdvcmQ+TWFsZTwv
a2V5d29yZD48a2V5d29yZD4qU2FmZXR5PC9rZXl3b3JkPjwva2V5d29yZHM+PGRhdGVzPjx5ZWFy
PjIwMDk8L3llYXI+PHB1Yi1kYXRlcz48ZGF0ZT5BdWc8L2RhdGU+PC9wdWItZGF0ZXM+PC9kYXRl
cz48aXNibj4wMDA1LTc5Njc8L2lzYm4+PGFjY2Vzc2lvbi1udW0+MTk0NTc0NzI8L2FjY2Vzc2lv
bi1udW0+PHVybHM+PC91cmxzPjxlbGVjdHJvbmljLXJlc291cmNlLW51bT4xMC4xMDE2L2ouYnJh
dC4yMDA5LjA0LjAxMzwvZWxlY3Ryb25pYy1yZXNvdXJjZS1udW0+PHJlbW90ZS1kYXRhYmFzZS1w
cm92aWRlcj5OTE08L3JlbW90ZS1kYXRhYmFzZS1wcm92aWRlcj48bGFuZ3VhZ2U+ZW5nPC9sYW5n
dWFnZT48L3JlY29yZD48L0NpdGU+PENpdGU+PEF1dGhvcj5NaW5la2E8L0F1dGhvcj48WWVhcj4x
OTc5PC9ZZWFyPjxSZWNOdW0+MjcwPC9SZWNOdW0+PHJlY29yZD48cmVjLW51bWJlcj4yNzA8L3Jl
Yy1udW1iZXI+PGZvcmVpZ24ta2V5cz48a2V5IGFwcD0iRU4iIGRiLWlkPSI1cmRwc3dlZHV0NTll
YmVwcGUwcHN0ejh3d2ZwYXQ5ZHR3OWYiIHRpbWVzdGFtcD0iMTU1NDgxOTAwNSI+MjcwPC9rZXk+
PC9mb3JlaWduLWtleXM+PHJlZi10eXBlIG5hbWU9IkpvdXJuYWwgQXJ0aWNsZSI+MTc8L3JlZi10
eXBlPjxjb250cmlidXRvcnM+PGF1dGhvcnM+PGF1dGhvcj5NaW5la2EsIFN1c2FuPC9hdXRob3I+
PC9hdXRob3JzPjwvY29udHJpYnV0b3JzPjx0aXRsZXM+PHRpdGxlPlRoZSByb2xlIG9mIGZlYXIg
aW4gdGhlb3JpZXMgb2YgYXZvaWRhbmNlIGxlYXJuaW5nLCBmbG9vZGluZywgYW5kIGV4dGluY3Rp
b248L3RpdGxlPjxzZWNvbmRhcnktdGl0bGU+UHN5Y2hvbG9naWNhbCBCdWxsZXRpbjwvc2Vjb25k
YXJ5LXRpdGxlPjwvdGl0bGVzPjxwZXJpb2RpY2FsPjxmdWxsLXRpdGxlPlBzeWNob2xvZ2ljYWwg
QnVsbGV0aW48L2Z1bGwtdGl0bGU+PC9wZXJpb2RpY2FsPjxwYWdlcz45ODUtMTAxMDwvcGFnZXM+
PHZvbHVtZT44Njwvdm9sdW1lPjxudW1iZXI+NTwvbnVtYmVyPjxrZXl3b3Jkcz48a2V5d29yZD4q
QW5pbWFsIEVtb3Rpb25hbGl0eTwva2V5d29yZD48a2V5d29yZD4qQXZvaWRhbmNlIENvbmRpdGlv
bmluZzwva2V5d29yZD48a2V5d29yZD4qQ29uZGl0aW9uZWQgRW1vdGlvbmFsIFJlc3BvbnNlczwv
a2V5d29yZD48a2V5d29yZD4qRXh0aW5jdGlvbiAoTGVhcm5pbmcpPC9rZXl3b3JkPjxrZXl3b3Jk
PipGZWFyPC9rZXl3b3JkPjxrZXl3b3JkPkNvbmRpdGlvbmVkIFJlc3BvbnNlczwva2V5d29yZD48
a2V5d29yZD5JbXBsb3NpdmUgVGhlcmFweTwva2V5d29yZD48L2tleXdvcmRzPjxkYXRlcz48eWVh
cj4xOTc5PC95ZWFyPjwvZGF0ZXM+PHB1Yi1sb2NhdGlvbj5VUzwvcHViLWxvY2F0aW9uPjxwdWJs
aXNoZXI+QW1lcmljYW4gUHN5Y2hvbG9naWNhbCBBc3NvY2lhdGlvbjwvcHVibGlzaGVyPjxpc2Ju
PjE5MzktMTQ1NShFbGVjdHJvbmljKSwwMDMzLTI5MDkoUHJpbnQpPC9pc2JuPjx1cmxzPjwvdXJs
cz48ZWxlY3Ryb25pYy1yZXNvdXJjZS1udW0+MTAuMTAzNy8wMDMzLTI5MDkuODYuNS45ODU8L2Vs
ZWN0cm9uaWMtcmVzb3VyY2UtbnVtPjwvcmVjb3JkPjwvQ2l0ZT48L0VuZE5vdGU+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290891" w:rsidRPr="00A43B7D">
        <w:rPr>
          <w:rFonts w:asciiTheme="minorHAnsi" w:hAnsiTheme="minorHAnsi" w:cstheme="minorHAnsi"/>
          <w:color w:val="auto"/>
        </w:rPr>
      </w:r>
      <w:r w:rsidR="00290891"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10,43</w:t>
      </w:r>
      <w:r w:rsidR="00290891" w:rsidRPr="00A43B7D">
        <w:rPr>
          <w:rFonts w:asciiTheme="minorHAnsi" w:hAnsiTheme="minorHAnsi" w:cstheme="minorHAnsi"/>
          <w:color w:val="auto"/>
        </w:rPr>
        <w:fldChar w:fldCharType="end"/>
      </w:r>
      <w:r w:rsidR="00FA37E3" w:rsidRPr="00A43B7D">
        <w:rPr>
          <w:rFonts w:asciiTheme="minorHAnsi" w:hAnsiTheme="minorHAnsi" w:cstheme="minorHAnsi"/>
          <w:color w:val="auto"/>
        </w:rPr>
        <w:t>.</w:t>
      </w:r>
    </w:p>
    <w:p w14:paraId="5D4E8731" w14:textId="752FDF9C" w:rsidR="00FD01AF" w:rsidRPr="00A43B7D" w:rsidRDefault="00FD01AF" w:rsidP="00426A10">
      <w:pPr>
        <w:tabs>
          <w:tab w:val="left" w:pos="270"/>
        </w:tabs>
        <w:rPr>
          <w:rFonts w:asciiTheme="minorHAnsi" w:hAnsiTheme="minorHAnsi" w:cstheme="minorHAnsi"/>
          <w:color w:val="auto"/>
        </w:rPr>
      </w:pPr>
    </w:p>
    <w:p w14:paraId="48A24C6C" w14:textId="30EF6AD2" w:rsidR="00FD01AF" w:rsidRPr="00A43B7D" w:rsidRDefault="009C2474" w:rsidP="00426A10">
      <w:pPr>
        <w:tabs>
          <w:tab w:val="left" w:pos="270"/>
        </w:tabs>
        <w:rPr>
          <w:rFonts w:asciiTheme="minorHAnsi" w:hAnsiTheme="minorHAnsi" w:cstheme="minorHAnsi"/>
          <w:b/>
          <w:color w:val="auto"/>
        </w:rPr>
      </w:pPr>
      <w:r w:rsidRPr="00A43B7D">
        <w:rPr>
          <w:rFonts w:asciiTheme="minorHAnsi" w:hAnsiTheme="minorHAnsi" w:cstheme="minorHAnsi"/>
          <w:b/>
          <w:color w:val="auto"/>
        </w:rPr>
        <w:t xml:space="preserve">Return </w:t>
      </w:r>
      <w:r w:rsidR="00FD01AF" w:rsidRPr="00A43B7D">
        <w:rPr>
          <w:rFonts w:asciiTheme="minorHAnsi" w:hAnsiTheme="minorHAnsi" w:cstheme="minorHAnsi"/>
          <w:b/>
          <w:color w:val="auto"/>
        </w:rPr>
        <w:t>of avoidance</w:t>
      </w:r>
    </w:p>
    <w:p w14:paraId="2EEF5552" w14:textId="252B1592" w:rsidR="003542A5" w:rsidRPr="00A43B7D" w:rsidRDefault="00963F0B" w:rsidP="00426A10">
      <w:pPr>
        <w:tabs>
          <w:tab w:val="left" w:pos="270"/>
        </w:tabs>
        <w:rPr>
          <w:rFonts w:asciiTheme="minorHAnsi" w:hAnsiTheme="minorHAnsi" w:cstheme="minorHAnsi"/>
          <w:color w:val="auto"/>
        </w:rPr>
      </w:pPr>
      <w:r w:rsidRPr="00A43B7D">
        <w:rPr>
          <w:rFonts w:asciiTheme="minorHAnsi" w:hAnsiTheme="minorHAnsi" w:cstheme="minorHAnsi"/>
          <w:color w:val="auto"/>
        </w:rPr>
        <w:t xml:space="preserve">Relapse in terms of return of avoidance </w:t>
      </w:r>
      <w:r w:rsidR="002F2110" w:rsidRPr="00A43B7D">
        <w:rPr>
          <w:rFonts w:asciiTheme="minorHAnsi" w:hAnsiTheme="minorHAnsi" w:cstheme="minorHAnsi"/>
          <w:color w:val="auto"/>
        </w:rPr>
        <w:t>is still common in clinical populations, even after extinction of fear</w:t>
      </w:r>
      <w:r w:rsidR="002F2110" w:rsidRPr="00A43B7D">
        <w:rPr>
          <w:rStyle w:val="CommentReference"/>
          <w:rFonts w:asciiTheme="minorHAnsi" w:hAnsiTheme="minorHAnsi" w:cstheme="minorHAnsi"/>
          <w:sz w:val="24"/>
          <w:szCs w:val="24"/>
        </w:rPr>
        <w:fldChar w:fldCharType="begin">
          <w:fldData xml:space="preserve">PEVuZE5vdGU+PENpdGU+PEF1dGhvcj5CcmF2by1SaXZlcmE8L0F1dGhvcj48WWVhcj4yMDE1PC9Z
ZWFyPjxSZWNOdW0+MjcxPC9SZWNOdW0+PERpc3BsYXlUZXh0PjxzdHlsZSBmYWNlPSJzdXBlcnNj
cmlwdCI+NDMtNDY8L3N0eWxlPjwvRGlzcGxheVRleHQ+PHJlY29yZD48cmVjLW51bWJlcj4yNzE8
L3JlYy1udW1iZXI+PGZvcmVpZ24ta2V5cz48a2V5IGFwcD0iRU4iIGRiLWlkPSI1cmRwc3dlZHV0
NTllYmVwcGUwcHN0ejh3d2ZwYXQ5ZHR3OWYiIHRpbWVzdGFtcD0iMTU1NDgxOTAwNyI+MjcxPC9r
ZXk+PC9mb3JlaWduLWtleXM+PHJlZi10eXBlIG5hbWU9IkpvdXJuYWwgQXJ0aWNsZSI+MTc8L3Jl
Zi10eXBlPjxjb250cmlidXRvcnM+PGF1dGhvcnM+PGF1dGhvcj5CcmF2by1SaXZlcmEsIENocmlz
dGlhbjwvYXV0aG9yPjxhdXRob3I+Um9tYW4tT3J0aXosIENpb3JhbmE8L2F1dGhvcj48YXV0aG9y
Pk1vbnRlc2lub3MtQ2FydGFnZW5hLCBNYXJsaWFuPC9hdXRob3I+PGF1dGhvcj5RdWlyaywgR3Jl
Z29yeSBKLjwvYXV0aG9yPjwvYXV0aG9ycz48L2NvbnRyaWJ1dG9ycz48dGl0bGVzPjx0aXRsZT5Q
ZXJzaXN0ZW50IGFjdGl2ZSBhdm9pZGFuY2UgY29ycmVsYXRlcyB3aXRoIGFjdGl2aXR5IGluIHBy
ZWxpbWJpYyBjb3J0ZXggYW5kIHZlbnRyYWwgc3RyaWF0dW08L3RpdGxlPjxzZWNvbmRhcnktdGl0
bGU+RnJvbnRpZXJzIEluIEJlaGF2aW9yYWwgTmV1cm9zY2llbmNlPC9zZWNvbmRhcnktdGl0bGU+
PC90aXRsZXM+PHBlcmlvZGljYWw+PGZ1bGwtdGl0bGU+RnJvbnQgQmVoYXYgTmV1cm9zY2k8L2Z1
bGwtdGl0bGU+PGFiYnItMT5Gcm9udGllcnMgaW4gYmVoYXZpb3JhbCBuZXVyb3NjaWVuY2U8L2Fi
YnItMT48L3BlcmlvZGljYWw+PHBhZ2VzPjE4NC0xODQ8L3BhZ2VzPjx2b2x1bWU+OTwvdm9sdW1l
PjxkYXRlcz48eWVhcj4yMDE1PC95ZWFyPjwvZGF0ZXM+PHB1Ymxpc2hlcj5Gcm9udGllcnMgTWVk
aWEgUy5BLjwvcHVibGlzaGVyPjxpc2JuPjE2NjItNTE1MzwvaXNibj48YWNjZXNzaW9uLW51bT4y
NjIzNjIwOTwvYWNjZXNzaW9uLW51bT48dXJscz48cmVsYXRlZC11cmxzPjx1cmw+aHR0cHM6Ly93
d3cubmNiaS5ubG0ubmloLmdvdi9wdWJtZWQvMjYyMzYyMDk8L3VybD48dXJsPmh0dHBzOi8vd3d3
Lm5jYmkubmxtLm5paC5nb3YvcG1jL1BNQzQ1MDIzNTQvPC91cmw+PC9yZWxhdGVkLXVybHM+PC91
cmxzPjxlbGVjdHJvbmljLXJlc291cmNlLW51bT4xMC4zMzg5L2ZuYmVoLjIwMTUuMDAxODQ8L2Vs
ZWN0cm9uaWMtcmVzb3VyY2UtbnVtPjxyZW1vdGUtZGF0YWJhc2UtbmFtZT5QdWJNZWQ8L3JlbW90
ZS1kYXRhYmFzZS1uYW1lPjxsYW5ndWFnZT5lbmc8L2xhbmd1YWdlPjwvcmVjb3JkPjwvQ2l0ZT48
Q2l0ZT48QXV0aG9yPk1pbmVrYTwvQXV0aG9yPjxZZWFyPjE5Nzk8L1llYXI+PFJlY051bT4yNzA8
L1JlY051bT48cmVjb3JkPjxyZWMtbnVtYmVyPjI3MDwvcmVjLW51bWJlcj48Zm9yZWlnbi1rZXlz
PjxrZXkgYXBwPSJFTiIgZGItaWQ9IjVyZHBzd2VkdXQ1OWViZXBwZTBwc3R6OHd3ZnBhdDlkdHc5
ZiIgdGltZXN0YW1wPSIxNTU0ODE5MDA1Ij4yNzA8L2tleT48L2ZvcmVpZ24ta2V5cz48cmVmLXR5
cGUgbmFtZT0iSm91cm5hbCBBcnRpY2xlIj4xNzwvcmVmLXR5cGU+PGNvbnRyaWJ1dG9ycz48YXV0
aG9ycz48YXV0aG9yPk1pbmVrYSwgU3VzYW48L2F1dGhvcj48L2F1dGhvcnM+PC9jb250cmlidXRv
cnM+PHRpdGxlcz48dGl0bGU+VGhlIHJvbGUgb2YgZmVhciBpbiB0aGVvcmllcyBvZiBhdm9pZGFu
Y2UgbGVhcm5pbmcsIGZsb29kaW5nLCBhbmQgZXh0aW5jdGlvbjwvdGl0bGU+PHNlY29uZGFyeS10
aXRsZT5Qc3ljaG9sb2dpY2FsIEJ1bGxldGluPC9zZWNvbmRhcnktdGl0bGU+PC90aXRsZXM+PHBl
cmlvZGljYWw+PGZ1bGwtdGl0bGU+UHN5Y2hvbG9naWNhbCBCdWxsZXRpbjwvZnVsbC10aXRsZT48
L3BlcmlvZGljYWw+PHBhZ2VzPjk4NS0xMDEwPC9wYWdlcz48dm9sdW1lPjg2PC92b2x1bWU+PG51
bWJlcj41PC9udW1iZXI+PGtleXdvcmRzPjxrZXl3b3JkPipBbmltYWwgRW1vdGlvbmFsaXR5PC9r
ZXl3b3JkPjxrZXl3b3JkPipBdm9pZGFuY2UgQ29uZGl0aW9uaW5nPC9rZXl3b3JkPjxrZXl3b3Jk
PipDb25kaXRpb25lZCBFbW90aW9uYWwgUmVzcG9uc2VzPC9rZXl3b3JkPjxrZXl3b3JkPipFeHRp
bmN0aW9uIChMZWFybmluZyk8L2tleXdvcmQ+PGtleXdvcmQ+KkZlYXI8L2tleXdvcmQ+PGtleXdv
cmQ+Q29uZGl0aW9uZWQgUmVzcG9uc2VzPC9rZXl3b3JkPjxrZXl3b3JkPkltcGxvc2l2ZSBUaGVy
YXB5PC9rZXl3b3JkPjwva2V5d29yZHM+PGRhdGVzPjx5ZWFyPjE5Nzk8L3llYXI+PC9kYXRlcz48
cHViLWxvY2F0aW9uPlVTPC9wdWItbG9jYXRpb24+PHB1Ymxpc2hlcj5BbWVyaWNhbiBQc3ljaG9s
b2dpY2FsIEFzc29jaWF0aW9uPC9wdWJsaXNoZXI+PGlzYm4+MTkzOS0xNDU1KEVsZWN0cm9uaWMp
LDAwMzMtMjkwOShQcmludCk8L2lzYm4+PHVybHM+PC91cmxzPjxlbGVjdHJvbmljLXJlc291cmNl
LW51bT4xMC4xMDM3LzAwMzMtMjkwOS44Ni41Ljk4NTwvZWxlY3Ryb25pYy1yZXNvdXJjZS1udW0+
PC9yZWNvcmQ+PC9DaXRlPjxDaXRlPjxBdXRob3I+VmVydmxpZXQ8L0F1dGhvcj48WWVhcj4yMDE1
PC9ZZWFyPjxSZWNOdW0+MjY5PC9SZWNOdW0+PHJlY29yZD48cmVjLW51bWJlcj4yNjk8L3JlYy1u
dW1iZXI+PGZvcmVpZ24ta2V5cz48a2V5IGFwcD0iRU4iIGRiLWlkPSI1cmRwc3dlZHV0NTllYmVw
cGUwcHN0ejh3d2ZwYXQ5ZHR3OWYiIHRpbWVzdGFtcD0iMTU1NDgxOTAwNCI+MjY5PC9rZXk+PC9m
b3JlaWduLWtleXM+PHJlZi10eXBlIG5hbWU9IkpvdXJuYWwgQXJ0aWNsZSI+MTc8L3JlZi10eXBl
Pjxjb250cmlidXRvcnM+PGF1dGhvcnM+PGF1dGhvcj5WZXJ2bGlldCwgQi48L2F1dGhvcj48YXV0
aG9yPkluZGVrZXUsIEUuPC9hdXRob3I+PC9hdXRob3JzPjwvY29udHJpYnV0b3JzPjxhdXRoLWFk
ZHJlc3M+RGVwYXJ0bWVudCBvZiBQc3ljaGlhdHJ5LCBNYXNzYWNodXNldHRzIEdlbmVyYWwgSG9z
cGl0YWwgYW5kIEhhcnZhcmQgTWVkaWNhbCBTY2hvb2xCb3N0b24sIE1BLCBVU0E7IENlbnRlciBm
b3IgRXhjZWxsZW5jZSBvbiBHZW5lcmFsaXphdGlvbiBpbiBIZWFsdGggYW5kIFBzeWNob3BhdGhv
bG9neSwgVW5pdmVyc2l0eSBvZiBMZXV2ZW4tS1UgTGV1dmVuTGV1dmVuLCBCZWxnaXVtLiYjeEQ7
RGVwYXJ0bWVudCBvZiBQc3ljaG9sb2d5LCBVbml2ZXJzaXR5IG9mIExldXZlbi1LVSBMZXV2ZW4g
TGV1dmVuLCBCZWxnaXVtLjwvYXV0aC1hZGRyZXNzPjx0aXRsZXM+PHRpdGxlPkxvdy1Db3N0IEF2
b2lkYW5jZSBCZWhhdmlvcnMgYXJlIFJlc2lzdGFudCB0byBGZWFyIEV4dGluY3Rpb24gaW4gSHVt
YW5zPC90aXRsZT48c2Vjb25kYXJ5LXRpdGxlPkZyb250aWVycyBJbiBCZWhhdmlvcmFsIE5ldXJv
c2NpZW5jZTwvc2Vjb25kYXJ5LXRpdGxlPjxhbHQtdGl0bGU+RnJvbnRpZXJzIGluIGJlaGF2aW9y
YWwgbmV1cm9zY2llbmNlPC9hbHQtdGl0bGU+PC90aXRsZXM+PHBlcmlvZGljYWw+PGZ1bGwtdGl0
bGU+RnJvbnQgQmVoYXYgTmV1cm9zY2k8L2Z1bGwtdGl0bGU+PGFiYnItMT5Gcm9udGllcnMgaW4g
YmVoYXZpb3JhbCBuZXVyb3NjaWVuY2U8L2FiYnItMT48L3BlcmlvZGljYWw+PGFsdC1wZXJpb2Rp
Y2FsPjxmdWxsLXRpdGxlPkZyb250IEJlaGF2IE5ldXJvc2NpPC9mdWxsLXRpdGxlPjxhYmJyLTE+
RnJvbnRpZXJzIGluIGJlaGF2aW9yYWwgbmV1cm9zY2llbmNlPC9hYmJyLTE+PC9hbHQtcGVyaW9k
aWNhbD48cGFnZXM+MzUxPC9wYWdlcz48dm9sdW1lPjk8L3ZvbHVtZT48ZWRpdGlvbj4yMDE2LzAx
LzA3PC9lZGl0aW9uPjxrZXl3b3Jkcz48a2V5d29yZD5hdm9pZGFuY2U8L2tleXdvcmQ+PGtleXdv
cmQ+ZXhwb3N1cmU8L2tleXdvcmQ+PGtleXdvcmQ+ZXh0aW5jdGlvbjwva2V5d29yZD48a2V5d29y
ZD5mZWFyPC9rZXl3b3JkPjxrZXl3b3JkPnJlc3BvbnNlIHByZXZlbnRpb248L2tleXdvcmQ+PC9r
ZXl3b3Jkcz48ZGF0ZXM+PHllYXI+MjAxNTwveWVhcj48L2RhdGVzPjxpc2JuPjE2NjItNTE1MyAo
UHJpbnQpJiN4RDsxNjYyLTUxNTM8L2lzYm4+PGFjY2Vzc2lvbi1udW0+MjY3MzM4Mzc8L2FjY2Vz
c2lvbi1udW0+PHVybHM+PC91cmxzPjxjdXN0b20yPlBNQzQ2ODk4MDc8L2N1c3RvbTI+PGVsZWN0
cm9uaWMtcmVzb3VyY2UtbnVtPjEwLjMzODkvZm5iZWguMjAxNS4wMDM1MTwvZWxlY3Ryb25pYy1y
ZXNvdXJjZS1udW0+PHJlbW90ZS1kYXRhYmFzZS1wcm92aWRlcj5OTE08L3JlbW90ZS1kYXRhYmFz
ZS1wcm92aWRlcj48bGFuZ3VhZ2U+ZW5nPC9sYW5ndWFnZT48L3JlY29yZD48L0NpdGU+PENpdGU+
PEF1dGhvcj5Tb2xvbW9uPC9BdXRob3I+PFllYXI+MTk1MzwvWWVhcj48UmVjTnVtPjI4NzwvUmVj
TnVtPjxyZWNvcmQ+PHJlYy1udW1iZXI+Mjg3PC9yZWMtbnVtYmVyPjxmb3JlaWduLWtleXM+PGtl
eSBhcHA9IkVOIiBkYi1pZD0iNXJkcHN3ZWR1dDU5ZWJlcHBlMHBzdHo4d3dmcGF0OWR0dzlmIiB0
aW1lc3RhbXA9IjE1NTQ5MDk2MjkiPjI4Nzwva2V5PjwvZm9yZWlnbi1rZXlzPjxyZWYtdHlwZSBu
YW1lPSJKb3VybmFsIEFydGljbGUiPjE3PC9yZWYtdHlwZT48Y29udHJpYnV0b3JzPjxhdXRob3Jz
PjxhdXRob3I+U29sb21vbiwgUmljaGFyZCBMLjwvYXV0aG9yPjxhdXRob3I+S2FtaW4sIExlb24g
Si48L2F1dGhvcj48YXV0aG9yPld5bm5lLCBMeW1hbiBDLjwvYXV0aG9yPjwvYXV0aG9ycz48L2Nv
bnRyaWJ1dG9ycz48dGl0bGVzPjx0aXRsZT5UcmF1bWF0aWMgYXZvaWRhbmNlIGxlYXJuaW5nOiB0
aGUgb3V0Y29tZXMgb2Ygc2V2ZXJhbCBleHRpbmN0aW9uIHByb2NlZHVyZXMgd2l0aCBkb2dzPC90
aXRsZT48c2Vjb25kYXJ5LXRpdGxlPlRoZSBKb3VybmFsIG9mIEFibm9ybWFsIGFuZCBTb2NpYWwg
UHN5Y2hvbG9neTwvc2Vjb25kYXJ5LXRpdGxlPjwvdGl0bGVzPjxwZXJpb2RpY2FsPjxmdWxsLXRp
dGxlPlRoZSBKb3VybmFsIG9mIEFibm9ybWFsIGFuZCBTb2NpYWwgUHN5Y2hvbG9neTwvZnVsbC10
aXRsZT48L3BlcmlvZGljYWw+PHBhZ2VzPjI5MS0zMDI8L3BhZ2VzPjx2b2x1bWU+NDg8L3ZvbHVt
ZT48bnVtYmVyPjI8L251bWJlcj48a2V5d29yZHM+PGtleXdvcmQ+KkFuaW1hbCBMZWFybmluZzwv
a2V5d29yZD48a2V5d29yZD4qQXZvaWRhbmNlIENvbmRpdGlvbmluZzwva2V5d29yZD48a2V5d29y
ZD4qRG9nczwva2V5d29yZD48a2V5d29yZD5FeHRpbmN0aW9uIChMZWFybmluZyk8L2tleXdvcmQ+
PC9rZXl3b3Jkcz48ZGF0ZXM+PHllYXI+MTk1MzwveWVhcj48L2RhdGVzPjxwdWItbG9jYXRpb24+
VVM8L3B1Yi1sb2NhdGlvbj48cHVibGlzaGVyPkFtZXJpY2FuIFBzeWNob2xvZ2ljYWwgQXNzb2Np
YXRpb248L3B1Ymxpc2hlcj48aXNibj4wMDk2LTg1MVgoUHJpbnQpPC9pc2JuPjx1cmxzPjwvdXJs
cz48ZWxlY3Ryb25pYy1yZXNvdXJjZS1udW0+MTAuMTAzNy9oMDA1ODk0MzwvZWxlY3Ryb25pYy1y
ZXNvdXJjZS1udW0+PC9yZWNvcmQ+PC9DaXRlPjwvRW5kTm90ZT5=
</w:fldData>
        </w:fldChar>
      </w:r>
      <w:r w:rsidR="004111B8">
        <w:rPr>
          <w:rStyle w:val="CommentReference"/>
          <w:rFonts w:asciiTheme="minorHAnsi" w:hAnsiTheme="minorHAnsi" w:cstheme="minorHAnsi"/>
          <w:sz w:val="24"/>
          <w:szCs w:val="24"/>
        </w:rPr>
        <w:instrText xml:space="preserve"> ADDIN EN.CITE </w:instrText>
      </w:r>
      <w:r w:rsidR="004111B8">
        <w:rPr>
          <w:rStyle w:val="CommentReference"/>
          <w:rFonts w:asciiTheme="minorHAnsi" w:hAnsiTheme="minorHAnsi" w:cstheme="minorHAnsi"/>
          <w:sz w:val="24"/>
          <w:szCs w:val="24"/>
        </w:rPr>
        <w:fldChar w:fldCharType="begin">
          <w:fldData xml:space="preserve">PEVuZE5vdGU+PENpdGU+PEF1dGhvcj5CcmF2by1SaXZlcmE8L0F1dGhvcj48WWVhcj4yMDE1PC9Z
ZWFyPjxSZWNOdW0+MjcxPC9SZWNOdW0+PERpc3BsYXlUZXh0PjxzdHlsZSBmYWNlPSJzdXBlcnNj
cmlwdCI+NDMtNDY8L3N0eWxlPjwvRGlzcGxheVRleHQ+PHJlY29yZD48cmVjLW51bWJlcj4yNzE8
L3JlYy1udW1iZXI+PGZvcmVpZ24ta2V5cz48a2V5IGFwcD0iRU4iIGRiLWlkPSI1cmRwc3dlZHV0
NTllYmVwcGUwcHN0ejh3d2ZwYXQ5ZHR3OWYiIHRpbWVzdGFtcD0iMTU1NDgxOTAwNyI+MjcxPC9r
ZXk+PC9mb3JlaWduLWtleXM+PHJlZi10eXBlIG5hbWU9IkpvdXJuYWwgQXJ0aWNsZSI+MTc8L3Jl
Zi10eXBlPjxjb250cmlidXRvcnM+PGF1dGhvcnM+PGF1dGhvcj5CcmF2by1SaXZlcmEsIENocmlz
dGlhbjwvYXV0aG9yPjxhdXRob3I+Um9tYW4tT3J0aXosIENpb3JhbmE8L2F1dGhvcj48YXV0aG9y
Pk1vbnRlc2lub3MtQ2FydGFnZW5hLCBNYXJsaWFuPC9hdXRob3I+PGF1dGhvcj5RdWlyaywgR3Jl
Z29yeSBKLjwvYXV0aG9yPjwvYXV0aG9ycz48L2NvbnRyaWJ1dG9ycz48dGl0bGVzPjx0aXRsZT5Q
ZXJzaXN0ZW50IGFjdGl2ZSBhdm9pZGFuY2UgY29ycmVsYXRlcyB3aXRoIGFjdGl2aXR5IGluIHBy
ZWxpbWJpYyBjb3J0ZXggYW5kIHZlbnRyYWwgc3RyaWF0dW08L3RpdGxlPjxzZWNvbmRhcnktdGl0
bGU+RnJvbnRpZXJzIEluIEJlaGF2aW9yYWwgTmV1cm9zY2llbmNlPC9zZWNvbmRhcnktdGl0bGU+
PC90aXRsZXM+PHBlcmlvZGljYWw+PGZ1bGwtdGl0bGU+RnJvbnQgQmVoYXYgTmV1cm9zY2k8L2Z1
bGwtdGl0bGU+PGFiYnItMT5Gcm9udGllcnMgaW4gYmVoYXZpb3JhbCBuZXVyb3NjaWVuY2U8L2Fi
YnItMT48L3BlcmlvZGljYWw+PHBhZ2VzPjE4NC0xODQ8L3BhZ2VzPjx2b2x1bWU+OTwvdm9sdW1l
PjxkYXRlcz48eWVhcj4yMDE1PC95ZWFyPjwvZGF0ZXM+PHB1Ymxpc2hlcj5Gcm9udGllcnMgTWVk
aWEgUy5BLjwvcHVibGlzaGVyPjxpc2JuPjE2NjItNTE1MzwvaXNibj48YWNjZXNzaW9uLW51bT4y
NjIzNjIwOTwvYWNjZXNzaW9uLW51bT48dXJscz48cmVsYXRlZC11cmxzPjx1cmw+aHR0cHM6Ly93
d3cubmNiaS5ubG0ubmloLmdvdi9wdWJtZWQvMjYyMzYyMDk8L3VybD48dXJsPmh0dHBzOi8vd3d3
Lm5jYmkubmxtLm5paC5nb3YvcG1jL1BNQzQ1MDIzNTQvPC91cmw+PC9yZWxhdGVkLXVybHM+PC91
cmxzPjxlbGVjdHJvbmljLXJlc291cmNlLW51bT4xMC4zMzg5L2ZuYmVoLjIwMTUuMDAxODQ8L2Vs
ZWN0cm9uaWMtcmVzb3VyY2UtbnVtPjxyZW1vdGUtZGF0YWJhc2UtbmFtZT5QdWJNZWQ8L3JlbW90
ZS1kYXRhYmFzZS1uYW1lPjxsYW5ndWFnZT5lbmc8L2xhbmd1YWdlPjwvcmVjb3JkPjwvQ2l0ZT48
Q2l0ZT48QXV0aG9yPk1pbmVrYTwvQXV0aG9yPjxZZWFyPjE5Nzk8L1llYXI+PFJlY051bT4yNzA8
L1JlY051bT48cmVjb3JkPjxyZWMtbnVtYmVyPjI3MDwvcmVjLW51bWJlcj48Zm9yZWlnbi1rZXlz
PjxrZXkgYXBwPSJFTiIgZGItaWQ9IjVyZHBzd2VkdXQ1OWViZXBwZTBwc3R6OHd3ZnBhdDlkdHc5
ZiIgdGltZXN0YW1wPSIxNTU0ODE5MDA1Ij4yNzA8L2tleT48L2ZvcmVpZ24ta2V5cz48cmVmLXR5
cGUgbmFtZT0iSm91cm5hbCBBcnRpY2xlIj4xNzwvcmVmLXR5cGU+PGNvbnRyaWJ1dG9ycz48YXV0
aG9ycz48YXV0aG9yPk1pbmVrYSwgU3VzYW48L2F1dGhvcj48L2F1dGhvcnM+PC9jb250cmlidXRv
cnM+PHRpdGxlcz48dGl0bGU+VGhlIHJvbGUgb2YgZmVhciBpbiB0aGVvcmllcyBvZiBhdm9pZGFu
Y2UgbGVhcm5pbmcsIGZsb29kaW5nLCBhbmQgZXh0aW5jdGlvbjwvdGl0bGU+PHNlY29uZGFyeS10
aXRsZT5Qc3ljaG9sb2dpY2FsIEJ1bGxldGluPC9zZWNvbmRhcnktdGl0bGU+PC90aXRsZXM+PHBl
cmlvZGljYWw+PGZ1bGwtdGl0bGU+UHN5Y2hvbG9naWNhbCBCdWxsZXRpbjwvZnVsbC10aXRsZT48
L3BlcmlvZGljYWw+PHBhZ2VzPjk4NS0xMDEwPC9wYWdlcz48dm9sdW1lPjg2PC92b2x1bWU+PG51
bWJlcj41PC9udW1iZXI+PGtleXdvcmRzPjxrZXl3b3JkPipBbmltYWwgRW1vdGlvbmFsaXR5PC9r
ZXl3b3JkPjxrZXl3b3JkPipBdm9pZGFuY2UgQ29uZGl0aW9uaW5nPC9rZXl3b3JkPjxrZXl3b3Jk
PipDb25kaXRpb25lZCBFbW90aW9uYWwgUmVzcG9uc2VzPC9rZXl3b3JkPjxrZXl3b3JkPipFeHRp
bmN0aW9uIChMZWFybmluZyk8L2tleXdvcmQ+PGtleXdvcmQ+KkZlYXI8L2tleXdvcmQ+PGtleXdv
cmQ+Q29uZGl0aW9uZWQgUmVzcG9uc2VzPC9rZXl3b3JkPjxrZXl3b3JkPkltcGxvc2l2ZSBUaGVy
YXB5PC9rZXl3b3JkPjwva2V5d29yZHM+PGRhdGVzPjx5ZWFyPjE5Nzk8L3llYXI+PC9kYXRlcz48
cHViLWxvY2F0aW9uPlVTPC9wdWItbG9jYXRpb24+PHB1Ymxpc2hlcj5BbWVyaWNhbiBQc3ljaG9s
b2dpY2FsIEFzc29jaWF0aW9uPC9wdWJsaXNoZXI+PGlzYm4+MTkzOS0xNDU1KEVsZWN0cm9uaWMp
LDAwMzMtMjkwOShQcmludCk8L2lzYm4+PHVybHM+PC91cmxzPjxlbGVjdHJvbmljLXJlc291cmNl
LW51bT4xMC4xMDM3LzAwMzMtMjkwOS44Ni41Ljk4NTwvZWxlY3Ryb25pYy1yZXNvdXJjZS1udW0+
PC9yZWNvcmQ+PC9DaXRlPjxDaXRlPjxBdXRob3I+VmVydmxpZXQ8L0F1dGhvcj48WWVhcj4yMDE1
PC9ZZWFyPjxSZWNOdW0+MjY5PC9SZWNOdW0+PHJlY29yZD48cmVjLW51bWJlcj4yNjk8L3JlYy1u
dW1iZXI+PGZvcmVpZ24ta2V5cz48a2V5IGFwcD0iRU4iIGRiLWlkPSI1cmRwc3dlZHV0NTllYmVw
cGUwcHN0ejh3d2ZwYXQ5ZHR3OWYiIHRpbWVzdGFtcD0iMTU1NDgxOTAwNCI+MjY5PC9rZXk+PC9m
b3JlaWduLWtleXM+PHJlZi10eXBlIG5hbWU9IkpvdXJuYWwgQXJ0aWNsZSI+MTc8L3JlZi10eXBl
Pjxjb250cmlidXRvcnM+PGF1dGhvcnM+PGF1dGhvcj5WZXJ2bGlldCwgQi48L2F1dGhvcj48YXV0
aG9yPkluZGVrZXUsIEUuPC9hdXRob3I+PC9hdXRob3JzPjwvY29udHJpYnV0b3JzPjxhdXRoLWFk
ZHJlc3M+RGVwYXJ0bWVudCBvZiBQc3ljaGlhdHJ5LCBNYXNzYWNodXNldHRzIEdlbmVyYWwgSG9z
cGl0YWwgYW5kIEhhcnZhcmQgTWVkaWNhbCBTY2hvb2xCb3N0b24sIE1BLCBVU0E7IENlbnRlciBm
b3IgRXhjZWxsZW5jZSBvbiBHZW5lcmFsaXphdGlvbiBpbiBIZWFsdGggYW5kIFBzeWNob3BhdGhv
bG9neSwgVW5pdmVyc2l0eSBvZiBMZXV2ZW4tS1UgTGV1dmVuTGV1dmVuLCBCZWxnaXVtLiYjeEQ7
RGVwYXJ0bWVudCBvZiBQc3ljaG9sb2d5LCBVbml2ZXJzaXR5IG9mIExldXZlbi1LVSBMZXV2ZW4g
TGV1dmVuLCBCZWxnaXVtLjwvYXV0aC1hZGRyZXNzPjx0aXRsZXM+PHRpdGxlPkxvdy1Db3N0IEF2
b2lkYW5jZSBCZWhhdmlvcnMgYXJlIFJlc2lzdGFudCB0byBGZWFyIEV4dGluY3Rpb24gaW4gSHVt
YW5zPC90aXRsZT48c2Vjb25kYXJ5LXRpdGxlPkZyb250aWVycyBJbiBCZWhhdmlvcmFsIE5ldXJv
c2NpZW5jZTwvc2Vjb25kYXJ5LXRpdGxlPjxhbHQtdGl0bGU+RnJvbnRpZXJzIGluIGJlaGF2aW9y
YWwgbmV1cm9zY2llbmNlPC9hbHQtdGl0bGU+PC90aXRsZXM+PHBlcmlvZGljYWw+PGZ1bGwtdGl0
bGU+RnJvbnQgQmVoYXYgTmV1cm9zY2k8L2Z1bGwtdGl0bGU+PGFiYnItMT5Gcm9udGllcnMgaW4g
YmVoYXZpb3JhbCBuZXVyb3NjaWVuY2U8L2FiYnItMT48L3BlcmlvZGljYWw+PGFsdC1wZXJpb2Rp
Y2FsPjxmdWxsLXRpdGxlPkZyb250IEJlaGF2IE5ldXJvc2NpPC9mdWxsLXRpdGxlPjxhYmJyLTE+
RnJvbnRpZXJzIGluIGJlaGF2aW9yYWwgbmV1cm9zY2llbmNlPC9hYmJyLTE+PC9hbHQtcGVyaW9k
aWNhbD48cGFnZXM+MzUxPC9wYWdlcz48dm9sdW1lPjk8L3ZvbHVtZT48ZWRpdGlvbj4yMDE2LzAx
LzA3PC9lZGl0aW9uPjxrZXl3b3Jkcz48a2V5d29yZD5hdm9pZGFuY2U8L2tleXdvcmQ+PGtleXdv
cmQ+ZXhwb3N1cmU8L2tleXdvcmQ+PGtleXdvcmQ+ZXh0aW5jdGlvbjwva2V5d29yZD48a2V5d29y
ZD5mZWFyPC9rZXl3b3JkPjxrZXl3b3JkPnJlc3BvbnNlIHByZXZlbnRpb248L2tleXdvcmQ+PC9r
ZXl3b3Jkcz48ZGF0ZXM+PHllYXI+MjAxNTwveWVhcj48L2RhdGVzPjxpc2JuPjE2NjItNTE1MyAo
UHJpbnQpJiN4RDsxNjYyLTUxNTM8L2lzYm4+PGFjY2Vzc2lvbi1udW0+MjY3MzM4Mzc8L2FjY2Vz
c2lvbi1udW0+PHVybHM+PC91cmxzPjxjdXN0b20yPlBNQzQ2ODk4MDc8L2N1c3RvbTI+PGVsZWN0
cm9uaWMtcmVzb3VyY2UtbnVtPjEwLjMzODkvZm5iZWguMjAxNS4wMDM1MTwvZWxlY3Ryb25pYy1y
ZXNvdXJjZS1udW0+PHJlbW90ZS1kYXRhYmFzZS1wcm92aWRlcj5OTE08L3JlbW90ZS1kYXRhYmFz
ZS1wcm92aWRlcj48bGFuZ3VhZ2U+ZW5nPC9sYW5ndWFnZT48L3JlY29yZD48L0NpdGU+PENpdGU+
PEF1dGhvcj5Tb2xvbW9uPC9BdXRob3I+PFllYXI+MTk1MzwvWWVhcj48UmVjTnVtPjI4NzwvUmVj
TnVtPjxyZWNvcmQ+PHJlYy1udW1iZXI+Mjg3PC9yZWMtbnVtYmVyPjxmb3JlaWduLWtleXM+PGtl
eSBhcHA9IkVOIiBkYi1pZD0iNXJkcHN3ZWR1dDU5ZWJlcHBlMHBzdHo4d3dmcGF0OWR0dzlmIiB0
aW1lc3RhbXA9IjE1NTQ5MDk2MjkiPjI4Nzwva2V5PjwvZm9yZWlnbi1rZXlzPjxyZWYtdHlwZSBu
YW1lPSJKb3VybmFsIEFydGljbGUiPjE3PC9yZWYtdHlwZT48Y29udHJpYnV0b3JzPjxhdXRob3Jz
PjxhdXRob3I+U29sb21vbiwgUmljaGFyZCBMLjwvYXV0aG9yPjxhdXRob3I+S2FtaW4sIExlb24g
Si48L2F1dGhvcj48YXV0aG9yPld5bm5lLCBMeW1hbiBDLjwvYXV0aG9yPjwvYXV0aG9ycz48L2Nv
bnRyaWJ1dG9ycz48dGl0bGVzPjx0aXRsZT5UcmF1bWF0aWMgYXZvaWRhbmNlIGxlYXJuaW5nOiB0
aGUgb3V0Y29tZXMgb2Ygc2V2ZXJhbCBleHRpbmN0aW9uIHByb2NlZHVyZXMgd2l0aCBkb2dzPC90
aXRsZT48c2Vjb25kYXJ5LXRpdGxlPlRoZSBKb3VybmFsIG9mIEFibm9ybWFsIGFuZCBTb2NpYWwg
UHN5Y2hvbG9neTwvc2Vjb25kYXJ5LXRpdGxlPjwvdGl0bGVzPjxwZXJpb2RpY2FsPjxmdWxsLXRp
dGxlPlRoZSBKb3VybmFsIG9mIEFibm9ybWFsIGFuZCBTb2NpYWwgUHN5Y2hvbG9neTwvZnVsbC10
aXRsZT48L3BlcmlvZGljYWw+PHBhZ2VzPjI5MS0zMDI8L3BhZ2VzPjx2b2x1bWU+NDg8L3ZvbHVt
ZT48bnVtYmVyPjI8L251bWJlcj48a2V5d29yZHM+PGtleXdvcmQ+KkFuaW1hbCBMZWFybmluZzwv
a2V5d29yZD48a2V5d29yZD4qQXZvaWRhbmNlIENvbmRpdGlvbmluZzwva2V5d29yZD48a2V5d29y
ZD4qRG9nczwva2V5d29yZD48a2V5d29yZD5FeHRpbmN0aW9uIChMZWFybmluZyk8L2tleXdvcmQ+
PC9rZXl3b3Jkcz48ZGF0ZXM+PHllYXI+MTk1MzwveWVhcj48L2RhdGVzPjxwdWItbG9jYXRpb24+
VVM8L3B1Yi1sb2NhdGlvbj48cHVibGlzaGVyPkFtZXJpY2FuIFBzeWNob2xvZ2ljYWwgQXNzb2Np
YXRpb248L3B1Ymxpc2hlcj48aXNibj4wMDk2LTg1MVgoUHJpbnQpPC9pc2JuPjx1cmxzPjwvdXJs
cz48ZWxlY3Ryb25pYy1yZXNvdXJjZS1udW0+MTAuMTAzNy9oMDA1ODk0MzwvZWxlY3Ryb25pYy1y
ZXNvdXJjZS1udW0+PC9yZWNvcmQ+PC9DaXRlPjwvRW5kTm90ZT5=
</w:fldData>
        </w:fldChar>
      </w:r>
      <w:r w:rsidR="004111B8">
        <w:rPr>
          <w:rStyle w:val="CommentReference"/>
          <w:rFonts w:asciiTheme="minorHAnsi" w:hAnsiTheme="minorHAnsi" w:cstheme="minorHAnsi"/>
          <w:sz w:val="24"/>
          <w:szCs w:val="24"/>
        </w:rPr>
        <w:instrText xml:space="preserve"> ADDIN EN.CITE.DATA </w:instrText>
      </w:r>
      <w:r w:rsidR="004111B8">
        <w:rPr>
          <w:rStyle w:val="CommentReference"/>
          <w:rFonts w:asciiTheme="minorHAnsi" w:hAnsiTheme="minorHAnsi" w:cstheme="minorHAnsi"/>
          <w:sz w:val="24"/>
          <w:szCs w:val="24"/>
        </w:rPr>
      </w:r>
      <w:r w:rsidR="004111B8">
        <w:rPr>
          <w:rStyle w:val="CommentReference"/>
          <w:rFonts w:asciiTheme="minorHAnsi" w:hAnsiTheme="minorHAnsi" w:cstheme="minorHAnsi"/>
          <w:sz w:val="24"/>
          <w:szCs w:val="24"/>
        </w:rPr>
        <w:fldChar w:fldCharType="end"/>
      </w:r>
      <w:r w:rsidR="002F2110" w:rsidRPr="00A43B7D">
        <w:rPr>
          <w:rStyle w:val="CommentReference"/>
          <w:rFonts w:asciiTheme="minorHAnsi" w:hAnsiTheme="minorHAnsi" w:cstheme="minorHAnsi"/>
          <w:sz w:val="24"/>
          <w:szCs w:val="24"/>
        </w:rPr>
      </w:r>
      <w:r w:rsidR="002F2110" w:rsidRPr="00A43B7D">
        <w:rPr>
          <w:rStyle w:val="CommentReference"/>
          <w:rFonts w:asciiTheme="minorHAnsi" w:hAnsiTheme="minorHAnsi" w:cstheme="minorHAnsi"/>
          <w:sz w:val="24"/>
          <w:szCs w:val="24"/>
        </w:rPr>
        <w:fldChar w:fldCharType="separate"/>
      </w:r>
      <w:r w:rsidR="004111B8" w:rsidRPr="004111B8">
        <w:rPr>
          <w:rStyle w:val="CommentReference"/>
          <w:rFonts w:asciiTheme="minorHAnsi" w:hAnsiTheme="minorHAnsi" w:cstheme="minorHAnsi"/>
          <w:noProof/>
          <w:sz w:val="24"/>
          <w:szCs w:val="24"/>
          <w:vertAlign w:val="superscript"/>
        </w:rPr>
        <w:t>43-46</w:t>
      </w:r>
      <w:r w:rsidR="002F2110" w:rsidRPr="00A43B7D">
        <w:rPr>
          <w:rStyle w:val="CommentReference"/>
          <w:rFonts w:asciiTheme="minorHAnsi" w:hAnsiTheme="minorHAnsi" w:cstheme="minorHAnsi"/>
          <w:sz w:val="24"/>
          <w:szCs w:val="24"/>
        </w:rPr>
        <w:fldChar w:fldCharType="end"/>
      </w:r>
      <w:r w:rsidR="002F2110" w:rsidRPr="00A43B7D">
        <w:rPr>
          <w:rFonts w:asciiTheme="minorHAnsi" w:hAnsiTheme="minorHAnsi" w:cstheme="minorHAnsi"/>
          <w:color w:val="auto"/>
        </w:rPr>
        <w:t xml:space="preserve">. </w:t>
      </w:r>
      <w:r w:rsidR="00BD3B29" w:rsidRPr="00A43B7D">
        <w:rPr>
          <w:rFonts w:asciiTheme="minorHAnsi" w:hAnsiTheme="minorHAnsi" w:cstheme="minorHAnsi"/>
          <w:color w:val="auto"/>
        </w:rPr>
        <w:t>Although m</w:t>
      </w:r>
      <w:r w:rsidR="00FD01AF" w:rsidRPr="00A43B7D">
        <w:rPr>
          <w:rFonts w:asciiTheme="minorHAnsi" w:hAnsiTheme="minorHAnsi" w:cstheme="minorHAnsi"/>
          <w:color w:val="auto"/>
        </w:rPr>
        <w:t xml:space="preserve">ultiple mechanisms have been found to </w:t>
      </w:r>
      <w:r w:rsidR="00860822" w:rsidRPr="00A43B7D">
        <w:rPr>
          <w:rFonts w:asciiTheme="minorHAnsi" w:hAnsiTheme="minorHAnsi" w:cstheme="minorHAnsi"/>
          <w:color w:val="auto"/>
        </w:rPr>
        <w:t xml:space="preserve">result in </w:t>
      </w:r>
      <w:r w:rsidR="00FD01AF" w:rsidRPr="00A43B7D">
        <w:rPr>
          <w:rFonts w:asciiTheme="minorHAnsi" w:hAnsiTheme="minorHAnsi" w:cstheme="minorHAnsi"/>
          <w:color w:val="auto"/>
        </w:rPr>
        <w:t>the return of</w:t>
      </w:r>
      <w:r w:rsidR="00FD01AF" w:rsidRPr="00084E9A">
        <w:rPr>
          <w:rFonts w:asciiTheme="minorHAnsi" w:hAnsiTheme="minorHAnsi" w:cstheme="minorHAnsi"/>
          <w:color w:val="auto"/>
        </w:rPr>
        <w:t xml:space="preserve"> fear</w:t>
      </w:r>
      <w:r w:rsidR="00FD01AF"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Bouton&lt;/Author&gt;&lt;Year&gt;1991&lt;/Year&gt;&lt;RecNum&gt;144&lt;/RecNum&gt;&lt;DisplayText&gt;&lt;style face="superscript"&gt;47&lt;/style&gt;&lt;/DisplayText&gt;&lt;record&gt;&lt;rec-number&gt;144&lt;/rec-number&gt;&lt;foreign-keys&gt;&lt;key app="EN" db-id="5rdpswedut59ebeppe0pstz8wwfpat9dtw9f" timestamp="1529074743"&gt;144&lt;/key&gt;&lt;/foreign-keys&gt;&lt;ref-type name="Journal Article"&gt;17&lt;/ref-type&gt;&lt;contributors&gt;&lt;authors&gt;&lt;author&gt;Bouton, M., E.&lt;/author&gt;&lt;author&gt;Swartzentruber, D.&lt;/author&gt;&lt;/authors&gt;&lt;/contributors&gt;&lt;titles&gt;&lt;title&gt;Sources of relapse after extinction in Pavlovian and instrumental learning&lt;/title&gt;&lt;secondary-title&gt;Clinical Psychology Review&lt;/secondary-title&gt;&lt;/titles&gt;&lt;periodical&gt;&lt;full-title&gt;Clinical Psychology Review&lt;/full-title&gt;&lt;/periodical&gt;&lt;pages&gt;123-140&lt;/pages&gt;&lt;volume&gt;11&lt;/volume&gt;&lt;number&gt;2&lt;/number&gt;&lt;dates&gt;&lt;year&gt;1991&lt;/year&gt;&lt;pub-dates&gt;&lt;date&gt;1991/01/01/&lt;/date&gt;&lt;/pub-dates&gt;&lt;/dates&gt;&lt;isbn&gt;0272-7358&lt;/isbn&gt;&lt;urls&gt;&lt;related-urls&gt;&lt;url&gt;http://www.sciencedirect.com/science/article/pii/0272735891900918&lt;/url&gt;&lt;/related-urls&gt;&lt;/urls&gt;&lt;electronic-resource-num&gt;https://doi.org/10.1016/0272-7358(91)90091-8&lt;/electronic-resource-num&gt;&lt;/record&gt;&lt;/Cite&gt;&lt;/EndNote&gt;</w:instrText>
      </w:r>
      <w:r w:rsidR="00FD01AF"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47</w:t>
      </w:r>
      <w:r w:rsidR="00FD01AF" w:rsidRPr="00A43B7D">
        <w:rPr>
          <w:rFonts w:asciiTheme="minorHAnsi" w:hAnsiTheme="minorHAnsi" w:cstheme="minorHAnsi"/>
          <w:color w:val="auto"/>
        </w:rPr>
        <w:fldChar w:fldCharType="end"/>
      </w:r>
      <w:r w:rsidR="00BD3B29" w:rsidRPr="00A43B7D">
        <w:rPr>
          <w:rFonts w:asciiTheme="minorHAnsi" w:hAnsiTheme="minorHAnsi" w:cstheme="minorHAnsi"/>
          <w:color w:val="auto"/>
        </w:rPr>
        <w:t>, little is known about those relating to avoidance</w:t>
      </w:r>
      <w:r w:rsidR="00BD3B29"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BD3B29"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2</w:t>
      </w:r>
      <w:r w:rsidR="00BD3B29" w:rsidRPr="00A43B7D">
        <w:rPr>
          <w:rFonts w:asciiTheme="minorHAnsi" w:hAnsiTheme="minorHAnsi" w:cstheme="minorHAnsi"/>
          <w:color w:val="auto"/>
        </w:rPr>
        <w:fldChar w:fldCharType="end"/>
      </w:r>
      <w:r w:rsidR="00FD01AF" w:rsidRPr="00A43B7D">
        <w:rPr>
          <w:rFonts w:asciiTheme="minorHAnsi" w:hAnsiTheme="minorHAnsi" w:cstheme="minorHAnsi"/>
          <w:color w:val="auto"/>
        </w:rPr>
        <w:t xml:space="preserve">. </w:t>
      </w:r>
      <w:r w:rsidR="00074F1C" w:rsidRPr="00A43B7D">
        <w:rPr>
          <w:rFonts w:asciiTheme="minorHAnsi" w:hAnsiTheme="minorHAnsi" w:cstheme="minorHAnsi"/>
          <w:color w:val="auto"/>
        </w:rPr>
        <w:t>I</w:t>
      </w:r>
      <w:r w:rsidR="00526E63" w:rsidRPr="00A43B7D">
        <w:rPr>
          <w:rFonts w:asciiTheme="minorHAnsi" w:hAnsiTheme="minorHAnsi" w:cstheme="minorHAnsi"/>
          <w:color w:val="auto"/>
        </w:rPr>
        <w:t>n th</w:t>
      </w:r>
      <w:r w:rsidRPr="00A43B7D">
        <w:rPr>
          <w:rFonts w:asciiTheme="minorHAnsi" w:hAnsiTheme="minorHAnsi" w:cstheme="minorHAnsi"/>
          <w:color w:val="auto"/>
        </w:rPr>
        <w:t xml:space="preserve">is </w:t>
      </w:r>
      <w:r w:rsidR="00526E63" w:rsidRPr="00A43B7D">
        <w:rPr>
          <w:rFonts w:asciiTheme="minorHAnsi" w:hAnsiTheme="minorHAnsi" w:cstheme="minorHAnsi"/>
          <w:color w:val="auto"/>
        </w:rPr>
        <w:t>manuscript</w:t>
      </w:r>
      <w:r w:rsidR="00153BE8">
        <w:rPr>
          <w:rFonts w:asciiTheme="minorHAnsi" w:hAnsiTheme="minorHAnsi" w:cstheme="minorHAnsi"/>
          <w:color w:val="auto"/>
        </w:rPr>
        <w:t>,</w:t>
      </w:r>
      <w:r w:rsidR="00D24BB8" w:rsidRPr="00A43B7D">
        <w:rPr>
          <w:rFonts w:asciiTheme="minorHAnsi" w:hAnsiTheme="minorHAnsi" w:cstheme="minorHAnsi"/>
          <w:color w:val="auto"/>
        </w:rPr>
        <w:t xml:space="preserve"> we </w:t>
      </w:r>
      <w:r w:rsidR="00074F1C" w:rsidRPr="00A43B7D">
        <w:rPr>
          <w:rFonts w:asciiTheme="minorHAnsi" w:hAnsiTheme="minorHAnsi" w:cstheme="minorHAnsi"/>
          <w:color w:val="auto"/>
        </w:rPr>
        <w:t xml:space="preserve">specifically </w:t>
      </w:r>
      <w:r w:rsidR="00074F1C" w:rsidRPr="00A43B7D">
        <w:rPr>
          <w:rFonts w:asciiTheme="minorHAnsi" w:hAnsiTheme="minorHAnsi" w:cstheme="minorHAnsi"/>
          <w:color w:val="auto"/>
        </w:rPr>
        <w:lastRenderedPageBreak/>
        <w:t>describe</w:t>
      </w:r>
      <w:r w:rsidR="00D24BB8" w:rsidRPr="00A43B7D">
        <w:rPr>
          <w:rFonts w:asciiTheme="minorHAnsi" w:hAnsiTheme="minorHAnsi" w:cstheme="minorHAnsi"/>
          <w:color w:val="auto"/>
        </w:rPr>
        <w:t xml:space="preserve"> </w:t>
      </w:r>
      <w:r w:rsidR="00D24BB8" w:rsidRPr="00A43B7D">
        <w:rPr>
          <w:rFonts w:asciiTheme="minorHAnsi" w:hAnsiTheme="minorHAnsi" w:cstheme="minorHAnsi"/>
          <w:iCs/>
          <w:color w:val="auto"/>
        </w:rPr>
        <w:t>spontaneous recovery,</w:t>
      </w:r>
      <w:r w:rsidR="00D24BB8" w:rsidRPr="00A43B7D">
        <w:rPr>
          <w:rFonts w:asciiTheme="minorHAnsi" w:hAnsiTheme="minorHAnsi" w:cstheme="minorHAnsi"/>
          <w:color w:val="auto"/>
        </w:rPr>
        <w:t xml:space="preserve"> i.e.</w:t>
      </w:r>
      <w:r w:rsidR="00A43B7D">
        <w:rPr>
          <w:rFonts w:asciiTheme="minorHAnsi" w:hAnsiTheme="minorHAnsi" w:cstheme="minorHAnsi"/>
          <w:color w:val="auto"/>
        </w:rPr>
        <w:t>,</w:t>
      </w:r>
      <w:r w:rsidR="00D24BB8" w:rsidRPr="00A43B7D">
        <w:rPr>
          <w:rFonts w:asciiTheme="minorHAnsi" w:hAnsiTheme="minorHAnsi" w:cstheme="minorHAnsi"/>
          <w:color w:val="auto"/>
        </w:rPr>
        <w:t xml:space="preserve"> </w:t>
      </w:r>
      <w:r w:rsidR="00074F1C" w:rsidRPr="00A43B7D">
        <w:rPr>
          <w:rFonts w:asciiTheme="minorHAnsi" w:hAnsiTheme="minorHAnsi" w:cstheme="minorHAnsi"/>
          <w:color w:val="auto"/>
        </w:rPr>
        <w:t>return</w:t>
      </w:r>
      <w:r w:rsidR="00D24BB8" w:rsidRPr="00A43B7D">
        <w:rPr>
          <w:rFonts w:asciiTheme="minorHAnsi" w:hAnsiTheme="minorHAnsi" w:cstheme="minorHAnsi"/>
          <w:color w:val="auto"/>
        </w:rPr>
        <w:t xml:space="preserve"> of fear</w:t>
      </w:r>
      <w:r w:rsidR="006D3D92" w:rsidRPr="00A43B7D">
        <w:rPr>
          <w:rFonts w:asciiTheme="minorHAnsi" w:hAnsiTheme="minorHAnsi" w:cstheme="minorHAnsi"/>
          <w:color w:val="auto"/>
        </w:rPr>
        <w:t xml:space="preserve"> </w:t>
      </w:r>
      <w:r w:rsidR="00BD3B29" w:rsidRPr="00A43B7D">
        <w:rPr>
          <w:rFonts w:asciiTheme="minorHAnsi" w:hAnsiTheme="minorHAnsi" w:cstheme="minorHAnsi"/>
          <w:color w:val="auto"/>
        </w:rPr>
        <w:t>and avoidance</w:t>
      </w:r>
      <w:r w:rsidR="00753373" w:rsidRPr="00A43B7D">
        <w:rPr>
          <w:rFonts w:asciiTheme="minorHAnsi" w:hAnsiTheme="minorHAnsi" w:cstheme="minorHAnsi"/>
          <w:color w:val="auto"/>
        </w:rPr>
        <w:t xml:space="preserve"> </w:t>
      </w:r>
      <w:r w:rsidR="0060076C" w:rsidRPr="00A43B7D">
        <w:rPr>
          <w:rFonts w:asciiTheme="minorHAnsi" w:hAnsiTheme="minorHAnsi" w:cstheme="minorHAnsi"/>
          <w:color w:val="auto"/>
        </w:rPr>
        <w:t>due to the passage of time</w:t>
      </w:r>
      <w:r w:rsidR="00945C78" w:rsidRPr="00A43B7D">
        <w:rPr>
          <w:rFonts w:asciiTheme="minorHAnsi" w:hAnsiTheme="minorHAnsi" w:cstheme="minorHAnsi"/>
          <w:color w:val="auto"/>
        </w:rPr>
        <w:fldChar w:fldCharType="begin">
          <w:fldData xml:space="preserve">PEVuZE5vdGU+PENpdGU+PEF1dGhvcj5Cb3V0b248L0F1dGhvcj48WWVhcj4yMDAyPC9ZZWFyPjxS
ZWNOdW0+MTAxPC9SZWNOdW0+PERpc3BsYXlUZXh0PjxzdHlsZSBmYWNlPSJzdXBlcnNjcmlwdCI+
NDAsNDc8L3N0eWxlPjwvRGlzcGxheVRleHQ+PHJlY29yZD48cmVjLW51bWJlcj4xMDE8L3JlYy1u
dW1iZXI+PGZvcmVpZ24ta2V5cz48a2V5IGFwcD0iRU4iIGRiLWlkPSI1cmRwc3dlZHV0NTllYmVw
cGUwcHN0ejh3d2ZwYXQ5ZHR3OWYiIHRpbWVzdGFtcD0iMTUxNzU3ODU5NiI+MTAxPC9rZXk+PC9m
b3JlaWduLWtleXM+PHJlZi10eXBlIG5hbWU9IkpvdXJuYWwgQXJ0aWNsZSI+MTc8L3JlZi10eXBl
Pjxjb250cmlidXRvcnM+PGF1dGhvcnM+PGF1dGhvcj5Cb3V0b24sIE0uLCBFLjwvYXV0aG9yPjwv
YXV0aG9ycz48L2NvbnRyaWJ1dG9ycz48YXV0aC1hZGRyZXNzPkRlcGFydG1lbnQgb2YgUHN5Y2hv
bG9neSwgVW5pdmVyc2l0eSBvZiBWZXJtb250LCBCdXJsaW5ndG9uLCBWZXJtb250IDA1NDA1LTAx
MzQsIFVTQS48L2F1dGgtYWRkcmVzcz48dGl0bGVzPjx0aXRsZT5Db250ZXh0LCBhbWJpZ3VpdHks
IGFuZCB1bmxlYXJuaW5nOiBzb3VyY2VzIG9mIHJlbGFwc2UgYWZ0ZXIgYmVoYXZpb3JhbCBleHRp
bmN0aW9uPC90aXRsZT48c2Vjb25kYXJ5LXRpdGxlPkJpb2xvZ2ljYWwgUHN5Y2hpYXRyeTwvc2Vj
b25kYXJ5LXRpdGxlPjxhbHQtdGl0bGU+QmlvbG9naWNhbCBwc3ljaGlhdHJ5PC9hbHQtdGl0bGU+
PC90aXRsZXM+PHBlcmlvZGljYWw+PGZ1bGwtdGl0bGU+QmlvbG9naWNhbCBQc3ljaGlhdHJ5PC9m
dWxsLXRpdGxlPjwvcGVyaW9kaWNhbD48YWx0LXBlcmlvZGljYWw+PGZ1bGwtdGl0bGU+QmlvbG9n
aWNhbCBQc3ljaGlhdHJ5PC9mdWxsLXRpdGxlPjwvYWx0LXBlcmlvZGljYWw+PHBhZ2VzPjk3Ni04
NjwvcGFnZXM+PHZvbHVtZT41Mjwvdm9sdW1lPjxudW1iZXI+MTA8L251bWJlcj48ZWRpdGlvbj4y
MDAyLzExLzIwPC9lZGl0aW9uPjxrZXl3b3Jkcz48a2V5d29yZD5BbnhpZXR5IERpc29yZGVycy8q
cHJldmVudGlvbiAmYW1wOyBjb250cm9sPC9rZXl3b3JkPjxrZXl3b3JkPkFzc29jaWF0aW9uIExl
YXJuaW5nPC9rZXl3b3JkPjxrZXl3b3JkPipDb2duaXRpdmUgVGhlcmFweTwva2V5d29yZD48a2V5
d29yZD4qQ29uZGl0aW9uaW5nLCBDbGFzc2ljYWw8L2tleXdvcmQ+PGtleXdvcmQ+Q3Vlczwva2V5
d29yZD48a2V5d29yZD5FeHRpbmN0aW9uLCBQc3ljaG9sb2dpY2FsLypwaHlzaW9sb2d5PC9rZXl3
b3JkPjxrZXl3b3JkPkhlYWx0aCBCZWhhdmlvcjwva2V5d29yZD48a2V5d29yZD5IdW1hbnM8L2tl
eXdvcmQ+PGtleXdvcmQ+UmVjdXJyZW5jZTwva2V5d29yZD48L2tleXdvcmRzPjxkYXRlcz48eWVh
cj4yMDAyPC95ZWFyPjxwdWItZGF0ZXM+PGRhdGU+Tm92IDE1PC9kYXRlPjwvcHViLWRhdGVzPjwv
ZGF0ZXM+PGlzYm4+MDAwNi0zMjIzIChQcmludCkmI3hEOzAwMDYtMzIyMzwvaXNibj48YWNjZXNz
aW9uLW51bT4xMjQzNzkzODwvYWNjZXNzaW9uLW51bT48dXJscz48L3VybHM+PHJlbW90ZS1kYXRh
YmFzZS1wcm92aWRlcj5OTE08L3JlbW90ZS1kYXRhYmFzZS1wcm92aWRlcj48bGFuZ3VhZ2U+ZW5n
PC9sYW5ndWFnZT48L3JlY29yZD48L0NpdGU+PENpdGU+PEF1dGhvcj5Cb3V0b248L0F1dGhvcj48
WWVhcj4yMDAyPC9ZZWFyPjxSZWNOdW0+MTAxPC9SZWNOdW0+PHJlY29yZD48cmVjLW51bWJlcj4x
MDE8L3JlYy1udW1iZXI+PGZvcmVpZ24ta2V5cz48a2V5IGFwcD0iRU4iIGRiLWlkPSI1cmRwc3dl
ZHV0NTllYmVwcGUwcHN0ejh3d2ZwYXQ5ZHR3OWYiIHRpbWVzdGFtcD0iMTUxNzU3ODU5NiI+MTAx
PC9rZXk+PC9mb3JlaWduLWtleXM+PHJlZi10eXBlIG5hbWU9IkpvdXJuYWwgQXJ0aWNsZSI+MTc8
L3JlZi10eXBlPjxjb250cmlidXRvcnM+PGF1dGhvcnM+PGF1dGhvcj5Cb3V0b24sIE0uLCBFLjwv
YXV0aG9yPjwvYXV0aG9ycz48L2NvbnRyaWJ1dG9ycz48YXV0aC1hZGRyZXNzPkRlcGFydG1lbnQg
b2YgUHN5Y2hvbG9neSwgVW5pdmVyc2l0eSBvZiBWZXJtb250LCBCdXJsaW5ndG9uLCBWZXJtb250
IDA1NDA1LTAxMzQsIFVTQS48L2F1dGgtYWRkcmVzcz48dGl0bGVzPjx0aXRsZT5Db250ZXh0LCBh
bWJpZ3VpdHksIGFuZCB1bmxlYXJuaW5nOiBzb3VyY2VzIG9mIHJlbGFwc2UgYWZ0ZXIgYmVoYXZp
b3JhbCBleHRpbmN0aW9uPC90aXRsZT48c2Vjb25kYXJ5LXRpdGxlPkJpb2xvZ2ljYWwgUHN5Y2hp
YXRyeTwvc2Vjb25kYXJ5LXRpdGxlPjxhbHQtdGl0bGU+QmlvbG9naWNhbCBwc3ljaGlhdHJ5PC9h
bHQtdGl0bGU+PC90aXRsZXM+PHBlcmlvZGljYWw+PGZ1bGwtdGl0bGU+QmlvbG9naWNhbCBQc3lj
aGlhdHJ5PC9mdWxsLXRpdGxlPjwvcGVyaW9kaWNhbD48YWx0LXBlcmlvZGljYWw+PGZ1bGwtdGl0
bGU+QmlvbG9naWNhbCBQc3ljaGlhdHJ5PC9mdWxsLXRpdGxlPjwvYWx0LXBlcmlvZGljYWw+PHBh
Z2VzPjk3Ni04NjwvcGFnZXM+PHZvbHVtZT41Mjwvdm9sdW1lPjxudW1iZXI+MTA8L251bWJlcj48
ZWRpdGlvbj4yMDAyLzExLzIwPC9lZGl0aW9uPjxrZXl3b3Jkcz48a2V5d29yZD5BbnhpZXR5IERp
c29yZGVycy8qcHJldmVudGlvbiAmYW1wOyBjb250cm9sPC9rZXl3b3JkPjxrZXl3b3JkPkFzc29j
aWF0aW9uIExlYXJuaW5nPC9rZXl3b3JkPjxrZXl3b3JkPipDb2duaXRpdmUgVGhlcmFweTwva2V5
d29yZD48a2V5d29yZD4qQ29uZGl0aW9uaW5nLCBDbGFzc2ljYWw8L2tleXdvcmQ+PGtleXdvcmQ+
Q3Vlczwva2V5d29yZD48a2V5d29yZD5FeHRpbmN0aW9uLCBQc3ljaG9sb2dpY2FsLypwaHlzaW9s
b2d5PC9rZXl3b3JkPjxrZXl3b3JkPkhlYWx0aCBCZWhhdmlvcjwva2V5d29yZD48a2V5d29yZD5I
dW1hbnM8L2tleXdvcmQ+PGtleXdvcmQ+UmVjdXJyZW5jZTwva2V5d29yZD48L2tleXdvcmRzPjxk
YXRlcz48eWVhcj4yMDAyPC95ZWFyPjxwdWItZGF0ZXM+PGRhdGU+Tm92IDE1PC9kYXRlPjwvcHVi
LWRhdGVzPjwvZGF0ZXM+PGlzYm4+MDAwNi0zMjIzIChQcmludCkmI3hEOzAwMDYtMzIyMzwvaXNi
bj48YWNjZXNzaW9uLW51bT4xMjQzNzkzODwvYWNjZXNzaW9uLW51bT48dXJscz48L3VybHM+PHJl
bW90ZS1kYXRhYmFzZS1wcm92aWRlcj5OTE08L3JlbW90ZS1kYXRhYmFzZS1wcm92aWRlcj48bGFu
Z3VhZ2U+ZW5nPC9sYW5ndWFnZT48L3JlY29yZD48L0NpdGU+PENpdGU+PEF1dGhvcj5Cb3V0b248
L0F1dGhvcj48WWVhcj4xOTkxPC9ZZWFyPjxSZWNOdW0+MTQ0PC9SZWNOdW0+PHJlY29yZD48cmVj
LW51bWJlcj4xNDQ8L3JlYy1udW1iZXI+PGZvcmVpZ24ta2V5cz48a2V5IGFwcD0iRU4iIGRiLWlk
PSI1cmRwc3dlZHV0NTllYmVwcGUwcHN0ejh3d2ZwYXQ5ZHR3OWYiIHRpbWVzdGFtcD0iMTUyOTA3
NDc0MyI+MTQ0PC9rZXk+PC9mb3JlaWduLWtleXM+PHJlZi10eXBlIG5hbWU9IkpvdXJuYWwgQXJ0
aWNsZSI+MTc8L3JlZi10eXBlPjxjb250cmlidXRvcnM+PGF1dGhvcnM+PGF1dGhvcj5Cb3V0b24s
IE0uLCBFLjwvYXV0aG9yPjxhdXRob3I+U3dhcnR6ZW50cnViZXIsIEQuPC9hdXRob3I+PC9hdXRo
b3JzPjwvY29udHJpYnV0b3JzPjx0aXRsZXM+PHRpdGxlPlNvdXJjZXMgb2YgcmVsYXBzZSBhZnRl
ciBleHRpbmN0aW9uIGluIFBhdmxvdmlhbiBhbmQgaW5zdHJ1bWVudGFsIGxlYXJuaW5nPC90aXRs
ZT48c2Vjb25kYXJ5LXRpdGxlPkNsaW5pY2FsIFBzeWNob2xvZ3kgUmV2aWV3PC9zZWNvbmRhcnkt
dGl0bGU+PC90aXRsZXM+PHBlcmlvZGljYWw+PGZ1bGwtdGl0bGU+Q2xpbmljYWwgUHN5Y2hvbG9n
eSBSZXZpZXc8L2Z1bGwtdGl0bGU+PC9wZXJpb2RpY2FsPjxwYWdlcz4xMjMtMTQwPC9wYWdlcz48
dm9sdW1lPjExPC92b2x1bWU+PG51bWJlcj4yPC9udW1iZXI+PGRhdGVzPjx5ZWFyPjE5OTE8L3ll
YXI+PHB1Yi1kYXRlcz48ZGF0ZT4xOTkxLzAxLzAxLzwvZGF0ZT48L3B1Yi1kYXRlcz48L2RhdGVz
Pjxpc2JuPjAyNzItNzM1ODwvaXNibj48dXJscz48cmVsYXRlZC11cmxzPjx1cmw+aHR0cDovL3d3
dy5zY2llbmNlZGlyZWN0LmNvbS9zY2llbmNlL2FydGljbGUvcGlpLzAyNzI3MzU4OTE5MDA5MTg8
L3VybD48L3JlbGF0ZWQtdXJscz48L3VybHM+PGVsZWN0cm9uaWMtcmVzb3VyY2UtbnVtPmh0dHBz
Oi8vZG9pLm9yZy8xMC4xMDE2LzAyNzItNzM1OCg5MSk5MDA5MS04PC9lbGVjdHJvbmljLXJlc291
cmNlLW51bT48L3JlY29yZD48L0NpdGU+PC9FbmROb3RlPgB=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Cb3V0b248L0F1dGhvcj48WWVhcj4yMDAyPC9ZZWFyPjxS
ZWNOdW0+MTAxPC9SZWNOdW0+PERpc3BsYXlUZXh0PjxzdHlsZSBmYWNlPSJzdXBlcnNjcmlwdCI+
NDAsNDc8L3N0eWxlPjwvRGlzcGxheVRleHQ+PHJlY29yZD48cmVjLW51bWJlcj4xMDE8L3JlYy1u
dW1iZXI+PGZvcmVpZ24ta2V5cz48a2V5IGFwcD0iRU4iIGRiLWlkPSI1cmRwc3dlZHV0NTllYmVw
cGUwcHN0ejh3d2ZwYXQ5ZHR3OWYiIHRpbWVzdGFtcD0iMTUxNzU3ODU5NiI+MTAxPC9rZXk+PC9m
b3JlaWduLWtleXM+PHJlZi10eXBlIG5hbWU9IkpvdXJuYWwgQXJ0aWNsZSI+MTc8L3JlZi10eXBl
Pjxjb250cmlidXRvcnM+PGF1dGhvcnM+PGF1dGhvcj5Cb3V0b24sIE0uLCBFLjwvYXV0aG9yPjwv
YXV0aG9ycz48L2NvbnRyaWJ1dG9ycz48YXV0aC1hZGRyZXNzPkRlcGFydG1lbnQgb2YgUHN5Y2hv
bG9neSwgVW5pdmVyc2l0eSBvZiBWZXJtb250LCBCdXJsaW5ndG9uLCBWZXJtb250IDA1NDA1LTAx
MzQsIFVTQS48L2F1dGgtYWRkcmVzcz48dGl0bGVzPjx0aXRsZT5Db250ZXh0LCBhbWJpZ3VpdHks
IGFuZCB1bmxlYXJuaW5nOiBzb3VyY2VzIG9mIHJlbGFwc2UgYWZ0ZXIgYmVoYXZpb3JhbCBleHRp
bmN0aW9uPC90aXRsZT48c2Vjb25kYXJ5LXRpdGxlPkJpb2xvZ2ljYWwgUHN5Y2hpYXRyeTwvc2Vj
b25kYXJ5LXRpdGxlPjxhbHQtdGl0bGU+QmlvbG9naWNhbCBwc3ljaGlhdHJ5PC9hbHQtdGl0bGU+
PC90aXRsZXM+PHBlcmlvZGljYWw+PGZ1bGwtdGl0bGU+QmlvbG9naWNhbCBQc3ljaGlhdHJ5PC9m
dWxsLXRpdGxlPjwvcGVyaW9kaWNhbD48YWx0LXBlcmlvZGljYWw+PGZ1bGwtdGl0bGU+QmlvbG9n
aWNhbCBQc3ljaGlhdHJ5PC9mdWxsLXRpdGxlPjwvYWx0LXBlcmlvZGljYWw+PHBhZ2VzPjk3Ni04
NjwvcGFnZXM+PHZvbHVtZT41Mjwvdm9sdW1lPjxudW1iZXI+MTA8L251bWJlcj48ZWRpdGlvbj4y
MDAyLzExLzIwPC9lZGl0aW9uPjxrZXl3b3Jkcz48a2V5d29yZD5BbnhpZXR5IERpc29yZGVycy8q
cHJldmVudGlvbiAmYW1wOyBjb250cm9sPC9rZXl3b3JkPjxrZXl3b3JkPkFzc29jaWF0aW9uIExl
YXJuaW5nPC9rZXl3b3JkPjxrZXl3b3JkPipDb2duaXRpdmUgVGhlcmFweTwva2V5d29yZD48a2V5
d29yZD4qQ29uZGl0aW9uaW5nLCBDbGFzc2ljYWw8L2tleXdvcmQ+PGtleXdvcmQ+Q3Vlczwva2V5
d29yZD48a2V5d29yZD5FeHRpbmN0aW9uLCBQc3ljaG9sb2dpY2FsLypwaHlzaW9sb2d5PC9rZXl3
b3JkPjxrZXl3b3JkPkhlYWx0aCBCZWhhdmlvcjwva2V5d29yZD48a2V5d29yZD5IdW1hbnM8L2tl
eXdvcmQ+PGtleXdvcmQ+UmVjdXJyZW5jZTwva2V5d29yZD48L2tleXdvcmRzPjxkYXRlcz48eWVh
cj4yMDAyPC95ZWFyPjxwdWItZGF0ZXM+PGRhdGU+Tm92IDE1PC9kYXRlPjwvcHViLWRhdGVzPjwv
ZGF0ZXM+PGlzYm4+MDAwNi0zMjIzIChQcmludCkmI3hEOzAwMDYtMzIyMzwvaXNibj48YWNjZXNz
aW9uLW51bT4xMjQzNzkzODwvYWNjZXNzaW9uLW51bT48dXJscz48L3VybHM+PHJlbW90ZS1kYXRh
YmFzZS1wcm92aWRlcj5OTE08L3JlbW90ZS1kYXRhYmFzZS1wcm92aWRlcj48bGFuZ3VhZ2U+ZW5n
PC9sYW5ndWFnZT48L3JlY29yZD48L0NpdGU+PENpdGU+PEF1dGhvcj5Cb3V0b248L0F1dGhvcj48
WWVhcj4yMDAyPC9ZZWFyPjxSZWNOdW0+MTAxPC9SZWNOdW0+PHJlY29yZD48cmVjLW51bWJlcj4x
MDE8L3JlYy1udW1iZXI+PGZvcmVpZ24ta2V5cz48a2V5IGFwcD0iRU4iIGRiLWlkPSI1cmRwc3dl
ZHV0NTllYmVwcGUwcHN0ejh3d2ZwYXQ5ZHR3OWYiIHRpbWVzdGFtcD0iMTUxNzU3ODU5NiI+MTAx
PC9rZXk+PC9mb3JlaWduLWtleXM+PHJlZi10eXBlIG5hbWU9IkpvdXJuYWwgQXJ0aWNsZSI+MTc8
L3JlZi10eXBlPjxjb250cmlidXRvcnM+PGF1dGhvcnM+PGF1dGhvcj5Cb3V0b24sIE0uLCBFLjwv
YXV0aG9yPjwvYXV0aG9ycz48L2NvbnRyaWJ1dG9ycz48YXV0aC1hZGRyZXNzPkRlcGFydG1lbnQg
b2YgUHN5Y2hvbG9neSwgVW5pdmVyc2l0eSBvZiBWZXJtb250LCBCdXJsaW5ndG9uLCBWZXJtb250
IDA1NDA1LTAxMzQsIFVTQS48L2F1dGgtYWRkcmVzcz48dGl0bGVzPjx0aXRsZT5Db250ZXh0LCBh
bWJpZ3VpdHksIGFuZCB1bmxlYXJuaW5nOiBzb3VyY2VzIG9mIHJlbGFwc2UgYWZ0ZXIgYmVoYXZp
b3JhbCBleHRpbmN0aW9uPC90aXRsZT48c2Vjb25kYXJ5LXRpdGxlPkJpb2xvZ2ljYWwgUHN5Y2hp
YXRyeTwvc2Vjb25kYXJ5LXRpdGxlPjxhbHQtdGl0bGU+QmlvbG9naWNhbCBwc3ljaGlhdHJ5PC9h
bHQtdGl0bGU+PC90aXRsZXM+PHBlcmlvZGljYWw+PGZ1bGwtdGl0bGU+QmlvbG9naWNhbCBQc3lj
aGlhdHJ5PC9mdWxsLXRpdGxlPjwvcGVyaW9kaWNhbD48YWx0LXBlcmlvZGljYWw+PGZ1bGwtdGl0
bGU+QmlvbG9naWNhbCBQc3ljaGlhdHJ5PC9mdWxsLXRpdGxlPjwvYWx0LXBlcmlvZGljYWw+PHBh
Z2VzPjk3Ni04NjwvcGFnZXM+PHZvbHVtZT41Mjwvdm9sdW1lPjxudW1iZXI+MTA8L251bWJlcj48
ZWRpdGlvbj4yMDAyLzExLzIwPC9lZGl0aW9uPjxrZXl3b3Jkcz48a2V5d29yZD5BbnhpZXR5IERp
c29yZGVycy8qcHJldmVudGlvbiAmYW1wOyBjb250cm9sPC9rZXl3b3JkPjxrZXl3b3JkPkFzc29j
aWF0aW9uIExlYXJuaW5nPC9rZXl3b3JkPjxrZXl3b3JkPipDb2duaXRpdmUgVGhlcmFweTwva2V5
d29yZD48a2V5d29yZD4qQ29uZGl0aW9uaW5nLCBDbGFzc2ljYWw8L2tleXdvcmQ+PGtleXdvcmQ+
Q3Vlczwva2V5d29yZD48a2V5d29yZD5FeHRpbmN0aW9uLCBQc3ljaG9sb2dpY2FsLypwaHlzaW9s
b2d5PC9rZXl3b3JkPjxrZXl3b3JkPkhlYWx0aCBCZWhhdmlvcjwva2V5d29yZD48a2V5d29yZD5I
dW1hbnM8L2tleXdvcmQ+PGtleXdvcmQ+UmVjdXJyZW5jZTwva2V5d29yZD48L2tleXdvcmRzPjxk
YXRlcz48eWVhcj4yMDAyPC95ZWFyPjxwdWItZGF0ZXM+PGRhdGU+Tm92IDE1PC9kYXRlPjwvcHVi
LWRhdGVzPjwvZGF0ZXM+PGlzYm4+MDAwNi0zMjIzIChQcmludCkmI3hEOzAwMDYtMzIyMzwvaXNi
bj48YWNjZXNzaW9uLW51bT4xMjQzNzkzODwvYWNjZXNzaW9uLW51bT48dXJscz48L3VybHM+PHJl
bW90ZS1kYXRhYmFzZS1wcm92aWRlcj5OTE08L3JlbW90ZS1kYXRhYmFzZS1wcm92aWRlcj48bGFu
Z3VhZ2U+ZW5nPC9sYW5ndWFnZT48L3JlY29yZD48L0NpdGU+PENpdGU+PEF1dGhvcj5Cb3V0b248
L0F1dGhvcj48WWVhcj4xOTkxPC9ZZWFyPjxSZWNOdW0+MTQ0PC9SZWNOdW0+PHJlY29yZD48cmVj
LW51bWJlcj4xNDQ8L3JlYy1udW1iZXI+PGZvcmVpZ24ta2V5cz48a2V5IGFwcD0iRU4iIGRiLWlk
PSI1cmRwc3dlZHV0NTllYmVwcGUwcHN0ejh3d2ZwYXQ5ZHR3OWYiIHRpbWVzdGFtcD0iMTUyOTA3
NDc0MyI+MTQ0PC9rZXk+PC9mb3JlaWduLWtleXM+PHJlZi10eXBlIG5hbWU9IkpvdXJuYWwgQXJ0
aWNsZSI+MTc8L3JlZi10eXBlPjxjb250cmlidXRvcnM+PGF1dGhvcnM+PGF1dGhvcj5Cb3V0b24s
IE0uLCBFLjwvYXV0aG9yPjxhdXRob3I+U3dhcnR6ZW50cnViZXIsIEQuPC9hdXRob3I+PC9hdXRo
b3JzPjwvY29udHJpYnV0b3JzPjx0aXRsZXM+PHRpdGxlPlNvdXJjZXMgb2YgcmVsYXBzZSBhZnRl
ciBleHRpbmN0aW9uIGluIFBhdmxvdmlhbiBhbmQgaW5zdHJ1bWVudGFsIGxlYXJuaW5nPC90aXRs
ZT48c2Vjb25kYXJ5LXRpdGxlPkNsaW5pY2FsIFBzeWNob2xvZ3kgUmV2aWV3PC9zZWNvbmRhcnkt
dGl0bGU+PC90aXRsZXM+PHBlcmlvZGljYWw+PGZ1bGwtdGl0bGU+Q2xpbmljYWwgUHN5Y2hvbG9n
eSBSZXZpZXc8L2Z1bGwtdGl0bGU+PC9wZXJpb2RpY2FsPjxwYWdlcz4xMjMtMTQwPC9wYWdlcz48
dm9sdW1lPjExPC92b2x1bWU+PG51bWJlcj4yPC9udW1iZXI+PGRhdGVzPjx5ZWFyPjE5OTE8L3ll
YXI+PHB1Yi1kYXRlcz48ZGF0ZT4xOTkxLzAxLzAxLzwvZGF0ZT48L3B1Yi1kYXRlcz48L2RhdGVz
Pjxpc2JuPjAyNzItNzM1ODwvaXNibj48dXJscz48cmVsYXRlZC11cmxzPjx1cmw+aHR0cDovL3d3
dy5zY2llbmNlZGlyZWN0LmNvbS9zY2llbmNlL2FydGljbGUvcGlpLzAyNzI3MzU4OTE5MDA5MTg8
L3VybD48L3JlbGF0ZWQtdXJscz48L3VybHM+PGVsZWN0cm9uaWMtcmVzb3VyY2UtbnVtPmh0dHBz
Oi8vZG9pLm9yZy8xMC4xMDE2LzAyNzItNzM1OCg5MSk5MDA5MS04PC9lbGVjdHJvbmljLXJlc291
cmNlLW51bT48L3JlY29yZD48L0NpdGU+PC9FbmROb3RlPgB=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945C78" w:rsidRPr="00A43B7D">
        <w:rPr>
          <w:rFonts w:asciiTheme="minorHAnsi" w:hAnsiTheme="minorHAnsi" w:cstheme="minorHAnsi"/>
          <w:color w:val="auto"/>
        </w:rPr>
      </w:r>
      <w:r w:rsidR="00945C78"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40,47</w:t>
      </w:r>
      <w:r w:rsidR="00945C78" w:rsidRPr="00A43B7D">
        <w:rPr>
          <w:rFonts w:asciiTheme="minorHAnsi" w:hAnsiTheme="minorHAnsi" w:cstheme="minorHAnsi"/>
          <w:color w:val="auto"/>
        </w:rPr>
        <w:fldChar w:fldCharType="end"/>
      </w:r>
      <w:r w:rsidR="00AE0552" w:rsidRPr="00A43B7D">
        <w:rPr>
          <w:rFonts w:asciiTheme="minorHAnsi" w:hAnsiTheme="minorHAnsi" w:cstheme="minorHAnsi"/>
          <w:color w:val="auto"/>
        </w:rPr>
        <w:t xml:space="preserve">. </w:t>
      </w:r>
      <w:r w:rsidR="00640C39" w:rsidRPr="00A43B7D">
        <w:rPr>
          <w:rFonts w:asciiTheme="minorHAnsi" w:hAnsiTheme="minorHAnsi" w:cstheme="minorHAnsi"/>
        </w:rPr>
        <w:t>The robotic arm-reaching paradigm has been implemented in a 2-day protocol to investigate return of avoidance</w:t>
      </w:r>
      <w:r w:rsidR="007F6E67" w:rsidRPr="00A43B7D">
        <w:rPr>
          <w:rFonts w:asciiTheme="minorHAnsi" w:hAnsiTheme="minorHAnsi" w:cstheme="minorHAnsi"/>
          <w:color w:val="auto"/>
        </w:rPr>
        <w:t xml:space="preserve">. During </w:t>
      </w:r>
      <w:r w:rsidR="00153BE8">
        <w:rPr>
          <w:rFonts w:asciiTheme="minorHAnsi" w:hAnsiTheme="minorHAnsi" w:cstheme="minorHAnsi"/>
          <w:color w:val="auto"/>
        </w:rPr>
        <w:t>d</w:t>
      </w:r>
      <w:r w:rsidR="00CE0AB7" w:rsidRPr="00A43B7D">
        <w:rPr>
          <w:rFonts w:asciiTheme="minorHAnsi" w:hAnsiTheme="minorHAnsi" w:cstheme="minorHAnsi"/>
          <w:color w:val="auto"/>
        </w:rPr>
        <w:t xml:space="preserve">ay </w:t>
      </w:r>
      <w:r w:rsidR="007F6E67" w:rsidRPr="00A43B7D">
        <w:rPr>
          <w:rFonts w:asciiTheme="minorHAnsi" w:hAnsiTheme="minorHAnsi" w:cstheme="minorHAnsi"/>
          <w:color w:val="auto"/>
        </w:rPr>
        <w:t xml:space="preserve">1, </w:t>
      </w:r>
      <w:r w:rsidR="00EF30EF" w:rsidRPr="00A43B7D">
        <w:rPr>
          <w:rFonts w:asciiTheme="minorHAnsi" w:hAnsiTheme="minorHAnsi" w:cstheme="minorHAnsi"/>
          <w:color w:val="auto"/>
        </w:rPr>
        <w:t>participants</w:t>
      </w:r>
      <w:r w:rsidR="00D92F50" w:rsidRPr="00A43B7D">
        <w:rPr>
          <w:rFonts w:asciiTheme="minorHAnsi" w:hAnsiTheme="minorHAnsi" w:cstheme="minorHAnsi"/>
          <w:color w:val="auto"/>
        </w:rPr>
        <w:t xml:space="preserve"> first</w:t>
      </w:r>
      <w:r w:rsidR="00EF30EF" w:rsidRPr="00A43B7D">
        <w:rPr>
          <w:rFonts w:asciiTheme="minorHAnsi" w:hAnsiTheme="minorHAnsi" w:cstheme="minorHAnsi"/>
          <w:color w:val="auto"/>
        </w:rPr>
        <w:t xml:space="preserve"> </w:t>
      </w:r>
      <w:r w:rsidR="00F5089A" w:rsidRPr="00A43B7D">
        <w:rPr>
          <w:rFonts w:asciiTheme="minorHAnsi" w:hAnsiTheme="minorHAnsi" w:cstheme="minorHAnsi"/>
          <w:color w:val="auto"/>
        </w:rPr>
        <w:t>receive</w:t>
      </w:r>
      <w:r w:rsidR="00EF30EF" w:rsidRPr="00A43B7D">
        <w:rPr>
          <w:rFonts w:asciiTheme="minorHAnsi" w:hAnsiTheme="minorHAnsi" w:cstheme="minorHAnsi"/>
          <w:color w:val="auto"/>
        </w:rPr>
        <w:t xml:space="preserve"> acquisition </w:t>
      </w:r>
      <w:r w:rsidR="00F5089A" w:rsidRPr="00A43B7D">
        <w:rPr>
          <w:rFonts w:asciiTheme="minorHAnsi" w:hAnsiTheme="minorHAnsi" w:cstheme="minorHAnsi"/>
          <w:color w:val="auto"/>
        </w:rPr>
        <w:t xml:space="preserve">training in </w:t>
      </w:r>
      <w:r w:rsidR="00EF30EF" w:rsidRPr="00A43B7D">
        <w:rPr>
          <w:rFonts w:asciiTheme="minorHAnsi" w:hAnsiTheme="minorHAnsi" w:cstheme="minorHAnsi"/>
          <w:color w:val="auto"/>
        </w:rPr>
        <w:t>the paradigm</w:t>
      </w:r>
      <w:r w:rsidR="00A927FD" w:rsidRPr="00A43B7D">
        <w:rPr>
          <w:rFonts w:asciiTheme="minorHAnsi" w:hAnsiTheme="minorHAnsi" w:cstheme="minorHAnsi"/>
          <w:color w:val="auto"/>
        </w:rPr>
        <w:t>,</w:t>
      </w:r>
      <w:r w:rsidR="008203A1" w:rsidRPr="00A43B7D">
        <w:rPr>
          <w:rFonts w:asciiTheme="minorHAnsi" w:hAnsiTheme="minorHAnsi" w:cstheme="minorHAnsi"/>
          <w:color w:val="auto"/>
        </w:rPr>
        <w:t xml:space="preserve"> as</w:t>
      </w:r>
      <w:r w:rsidR="00A927FD" w:rsidRPr="00A43B7D">
        <w:rPr>
          <w:rFonts w:asciiTheme="minorHAnsi" w:hAnsiTheme="minorHAnsi" w:cstheme="minorHAnsi"/>
          <w:color w:val="auto"/>
        </w:rPr>
        <w:t xml:space="preserve"> described a</w:t>
      </w:r>
      <w:r w:rsidR="003277F9" w:rsidRPr="00A43B7D">
        <w:rPr>
          <w:rFonts w:asciiTheme="minorHAnsi" w:hAnsiTheme="minorHAnsi" w:cstheme="minorHAnsi"/>
          <w:color w:val="auto"/>
        </w:rPr>
        <w:t>b</w:t>
      </w:r>
      <w:r w:rsidR="00A927FD" w:rsidRPr="00A43B7D">
        <w:rPr>
          <w:rFonts w:asciiTheme="minorHAnsi" w:hAnsiTheme="minorHAnsi" w:cstheme="minorHAnsi"/>
          <w:color w:val="auto"/>
        </w:rPr>
        <w:t>ove</w:t>
      </w:r>
      <w:r w:rsidR="002104D9" w:rsidRPr="00A43B7D">
        <w:rPr>
          <w:rFonts w:asciiTheme="minorHAnsi" w:hAnsiTheme="minorHAnsi" w:cstheme="minorHAnsi"/>
          <w:color w:val="auto"/>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2104D9" w:rsidRPr="00A43B7D">
        <w:rPr>
          <w:rFonts w:asciiTheme="minorHAnsi" w:hAnsiTheme="minorHAnsi" w:cstheme="minorHAnsi"/>
          <w:color w:val="auto"/>
        </w:rPr>
      </w:r>
      <w:r w:rsidR="002104D9"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0</w:t>
      </w:r>
      <w:r w:rsidR="002104D9" w:rsidRPr="00A43B7D">
        <w:rPr>
          <w:rFonts w:asciiTheme="minorHAnsi" w:hAnsiTheme="minorHAnsi" w:cstheme="minorHAnsi"/>
          <w:color w:val="auto"/>
        </w:rPr>
        <w:fldChar w:fldCharType="end"/>
      </w:r>
      <w:r w:rsidR="007F6E67" w:rsidRPr="00A43B7D">
        <w:rPr>
          <w:rFonts w:asciiTheme="minorHAnsi" w:hAnsiTheme="minorHAnsi" w:cstheme="minorHAnsi"/>
          <w:color w:val="auto"/>
        </w:rPr>
        <w:t xml:space="preserve">. </w:t>
      </w:r>
      <w:r w:rsidR="00D92F50" w:rsidRPr="00A43B7D">
        <w:rPr>
          <w:rFonts w:asciiTheme="minorHAnsi" w:hAnsiTheme="minorHAnsi" w:cstheme="minorHAnsi"/>
          <w:color w:val="auto"/>
        </w:rPr>
        <w:t xml:space="preserve">In </w:t>
      </w:r>
      <w:r w:rsidR="00EF30EF" w:rsidRPr="00A43B7D">
        <w:rPr>
          <w:rFonts w:asciiTheme="minorHAnsi" w:hAnsiTheme="minorHAnsi" w:cstheme="minorHAnsi"/>
          <w:color w:val="auto"/>
        </w:rPr>
        <w:t xml:space="preserve">a subsequent </w:t>
      </w:r>
      <w:r w:rsidR="00287EDC" w:rsidRPr="00A43B7D">
        <w:rPr>
          <w:rFonts w:asciiTheme="minorHAnsi" w:hAnsiTheme="minorHAnsi" w:cstheme="minorHAnsi"/>
          <w:color w:val="auto"/>
        </w:rPr>
        <w:t xml:space="preserve">RPE </w:t>
      </w:r>
      <w:r w:rsidR="00EF30EF" w:rsidRPr="00A43B7D">
        <w:rPr>
          <w:rFonts w:asciiTheme="minorHAnsi" w:hAnsiTheme="minorHAnsi" w:cstheme="minorHAnsi"/>
          <w:color w:val="auto"/>
        </w:rPr>
        <w:t>phase</w:t>
      </w:r>
      <w:r w:rsidR="007F6E67" w:rsidRPr="00A43B7D">
        <w:rPr>
          <w:rFonts w:asciiTheme="minorHAnsi" w:hAnsiTheme="minorHAnsi" w:cstheme="minorHAnsi"/>
          <w:color w:val="auto"/>
        </w:rPr>
        <w:t xml:space="preserve">, </w:t>
      </w:r>
      <w:r w:rsidR="00C646A6" w:rsidRPr="00A43B7D">
        <w:rPr>
          <w:rFonts w:asciiTheme="minorHAnsi" w:hAnsiTheme="minorHAnsi" w:cstheme="minorHAnsi"/>
          <w:color w:val="auto"/>
        </w:rPr>
        <w:t xml:space="preserve">participants </w:t>
      </w:r>
      <w:r w:rsidR="00EF30EF" w:rsidRPr="00A43B7D">
        <w:rPr>
          <w:rFonts w:asciiTheme="minorHAnsi" w:hAnsiTheme="minorHAnsi" w:cstheme="minorHAnsi"/>
          <w:color w:val="auto"/>
        </w:rPr>
        <w:t>are</w:t>
      </w:r>
      <w:r w:rsidR="009B47D0" w:rsidRPr="00A43B7D">
        <w:rPr>
          <w:rFonts w:asciiTheme="minorHAnsi" w:hAnsiTheme="minorHAnsi" w:cstheme="minorHAnsi"/>
          <w:color w:val="auto"/>
        </w:rPr>
        <w:t xml:space="preserve"> prevented from performing the avoidance response</w:t>
      </w:r>
      <w:r w:rsidR="00000CE7" w:rsidRPr="00A43B7D">
        <w:rPr>
          <w:rFonts w:asciiTheme="minorHAnsi" w:hAnsiTheme="minorHAnsi" w:cstheme="minorHAnsi"/>
          <w:color w:val="auto"/>
        </w:rPr>
        <w:t xml:space="preserve">, </w:t>
      </w:r>
      <w:r w:rsidR="00287EDC" w:rsidRPr="00A43B7D">
        <w:rPr>
          <w:rFonts w:asciiTheme="minorHAnsi" w:hAnsiTheme="minorHAnsi" w:cstheme="minorHAnsi"/>
          <w:color w:val="auto"/>
        </w:rPr>
        <w:t>i.e.</w:t>
      </w:r>
      <w:r w:rsidR="004A2A65">
        <w:rPr>
          <w:rFonts w:asciiTheme="minorHAnsi" w:hAnsiTheme="minorHAnsi" w:cstheme="minorHAnsi"/>
          <w:color w:val="auto"/>
        </w:rPr>
        <w:t>,</w:t>
      </w:r>
      <w:r w:rsidR="00287EDC" w:rsidRPr="00A43B7D">
        <w:rPr>
          <w:rFonts w:asciiTheme="minorHAnsi" w:hAnsiTheme="minorHAnsi" w:cstheme="minorHAnsi"/>
          <w:color w:val="auto"/>
        </w:rPr>
        <w:t xml:space="preserve"> they can only perform</w:t>
      </w:r>
      <w:r w:rsidRPr="00A43B7D">
        <w:rPr>
          <w:rFonts w:asciiTheme="minorHAnsi" w:hAnsiTheme="minorHAnsi" w:cstheme="minorHAnsi"/>
          <w:color w:val="auto"/>
        </w:rPr>
        <w:t xml:space="preserve"> the pain-associated trajectory</w:t>
      </w:r>
      <w:r w:rsidR="00287EDC" w:rsidRPr="00A43B7D">
        <w:rPr>
          <w:rFonts w:asciiTheme="minorHAnsi" w:hAnsiTheme="minorHAnsi" w:cstheme="minorHAnsi"/>
          <w:color w:val="auto"/>
        </w:rPr>
        <w:t xml:space="preserve"> </w:t>
      </w:r>
      <w:r w:rsidR="006D3D92" w:rsidRPr="00A43B7D">
        <w:rPr>
          <w:rFonts w:asciiTheme="minorHAnsi" w:hAnsiTheme="minorHAnsi" w:cstheme="minorHAnsi"/>
          <w:color w:val="auto"/>
        </w:rPr>
        <w:t>(</w:t>
      </w:r>
      <w:r w:rsidR="00287EDC" w:rsidRPr="00A43B7D">
        <w:rPr>
          <w:rFonts w:asciiTheme="minorHAnsi" w:hAnsiTheme="minorHAnsi" w:cstheme="minorHAnsi"/>
          <w:color w:val="auto"/>
        </w:rPr>
        <w:t>T1</w:t>
      </w:r>
      <w:r w:rsidR="006D3D92" w:rsidRPr="00A43B7D">
        <w:rPr>
          <w:rFonts w:asciiTheme="minorHAnsi" w:hAnsiTheme="minorHAnsi" w:cstheme="minorHAnsi"/>
          <w:color w:val="auto"/>
        </w:rPr>
        <w:t xml:space="preserve">) </w:t>
      </w:r>
      <w:r w:rsidR="00FB1DFF" w:rsidRPr="00A43B7D">
        <w:rPr>
          <w:rFonts w:asciiTheme="minorHAnsi" w:hAnsiTheme="minorHAnsi" w:cstheme="minorHAnsi"/>
          <w:color w:val="auto"/>
        </w:rPr>
        <w:t>under extinction</w:t>
      </w:r>
      <w:r w:rsidR="009B47D0" w:rsidRPr="00A43B7D">
        <w:rPr>
          <w:rFonts w:asciiTheme="minorHAnsi" w:hAnsiTheme="minorHAnsi" w:cstheme="minorHAnsi"/>
          <w:color w:val="auto"/>
        </w:rPr>
        <w:t xml:space="preserve">. During </w:t>
      </w:r>
      <w:r w:rsidR="00153BE8">
        <w:rPr>
          <w:rFonts w:asciiTheme="minorHAnsi" w:hAnsiTheme="minorHAnsi" w:cstheme="minorHAnsi"/>
          <w:color w:val="auto"/>
        </w:rPr>
        <w:t>d</w:t>
      </w:r>
      <w:r w:rsidR="00CE0AB7" w:rsidRPr="00A43B7D">
        <w:rPr>
          <w:rFonts w:asciiTheme="minorHAnsi" w:hAnsiTheme="minorHAnsi" w:cstheme="minorHAnsi"/>
          <w:color w:val="auto"/>
        </w:rPr>
        <w:t xml:space="preserve">ay </w:t>
      </w:r>
      <w:r w:rsidR="009B47D0" w:rsidRPr="00A43B7D">
        <w:rPr>
          <w:rFonts w:asciiTheme="minorHAnsi" w:hAnsiTheme="minorHAnsi" w:cstheme="minorHAnsi"/>
          <w:color w:val="auto"/>
        </w:rPr>
        <w:t xml:space="preserve">2, </w:t>
      </w:r>
      <w:r w:rsidR="00CE0AB7" w:rsidRPr="00A43B7D">
        <w:rPr>
          <w:rFonts w:asciiTheme="minorHAnsi" w:hAnsiTheme="minorHAnsi" w:cstheme="minorHAnsi"/>
          <w:color w:val="auto"/>
        </w:rPr>
        <w:t xml:space="preserve">to test for </w:t>
      </w:r>
      <w:r w:rsidR="00A42E20">
        <w:rPr>
          <w:rFonts w:asciiTheme="minorHAnsi" w:hAnsiTheme="minorHAnsi" w:cstheme="minorHAnsi"/>
          <w:color w:val="auto"/>
        </w:rPr>
        <w:t xml:space="preserve">the </w:t>
      </w:r>
      <w:r w:rsidR="00CE0AB7" w:rsidRPr="00A43B7D">
        <w:rPr>
          <w:rFonts w:asciiTheme="minorHAnsi" w:hAnsiTheme="minorHAnsi" w:cstheme="minorHAnsi"/>
          <w:color w:val="auto"/>
        </w:rPr>
        <w:t xml:space="preserve">spontaneous recovery, </w:t>
      </w:r>
      <w:r w:rsidR="00535219" w:rsidRPr="00A43B7D">
        <w:rPr>
          <w:rFonts w:asciiTheme="minorHAnsi" w:hAnsiTheme="minorHAnsi" w:cstheme="minorHAnsi"/>
          <w:color w:val="auto"/>
        </w:rPr>
        <w:t>all trajectories are available again, but</w:t>
      </w:r>
      <w:r w:rsidR="00CE0AB7" w:rsidRPr="00A43B7D">
        <w:rPr>
          <w:rFonts w:asciiTheme="minorHAnsi" w:hAnsiTheme="minorHAnsi" w:cstheme="minorHAnsi"/>
          <w:color w:val="auto"/>
        </w:rPr>
        <w:t xml:space="preserve"> in the absence of pain stimuli</w:t>
      </w:r>
      <w:r w:rsidR="00535219" w:rsidRPr="00A43B7D">
        <w:rPr>
          <w:rFonts w:asciiTheme="minorHAnsi" w:hAnsiTheme="minorHAnsi" w:cstheme="minorHAnsi"/>
          <w:color w:val="auto"/>
        </w:rPr>
        <w:t>. Using this paradigm</w:t>
      </w:r>
      <w:r w:rsidR="009E2507" w:rsidRPr="00A43B7D">
        <w:rPr>
          <w:rFonts w:asciiTheme="minorHAnsi" w:hAnsiTheme="minorHAnsi" w:cstheme="minorHAnsi"/>
          <w:color w:val="auto"/>
        </w:rPr>
        <w:t>,</w:t>
      </w:r>
      <w:r w:rsidR="00535219" w:rsidRPr="00A43B7D">
        <w:rPr>
          <w:rFonts w:asciiTheme="minorHAnsi" w:hAnsiTheme="minorHAnsi" w:cstheme="minorHAnsi"/>
          <w:color w:val="auto"/>
        </w:rPr>
        <w:t xml:space="preserve"> we showed that</w:t>
      </w:r>
      <w:r w:rsidR="009C2474" w:rsidRPr="00A43B7D">
        <w:rPr>
          <w:rFonts w:asciiTheme="minorHAnsi" w:hAnsiTheme="minorHAnsi" w:cstheme="minorHAnsi"/>
          <w:color w:val="auto"/>
        </w:rPr>
        <w:t>, one day after successful extinction,</w:t>
      </w:r>
      <w:r w:rsidR="009E2507" w:rsidRPr="00A43B7D">
        <w:rPr>
          <w:rFonts w:asciiTheme="minorHAnsi" w:hAnsiTheme="minorHAnsi" w:cstheme="minorHAnsi"/>
          <w:color w:val="auto"/>
        </w:rPr>
        <w:t xml:space="preserve"> avoidance</w:t>
      </w:r>
      <w:r w:rsidR="007D4297" w:rsidRPr="00A43B7D">
        <w:rPr>
          <w:rFonts w:asciiTheme="minorHAnsi" w:hAnsiTheme="minorHAnsi" w:cstheme="minorHAnsi"/>
          <w:color w:val="auto"/>
        </w:rPr>
        <w:t xml:space="preserve"> </w:t>
      </w:r>
      <w:r w:rsidR="009E2507" w:rsidRPr="00A43B7D">
        <w:rPr>
          <w:rFonts w:asciiTheme="minorHAnsi" w:hAnsiTheme="minorHAnsi" w:cstheme="minorHAnsi"/>
          <w:color w:val="auto"/>
        </w:rPr>
        <w:t>returned</w:t>
      </w:r>
      <w:r w:rsidR="00351458"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351458"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2</w:t>
      </w:r>
      <w:r w:rsidR="00351458" w:rsidRPr="00A43B7D">
        <w:rPr>
          <w:rFonts w:asciiTheme="minorHAnsi" w:hAnsiTheme="minorHAnsi" w:cstheme="minorHAnsi"/>
          <w:color w:val="auto"/>
        </w:rPr>
        <w:fldChar w:fldCharType="end"/>
      </w:r>
      <w:r w:rsidR="007D4297" w:rsidRPr="00A43B7D">
        <w:rPr>
          <w:rFonts w:asciiTheme="minorHAnsi" w:hAnsiTheme="minorHAnsi" w:cstheme="minorHAnsi"/>
          <w:color w:val="auto"/>
        </w:rPr>
        <w:t>.</w:t>
      </w:r>
    </w:p>
    <w:p w14:paraId="6E38076C" w14:textId="57A16D75" w:rsidR="00B32616" w:rsidRPr="00A43B7D" w:rsidRDefault="00B32616" w:rsidP="00426A10">
      <w:pPr>
        <w:rPr>
          <w:rFonts w:asciiTheme="minorHAnsi" w:hAnsiTheme="minorHAnsi" w:cstheme="minorHAnsi"/>
          <w:b/>
          <w:color w:val="000000" w:themeColor="text1"/>
        </w:rPr>
      </w:pPr>
    </w:p>
    <w:p w14:paraId="1070FE86" w14:textId="2B5026BB" w:rsidR="00497066" w:rsidRPr="00A43B7D" w:rsidRDefault="00B32616" w:rsidP="00426A10">
      <w:pPr>
        <w:rPr>
          <w:rFonts w:asciiTheme="minorHAnsi" w:hAnsiTheme="minorHAnsi" w:cstheme="minorHAnsi"/>
          <w:color w:val="808080" w:themeColor="background1" w:themeShade="80"/>
        </w:rPr>
      </w:pPr>
      <w:bookmarkStart w:id="5" w:name="Protocol"/>
      <w:bookmarkStart w:id="6" w:name="_Hlk48721606"/>
      <w:r w:rsidRPr="00A43B7D">
        <w:rPr>
          <w:rFonts w:asciiTheme="minorHAnsi" w:hAnsiTheme="minorHAnsi" w:cstheme="minorHAnsi"/>
          <w:b/>
        </w:rPr>
        <w:t>PROTOCOL</w:t>
      </w:r>
      <w:bookmarkEnd w:id="5"/>
      <w:r w:rsidRPr="00A43B7D">
        <w:rPr>
          <w:rFonts w:asciiTheme="minorHAnsi" w:hAnsiTheme="minorHAnsi" w:cstheme="minorHAnsi"/>
          <w:b/>
          <w:bCs/>
        </w:rPr>
        <w:t>:</w:t>
      </w:r>
    </w:p>
    <w:p w14:paraId="4947427B" w14:textId="312E67C6" w:rsidR="00072A81" w:rsidRPr="00A43B7D" w:rsidRDefault="002618E9" w:rsidP="00426A10">
      <w:pPr>
        <w:rPr>
          <w:rFonts w:asciiTheme="minorHAnsi" w:hAnsiTheme="minorHAnsi" w:cstheme="minorHAnsi"/>
          <w:color w:val="auto"/>
        </w:rPr>
      </w:pPr>
      <w:r w:rsidRPr="00A43B7D">
        <w:rPr>
          <w:rFonts w:asciiTheme="minorHAnsi" w:hAnsiTheme="minorHAnsi" w:cstheme="minorHAnsi"/>
          <w:color w:val="auto"/>
        </w:rPr>
        <w:t>The</w:t>
      </w:r>
      <w:r w:rsidR="00072A81" w:rsidRPr="00A43B7D">
        <w:rPr>
          <w:rFonts w:asciiTheme="minorHAnsi" w:hAnsiTheme="minorHAnsi" w:cstheme="minorHAnsi"/>
          <w:color w:val="auto"/>
        </w:rPr>
        <w:t xml:space="preserve"> protocol</w:t>
      </w:r>
      <w:r w:rsidR="00752674">
        <w:rPr>
          <w:rFonts w:asciiTheme="minorHAnsi" w:hAnsiTheme="minorHAnsi" w:cstheme="minorHAnsi"/>
          <w:color w:val="auto"/>
        </w:rPr>
        <w:t>s</w:t>
      </w:r>
      <w:r w:rsidRPr="00A43B7D">
        <w:rPr>
          <w:rFonts w:asciiTheme="minorHAnsi" w:hAnsiTheme="minorHAnsi" w:cstheme="minorHAnsi"/>
          <w:color w:val="auto"/>
        </w:rPr>
        <w:t xml:space="preserve"> presented here</w:t>
      </w:r>
      <w:r w:rsidR="00072A81" w:rsidRPr="00A43B7D">
        <w:rPr>
          <w:rFonts w:asciiTheme="minorHAnsi" w:hAnsiTheme="minorHAnsi" w:cstheme="minorHAnsi"/>
          <w:color w:val="auto"/>
        </w:rPr>
        <w:t xml:space="preserve"> meet the requirements of the Social and Societal Ethics committee of the KU Leuven</w:t>
      </w:r>
      <w:r w:rsidR="00537BA9" w:rsidRPr="00A43B7D">
        <w:rPr>
          <w:rFonts w:asciiTheme="minorHAnsi" w:hAnsiTheme="minorHAnsi" w:cstheme="minorHAnsi"/>
          <w:color w:val="auto"/>
        </w:rPr>
        <w:t xml:space="preserve"> (</w:t>
      </w:r>
      <w:r w:rsidR="00537BA9" w:rsidRPr="00A43B7D">
        <w:rPr>
          <w:rFonts w:asciiTheme="minorHAnsi" w:hAnsiTheme="minorHAnsi" w:cstheme="minorHAnsi"/>
          <w:color w:val="231F20"/>
        </w:rPr>
        <w:t>registration number: S-56505)</w:t>
      </w:r>
      <w:r w:rsidR="00072A81" w:rsidRPr="00A43B7D">
        <w:rPr>
          <w:rFonts w:asciiTheme="minorHAnsi" w:hAnsiTheme="minorHAnsi" w:cstheme="minorHAnsi"/>
          <w:color w:val="auto"/>
        </w:rPr>
        <w:t>, and the Ethics Review Committee Psychology and Neuroscience of Maastricht University</w:t>
      </w:r>
      <w:r w:rsidR="00537BA9" w:rsidRPr="00A43B7D">
        <w:rPr>
          <w:rFonts w:asciiTheme="minorHAnsi" w:hAnsiTheme="minorHAnsi" w:cstheme="minorHAnsi"/>
          <w:color w:val="auto"/>
        </w:rPr>
        <w:t xml:space="preserve"> (</w:t>
      </w:r>
      <w:r w:rsidR="00537BA9" w:rsidRPr="00A43B7D">
        <w:rPr>
          <w:rFonts w:asciiTheme="minorHAnsi" w:hAnsiTheme="minorHAnsi" w:cstheme="minorHAnsi"/>
        </w:rPr>
        <w:t xml:space="preserve">registration numbers: </w:t>
      </w:r>
      <w:r w:rsidR="00537BA9" w:rsidRPr="00A43B7D">
        <w:rPr>
          <w:rFonts w:asciiTheme="minorHAnsi" w:hAnsiTheme="minorHAnsi" w:cstheme="minorHAnsi"/>
          <w:shd w:val="clear" w:color="auto" w:fill="FFFFFF"/>
        </w:rPr>
        <w:t>185_09_11_2017_</w:t>
      </w:r>
      <w:r w:rsidR="00537BA9" w:rsidRPr="00A43B7D">
        <w:rPr>
          <w:rFonts w:asciiTheme="minorHAnsi" w:hAnsiTheme="minorHAnsi" w:cstheme="minorHAnsi"/>
          <w:bCs/>
          <w:shd w:val="clear" w:color="auto" w:fill="FFFFFF"/>
        </w:rPr>
        <w:t xml:space="preserve">S1 and </w:t>
      </w:r>
      <w:r w:rsidR="00537BA9" w:rsidRPr="00A43B7D">
        <w:rPr>
          <w:rFonts w:asciiTheme="minorHAnsi" w:hAnsiTheme="minorHAnsi" w:cstheme="minorHAnsi"/>
        </w:rPr>
        <w:t>185_09_11_2017_S2_A1)</w:t>
      </w:r>
      <w:r w:rsidR="00072A81" w:rsidRPr="00A43B7D">
        <w:rPr>
          <w:rFonts w:asciiTheme="minorHAnsi" w:hAnsiTheme="minorHAnsi" w:cstheme="minorHAnsi"/>
          <w:color w:val="auto"/>
        </w:rPr>
        <w:t>.</w:t>
      </w:r>
    </w:p>
    <w:p w14:paraId="310100D7" w14:textId="77777777" w:rsidR="00072A81" w:rsidRPr="00A43B7D" w:rsidRDefault="00072A81" w:rsidP="00426A10">
      <w:pPr>
        <w:rPr>
          <w:rFonts w:asciiTheme="minorHAnsi" w:hAnsiTheme="minorHAnsi" w:cstheme="minorHAnsi"/>
          <w:color w:val="808080" w:themeColor="background1" w:themeShade="80"/>
        </w:rPr>
      </w:pPr>
    </w:p>
    <w:p w14:paraId="58139E00" w14:textId="02BFF40D" w:rsidR="004540B6" w:rsidRPr="00A43B7D" w:rsidRDefault="00A85724" w:rsidP="00426A10">
      <w:pPr>
        <w:pStyle w:val="NormalWeb"/>
        <w:numPr>
          <w:ilvl w:val="0"/>
          <w:numId w:val="17"/>
        </w:numPr>
        <w:spacing w:before="0" w:beforeAutospacing="0" w:after="0" w:afterAutospacing="0"/>
        <w:rPr>
          <w:rFonts w:asciiTheme="minorHAnsi" w:hAnsiTheme="minorHAnsi" w:cstheme="minorHAnsi"/>
          <w:b/>
          <w:bCs/>
          <w:color w:val="auto"/>
          <w:highlight w:val="yellow"/>
        </w:rPr>
      </w:pPr>
      <w:r w:rsidRPr="00A43B7D">
        <w:rPr>
          <w:rFonts w:asciiTheme="minorHAnsi" w:hAnsiTheme="minorHAnsi" w:cstheme="minorHAnsi"/>
          <w:b/>
          <w:bCs/>
          <w:color w:val="auto"/>
          <w:highlight w:val="yellow"/>
        </w:rPr>
        <w:t xml:space="preserve">Preparing the </w:t>
      </w:r>
      <w:r w:rsidR="004540B6" w:rsidRPr="00A43B7D">
        <w:rPr>
          <w:rFonts w:asciiTheme="minorHAnsi" w:hAnsiTheme="minorHAnsi" w:cstheme="minorHAnsi"/>
          <w:b/>
          <w:bCs/>
          <w:color w:val="auto"/>
          <w:highlight w:val="yellow"/>
        </w:rPr>
        <w:t>laboratory</w:t>
      </w:r>
      <w:r w:rsidRPr="00A43B7D">
        <w:rPr>
          <w:rFonts w:asciiTheme="minorHAnsi" w:hAnsiTheme="minorHAnsi" w:cstheme="minorHAnsi"/>
          <w:b/>
          <w:bCs/>
          <w:color w:val="auto"/>
          <w:highlight w:val="yellow"/>
        </w:rPr>
        <w:t xml:space="preserve"> for a test session</w:t>
      </w:r>
    </w:p>
    <w:p w14:paraId="1902360C" w14:textId="1FAC83E8" w:rsidR="0059733A" w:rsidRPr="00A43B7D" w:rsidRDefault="0059733A" w:rsidP="00426A10">
      <w:pPr>
        <w:pStyle w:val="NormalWeb"/>
        <w:spacing w:before="0" w:beforeAutospacing="0" w:after="0" w:afterAutospacing="0"/>
        <w:rPr>
          <w:rFonts w:asciiTheme="minorHAnsi" w:hAnsiTheme="minorHAnsi" w:cstheme="minorHAnsi"/>
          <w:b/>
          <w:bCs/>
          <w:color w:val="auto"/>
        </w:rPr>
      </w:pPr>
    </w:p>
    <w:p w14:paraId="41EDEDE6" w14:textId="6D58F466" w:rsidR="008D4614" w:rsidRPr="00A43B7D" w:rsidRDefault="0059733A" w:rsidP="00426A10">
      <w:pPr>
        <w:pStyle w:val="NormalWeb"/>
        <w:numPr>
          <w:ilvl w:val="1"/>
          <w:numId w:val="18"/>
        </w:numPr>
        <w:spacing w:before="0" w:beforeAutospacing="0" w:after="0" w:afterAutospacing="0"/>
        <w:rPr>
          <w:rFonts w:asciiTheme="minorHAnsi" w:hAnsiTheme="minorHAnsi" w:cstheme="minorHAnsi"/>
          <w:b/>
          <w:bCs/>
          <w:color w:val="auto"/>
        </w:rPr>
      </w:pPr>
      <w:r w:rsidRPr="00A43B7D">
        <w:rPr>
          <w:rFonts w:asciiTheme="minorHAnsi" w:hAnsiTheme="minorHAnsi" w:cstheme="minorHAnsi"/>
          <w:bCs/>
          <w:iCs/>
          <w:color w:val="auto"/>
        </w:rPr>
        <w:t>Before the test session</w:t>
      </w:r>
      <w:r w:rsidRPr="00A43B7D">
        <w:rPr>
          <w:rFonts w:asciiTheme="minorHAnsi" w:hAnsiTheme="minorHAnsi" w:cstheme="minorHAnsi"/>
          <w:bCs/>
          <w:color w:val="auto"/>
        </w:rPr>
        <w:t xml:space="preserve">: Send </w:t>
      </w:r>
      <w:r w:rsidR="00F24968" w:rsidRPr="00A43B7D">
        <w:rPr>
          <w:rFonts w:asciiTheme="minorHAnsi" w:hAnsiTheme="minorHAnsi" w:cstheme="minorHAnsi"/>
          <w:bCs/>
          <w:color w:val="auto"/>
        </w:rPr>
        <w:t xml:space="preserve">the </w:t>
      </w:r>
      <w:proofErr w:type="gramStart"/>
      <w:r w:rsidR="00A43B7D" w:rsidRPr="00A43B7D">
        <w:rPr>
          <w:rFonts w:asciiTheme="minorHAnsi" w:hAnsiTheme="minorHAnsi" w:cstheme="minorHAnsi"/>
          <w:color w:val="auto"/>
        </w:rPr>
        <w:t>participant</w:t>
      </w:r>
      <w:proofErr w:type="gramEnd"/>
      <w:r w:rsidRPr="00A43B7D">
        <w:rPr>
          <w:rFonts w:asciiTheme="minorHAnsi" w:hAnsiTheme="minorHAnsi" w:cstheme="minorHAnsi"/>
          <w:color w:val="auto"/>
        </w:rPr>
        <w:t xml:space="preserve"> a</w:t>
      </w:r>
      <w:r w:rsidR="006E0F65" w:rsidRPr="00A43B7D">
        <w:rPr>
          <w:rFonts w:asciiTheme="minorHAnsi" w:hAnsiTheme="minorHAnsi" w:cstheme="minorHAnsi"/>
          <w:color w:val="auto"/>
        </w:rPr>
        <w:t>n e-mail</w:t>
      </w:r>
      <w:r w:rsidRPr="00A43B7D">
        <w:rPr>
          <w:rFonts w:asciiTheme="minorHAnsi" w:hAnsiTheme="minorHAnsi" w:cstheme="minorHAnsi"/>
          <w:color w:val="auto"/>
        </w:rPr>
        <w:t xml:space="preserve"> informing him/her about the delivery of pain stimuli, of the general outline of the experiment, and the exclusion criteria.</w:t>
      </w:r>
      <w:r w:rsidR="00BD3B29" w:rsidRPr="00A43B7D">
        <w:rPr>
          <w:rFonts w:asciiTheme="minorHAnsi" w:hAnsiTheme="minorHAnsi" w:cstheme="minorHAnsi"/>
          <w:color w:val="auto"/>
        </w:rPr>
        <w:t xml:space="preserve"> Exclusion criteria for healthy participants comprise: </w:t>
      </w:r>
      <w:r w:rsidR="00FB1DFF" w:rsidRPr="00A43B7D">
        <w:rPr>
          <w:rFonts w:asciiTheme="minorHAnsi" w:hAnsiTheme="minorHAnsi" w:cstheme="minorHAnsi"/>
          <w:color w:val="auto"/>
        </w:rPr>
        <w:t xml:space="preserve">being </w:t>
      </w:r>
      <w:r w:rsidR="00BD3B29" w:rsidRPr="00A43B7D">
        <w:rPr>
          <w:rFonts w:asciiTheme="minorHAnsi" w:hAnsiTheme="minorHAnsi" w:cstheme="minorHAnsi"/>
          <w:color w:val="auto"/>
        </w:rPr>
        <w:t>under 18 years of age; chronic pain; analphabetism or diagnosed dyslexia; pregnancy; left-handedness; current/history of cardiovascular disease</w:t>
      </w:r>
      <w:r w:rsidR="00FB1DFF" w:rsidRPr="00A43B7D">
        <w:rPr>
          <w:rFonts w:asciiTheme="minorHAnsi" w:hAnsiTheme="minorHAnsi" w:cstheme="minorHAnsi"/>
          <w:color w:val="auto"/>
        </w:rPr>
        <w:t xml:space="preserve">, </w:t>
      </w:r>
      <w:r w:rsidR="00BD3B29" w:rsidRPr="00A43B7D">
        <w:rPr>
          <w:rFonts w:asciiTheme="minorHAnsi" w:hAnsiTheme="minorHAnsi" w:cstheme="minorHAnsi"/>
          <w:color w:val="auto"/>
        </w:rPr>
        <w:t>chronic or acute respiratory dis</w:t>
      </w:r>
      <w:r w:rsidR="00FB1DFF" w:rsidRPr="00A43B7D">
        <w:rPr>
          <w:rFonts w:asciiTheme="minorHAnsi" w:hAnsiTheme="minorHAnsi" w:cstheme="minorHAnsi"/>
          <w:color w:val="auto"/>
        </w:rPr>
        <w:t>ease (e.g., asthma, bronchitis),</w:t>
      </w:r>
      <w:r w:rsidR="00BD3B29" w:rsidRPr="00A43B7D">
        <w:rPr>
          <w:rFonts w:asciiTheme="minorHAnsi" w:hAnsiTheme="minorHAnsi" w:cstheme="minorHAnsi"/>
          <w:color w:val="auto"/>
        </w:rPr>
        <w:t xml:space="preserve"> neurol</w:t>
      </w:r>
      <w:r w:rsidR="00FB1DFF" w:rsidRPr="00A43B7D">
        <w:rPr>
          <w:rFonts w:asciiTheme="minorHAnsi" w:hAnsiTheme="minorHAnsi" w:cstheme="minorHAnsi"/>
          <w:color w:val="auto"/>
        </w:rPr>
        <w:t>ogical disease (e.g., epilepsy),</w:t>
      </w:r>
      <w:r w:rsidR="00BD3B29" w:rsidRPr="00A43B7D">
        <w:rPr>
          <w:rFonts w:asciiTheme="minorHAnsi" w:hAnsiTheme="minorHAnsi" w:cstheme="minorHAnsi"/>
          <w:color w:val="auto"/>
        </w:rPr>
        <w:t xml:space="preserve"> </w:t>
      </w:r>
      <w:r w:rsidR="00FB1DFF" w:rsidRPr="00A43B7D">
        <w:rPr>
          <w:rFonts w:asciiTheme="minorHAnsi" w:hAnsiTheme="minorHAnsi" w:cstheme="minorHAnsi"/>
          <w:color w:val="auto"/>
        </w:rPr>
        <w:t xml:space="preserve">and/or </w:t>
      </w:r>
      <w:r w:rsidR="00BD3B29" w:rsidRPr="00A43B7D">
        <w:rPr>
          <w:rFonts w:asciiTheme="minorHAnsi" w:hAnsiTheme="minorHAnsi" w:cstheme="minorHAnsi"/>
          <w:color w:val="auto"/>
        </w:rPr>
        <w:t>psychiatric disorder (e.g., clinical depression, panic/anxiety disorder); uncorrected problems with hearing or vision; having pain in the dominant hand, wrist, elbow or shoulder that may hinder performing the reaching task; presence of implanted electronic medical devices (e.g., cardiac pacemaker); and presence of any other severe medical conditions.</w:t>
      </w:r>
    </w:p>
    <w:p w14:paraId="62BC32C0" w14:textId="08AF2367" w:rsidR="0059733A" w:rsidRPr="00A43B7D" w:rsidRDefault="0059733A" w:rsidP="00426A10">
      <w:pPr>
        <w:pStyle w:val="NormalWeb"/>
        <w:spacing w:before="0" w:beforeAutospacing="0" w:after="0" w:afterAutospacing="0"/>
        <w:rPr>
          <w:rFonts w:asciiTheme="minorHAnsi" w:hAnsiTheme="minorHAnsi" w:cstheme="minorHAnsi"/>
          <w:b/>
          <w:bCs/>
          <w:color w:val="auto"/>
        </w:rPr>
      </w:pPr>
      <w:r w:rsidRPr="00A43B7D">
        <w:rPr>
          <w:rFonts w:asciiTheme="minorHAnsi" w:hAnsiTheme="minorHAnsi" w:cstheme="minorHAnsi"/>
          <w:color w:val="auto"/>
        </w:rPr>
        <w:t xml:space="preserve"> </w:t>
      </w:r>
    </w:p>
    <w:p w14:paraId="230629D2" w14:textId="0F871438" w:rsidR="00BE5880" w:rsidRPr="00A43B7D" w:rsidRDefault="00BE5880" w:rsidP="00426A10">
      <w:pPr>
        <w:pStyle w:val="NormalWeb"/>
        <w:numPr>
          <w:ilvl w:val="1"/>
          <w:numId w:val="18"/>
        </w:numPr>
        <w:spacing w:before="0" w:beforeAutospacing="0" w:after="0" w:afterAutospacing="0"/>
        <w:rPr>
          <w:rFonts w:asciiTheme="minorHAnsi" w:hAnsiTheme="minorHAnsi" w:cstheme="minorHAnsi"/>
          <w:color w:val="auto"/>
          <w:highlight w:val="yellow"/>
        </w:rPr>
      </w:pPr>
      <w:r w:rsidRPr="00A43B7D">
        <w:rPr>
          <w:rFonts w:asciiTheme="minorHAnsi" w:hAnsiTheme="minorHAnsi" w:cstheme="minorHAnsi"/>
          <w:color w:val="auto"/>
          <w:highlight w:val="yellow"/>
        </w:rPr>
        <w:t xml:space="preserve">Due to COVID-19 </w:t>
      </w:r>
      <w:r w:rsidR="00360F0F" w:rsidRPr="00A43B7D">
        <w:rPr>
          <w:rFonts w:asciiTheme="minorHAnsi" w:hAnsiTheme="minorHAnsi" w:cstheme="minorHAnsi"/>
          <w:color w:val="auto"/>
          <w:highlight w:val="yellow"/>
        </w:rPr>
        <w:t xml:space="preserve">safety precautions, </w:t>
      </w:r>
      <w:r w:rsidRPr="00A43B7D">
        <w:rPr>
          <w:rFonts w:asciiTheme="minorHAnsi" w:hAnsiTheme="minorHAnsi" w:cstheme="minorHAnsi"/>
          <w:color w:val="auto"/>
          <w:highlight w:val="yellow"/>
        </w:rPr>
        <w:t>ask the participant to wash/disinfect his/her hands upon arrival at the lab</w:t>
      </w:r>
      <w:r w:rsidR="00B92C42" w:rsidRPr="00A43B7D">
        <w:rPr>
          <w:rFonts w:asciiTheme="minorHAnsi" w:hAnsiTheme="minorHAnsi" w:cstheme="minorHAnsi"/>
          <w:color w:val="auto"/>
          <w:highlight w:val="yellow"/>
        </w:rPr>
        <w:t>, and do so yourself</w:t>
      </w:r>
      <w:r w:rsidRPr="00A43B7D">
        <w:rPr>
          <w:rFonts w:asciiTheme="minorHAnsi" w:hAnsiTheme="minorHAnsi" w:cstheme="minorHAnsi"/>
          <w:color w:val="auto"/>
          <w:highlight w:val="yellow"/>
        </w:rPr>
        <w:t>. Wear a disposable facemask throughout the duration of the test session, and latex gloves whenever physical contact with the participant is required.</w:t>
      </w:r>
    </w:p>
    <w:p w14:paraId="498AF0F0" w14:textId="77777777" w:rsidR="00BE5880" w:rsidRPr="00A43B7D" w:rsidRDefault="00BE5880" w:rsidP="00426A10">
      <w:pPr>
        <w:pStyle w:val="NormalWeb"/>
        <w:spacing w:before="0" w:beforeAutospacing="0" w:after="0" w:afterAutospacing="0"/>
        <w:rPr>
          <w:rFonts w:asciiTheme="minorHAnsi" w:hAnsiTheme="minorHAnsi" w:cstheme="minorHAnsi"/>
          <w:color w:val="auto"/>
          <w:highlight w:val="yellow"/>
        </w:rPr>
      </w:pPr>
    </w:p>
    <w:p w14:paraId="0C5FDCE7" w14:textId="4C1F725F" w:rsidR="007712A9" w:rsidRPr="00A43B7D" w:rsidRDefault="00084E9A" w:rsidP="00426A10">
      <w:pPr>
        <w:pStyle w:val="NormalWeb"/>
        <w:numPr>
          <w:ilvl w:val="1"/>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Use two separate rooms or sections for</w:t>
      </w:r>
      <w:r w:rsidR="007712A9" w:rsidRPr="00A43B7D">
        <w:rPr>
          <w:rFonts w:asciiTheme="minorHAnsi" w:hAnsiTheme="minorHAnsi" w:cstheme="minorHAnsi"/>
          <w:color w:val="auto"/>
          <w:highlight w:val="yellow"/>
        </w:rPr>
        <w:t xml:space="preserve"> the experimental setting: one for the participant and the other for the experimenter.</w:t>
      </w:r>
    </w:p>
    <w:p w14:paraId="7665AD73" w14:textId="77777777" w:rsidR="007712A9" w:rsidRPr="00A43B7D" w:rsidRDefault="007712A9" w:rsidP="00426A10">
      <w:pPr>
        <w:pStyle w:val="ListParagraph"/>
        <w:ind w:left="0"/>
        <w:rPr>
          <w:rFonts w:asciiTheme="minorHAnsi" w:hAnsiTheme="minorHAnsi" w:cstheme="minorHAnsi"/>
          <w:color w:val="auto"/>
        </w:rPr>
      </w:pPr>
    </w:p>
    <w:p w14:paraId="350C84CA" w14:textId="11F86686" w:rsidR="007712A9" w:rsidRPr="00A43B7D" w:rsidRDefault="007712A9" w:rsidP="00426A10">
      <w:pPr>
        <w:pStyle w:val="NormalWeb"/>
        <w:numPr>
          <w:ilvl w:val="1"/>
          <w:numId w:val="18"/>
        </w:numPr>
        <w:spacing w:before="0" w:beforeAutospacing="0" w:after="0" w:afterAutospacing="0"/>
        <w:rPr>
          <w:rFonts w:asciiTheme="minorHAnsi" w:hAnsiTheme="minorHAnsi" w:cstheme="minorHAnsi"/>
          <w:color w:val="auto"/>
          <w:highlight w:val="yellow"/>
        </w:rPr>
      </w:pPr>
      <w:r w:rsidRPr="00A43B7D">
        <w:rPr>
          <w:rFonts w:asciiTheme="minorHAnsi" w:hAnsiTheme="minorHAnsi" w:cstheme="minorHAnsi"/>
          <w:color w:val="auto"/>
          <w:highlight w:val="yellow"/>
        </w:rPr>
        <w:t>Use one computer with two separate screens: one computer screen for the experimenter, and one larger television screen for the participant.</w:t>
      </w:r>
    </w:p>
    <w:p w14:paraId="35BD5A29" w14:textId="77777777" w:rsidR="007712A9" w:rsidRPr="00A43B7D" w:rsidRDefault="007712A9" w:rsidP="00426A10">
      <w:pPr>
        <w:pStyle w:val="ListParagraph"/>
        <w:ind w:left="0"/>
        <w:rPr>
          <w:rFonts w:asciiTheme="minorHAnsi" w:hAnsiTheme="minorHAnsi" w:cstheme="minorHAnsi"/>
          <w:bCs/>
          <w:color w:val="auto"/>
        </w:rPr>
      </w:pPr>
    </w:p>
    <w:p w14:paraId="5FC3F015" w14:textId="6D739208" w:rsidR="005B55E1" w:rsidRPr="00A43B7D" w:rsidRDefault="005B55E1" w:rsidP="00426A10">
      <w:pPr>
        <w:pStyle w:val="NormalWeb"/>
        <w:numPr>
          <w:ilvl w:val="1"/>
          <w:numId w:val="18"/>
        </w:numPr>
        <w:spacing w:before="0" w:beforeAutospacing="0" w:after="0" w:afterAutospacing="0"/>
        <w:rPr>
          <w:rFonts w:asciiTheme="minorHAnsi" w:hAnsiTheme="minorHAnsi" w:cstheme="minorHAnsi"/>
          <w:bCs/>
          <w:color w:val="auto"/>
        </w:rPr>
      </w:pPr>
      <w:r w:rsidRPr="00A43B7D">
        <w:rPr>
          <w:rFonts w:asciiTheme="minorHAnsi" w:hAnsiTheme="minorHAnsi" w:cstheme="minorHAnsi"/>
          <w:bCs/>
          <w:color w:val="auto"/>
        </w:rPr>
        <w:t>To turn on the robotic arm (e.g.</w:t>
      </w:r>
      <w:r w:rsidR="00A43B7D">
        <w:rPr>
          <w:rFonts w:asciiTheme="minorHAnsi" w:hAnsiTheme="minorHAnsi" w:cstheme="minorHAnsi"/>
          <w:bCs/>
          <w:color w:val="auto"/>
        </w:rPr>
        <w:t>,</w:t>
      </w:r>
      <w:r w:rsidRPr="00A43B7D">
        <w:rPr>
          <w:rFonts w:asciiTheme="minorHAnsi" w:hAnsiTheme="minorHAnsi" w:cstheme="minorHAnsi"/>
          <w:bCs/>
          <w:color w:val="auto"/>
        </w:rPr>
        <w:t xml:space="preserve"> </w:t>
      </w:r>
      <w:proofErr w:type="spellStart"/>
      <w:r w:rsidRPr="00A43B7D">
        <w:rPr>
          <w:rFonts w:asciiTheme="minorHAnsi" w:hAnsiTheme="minorHAnsi" w:cstheme="minorHAnsi"/>
          <w:bCs/>
          <w:color w:val="auto"/>
        </w:rPr>
        <w:t>HapticMaster</w:t>
      </w:r>
      <w:proofErr w:type="spellEnd"/>
      <w:r w:rsidRPr="00A43B7D">
        <w:rPr>
          <w:rFonts w:asciiTheme="minorHAnsi" w:hAnsiTheme="minorHAnsi" w:cstheme="minorHAnsi"/>
          <w:bCs/>
          <w:color w:val="auto"/>
        </w:rPr>
        <w:t xml:space="preserve">), press the power switch </w:t>
      </w:r>
      <w:r w:rsidR="00A43B7D">
        <w:rPr>
          <w:rFonts w:asciiTheme="minorHAnsi" w:hAnsiTheme="minorHAnsi" w:cstheme="minorHAnsi"/>
          <w:bCs/>
          <w:color w:val="auto"/>
        </w:rPr>
        <w:t>in</w:t>
      </w:r>
      <w:r w:rsidRPr="00A43B7D">
        <w:rPr>
          <w:rFonts w:asciiTheme="minorHAnsi" w:hAnsiTheme="minorHAnsi" w:cstheme="minorHAnsi"/>
          <w:bCs/>
          <w:color w:val="auto"/>
        </w:rPr>
        <w:t xml:space="preserve"> the front of the robot</w:t>
      </w:r>
      <w:r w:rsidR="002B0E5C" w:rsidRPr="00A43B7D">
        <w:rPr>
          <w:rFonts w:asciiTheme="minorHAnsi" w:hAnsiTheme="minorHAnsi" w:cstheme="minorHAnsi"/>
          <w:bCs/>
          <w:color w:val="auto"/>
        </w:rPr>
        <w:t xml:space="preserve"> (specific to </w:t>
      </w:r>
      <w:r w:rsidR="00A43B7D">
        <w:rPr>
          <w:rFonts w:asciiTheme="minorHAnsi" w:hAnsiTheme="minorHAnsi" w:cstheme="minorHAnsi"/>
          <w:bCs/>
          <w:color w:val="auto"/>
        </w:rPr>
        <w:t>this</w:t>
      </w:r>
      <w:r w:rsidR="002B0E5C" w:rsidRPr="00A43B7D">
        <w:rPr>
          <w:rFonts w:asciiTheme="minorHAnsi" w:hAnsiTheme="minorHAnsi" w:cstheme="minorHAnsi"/>
          <w:bCs/>
          <w:color w:val="auto"/>
        </w:rPr>
        <w:t xml:space="preserve"> robot)</w:t>
      </w:r>
      <w:r w:rsidRPr="00A43B7D">
        <w:rPr>
          <w:rFonts w:asciiTheme="minorHAnsi" w:hAnsiTheme="minorHAnsi" w:cstheme="minorHAnsi"/>
          <w:bCs/>
          <w:color w:val="auto"/>
        </w:rPr>
        <w:t>. Subsequently, turn on the emergency switch</w:t>
      </w:r>
      <w:r w:rsidR="00FB1DFF" w:rsidRPr="00A43B7D">
        <w:rPr>
          <w:rFonts w:asciiTheme="minorHAnsi" w:hAnsiTheme="minorHAnsi" w:cstheme="minorHAnsi"/>
          <w:bCs/>
          <w:color w:val="auto"/>
        </w:rPr>
        <w:t>, which may later be used to turn off the robot if necessary</w:t>
      </w:r>
      <w:r w:rsidRPr="00A43B7D">
        <w:rPr>
          <w:rFonts w:asciiTheme="minorHAnsi" w:hAnsiTheme="minorHAnsi" w:cstheme="minorHAnsi"/>
          <w:bCs/>
          <w:color w:val="auto"/>
        </w:rPr>
        <w:t>.</w:t>
      </w:r>
    </w:p>
    <w:p w14:paraId="5807BF81" w14:textId="6C069ED0" w:rsidR="005B55E1" w:rsidRPr="00A43B7D" w:rsidRDefault="005B55E1" w:rsidP="00426A10">
      <w:pPr>
        <w:rPr>
          <w:rFonts w:asciiTheme="minorHAnsi" w:hAnsiTheme="minorHAnsi" w:cstheme="minorHAnsi"/>
          <w:bCs/>
          <w:color w:val="auto"/>
        </w:rPr>
      </w:pPr>
    </w:p>
    <w:p w14:paraId="1641D001" w14:textId="05B62FDA" w:rsidR="003B5567" w:rsidRPr="00A43B7D" w:rsidRDefault="008D4614" w:rsidP="00426A10">
      <w:pPr>
        <w:pStyle w:val="NormalWeb"/>
        <w:numPr>
          <w:ilvl w:val="1"/>
          <w:numId w:val="18"/>
        </w:numPr>
        <w:spacing w:before="0" w:beforeAutospacing="0" w:after="0" w:afterAutospacing="0"/>
        <w:rPr>
          <w:rFonts w:asciiTheme="minorHAnsi" w:hAnsiTheme="minorHAnsi" w:cstheme="minorHAnsi"/>
          <w:b/>
          <w:bCs/>
          <w:color w:val="auto"/>
        </w:rPr>
      </w:pPr>
      <w:r w:rsidRPr="00A43B7D">
        <w:rPr>
          <w:rFonts w:asciiTheme="minorHAnsi" w:hAnsiTheme="minorHAnsi" w:cstheme="minorHAnsi"/>
          <w:bCs/>
          <w:color w:val="auto"/>
        </w:rPr>
        <w:t xml:space="preserve">Recalibrate the robotic arm before each test day. This </w:t>
      </w:r>
      <w:r w:rsidR="00C26B5E" w:rsidRPr="00A43B7D">
        <w:rPr>
          <w:rFonts w:asciiTheme="minorHAnsi" w:hAnsiTheme="minorHAnsi" w:cstheme="minorHAnsi"/>
          <w:bCs/>
          <w:color w:val="auto"/>
        </w:rPr>
        <w:t xml:space="preserve">is done via a direct application programming interface (API) connection with the robotic arm, and </w:t>
      </w:r>
      <w:r w:rsidRPr="00A43B7D">
        <w:rPr>
          <w:rFonts w:asciiTheme="minorHAnsi" w:hAnsiTheme="minorHAnsi" w:cstheme="minorHAnsi"/>
          <w:bCs/>
          <w:color w:val="auto"/>
        </w:rPr>
        <w:t>only needs to be done once</w:t>
      </w:r>
      <w:r w:rsidR="00C77086" w:rsidRPr="00A43B7D">
        <w:rPr>
          <w:rFonts w:asciiTheme="minorHAnsi" w:hAnsiTheme="minorHAnsi" w:cstheme="minorHAnsi"/>
          <w:bCs/>
          <w:color w:val="auto"/>
        </w:rPr>
        <w:t>,</w:t>
      </w:r>
      <w:r w:rsidRPr="00A43B7D">
        <w:rPr>
          <w:rFonts w:asciiTheme="minorHAnsi" w:hAnsiTheme="minorHAnsi" w:cstheme="minorHAnsi"/>
          <w:bCs/>
          <w:color w:val="auto"/>
        </w:rPr>
        <w:t xml:space="preserve"> </w:t>
      </w:r>
      <w:r w:rsidRPr="00A43B7D">
        <w:rPr>
          <w:rFonts w:asciiTheme="minorHAnsi" w:hAnsiTheme="minorHAnsi" w:cstheme="minorHAnsi"/>
          <w:bCs/>
          <w:color w:val="auto"/>
        </w:rPr>
        <w:lastRenderedPageBreak/>
        <w:t>at the beginning of the test day.</w:t>
      </w:r>
    </w:p>
    <w:p w14:paraId="4A5C5508" w14:textId="77777777" w:rsidR="00D73680" w:rsidRPr="00A43B7D" w:rsidRDefault="00D73680" w:rsidP="00426A10">
      <w:pPr>
        <w:pStyle w:val="NormalWeb"/>
        <w:spacing w:before="0" w:beforeAutospacing="0" w:after="0" w:afterAutospacing="0"/>
        <w:rPr>
          <w:rFonts w:asciiTheme="minorHAnsi" w:hAnsiTheme="minorHAnsi" w:cstheme="minorHAnsi"/>
          <w:bCs/>
          <w:color w:val="auto"/>
        </w:rPr>
      </w:pPr>
    </w:p>
    <w:p w14:paraId="07E1C217" w14:textId="30617B13" w:rsidR="0083352B" w:rsidRPr="00A43B7D" w:rsidRDefault="003B5567" w:rsidP="00426A10">
      <w:pPr>
        <w:pStyle w:val="NormalWeb"/>
        <w:numPr>
          <w:ilvl w:val="2"/>
          <w:numId w:val="18"/>
        </w:numPr>
        <w:spacing w:before="0" w:beforeAutospacing="0" w:after="0" w:afterAutospacing="0"/>
        <w:rPr>
          <w:rFonts w:asciiTheme="minorHAnsi" w:hAnsiTheme="minorHAnsi" w:cstheme="minorHAnsi"/>
          <w:bCs/>
          <w:color w:val="auto"/>
        </w:rPr>
      </w:pPr>
      <w:r w:rsidRPr="00A43B7D">
        <w:rPr>
          <w:rFonts w:asciiTheme="minorHAnsi" w:hAnsiTheme="minorHAnsi" w:cstheme="minorHAnsi"/>
          <w:bCs/>
          <w:color w:val="auto"/>
        </w:rPr>
        <w:t xml:space="preserve">To </w:t>
      </w:r>
      <w:r w:rsidR="00FB1DFF" w:rsidRPr="00A43B7D">
        <w:rPr>
          <w:rFonts w:asciiTheme="minorHAnsi" w:hAnsiTheme="minorHAnsi" w:cstheme="minorHAnsi"/>
          <w:bCs/>
          <w:color w:val="auto"/>
        </w:rPr>
        <w:t>establish</w:t>
      </w:r>
      <w:r w:rsidRPr="00A43B7D">
        <w:rPr>
          <w:rFonts w:asciiTheme="minorHAnsi" w:hAnsiTheme="minorHAnsi" w:cstheme="minorHAnsi"/>
          <w:bCs/>
          <w:color w:val="auto"/>
        </w:rPr>
        <w:t xml:space="preserve"> the API connection, open an internet browser</w:t>
      </w:r>
      <w:r w:rsidR="007712A9" w:rsidRPr="00A43B7D">
        <w:rPr>
          <w:rFonts w:asciiTheme="minorHAnsi" w:hAnsiTheme="minorHAnsi" w:cstheme="minorHAnsi"/>
          <w:bCs/>
          <w:color w:val="auto"/>
        </w:rPr>
        <w:t xml:space="preserve"> on the computer</w:t>
      </w:r>
      <w:r w:rsidRPr="00A43B7D">
        <w:rPr>
          <w:rFonts w:asciiTheme="minorHAnsi" w:hAnsiTheme="minorHAnsi" w:cstheme="minorHAnsi"/>
          <w:bCs/>
          <w:color w:val="auto"/>
        </w:rPr>
        <w:t xml:space="preserve">, and type in the specific </w:t>
      </w:r>
      <w:r w:rsidR="005B55E1" w:rsidRPr="00A43B7D">
        <w:rPr>
          <w:rFonts w:asciiTheme="minorHAnsi" w:hAnsiTheme="minorHAnsi" w:cstheme="minorHAnsi"/>
          <w:bCs/>
          <w:color w:val="auto"/>
        </w:rPr>
        <w:t xml:space="preserve">API </w:t>
      </w:r>
      <w:r w:rsidRPr="00A43B7D">
        <w:rPr>
          <w:rFonts w:asciiTheme="minorHAnsi" w:hAnsiTheme="minorHAnsi" w:cstheme="minorHAnsi"/>
          <w:bCs/>
          <w:color w:val="auto"/>
        </w:rPr>
        <w:t xml:space="preserve">address of the </w:t>
      </w:r>
      <w:r w:rsidR="005B55E1" w:rsidRPr="00A43B7D">
        <w:rPr>
          <w:rFonts w:asciiTheme="minorHAnsi" w:hAnsiTheme="minorHAnsi" w:cstheme="minorHAnsi"/>
          <w:bCs/>
          <w:color w:val="auto"/>
        </w:rPr>
        <w:t>robotic arm</w:t>
      </w:r>
      <w:r w:rsidR="004D1F73" w:rsidRPr="00A43B7D">
        <w:rPr>
          <w:rFonts w:asciiTheme="minorHAnsi" w:hAnsiTheme="minorHAnsi" w:cstheme="minorHAnsi"/>
          <w:bCs/>
          <w:color w:val="auto"/>
        </w:rPr>
        <w:t>.</w:t>
      </w:r>
    </w:p>
    <w:p w14:paraId="0995138C" w14:textId="77777777" w:rsidR="002B0E5C" w:rsidRPr="00A43B7D" w:rsidRDefault="002B0E5C" w:rsidP="00426A10">
      <w:pPr>
        <w:pStyle w:val="NormalWeb"/>
        <w:spacing w:before="0" w:beforeAutospacing="0" w:after="0" w:afterAutospacing="0"/>
        <w:rPr>
          <w:rFonts w:asciiTheme="minorHAnsi" w:hAnsiTheme="minorHAnsi" w:cstheme="minorHAnsi"/>
          <w:bCs/>
          <w:color w:val="auto"/>
        </w:rPr>
      </w:pPr>
    </w:p>
    <w:p w14:paraId="4AEBC12D" w14:textId="4F76DA9B" w:rsidR="003B5567" w:rsidRPr="00A43B7D" w:rsidRDefault="003B5567" w:rsidP="00426A10">
      <w:pPr>
        <w:pStyle w:val="NormalWeb"/>
        <w:numPr>
          <w:ilvl w:val="2"/>
          <w:numId w:val="18"/>
        </w:numPr>
        <w:spacing w:before="0" w:beforeAutospacing="0" w:after="0" w:afterAutospacing="0"/>
        <w:rPr>
          <w:rFonts w:asciiTheme="minorHAnsi" w:hAnsiTheme="minorHAnsi" w:cstheme="minorHAnsi"/>
          <w:bCs/>
          <w:color w:val="auto"/>
        </w:rPr>
      </w:pPr>
      <w:r w:rsidRPr="00A43B7D">
        <w:rPr>
          <w:rFonts w:asciiTheme="minorHAnsi" w:hAnsiTheme="minorHAnsi" w:cstheme="minorHAnsi"/>
          <w:bCs/>
          <w:color w:val="auto"/>
        </w:rPr>
        <w:t xml:space="preserve">On the webpage, select </w:t>
      </w:r>
      <w:r w:rsidRPr="00A43B7D">
        <w:rPr>
          <w:rFonts w:asciiTheme="minorHAnsi" w:hAnsiTheme="minorHAnsi" w:cstheme="minorHAnsi"/>
          <w:b/>
          <w:color w:val="auto"/>
        </w:rPr>
        <w:t>State</w:t>
      </w:r>
      <w:r w:rsidRPr="00A43B7D">
        <w:rPr>
          <w:rFonts w:asciiTheme="minorHAnsi" w:hAnsiTheme="minorHAnsi" w:cstheme="minorHAnsi"/>
          <w:bCs/>
          <w:color w:val="auto"/>
        </w:rPr>
        <w:t xml:space="preserve"> under </w:t>
      </w:r>
      <w:proofErr w:type="spellStart"/>
      <w:r w:rsidRPr="00A43B7D">
        <w:rPr>
          <w:rFonts w:asciiTheme="minorHAnsi" w:hAnsiTheme="minorHAnsi" w:cstheme="minorHAnsi"/>
          <w:b/>
          <w:color w:val="auto"/>
        </w:rPr>
        <w:t>HapticMASTER</w:t>
      </w:r>
      <w:proofErr w:type="spellEnd"/>
      <w:r w:rsidRPr="00A43B7D">
        <w:rPr>
          <w:rFonts w:asciiTheme="minorHAnsi" w:hAnsiTheme="minorHAnsi" w:cstheme="minorHAnsi"/>
          <w:bCs/>
          <w:color w:val="auto"/>
        </w:rPr>
        <w:t xml:space="preserve">. Subsequently, press </w:t>
      </w:r>
      <w:r w:rsidR="0083352B" w:rsidRPr="00A43B7D">
        <w:rPr>
          <w:rFonts w:asciiTheme="minorHAnsi" w:hAnsiTheme="minorHAnsi" w:cstheme="minorHAnsi"/>
          <w:bCs/>
          <w:color w:val="auto"/>
        </w:rPr>
        <w:t xml:space="preserve">the </w:t>
      </w:r>
      <w:r w:rsidRPr="00A43B7D">
        <w:rPr>
          <w:rFonts w:asciiTheme="minorHAnsi" w:hAnsiTheme="minorHAnsi" w:cstheme="minorHAnsi"/>
          <w:b/>
          <w:color w:val="auto"/>
        </w:rPr>
        <w:t>Start</w:t>
      </w:r>
      <w:r w:rsidR="0083352B" w:rsidRPr="00A43B7D">
        <w:rPr>
          <w:rFonts w:asciiTheme="minorHAnsi" w:hAnsiTheme="minorHAnsi" w:cstheme="minorHAnsi"/>
          <w:bCs/>
          <w:color w:val="auto"/>
        </w:rPr>
        <w:t xml:space="preserve"> button</w:t>
      </w:r>
      <w:r w:rsidRPr="00A43B7D">
        <w:rPr>
          <w:rFonts w:asciiTheme="minorHAnsi" w:hAnsiTheme="minorHAnsi" w:cstheme="minorHAnsi"/>
          <w:bCs/>
          <w:color w:val="auto"/>
        </w:rPr>
        <w:t xml:space="preserve"> </w:t>
      </w:r>
      <w:r w:rsidR="0083352B" w:rsidRPr="00A43B7D">
        <w:rPr>
          <w:rFonts w:asciiTheme="minorHAnsi" w:hAnsiTheme="minorHAnsi" w:cstheme="minorHAnsi"/>
          <w:bCs/>
          <w:color w:val="auto"/>
        </w:rPr>
        <w:t>next to</w:t>
      </w:r>
      <w:r w:rsidRPr="00A43B7D">
        <w:rPr>
          <w:rFonts w:asciiTheme="minorHAnsi" w:hAnsiTheme="minorHAnsi" w:cstheme="minorHAnsi"/>
          <w:bCs/>
          <w:color w:val="auto"/>
        </w:rPr>
        <w:t xml:space="preserve"> </w:t>
      </w:r>
      <w:r w:rsidR="00A43B7D">
        <w:rPr>
          <w:rFonts w:asciiTheme="minorHAnsi" w:hAnsiTheme="minorHAnsi" w:cstheme="minorHAnsi"/>
          <w:b/>
          <w:color w:val="auto"/>
        </w:rPr>
        <w:t>I</w:t>
      </w:r>
      <w:r w:rsidRPr="00A43B7D">
        <w:rPr>
          <w:rFonts w:asciiTheme="minorHAnsi" w:hAnsiTheme="minorHAnsi" w:cstheme="minorHAnsi"/>
          <w:b/>
          <w:color w:val="auto"/>
        </w:rPr>
        <w:t>nit</w:t>
      </w:r>
      <w:r w:rsidRPr="00A43B7D">
        <w:rPr>
          <w:rFonts w:asciiTheme="minorHAnsi" w:hAnsiTheme="minorHAnsi" w:cstheme="minorHAnsi"/>
          <w:bCs/>
          <w:color w:val="auto"/>
        </w:rPr>
        <w:t xml:space="preserve"> (for initialize)</w:t>
      </w:r>
      <w:r w:rsidR="004D1F73" w:rsidRPr="00A43B7D">
        <w:rPr>
          <w:rFonts w:asciiTheme="minorHAnsi" w:hAnsiTheme="minorHAnsi" w:cstheme="minorHAnsi"/>
          <w:bCs/>
          <w:color w:val="auto"/>
        </w:rPr>
        <w:t>.</w:t>
      </w:r>
    </w:p>
    <w:p w14:paraId="2599D1D7" w14:textId="77777777" w:rsidR="004D1F73" w:rsidRPr="00A43B7D" w:rsidRDefault="004D1F73" w:rsidP="00426A10">
      <w:pPr>
        <w:pStyle w:val="ListParagraph"/>
        <w:ind w:left="0"/>
        <w:rPr>
          <w:rFonts w:asciiTheme="minorHAnsi" w:hAnsiTheme="minorHAnsi" w:cstheme="minorHAnsi"/>
          <w:bCs/>
          <w:color w:val="auto"/>
        </w:rPr>
      </w:pPr>
    </w:p>
    <w:p w14:paraId="61B6BE6A" w14:textId="3569A011" w:rsidR="004D1F73" w:rsidRPr="00A43B7D" w:rsidRDefault="004D1F73" w:rsidP="00426A10">
      <w:pPr>
        <w:pStyle w:val="NormalWeb"/>
        <w:spacing w:before="0" w:beforeAutospacing="0" w:after="0" w:afterAutospacing="0"/>
        <w:rPr>
          <w:rFonts w:asciiTheme="minorHAnsi" w:hAnsiTheme="minorHAnsi" w:cstheme="minorHAnsi"/>
          <w:bCs/>
          <w:color w:val="auto"/>
        </w:rPr>
      </w:pPr>
      <w:r w:rsidRPr="00A43B7D">
        <w:rPr>
          <w:rFonts w:asciiTheme="minorHAnsi" w:hAnsiTheme="minorHAnsi" w:cstheme="minorHAnsi"/>
          <w:bCs/>
          <w:color w:val="auto"/>
        </w:rPr>
        <w:t xml:space="preserve">NOTE: This is the standard calibration procedure </w:t>
      </w:r>
      <w:r w:rsidR="00A43B7D">
        <w:rPr>
          <w:rFonts w:asciiTheme="minorHAnsi" w:hAnsiTheme="minorHAnsi" w:cstheme="minorHAnsi"/>
          <w:bCs/>
          <w:color w:val="auto"/>
        </w:rPr>
        <w:t>for this</w:t>
      </w:r>
      <w:r w:rsidRPr="00A43B7D">
        <w:rPr>
          <w:rFonts w:asciiTheme="minorHAnsi" w:hAnsiTheme="minorHAnsi" w:cstheme="minorHAnsi"/>
          <w:bCs/>
          <w:color w:val="auto"/>
        </w:rPr>
        <w:t xml:space="preserve"> robot. Different robots may require different calibration procedures.</w:t>
      </w:r>
    </w:p>
    <w:p w14:paraId="749916BC" w14:textId="1326380E" w:rsidR="0092719C" w:rsidRPr="00A43B7D" w:rsidRDefault="0092719C" w:rsidP="00426A10">
      <w:pPr>
        <w:pStyle w:val="NormalWeb"/>
        <w:spacing w:before="0" w:beforeAutospacing="0" w:after="0" w:afterAutospacing="0"/>
        <w:rPr>
          <w:rFonts w:asciiTheme="minorHAnsi" w:hAnsiTheme="minorHAnsi" w:cstheme="minorHAnsi"/>
          <w:color w:val="auto"/>
          <w:highlight w:val="yellow"/>
        </w:rPr>
      </w:pPr>
    </w:p>
    <w:p w14:paraId="041A8535" w14:textId="08A4DFD9" w:rsidR="00CC16F1" w:rsidRPr="00A43B7D" w:rsidRDefault="006A7696" w:rsidP="00426A10">
      <w:pPr>
        <w:pStyle w:val="NormalWeb"/>
        <w:numPr>
          <w:ilvl w:val="1"/>
          <w:numId w:val="18"/>
        </w:numPr>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Use</w:t>
      </w:r>
      <w:r w:rsidR="009C6369" w:rsidRPr="00A43B7D">
        <w:rPr>
          <w:rFonts w:asciiTheme="minorHAnsi" w:hAnsiTheme="minorHAnsi" w:cstheme="minorHAnsi"/>
          <w:color w:val="auto"/>
          <w:highlight w:val="yellow"/>
        </w:rPr>
        <w:t xml:space="preserve"> a </w:t>
      </w:r>
      <w:r w:rsidR="0092719C" w:rsidRPr="00A43B7D">
        <w:rPr>
          <w:rFonts w:asciiTheme="minorHAnsi" w:hAnsiTheme="minorHAnsi" w:cstheme="minorHAnsi"/>
          <w:color w:val="auto"/>
          <w:highlight w:val="yellow"/>
        </w:rPr>
        <w:t>constant current stimulator</w:t>
      </w:r>
      <w:r w:rsidR="009C6369" w:rsidRPr="00A43B7D">
        <w:rPr>
          <w:rFonts w:asciiTheme="minorHAnsi" w:hAnsiTheme="minorHAnsi" w:cstheme="minorHAnsi"/>
          <w:color w:val="auto"/>
          <w:highlight w:val="yellow"/>
        </w:rPr>
        <w:t>, which</w:t>
      </w:r>
      <w:r w:rsidR="0092719C" w:rsidRPr="00A43B7D">
        <w:rPr>
          <w:rFonts w:asciiTheme="minorHAnsi" w:hAnsiTheme="minorHAnsi" w:cstheme="minorHAnsi"/>
          <w:color w:val="auto"/>
          <w:highlight w:val="yellow"/>
        </w:rPr>
        <w:t xml:space="preserve"> is connected to the computer</w:t>
      </w:r>
      <w:r w:rsidR="00B114FD" w:rsidRPr="00A43B7D">
        <w:rPr>
          <w:rFonts w:asciiTheme="minorHAnsi" w:hAnsiTheme="minorHAnsi" w:cstheme="minorHAnsi"/>
          <w:color w:val="auto"/>
        </w:rPr>
        <w:t xml:space="preserve"> (see </w:t>
      </w:r>
      <w:r w:rsidR="00A42E20">
        <w:rPr>
          <w:rFonts w:asciiTheme="minorHAnsi" w:hAnsiTheme="minorHAnsi" w:cstheme="minorHAnsi"/>
          <w:color w:val="auto"/>
        </w:rPr>
        <w:t>step</w:t>
      </w:r>
      <w:r w:rsidR="00D92C95" w:rsidRPr="00A43B7D">
        <w:rPr>
          <w:rFonts w:asciiTheme="minorHAnsi" w:hAnsiTheme="minorHAnsi" w:cstheme="minorHAnsi"/>
          <w:color w:val="auto"/>
        </w:rPr>
        <w:t xml:space="preserve"> </w:t>
      </w:r>
      <w:r w:rsidR="00B114FD" w:rsidRPr="00A43B7D">
        <w:rPr>
          <w:rFonts w:asciiTheme="minorHAnsi" w:hAnsiTheme="minorHAnsi" w:cstheme="minorHAnsi"/>
          <w:color w:val="auto"/>
        </w:rPr>
        <w:t>1.4</w:t>
      </w:r>
      <w:r w:rsidR="004C3EAC" w:rsidRPr="00A43B7D">
        <w:rPr>
          <w:rFonts w:asciiTheme="minorHAnsi" w:hAnsiTheme="minorHAnsi" w:cstheme="minorHAnsi"/>
          <w:color w:val="auto"/>
        </w:rPr>
        <w:t>)</w:t>
      </w:r>
      <w:r w:rsidR="009C6369" w:rsidRPr="00A43B7D">
        <w:rPr>
          <w:rFonts w:asciiTheme="minorHAnsi" w:hAnsiTheme="minorHAnsi" w:cstheme="minorHAnsi"/>
          <w:color w:val="auto"/>
        </w:rPr>
        <w:t>. D</w:t>
      </w:r>
      <w:r w:rsidR="00132FBF" w:rsidRPr="00A43B7D">
        <w:rPr>
          <w:rFonts w:asciiTheme="minorHAnsi" w:hAnsiTheme="minorHAnsi" w:cstheme="minorHAnsi"/>
          <w:color w:val="auto"/>
        </w:rPr>
        <w:t>uring the experiment, the pain stimulus is delivered via the experimental script</w:t>
      </w:r>
      <w:r w:rsidR="004C3EAC" w:rsidRPr="00A43B7D">
        <w:rPr>
          <w:rFonts w:asciiTheme="minorHAnsi" w:hAnsiTheme="minorHAnsi" w:cstheme="minorHAnsi"/>
          <w:color w:val="auto"/>
        </w:rPr>
        <w:t xml:space="preserve">, which runs on </w:t>
      </w:r>
      <w:r w:rsidR="00132FBF" w:rsidRPr="00A43B7D">
        <w:rPr>
          <w:rFonts w:asciiTheme="minorHAnsi" w:hAnsiTheme="minorHAnsi" w:cstheme="minorHAnsi"/>
          <w:color w:val="auto"/>
        </w:rPr>
        <w:t>the computer.</w:t>
      </w:r>
      <w:r w:rsidR="00667697" w:rsidRPr="00A43B7D">
        <w:rPr>
          <w:rFonts w:asciiTheme="minorHAnsi" w:hAnsiTheme="minorHAnsi" w:cstheme="minorHAnsi"/>
          <w:color w:val="auto"/>
        </w:rPr>
        <w:t xml:space="preserve"> The experiment is programmed </w:t>
      </w:r>
      <w:r w:rsidR="0055443E" w:rsidRPr="00A43B7D">
        <w:rPr>
          <w:rFonts w:asciiTheme="minorHAnsi" w:hAnsiTheme="minorHAnsi" w:cstheme="minorHAnsi"/>
          <w:color w:val="auto"/>
        </w:rPr>
        <w:t>using</w:t>
      </w:r>
      <w:r w:rsidR="00667697" w:rsidRPr="00A43B7D">
        <w:rPr>
          <w:rFonts w:asciiTheme="minorHAnsi" w:hAnsiTheme="minorHAnsi" w:cstheme="minorHAnsi"/>
          <w:color w:val="auto"/>
        </w:rPr>
        <w:t xml:space="preserve"> </w:t>
      </w:r>
      <w:r w:rsidR="00752674">
        <w:rPr>
          <w:rFonts w:asciiTheme="minorHAnsi" w:hAnsiTheme="minorHAnsi" w:cstheme="minorHAnsi"/>
          <w:color w:val="auto"/>
        </w:rPr>
        <w:t>a</w:t>
      </w:r>
      <w:r w:rsidR="00752674" w:rsidRPr="00A43B7D">
        <w:rPr>
          <w:rFonts w:asciiTheme="minorHAnsi" w:hAnsiTheme="minorHAnsi" w:cstheme="minorHAnsi"/>
          <w:color w:val="auto"/>
        </w:rPr>
        <w:t xml:space="preserve"> </w:t>
      </w:r>
      <w:r w:rsidR="00667697" w:rsidRPr="00A43B7D">
        <w:rPr>
          <w:rFonts w:asciiTheme="minorHAnsi" w:hAnsiTheme="minorHAnsi" w:cstheme="minorHAnsi"/>
          <w:color w:val="auto"/>
        </w:rPr>
        <w:t>cross-platform game engine</w:t>
      </w:r>
      <w:r w:rsidR="00A43B7D">
        <w:rPr>
          <w:rFonts w:asciiTheme="minorHAnsi" w:hAnsiTheme="minorHAnsi" w:cstheme="minorHAnsi"/>
          <w:color w:val="auto"/>
        </w:rPr>
        <w:t xml:space="preserve"> (see </w:t>
      </w:r>
      <w:r w:rsidR="00A43B7D" w:rsidRPr="00A43B7D">
        <w:rPr>
          <w:rFonts w:asciiTheme="minorHAnsi" w:hAnsiTheme="minorHAnsi" w:cstheme="minorHAnsi"/>
          <w:b/>
          <w:bCs/>
          <w:color w:val="auto"/>
        </w:rPr>
        <w:t>Table of Materials</w:t>
      </w:r>
      <w:r w:rsidR="00A43B7D">
        <w:rPr>
          <w:rFonts w:asciiTheme="minorHAnsi" w:hAnsiTheme="minorHAnsi" w:cstheme="minorHAnsi"/>
          <w:color w:val="auto"/>
        </w:rPr>
        <w:t>)</w:t>
      </w:r>
      <w:r w:rsidR="00667697" w:rsidRPr="00A43B7D">
        <w:rPr>
          <w:rFonts w:asciiTheme="minorHAnsi" w:hAnsiTheme="minorHAnsi" w:cstheme="minorHAnsi"/>
          <w:color w:val="auto"/>
        </w:rPr>
        <w:t>.</w:t>
      </w:r>
    </w:p>
    <w:p w14:paraId="6421DD13" w14:textId="77777777" w:rsidR="00AC0017" w:rsidRPr="00A43B7D" w:rsidRDefault="00AC0017" w:rsidP="00426A10">
      <w:pPr>
        <w:pStyle w:val="NormalWeb"/>
        <w:spacing w:before="0" w:beforeAutospacing="0" w:after="0" w:afterAutospacing="0"/>
        <w:rPr>
          <w:rFonts w:asciiTheme="minorHAnsi" w:hAnsiTheme="minorHAnsi" w:cstheme="minorHAnsi"/>
          <w:color w:val="auto"/>
        </w:rPr>
      </w:pPr>
    </w:p>
    <w:p w14:paraId="62B790EF" w14:textId="2911C5A0" w:rsidR="00283125" w:rsidRDefault="003858E2" w:rsidP="00426A10">
      <w:pPr>
        <w:pStyle w:val="NormalWeb"/>
        <w:numPr>
          <w:ilvl w:val="2"/>
          <w:numId w:val="18"/>
        </w:numPr>
        <w:spacing w:before="0" w:beforeAutospacing="0" w:after="0" w:afterAutospacing="0"/>
        <w:rPr>
          <w:rFonts w:asciiTheme="minorHAnsi" w:hAnsiTheme="minorHAnsi" w:cstheme="minorHAnsi"/>
          <w:color w:val="auto"/>
        </w:rPr>
      </w:pPr>
      <w:r w:rsidRPr="006A7696">
        <w:rPr>
          <w:rFonts w:asciiTheme="minorHAnsi" w:hAnsiTheme="minorHAnsi" w:cstheme="minorHAnsi"/>
          <w:color w:val="auto"/>
        </w:rPr>
        <w:t>For safety reasons</w:t>
      </w:r>
      <w:r w:rsidR="00086FFF" w:rsidRPr="006A7696">
        <w:rPr>
          <w:rFonts w:asciiTheme="minorHAnsi" w:hAnsiTheme="minorHAnsi" w:cstheme="minorHAnsi"/>
          <w:color w:val="auto"/>
        </w:rPr>
        <w:t xml:space="preserve">, disable the </w:t>
      </w:r>
      <w:r w:rsidR="004C3EAC" w:rsidRPr="006A7696">
        <w:rPr>
          <w:rFonts w:asciiTheme="minorHAnsi" w:hAnsiTheme="minorHAnsi" w:cstheme="minorHAnsi"/>
          <w:color w:val="auto"/>
        </w:rPr>
        <w:t xml:space="preserve">constant current </w:t>
      </w:r>
      <w:r w:rsidR="00132FBF" w:rsidRPr="006A7696">
        <w:rPr>
          <w:rFonts w:asciiTheme="minorHAnsi" w:hAnsiTheme="minorHAnsi" w:cstheme="minorHAnsi"/>
          <w:color w:val="auto"/>
        </w:rPr>
        <w:t xml:space="preserve">stimulator </w:t>
      </w:r>
      <w:r w:rsidR="00086FFF" w:rsidRPr="006A7696">
        <w:rPr>
          <w:rFonts w:asciiTheme="minorHAnsi" w:hAnsiTheme="minorHAnsi" w:cstheme="minorHAnsi"/>
          <w:color w:val="auto"/>
        </w:rPr>
        <w:t xml:space="preserve">output </w:t>
      </w:r>
      <w:r w:rsidR="002B0E5C" w:rsidRPr="006A7696">
        <w:rPr>
          <w:rFonts w:asciiTheme="minorHAnsi" w:hAnsiTheme="minorHAnsi" w:cstheme="minorHAnsi"/>
          <w:color w:val="auto"/>
        </w:rPr>
        <w:t>by switching down</w:t>
      </w:r>
      <w:r w:rsidR="00283125" w:rsidRPr="006A7696">
        <w:rPr>
          <w:rFonts w:asciiTheme="minorHAnsi" w:hAnsiTheme="minorHAnsi" w:cstheme="minorHAnsi"/>
          <w:color w:val="auto"/>
        </w:rPr>
        <w:t xml:space="preserve"> the orange toggle </w:t>
      </w:r>
      <w:r w:rsidR="00086FFF" w:rsidRPr="006A7696">
        <w:rPr>
          <w:rFonts w:asciiTheme="minorHAnsi" w:hAnsiTheme="minorHAnsi" w:cstheme="minorHAnsi"/>
          <w:color w:val="auto"/>
        </w:rPr>
        <w:t>switch in the upper</w:t>
      </w:r>
      <w:r w:rsidR="000E722C">
        <w:rPr>
          <w:rFonts w:asciiTheme="minorHAnsi" w:hAnsiTheme="minorHAnsi" w:cstheme="minorHAnsi"/>
          <w:color w:val="auto"/>
        </w:rPr>
        <w:t>-</w:t>
      </w:r>
      <w:r w:rsidR="00086FFF" w:rsidRPr="006A7696">
        <w:rPr>
          <w:rFonts w:asciiTheme="minorHAnsi" w:hAnsiTheme="minorHAnsi" w:cstheme="minorHAnsi"/>
          <w:color w:val="auto"/>
        </w:rPr>
        <w:t>right corner of the stimulator’s front control panel</w:t>
      </w:r>
      <w:r w:rsidR="006A7696">
        <w:rPr>
          <w:rFonts w:asciiTheme="minorHAnsi" w:hAnsiTheme="minorHAnsi" w:cstheme="minorHAnsi"/>
          <w:color w:val="auto"/>
        </w:rPr>
        <w:t>.</w:t>
      </w:r>
    </w:p>
    <w:p w14:paraId="77F07618" w14:textId="77777777" w:rsidR="006A7696" w:rsidRPr="006A7696" w:rsidRDefault="006A7696" w:rsidP="00426A10">
      <w:pPr>
        <w:pStyle w:val="NormalWeb"/>
        <w:spacing w:before="0" w:beforeAutospacing="0" w:after="0" w:afterAutospacing="0"/>
        <w:rPr>
          <w:rFonts w:asciiTheme="minorHAnsi" w:hAnsiTheme="minorHAnsi" w:cstheme="minorHAnsi"/>
          <w:color w:val="auto"/>
        </w:rPr>
      </w:pPr>
    </w:p>
    <w:p w14:paraId="57A62236" w14:textId="29D74AAA" w:rsidR="00132FBF" w:rsidRPr="00A43B7D" w:rsidRDefault="00283125" w:rsidP="00426A10">
      <w:pPr>
        <w:pStyle w:val="NormalWeb"/>
        <w:numPr>
          <w:ilvl w:val="2"/>
          <w:numId w:val="18"/>
        </w:numPr>
        <w:spacing w:before="0" w:beforeAutospacing="0" w:after="0" w:afterAutospacing="0"/>
        <w:rPr>
          <w:rFonts w:asciiTheme="minorHAnsi" w:hAnsiTheme="minorHAnsi" w:cstheme="minorHAnsi"/>
          <w:color w:val="auto"/>
        </w:rPr>
      </w:pPr>
      <w:r w:rsidRPr="00A43B7D">
        <w:rPr>
          <w:rFonts w:asciiTheme="minorHAnsi" w:hAnsiTheme="minorHAnsi" w:cstheme="minorHAnsi"/>
          <w:color w:val="auto"/>
        </w:rPr>
        <w:t>Use the orange toggle switch in the middle of the front control panel to set the output range to x</w:t>
      </w:r>
      <w:r w:rsidR="006A7696">
        <w:rPr>
          <w:rFonts w:asciiTheme="minorHAnsi" w:hAnsiTheme="minorHAnsi" w:cstheme="minorHAnsi"/>
          <w:color w:val="auto"/>
        </w:rPr>
        <w:t xml:space="preserve"> </w:t>
      </w:r>
      <w:r w:rsidRPr="00A43B7D">
        <w:rPr>
          <w:rFonts w:asciiTheme="minorHAnsi" w:hAnsiTheme="minorHAnsi" w:cstheme="minorHAnsi"/>
          <w:color w:val="auto"/>
        </w:rPr>
        <w:t>10 mA</w:t>
      </w:r>
      <w:r w:rsidR="00132FBF" w:rsidRPr="00A43B7D">
        <w:rPr>
          <w:rFonts w:asciiTheme="minorHAnsi" w:hAnsiTheme="minorHAnsi" w:cstheme="minorHAnsi"/>
          <w:color w:val="auto"/>
        </w:rPr>
        <w:t>.</w:t>
      </w:r>
    </w:p>
    <w:p w14:paraId="1B820252" w14:textId="77777777" w:rsidR="00132FBF" w:rsidRPr="00A43B7D" w:rsidRDefault="00132FBF" w:rsidP="00426A10">
      <w:pPr>
        <w:pStyle w:val="ListParagraph"/>
        <w:ind w:left="0"/>
        <w:rPr>
          <w:rFonts w:asciiTheme="minorHAnsi" w:hAnsiTheme="minorHAnsi" w:cstheme="minorHAnsi"/>
          <w:color w:val="auto"/>
        </w:rPr>
      </w:pPr>
    </w:p>
    <w:p w14:paraId="1BBE5177" w14:textId="2A3AFE30" w:rsidR="00283125" w:rsidRPr="00A43B7D" w:rsidRDefault="00132FBF" w:rsidP="00426A10">
      <w:pPr>
        <w:pStyle w:val="NormalWeb"/>
        <w:numPr>
          <w:ilvl w:val="2"/>
          <w:numId w:val="18"/>
        </w:numPr>
        <w:spacing w:before="0" w:beforeAutospacing="0" w:after="0" w:afterAutospacing="0"/>
        <w:rPr>
          <w:rFonts w:asciiTheme="minorHAnsi" w:hAnsiTheme="minorHAnsi" w:cstheme="minorHAnsi"/>
          <w:color w:val="auto"/>
        </w:rPr>
      </w:pPr>
      <w:r w:rsidRPr="00A43B7D">
        <w:rPr>
          <w:rFonts w:asciiTheme="minorHAnsi" w:hAnsiTheme="minorHAnsi" w:cstheme="minorHAnsi"/>
          <w:color w:val="auto"/>
        </w:rPr>
        <w:t xml:space="preserve">Use </w:t>
      </w:r>
      <w:r w:rsidR="00283125" w:rsidRPr="00A43B7D">
        <w:rPr>
          <w:rFonts w:asciiTheme="minorHAnsi" w:hAnsiTheme="minorHAnsi" w:cstheme="minorHAnsi"/>
          <w:color w:val="auto"/>
        </w:rPr>
        <w:t>the black rotary knob in the upper</w:t>
      </w:r>
      <w:r w:rsidR="004808B5">
        <w:rPr>
          <w:rFonts w:asciiTheme="minorHAnsi" w:hAnsiTheme="minorHAnsi" w:cstheme="minorHAnsi"/>
          <w:color w:val="auto"/>
        </w:rPr>
        <w:t>-</w:t>
      </w:r>
      <w:r w:rsidR="00283125" w:rsidRPr="00A43B7D">
        <w:rPr>
          <w:rFonts w:asciiTheme="minorHAnsi" w:hAnsiTheme="minorHAnsi" w:cstheme="minorHAnsi"/>
          <w:color w:val="auto"/>
        </w:rPr>
        <w:t>left corner</w:t>
      </w:r>
      <w:r w:rsidR="009D1371" w:rsidRPr="00A43B7D">
        <w:rPr>
          <w:rFonts w:asciiTheme="minorHAnsi" w:hAnsiTheme="minorHAnsi" w:cstheme="minorHAnsi"/>
          <w:color w:val="auto"/>
        </w:rPr>
        <w:t xml:space="preserve"> of the front control panel</w:t>
      </w:r>
      <w:r w:rsidR="00283125" w:rsidRPr="00A43B7D">
        <w:rPr>
          <w:rFonts w:asciiTheme="minorHAnsi" w:hAnsiTheme="minorHAnsi" w:cstheme="minorHAnsi"/>
          <w:color w:val="auto"/>
        </w:rPr>
        <w:t xml:space="preserve"> to set the pulse duration to </w:t>
      </w:r>
      <w:r w:rsidR="009611F5" w:rsidRPr="00A43B7D">
        <w:rPr>
          <w:rFonts w:asciiTheme="minorHAnsi" w:hAnsiTheme="minorHAnsi" w:cstheme="minorHAnsi"/>
          <w:color w:val="auto"/>
        </w:rPr>
        <w:t xml:space="preserve">2 </w:t>
      </w:r>
      <w:proofErr w:type="spellStart"/>
      <w:r w:rsidR="009611F5" w:rsidRPr="00A43B7D">
        <w:rPr>
          <w:rFonts w:asciiTheme="minorHAnsi" w:hAnsiTheme="minorHAnsi" w:cstheme="minorHAnsi"/>
          <w:color w:val="auto"/>
        </w:rPr>
        <w:t>ms</w:t>
      </w:r>
      <w:proofErr w:type="spellEnd"/>
      <w:r w:rsidR="009611F5" w:rsidRPr="00A43B7D">
        <w:rPr>
          <w:rFonts w:asciiTheme="minorHAnsi" w:hAnsiTheme="minorHAnsi" w:cstheme="minorHAnsi"/>
          <w:color w:val="auto"/>
        </w:rPr>
        <w:t xml:space="preserve"> (</w:t>
      </w:r>
      <w:r w:rsidR="00283125" w:rsidRPr="00A43B7D">
        <w:rPr>
          <w:rFonts w:asciiTheme="minorHAnsi" w:hAnsiTheme="minorHAnsi" w:cstheme="minorHAnsi"/>
          <w:color w:val="auto"/>
        </w:rPr>
        <w:t xml:space="preserve">2000 </w:t>
      </w:r>
      <w:r w:rsidR="00283125" w:rsidRPr="00A43B7D">
        <w:rPr>
          <w:rFonts w:asciiTheme="minorHAnsi" w:hAnsiTheme="minorHAnsi" w:cs="Open Sans"/>
          <w:color w:val="auto"/>
          <w:shd w:val="clear" w:color="auto" w:fill="FFFFFF"/>
        </w:rPr>
        <w:t>µs</w:t>
      </w:r>
      <w:r w:rsidR="009611F5" w:rsidRPr="00A43B7D">
        <w:rPr>
          <w:rFonts w:asciiTheme="minorHAnsi" w:hAnsiTheme="minorHAnsi" w:cs="Open Sans"/>
          <w:color w:val="auto"/>
          <w:shd w:val="clear" w:color="auto" w:fill="FFFFFF"/>
        </w:rPr>
        <w:t>)</w:t>
      </w:r>
      <w:r w:rsidR="00283125" w:rsidRPr="00A43B7D">
        <w:rPr>
          <w:rFonts w:asciiTheme="minorHAnsi" w:hAnsiTheme="minorHAnsi" w:cstheme="minorHAnsi"/>
          <w:color w:val="auto"/>
        </w:rPr>
        <w:t>.</w:t>
      </w:r>
    </w:p>
    <w:p w14:paraId="3E4DC4F4" w14:textId="697A5F4A" w:rsidR="00086FFF" w:rsidRPr="00A43B7D" w:rsidRDefault="00086FFF" w:rsidP="00426A10">
      <w:pPr>
        <w:pStyle w:val="NormalWeb"/>
        <w:spacing w:before="0" w:beforeAutospacing="0" w:after="0" w:afterAutospacing="0"/>
        <w:rPr>
          <w:rFonts w:asciiTheme="minorHAnsi" w:hAnsiTheme="minorHAnsi" w:cstheme="minorHAnsi"/>
          <w:color w:val="auto"/>
        </w:rPr>
      </w:pPr>
    </w:p>
    <w:p w14:paraId="7AF3CFB7" w14:textId="1EA5D2D6" w:rsidR="004D0738" w:rsidRPr="00A43B7D" w:rsidRDefault="00C7671D" w:rsidP="00426A10">
      <w:pPr>
        <w:pStyle w:val="NormalWeb"/>
        <w:numPr>
          <w:ilvl w:val="2"/>
          <w:numId w:val="18"/>
        </w:numPr>
        <w:spacing w:before="0" w:beforeAutospacing="0" w:after="0" w:afterAutospacing="0"/>
        <w:rPr>
          <w:rFonts w:asciiTheme="minorHAnsi" w:hAnsiTheme="minorHAnsi" w:cstheme="minorHAnsi"/>
          <w:color w:val="auto"/>
          <w:highlight w:val="yellow"/>
        </w:rPr>
      </w:pPr>
      <w:r w:rsidRPr="00A43B7D">
        <w:rPr>
          <w:rFonts w:asciiTheme="minorHAnsi" w:hAnsiTheme="minorHAnsi" w:cstheme="minorHAnsi"/>
          <w:color w:val="auto"/>
          <w:highlight w:val="yellow"/>
        </w:rPr>
        <w:t xml:space="preserve">To switch on the constant current stimulator, press the power </w:t>
      </w:r>
      <w:r w:rsidR="001A6792" w:rsidRPr="00A43B7D">
        <w:rPr>
          <w:rFonts w:asciiTheme="minorHAnsi" w:hAnsiTheme="minorHAnsi" w:cstheme="minorHAnsi"/>
          <w:color w:val="auto"/>
          <w:highlight w:val="yellow"/>
        </w:rPr>
        <w:t>button</w:t>
      </w:r>
      <w:r w:rsidR="00086FFF" w:rsidRPr="00A43B7D">
        <w:rPr>
          <w:rFonts w:asciiTheme="minorHAnsi" w:hAnsiTheme="minorHAnsi" w:cstheme="minorHAnsi"/>
          <w:color w:val="auto"/>
          <w:highlight w:val="yellow"/>
        </w:rPr>
        <w:t xml:space="preserve"> in</w:t>
      </w:r>
      <w:r w:rsidRPr="00A43B7D">
        <w:rPr>
          <w:rFonts w:asciiTheme="minorHAnsi" w:hAnsiTheme="minorHAnsi" w:cstheme="minorHAnsi"/>
          <w:color w:val="auto"/>
          <w:highlight w:val="yellow"/>
        </w:rPr>
        <w:t xml:space="preserve"> the lower</w:t>
      </w:r>
      <w:r w:rsidR="00EE7998">
        <w:rPr>
          <w:rFonts w:asciiTheme="minorHAnsi" w:hAnsiTheme="minorHAnsi" w:cstheme="minorHAnsi"/>
          <w:color w:val="auto"/>
          <w:highlight w:val="yellow"/>
        </w:rPr>
        <w:t>-</w:t>
      </w:r>
      <w:r w:rsidRPr="00A43B7D">
        <w:rPr>
          <w:rFonts w:asciiTheme="minorHAnsi" w:hAnsiTheme="minorHAnsi" w:cstheme="minorHAnsi"/>
          <w:color w:val="auto"/>
          <w:highlight w:val="yellow"/>
        </w:rPr>
        <w:t xml:space="preserve">left corner of </w:t>
      </w:r>
      <w:r w:rsidR="001C64DC" w:rsidRPr="00A43B7D">
        <w:rPr>
          <w:rFonts w:asciiTheme="minorHAnsi" w:hAnsiTheme="minorHAnsi" w:cstheme="minorHAnsi"/>
          <w:color w:val="auto"/>
          <w:highlight w:val="yellow"/>
        </w:rPr>
        <w:t xml:space="preserve">the </w:t>
      </w:r>
      <w:r w:rsidR="001A6792" w:rsidRPr="00A43B7D">
        <w:rPr>
          <w:rFonts w:asciiTheme="minorHAnsi" w:hAnsiTheme="minorHAnsi" w:cstheme="minorHAnsi"/>
          <w:color w:val="auto"/>
          <w:highlight w:val="yellow"/>
        </w:rPr>
        <w:t>front control panel</w:t>
      </w:r>
      <w:r w:rsidRPr="00A43B7D">
        <w:rPr>
          <w:rFonts w:asciiTheme="minorHAnsi" w:hAnsiTheme="minorHAnsi" w:cstheme="minorHAnsi"/>
          <w:color w:val="auto"/>
        </w:rPr>
        <w:t>.</w:t>
      </w:r>
    </w:p>
    <w:p w14:paraId="108E0F5F" w14:textId="77777777" w:rsidR="004540B6" w:rsidRPr="00A43B7D" w:rsidRDefault="004540B6" w:rsidP="00426A10">
      <w:pPr>
        <w:pStyle w:val="NormalWeb"/>
        <w:spacing w:before="0" w:beforeAutospacing="0" w:after="0" w:afterAutospacing="0"/>
        <w:rPr>
          <w:rFonts w:asciiTheme="minorHAnsi" w:hAnsiTheme="minorHAnsi" w:cstheme="minorHAnsi"/>
          <w:color w:val="808080" w:themeColor="background1" w:themeShade="80"/>
        </w:rPr>
      </w:pPr>
    </w:p>
    <w:p w14:paraId="07B918D1" w14:textId="26DC185F" w:rsidR="001A6792" w:rsidRPr="00A43B7D" w:rsidRDefault="0020439B" w:rsidP="00426A10">
      <w:pPr>
        <w:pStyle w:val="NormalWeb"/>
        <w:numPr>
          <w:ilvl w:val="0"/>
          <w:numId w:val="18"/>
        </w:numPr>
        <w:spacing w:before="0" w:beforeAutospacing="0" w:after="0" w:afterAutospacing="0"/>
        <w:rPr>
          <w:rFonts w:asciiTheme="minorHAnsi" w:hAnsiTheme="minorHAnsi" w:cstheme="minorHAnsi"/>
          <w:b/>
          <w:color w:val="auto"/>
          <w:highlight w:val="yellow"/>
        </w:rPr>
      </w:pPr>
      <w:r w:rsidRPr="00A43B7D">
        <w:rPr>
          <w:rFonts w:asciiTheme="minorHAnsi" w:hAnsiTheme="minorHAnsi" w:cstheme="minorHAnsi"/>
          <w:b/>
          <w:bCs/>
          <w:color w:val="auto"/>
          <w:highlight w:val="yellow"/>
        </w:rPr>
        <w:t>Obtaining informed consent</w:t>
      </w:r>
      <w:r w:rsidR="0059733A" w:rsidRPr="00A43B7D">
        <w:rPr>
          <w:rFonts w:asciiTheme="minorHAnsi" w:hAnsiTheme="minorHAnsi" w:cstheme="minorHAnsi"/>
          <w:b/>
          <w:bCs/>
          <w:color w:val="auto"/>
          <w:highlight w:val="yellow"/>
        </w:rPr>
        <w:t xml:space="preserve"> and screening for exclusion criteria</w:t>
      </w:r>
    </w:p>
    <w:p w14:paraId="31E57BDA" w14:textId="77777777" w:rsidR="004540B6" w:rsidRPr="00A43B7D" w:rsidRDefault="004540B6" w:rsidP="00426A10">
      <w:pPr>
        <w:pStyle w:val="NormalWeb"/>
        <w:spacing w:before="0" w:beforeAutospacing="0" w:after="0" w:afterAutospacing="0"/>
        <w:rPr>
          <w:rFonts w:asciiTheme="minorHAnsi" w:hAnsiTheme="minorHAnsi" w:cstheme="minorHAnsi"/>
          <w:bCs/>
          <w:color w:val="auto"/>
        </w:rPr>
      </w:pPr>
    </w:p>
    <w:p w14:paraId="4BCD2725" w14:textId="5BBF11B0" w:rsidR="004540B6" w:rsidRPr="00A43B7D" w:rsidRDefault="004540B6"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bCs/>
          <w:color w:val="auto"/>
          <w:highlight w:val="yellow"/>
        </w:rPr>
        <w:t>Position the participant approximately 2.5</w:t>
      </w:r>
      <w:r w:rsidR="00F24968" w:rsidRPr="00A43B7D">
        <w:rPr>
          <w:rFonts w:asciiTheme="minorHAnsi" w:hAnsiTheme="minorHAnsi" w:cstheme="minorHAnsi"/>
          <w:bCs/>
          <w:color w:val="auto"/>
          <w:highlight w:val="yellow"/>
        </w:rPr>
        <w:t xml:space="preserve"> </w:t>
      </w:r>
      <w:r w:rsidRPr="00A43B7D">
        <w:rPr>
          <w:rFonts w:asciiTheme="minorHAnsi" w:hAnsiTheme="minorHAnsi" w:cstheme="minorHAnsi"/>
          <w:bCs/>
          <w:color w:val="auto"/>
          <w:highlight w:val="yellow"/>
        </w:rPr>
        <w:t>m from the television screen</w:t>
      </w:r>
      <w:r w:rsidR="002B0E5C" w:rsidRPr="00A43B7D">
        <w:rPr>
          <w:rFonts w:asciiTheme="minorHAnsi" w:hAnsiTheme="minorHAnsi" w:cstheme="minorHAnsi"/>
          <w:bCs/>
          <w:color w:val="auto"/>
          <w:highlight w:val="yellow"/>
        </w:rPr>
        <w:t xml:space="preserve"> </w:t>
      </w:r>
      <w:r w:rsidR="00B114FD" w:rsidRPr="00A43B7D">
        <w:rPr>
          <w:rFonts w:asciiTheme="minorHAnsi" w:hAnsiTheme="minorHAnsi" w:cstheme="minorHAnsi"/>
          <w:bCs/>
          <w:color w:val="auto"/>
        </w:rPr>
        <w:t>(see</w:t>
      </w:r>
      <w:r w:rsidR="007104FF">
        <w:rPr>
          <w:rFonts w:asciiTheme="minorHAnsi" w:hAnsiTheme="minorHAnsi" w:cstheme="minorHAnsi"/>
          <w:bCs/>
          <w:color w:val="auto"/>
        </w:rPr>
        <w:t xml:space="preserve"> step </w:t>
      </w:r>
      <w:r w:rsidR="00B114FD" w:rsidRPr="00A43B7D">
        <w:rPr>
          <w:rFonts w:asciiTheme="minorHAnsi" w:hAnsiTheme="minorHAnsi" w:cstheme="minorHAnsi"/>
          <w:bCs/>
          <w:color w:val="auto"/>
        </w:rPr>
        <w:t>1.4</w:t>
      </w:r>
      <w:r w:rsidR="002B0E5C" w:rsidRPr="00A43B7D">
        <w:rPr>
          <w:rFonts w:asciiTheme="minorHAnsi" w:hAnsiTheme="minorHAnsi" w:cstheme="minorHAnsi"/>
          <w:bCs/>
          <w:color w:val="auto"/>
        </w:rPr>
        <w:t>)</w:t>
      </w:r>
      <w:r w:rsidRPr="00A43B7D">
        <w:rPr>
          <w:rFonts w:asciiTheme="minorHAnsi" w:hAnsiTheme="minorHAnsi" w:cstheme="minorHAnsi"/>
          <w:bCs/>
          <w:color w:val="auto"/>
        </w:rPr>
        <w:t xml:space="preserve">, </w:t>
      </w:r>
      <w:r w:rsidRPr="00A43B7D">
        <w:rPr>
          <w:rFonts w:asciiTheme="minorHAnsi" w:hAnsiTheme="minorHAnsi" w:cstheme="minorHAnsi"/>
          <w:bCs/>
          <w:color w:val="auto"/>
          <w:highlight w:val="yellow"/>
        </w:rPr>
        <w:t>at a comfortable distance (~15</w:t>
      </w:r>
      <w:r w:rsidR="0028014A" w:rsidRPr="00A43B7D">
        <w:rPr>
          <w:rFonts w:asciiTheme="minorHAnsi" w:hAnsiTheme="minorHAnsi" w:cstheme="minorHAnsi"/>
          <w:bCs/>
          <w:color w:val="auto"/>
          <w:highlight w:val="yellow"/>
        </w:rPr>
        <w:t xml:space="preserve"> </w:t>
      </w:r>
      <w:r w:rsidRPr="00A43B7D">
        <w:rPr>
          <w:rFonts w:asciiTheme="minorHAnsi" w:hAnsiTheme="minorHAnsi" w:cstheme="minorHAnsi"/>
          <w:bCs/>
          <w:color w:val="auto"/>
          <w:highlight w:val="yellow"/>
        </w:rPr>
        <w:t>cm) from the handle (sensor) of the robotic arm</w:t>
      </w:r>
      <w:r w:rsidR="00132CFE" w:rsidRPr="00A43B7D">
        <w:rPr>
          <w:rFonts w:asciiTheme="minorHAnsi" w:hAnsiTheme="minorHAnsi" w:cstheme="minorHAnsi"/>
          <w:bCs/>
          <w:color w:val="auto"/>
          <w:highlight w:val="yellow"/>
        </w:rPr>
        <w:t>, in a</w:t>
      </w:r>
      <w:r w:rsidR="0059733A" w:rsidRPr="00A43B7D">
        <w:rPr>
          <w:rFonts w:asciiTheme="minorHAnsi" w:hAnsiTheme="minorHAnsi" w:cstheme="minorHAnsi"/>
          <w:bCs/>
          <w:color w:val="auto"/>
          <w:highlight w:val="yellow"/>
        </w:rPr>
        <w:t xml:space="preserve"> chair with arm rests</w:t>
      </w:r>
      <w:r w:rsidR="007B1592" w:rsidRPr="00A43B7D">
        <w:rPr>
          <w:rFonts w:asciiTheme="minorHAnsi" w:hAnsiTheme="minorHAnsi" w:cstheme="minorHAnsi"/>
          <w:bCs/>
          <w:color w:val="auto"/>
        </w:rPr>
        <w:t xml:space="preserve"> (</w:t>
      </w:r>
      <w:r w:rsidR="0028014A" w:rsidRPr="00A43B7D">
        <w:rPr>
          <w:rFonts w:asciiTheme="minorHAnsi" w:hAnsiTheme="minorHAnsi" w:cstheme="minorHAnsi"/>
          <w:b/>
          <w:color w:val="auto"/>
        </w:rPr>
        <w:t>F</w:t>
      </w:r>
      <w:r w:rsidR="007B1592" w:rsidRPr="00A43B7D">
        <w:rPr>
          <w:rFonts w:asciiTheme="minorHAnsi" w:hAnsiTheme="minorHAnsi" w:cstheme="minorHAnsi"/>
          <w:b/>
          <w:color w:val="auto"/>
        </w:rPr>
        <w:t>ig</w:t>
      </w:r>
      <w:r w:rsidR="0028014A" w:rsidRPr="00A43B7D">
        <w:rPr>
          <w:rFonts w:asciiTheme="minorHAnsi" w:hAnsiTheme="minorHAnsi" w:cstheme="minorHAnsi"/>
          <w:b/>
          <w:color w:val="auto"/>
        </w:rPr>
        <w:t>ure</w:t>
      </w:r>
      <w:r w:rsidR="007B1592" w:rsidRPr="00A43B7D">
        <w:rPr>
          <w:rFonts w:asciiTheme="minorHAnsi" w:hAnsiTheme="minorHAnsi" w:cstheme="minorHAnsi"/>
          <w:b/>
          <w:color w:val="auto"/>
        </w:rPr>
        <w:t xml:space="preserve"> 1</w:t>
      </w:r>
      <w:r w:rsidR="007B1592" w:rsidRPr="00A43B7D">
        <w:rPr>
          <w:rFonts w:asciiTheme="minorHAnsi" w:hAnsiTheme="minorHAnsi" w:cstheme="minorHAnsi"/>
          <w:bCs/>
          <w:color w:val="auto"/>
        </w:rPr>
        <w:t>)</w:t>
      </w:r>
      <w:r w:rsidRPr="00A43B7D">
        <w:rPr>
          <w:rFonts w:asciiTheme="minorHAnsi" w:hAnsiTheme="minorHAnsi" w:cstheme="minorHAnsi"/>
          <w:bCs/>
          <w:color w:val="auto"/>
        </w:rPr>
        <w:t>.</w:t>
      </w:r>
    </w:p>
    <w:p w14:paraId="1863A530" w14:textId="77777777" w:rsidR="004540B6" w:rsidRPr="00A43B7D" w:rsidRDefault="004540B6" w:rsidP="00426A10">
      <w:pPr>
        <w:pStyle w:val="NormalWeb"/>
        <w:spacing w:before="0" w:beforeAutospacing="0" w:after="0" w:afterAutospacing="0"/>
        <w:rPr>
          <w:rFonts w:asciiTheme="minorHAnsi" w:hAnsiTheme="minorHAnsi" w:cstheme="minorHAnsi"/>
          <w:color w:val="auto"/>
        </w:rPr>
      </w:pPr>
    </w:p>
    <w:p w14:paraId="777F0F82" w14:textId="36FC5D19" w:rsidR="00667697" w:rsidRPr="00A43B7D" w:rsidRDefault="00667697" w:rsidP="00426A10">
      <w:pPr>
        <w:pStyle w:val="NormalWeb"/>
        <w:numPr>
          <w:ilvl w:val="1"/>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rPr>
        <w:t xml:space="preserve">Screen the participant for exclusion criteria by means of self-report (see </w:t>
      </w:r>
      <w:r w:rsidR="007104FF">
        <w:rPr>
          <w:rFonts w:asciiTheme="minorHAnsi" w:hAnsiTheme="minorHAnsi" w:cstheme="minorHAnsi"/>
          <w:color w:val="auto"/>
        </w:rPr>
        <w:t>step</w:t>
      </w:r>
      <w:r w:rsidR="00D92C95" w:rsidRPr="00A43B7D">
        <w:rPr>
          <w:rFonts w:asciiTheme="minorHAnsi" w:hAnsiTheme="minorHAnsi" w:cstheme="minorHAnsi"/>
          <w:color w:val="auto"/>
        </w:rPr>
        <w:t xml:space="preserve"> </w:t>
      </w:r>
      <w:r w:rsidRPr="00A43B7D">
        <w:rPr>
          <w:rFonts w:asciiTheme="minorHAnsi" w:hAnsiTheme="minorHAnsi" w:cstheme="minorHAnsi"/>
          <w:color w:val="auto"/>
        </w:rPr>
        <w:t>1.1 for exclusion criteria).</w:t>
      </w:r>
    </w:p>
    <w:p w14:paraId="5B7D2520" w14:textId="50E6D14E" w:rsidR="00667697" w:rsidRPr="00A43B7D" w:rsidRDefault="00667697" w:rsidP="00426A10">
      <w:pPr>
        <w:rPr>
          <w:rFonts w:asciiTheme="minorHAnsi" w:hAnsiTheme="minorHAnsi" w:cstheme="minorHAnsi"/>
          <w:color w:val="auto"/>
        </w:rPr>
      </w:pPr>
    </w:p>
    <w:p w14:paraId="6B4D87B0" w14:textId="0A8C478D" w:rsidR="00B92C42" w:rsidRPr="00A43B7D" w:rsidRDefault="004540B6" w:rsidP="00426A10">
      <w:pPr>
        <w:pStyle w:val="NormalWeb"/>
        <w:numPr>
          <w:ilvl w:val="1"/>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rPr>
        <w:t>Inform the participant about the delivery of pain stimuli and of the general outline of the experiment.</w:t>
      </w:r>
      <w:r w:rsidR="0067677B" w:rsidRPr="00A43B7D">
        <w:rPr>
          <w:rFonts w:asciiTheme="minorHAnsi" w:hAnsiTheme="minorHAnsi" w:cstheme="minorHAnsi"/>
          <w:color w:val="auto"/>
        </w:rPr>
        <w:t xml:space="preserve"> Also</w:t>
      </w:r>
      <w:r w:rsidR="009F7716" w:rsidRPr="00A43B7D">
        <w:rPr>
          <w:rFonts w:asciiTheme="minorHAnsi" w:hAnsiTheme="minorHAnsi" w:cstheme="minorHAnsi"/>
          <w:color w:val="auto"/>
        </w:rPr>
        <w:t>,</w:t>
      </w:r>
      <w:r w:rsidR="0067677B" w:rsidRPr="00A43B7D">
        <w:rPr>
          <w:rFonts w:asciiTheme="minorHAnsi" w:hAnsiTheme="minorHAnsi" w:cstheme="minorHAnsi"/>
          <w:color w:val="auto"/>
        </w:rPr>
        <w:t xml:space="preserve"> inform him/her that he/she is free to withdraw participation at any point during the experiment, without any repercussions.</w:t>
      </w:r>
      <w:r w:rsidRPr="00A43B7D">
        <w:rPr>
          <w:rFonts w:asciiTheme="minorHAnsi" w:hAnsiTheme="minorHAnsi" w:cstheme="minorHAnsi"/>
          <w:color w:val="auto"/>
        </w:rPr>
        <w:t xml:space="preserve"> </w:t>
      </w:r>
      <w:r w:rsidRPr="00A43B7D">
        <w:rPr>
          <w:rFonts w:asciiTheme="minorHAnsi" w:hAnsiTheme="minorHAnsi" w:cstheme="minorHAnsi"/>
          <w:color w:val="auto"/>
          <w:highlight w:val="yellow"/>
        </w:rPr>
        <w:t xml:space="preserve">Obtain </w:t>
      </w:r>
      <w:r w:rsidR="00AB5F1B" w:rsidRPr="00A43B7D">
        <w:rPr>
          <w:rFonts w:asciiTheme="minorHAnsi" w:hAnsiTheme="minorHAnsi" w:cstheme="minorHAnsi"/>
          <w:color w:val="auto"/>
          <w:highlight w:val="yellow"/>
        </w:rPr>
        <w:t xml:space="preserve">written </w:t>
      </w:r>
      <w:r w:rsidRPr="00A43B7D">
        <w:rPr>
          <w:rFonts w:asciiTheme="minorHAnsi" w:hAnsiTheme="minorHAnsi" w:cstheme="minorHAnsi"/>
          <w:color w:val="auto"/>
          <w:highlight w:val="yellow"/>
        </w:rPr>
        <w:t>informed consent.</w:t>
      </w:r>
    </w:p>
    <w:p w14:paraId="403077B6" w14:textId="77777777" w:rsidR="00B92C42" w:rsidRPr="00A43B7D" w:rsidRDefault="00B92C42" w:rsidP="00426A10">
      <w:pPr>
        <w:pStyle w:val="ListParagraph"/>
        <w:ind w:left="0"/>
        <w:rPr>
          <w:rFonts w:asciiTheme="minorHAnsi" w:hAnsiTheme="minorHAnsi" w:cstheme="minorHAnsi"/>
          <w:color w:val="auto"/>
        </w:rPr>
      </w:pPr>
    </w:p>
    <w:p w14:paraId="206599FA" w14:textId="20149923" w:rsidR="00B92C42" w:rsidRPr="00A43B7D" w:rsidRDefault="00DE63A7" w:rsidP="00426A10">
      <w:pPr>
        <w:pStyle w:val="NormalWeb"/>
        <w:numPr>
          <w:ilvl w:val="1"/>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rPr>
        <w:t>T</w:t>
      </w:r>
      <w:r w:rsidR="00B92C42" w:rsidRPr="00A43B7D">
        <w:rPr>
          <w:rFonts w:asciiTheme="minorHAnsi" w:hAnsiTheme="minorHAnsi" w:cstheme="minorHAnsi"/>
          <w:color w:val="auto"/>
        </w:rPr>
        <w:t>o minimize physical contact</w:t>
      </w:r>
      <w:r w:rsidRPr="00A43B7D">
        <w:rPr>
          <w:rFonts w:asciiTheme="minorHAnsi" w:hAnsiTheme="minorHAnsi" w:cstheme="minorHAnsi"/>
          <w:color w:val="auto"/>
        </w:rPr>
        <w:t xml:space="preserve"> with the participant</w:t>
      </w:r>
      <w:r w:rsidR="00B92C42" w:rsidRPr="00A43B7D">
        <w:rPr>
          <w:rFonts w:asciiTheme="minorHAnsi" w:hAnsiTheme="minorHAnsi" w:cstheme="minorHAnsi"/>
          <w:color w:val="auto"/>
        </w:rPr>
        <w:t xml:space="preserve">, ensure that the participant section of the lab includes a table on which exclusion and informed consent forms, as well as </w:t>
      </w:r>
      <w:r w:rsidR="0055443E" w:rsidRPr="00A43B7D">
        <w:rPr>
          <w:rFonts w:asciiTheme="minorHAnsi" w:hAnsiTheme="minorHAnsi" w:cstheme="minorHAnsi"/>
          <w:color w:val="auto"/>
        </w:rPr>
        <w:t>a</w:t>
      </w:r>
      <w:r w:rsidR="00B92C42" w:rsidRPr="00A43B7D">
        <w:rPr>
          <w:rFonts w:asciiTheme="minorHAnsi" w:hAnsiTheme="minorHAnsi" w:cstheme="minorHAnsi"/>
          <w:color w:val="auto"/>
        </w:rPr>
        <w:t xml:space="preserve"> </w:t>
      </w:r>
      <w:r w:rsidR="008C4ED6">
        <w:rPr>
          <w:rFonts w:asciiTheme="minorHAnsi" w:hAnsiTheme="minorHAnsi" w:cstheme="minorHAnsi"/>
          <w:color w:val="auto"/>
        </w:rPr>
        <w:t>T</w:t>
      </w:r>
      <w:r w:rsidR="00B92C42" w:rsidRPr="00A43B7D">
        <w:rPr>
          <w:rFonts w:asciiTheme="minorHAnsi" w:hAnsiTheme="minorHAnsi" w:cstheme="minorHAnsi"/>
          <w:color w:val="auto"/>
        </w:rPr>
        <w:t xml:space="preserve">ablet for questionnaires (see </w:t>
      </w:r>
      <w:r w:rsidR="007104FF">
        <w:rPr>
          <w:rFonts w:asciiTheme="minorHAnsi" w:hAnsiTheme="minorHAnsi" w:cstheme="minorHAnsi"/>
          <w:color w:val="auto"/>
        </w:rPr>
        <w:t>step</w:t>
      </w:r>
      <w:r w:rsidR="00D92C95" w:rsidRPr="00A43B7D">
        <w:rPr>
          <w:rFonts w:asciiTheme="minorHAnsi" w:hAnsiTheme="minorHAnsi" w:cstheme="minorHAnsi"/>
          <w:color w:val="auto"/>
        </w:rPr>
        <w:t xml:space="preserve"> </w:t>
      </w:r>
      <w:r w:rsidR="00B92C42" w:rsidRPr="00A43B7D">
        <w:rPr>
          <w:rFonts w:asciiTheme="minorHAnsi" w:hAnsiTheme="minorHAnsi" w:cstheme="minorHAnsi"/>
          <w:color w:val="auto"/>
        </w:rPr>
        <w:t xml:space="preserve">6.2) are placed before the participant’s arrival. The participant should </w:t>
      </w:r>
      <w:r w:rsidR="00B92C42" w:rsidRPr="00A43B7D">
        <w:rPr>
          <w:rFonts w:asciiTheme="minorHAnsi" w:hAnsiTheme="minorHAnsi" w:cstheme="minorHAnsi"/>
          <w:color w:val="auto"/>
        </w:rPr>
        <w:lastRenderedPageBreak/>
        <w:t>be able to access and sign the forms independently using this table.</w:t>
      </w:r>
    </w:p>
    <w:p w14:paraId="3EF4C96E" w14:textId="11BC6ABA" w:rsidR="004540B6" w:rsidRPr="00A43B7D" w:rsidRDefault="004540B6" w:rsidP="00426A10">
      <w:pPr>
        <w:pStyle w:val="NormalWeb"/>
        <w:spacing w:before="0" w:beforeAutospacing="0" w:after="0" w:afterAutospacing="0"/>
        <w:rPr>
          <w:rFonts w:asciiTheme="minorHAnsi" w:hAnsiTheme="minorHAnsi" w:cstheme="minorHAnsi"/>
          <w:color w:val="auto"/>
        </w:rPr>
      </w:pPr>
    </w:p>
    <w:p w14:paraId="607C0197" w14:textId="2707ED80" w:rsidR="0059733A" w:rsidRPr="00A43B7D" w:rsidRDefault="0059733A" w:rsidP="00426A10">
      <w:pPr>
        <w:pStyle w:val="NormalWeb"/>
        <w:numPr>
          <w:ilvl w:val="0"/>
          <w:numId w:val="31"/>
        </w:numPr>
        <w:spacing w:before="0" w:beforeAutospacing="0" w:after="0" w:afterAutospacing="0"/>
        <w:ind w:left="0" w:firstLine="0"/>
        <w:rPr>
          <w:rFonts w:asciiTheme="minorHAnsi" w:hAnsiTheme="minorHAnsi" w:cstheme="minorHAnsi"/>
          <w:b/>
          <w:color w:val="auto"/>
          <w:highlight w:val="yellow"/>
        </w:rPr>
      </w:pPr>
      <w:r w:rsidRPr="00A43B7D">
        <w:rPr>
          <w:rFonts w:asciiTheme="minorHAnsi" w:hAnsiTheme="minorHAnsi" w:cstheme="minorHAnsi"/>
          <w:b/>
          <w:bCs/>
          <w:color w:val="auto"/>
          <w:highlight w:val="yellow"/>
        </w:rPr>
        <w:t>Attaching the stimulation electrodes</w:t>
      </w:r>
    </w:p>
    <w:p w14:paraId="5FBD396B" w14:textId="77777777" w:rsidR="006A7696" w:rsidRDefault="006A7696" w:rsidP="00426A10">
      <w:pPr>
        <w:pStyle w:val="NormalWeb"/>
        <w:spacing w:before="0" w:beforeAutospacing="0" w:after="0" w:afterAutospacing="0"/>
        <w:rPr>
          <w:rFonts w:asciiTheme="minorHAnsi" w:hAnsiTheme="minorHAnsi" w:cstheme="minorHAnsi"/>
          <w:color w:val="auto"/>
        </w:rPr>
      </w:pPr>
    </w:p>
    <w:p w14:paraId="601A80AD" w14:textId="157E8545" w:rsidR="00A00408" w:rsidRPr="00A43B7D" w:rsidRDefault="006A7696" w:rsidP="00426A10">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NOTE: T</w:t>
      </w:r>
      <w:r w:rsidR="00A00408" w:rsidRPr="00A43B7D">
        <w:rPr>
          <w:rFonts w:asciiTheme="minorHAnsi" w:hAnsiTheme="minorHAnsi" w:cstheme="minorHAnsi"/>
          <w:color w:val="auto"/>
        </w:rPr>
        <w:t>he pain stimulus</w:t>
      </w:r>
      <w:r>
        <w:rPr>
          <w:rFonts w:asciiTheme="minorHAnsi" w:hAnsiTheme="minorHAnsi" w:cstheme="minorHAnsi"/>
          <w:color w:val="auto"/>
        </w:rPr>
        <w:t xml:space="preserve"> </w:t>
      </w:r>
      <w:r w:rsidR="00A00408" w:rsidRPr="00A43B7D">
        <w:rPr>
          <w:rFonts w:asciiTheme="minorHAnsi" w:hAnsiTheme="minorHAnsi" w:cstheme="minorHAnsi"/>
          <w:color w:val="auto"/>
        </w:rPr>
        <w:t>is a 2</w:t>
      </w:r>
      <w:r w:rsidR="009301E4" w:rsidRPr="00A43B7D">
        <w:rPr>
          <w:rFonts w:asciiTheme="minorHAnsi" w:hAnsiTheme="minorHAnsi" w:cstheme="minorHAnsi"/>
          <w:color w:val="auto"/>
        </w:rPr>
        <w:t xml:space="preserve"> </w:t>
      </w:r>
      <w:proofErr w:type="spellStart"/>
      <w:r w:rsidR="009301E4" w:rsidRPr="00A43B7D">
        <w:rPr>
          <w:rFonts w:asciiTheme="minorHAnsi" w:hAnsiTheme="minorHAnsi" w:cstheme="minorHAnsi"/>
          <w:color w:val="auto"/>
        </w:rPr>
        <w:t>ms</w:t>
      </w:r>
      <w:proofErr w:type="spellEnd"/>
      <w:r w:rsidR="009301E4" w:rsidRPr="00A43B7D">
        <w:rPr>
          <w:rFonts w:asciiTheme="minorHAnsi" w:hAnsiTheme="minorHAnsi" w:cstheme="minorHAnsi"/>
          <w:color w:val="auto"/>
        </w:rPr>
        <w:t xml:space="preserve"> square-wave electrical</w:t>
      </w:r>
      <w:r w:rsidR="00A00408" w:rsidRPr="00A43B7D">
        <w:rPr>
          <w:rFonts w:asciiTheme="minorHAnsi" w:hAnsiTheme="minorHAnsi" w:cstheme="minorHAnsi"/>
          <w:color w:val="auto"/>
        </w:rPr>
        <w:t xml:space="preserve"> stimulus delivered </w:t>
      </w:r>
      <w:proofErr w:type="spellStart"/>
      <w:r w:rsidR="001A7014" w:rsidRPr="00A43B7D">
        <w:rPr>
          <w:rFonts w:asciiTheme="minorHAnsi" w:hAnsiTheme="minorHAnsi" w:cstheme="minorHAnsi"/>
          <w:color w:val="auto"/>
        </w:rPr>
        <w:t>cutaneously</w:t>
      </w:r>
      <w:proofErr w:type="spellEnd"/>
      <w:r w:rsidR="00A00408" w:rsidRPr="00A43B7D">
        <w:rPr>
          <w:rFonts w:asciiTheme="minorHAnsi" w:hAnsiTheme="minorHAnsi" w:cstheme="minorHAnsi"/>
          <w:color w:val="auto"/>
        </w:rPr>
        <w:t xml:space="preserve"> through two stainless steel bar stimulation electrodes</w:t>
      </w:r>
      <w:r w:rsidR="001A7014" w:rsidRPr="00A43B7D">
        <w:rPr>
          <w:rFonts w:asciiTheme="minorHAnsi" w:hAnsiTheme="minorHAnsi" w:cstheme="minorHAnsi"/>
          <w:color w:val="auto"/>
        </w:rPr>
        <w:t xml:space="preserve"> (</w:t>
      </w:r>
      <w:r w:rsidR="00667697" w:rsidRPr="00A43B7D">
        <w:rPr>
          <w:rFonts w:asciiTheme="minorHAnsi" w:hAnsiTheme="minorHAnsi" w:cstheme="minorHAnsi"/>
          <w:color w:val="auto"/>
        </w:rPr>
        <w:t xml:space="preserve">electrode diameter </w:t>
      </w:r>
      <w:r w:rsidR="009301E4" w:rsidRPr="00A43B7D">
        <w:rPr>
          <w:rFonts w:asciiTheme="minorHAnsi" w:hAnsiTheme="minorHAnsi" w:cstheme="minorHAnsi"/>
          <w:color w:val="auto"/>
        </w:rPr>
        <w:t>8</w:t>
      </w:r>
      <w:r w:rsidR="00667697" w:rsidRPr="00A43B7D">
        <w:rPr>
          <w:rFonts w:asciiTheme="minorHAnsi" w:hAnsiTheme="minorHAnsi" w:cstheme="minorHAnsi"/>
          <w:color w:val="auto"/>
        </w:rPr>
        <w:t xml:space="preserve"> mm</w:t>
      </w:r>
      <w:r w:rsidR="009301E4" w:rsidRPr="00A43B7D">
        <w:rPr>
          <w:rFonts w:asciiTheme="minorHAnsi" w:hAnsiTheme="minorHAnsi" w:cstheme="minorHAnsi"/>
          <w:color w:val="auto"/>
        </w:rPr>
        <w:t xml:space="preserve">, interelectrode distance </w:t>
      </w:r>
      <w:r w:rsidR="00667697" w:rsidRPr="00A43B7D">
        <w:rPr>
          <w:rFonts w:asciiTheme="minorHAnsi" w:hAnsiTheme="minorHAnsi" w:cstheme="minorHAnsi"/>
          <w:color w:val="auto"/>
        </w:rPr>
        <w:t>30 mm</w:t>
      </w:r>
      <w:r w:rsidR="001A7014" w:rsidRPr="00A43B7D">
        <w:rPr>
          <w:rFonts w:asciiTheme="minorHAnsi" w:hAnsiTheme="minorHAnsi" w:cstheme="minorHAnsi"/>
          <w:color w:val="auto"/>
        </w:rPr>
        <w:t>)</w:t>
      </w:r>
      <w:r w:rsidR="00A00408" w:rsidRPr="00A43B7D">
        <w:rPr>
          <w:rFonts w:asciiTheme="minorHAnsi" w:hAnsiTheme="minorHAnsi" w:cstheme="minorHAnsi"/>
          <w:color w:val="auto"/>
        </w:rPr>
        <w:t>.</w:t>
      </w:r>
    </w:p>
    <w:p w14:paraId="1E34ACA4" w14:textId="77777777" w:rsidR="00A00408" w:rsidRPr="00A43B7D" w:rsidRDefault="00A00408" w:rsidP="00426A10">
      <w:pPr>
        <w:pStyle w:val="NormalWeb"/>
        <w:spacing w:before="0" w:beforeAutospacing="0" w:after="0" w:afterAutospacing="0"/>
        <w:rPr>
          <w:rFonts w:asciiTheme="minorHAnsi" w:hAnsiTheme="minorHAnsi" w:cstheme="minorHAnsi"/>
          <w:color w:val="auto"/>
        </w:rPr>
      </w:pPr>
    </w:p>
    <w:p w14:paraId="4FE052B5" w14:textId="04678E99" w:rsidR="004540B6" w:rsidRPr="00A43B7D" w:rsidRDefault="004540B6" w:rsidP="00426A10">
      <w:pPr>
        <w:pStyle w:val="NormalWeb"/>
        <w:numPr>
          <w:ilvl w:val="1"/>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rPr>
        <w:t xml:space="preserve">If the participant is wearing long sleeves, ask </w:t>
      </w:r>
      <w:r w:rsidR="004C3EAC" w:rsidRPr="00A43B7D">
        <w:rPr>
          <w:rFonts w:asciiTheme="minorHAnsi" w:hAnsiTheme="minorHAnsi" w:cstheme="minorHAnsi"/>
          <w:color w:val="auto"/>
        </w:rPr>
        <w:t xml:space="preserve">him/her </w:t>
      </w:r>
      <w:r w:rsidRPr="00A43B7D">
        <w:rPr>
          <w:rFonts w:asciiTheme="minorHAnsi" w:hAnsiTheme="minorHAnsi" w:cstheme="minorHAnsi"/>
          <w:color w:val="auto"/>
        </w:rPr>
        <w:t xml:space="preserve">to roll up the sleeve on </w:t>
      </w:r>
      <w:r w:rsidR="00B114FD" w:rsidRPr="00A43B7D">
        <w:rPr>
          <w:rFonts w:asciiTheme="minorHAnsi" w:hAnsiTheme="minorHAnsi" w:cstheme="minorHAnsi"/>
          <w:color w:val="auto"/>
        </w:rPr>
        <w:t xml:space="preserve">his/her </w:t>
      </w:r>
      <w:r w:rsidRPr="00A43B7D">
        <w:rPr>
          <w:rFonts w:asciiTheme="minorHAnsi" w:hAnsiTheme="minorHAnsi" w:cstheme="minorHAnsi"/>
          <w:color w:val="auto"/>
        </w:rPr>
        <w:t xml:space="preserve">right arm at least 10 cm above </w:t>
      </w:r>
      <w:r w:rsidR="00B114FD" w:rsidRPr="00A43B7D">
        <w:rPr>
          <w:rFonts w:asciiTheme="minorHAnsi" w:hAnsiTheme="minorHAnsi" w:cstheme="minorHAnsi"/>
          <w:color w:val="auto"/>
        </w:rPr>
        <w:t xml:space="preserve">his/her </w:t>
      </w:r>
      <w:r w:rsidRPr="00A43B7D">
        <w:rPr>
          <w:rFonts w:asciiTheme="minorHAnsi" w:hAnsiTheme="minorHAnsi" w:cstheme="minorHAnsi"/>
          <w:color w:val="auto"/>
        </w:rPr>
        <w:t>elbow.</w:t>
      </w:r>
    </w:p>
    <w:p w14:paraId="31DC63DC" w14:textId="77777777" w:rsidR="00132CFE" w:rsidRPr="00A43B7D" w:rsidRDefault="00132CFE" w:rsidP="00426A10">
      <w:pPr>
        <w:pStyle w:val="ListParagraph"/>
        <w:ind w:left="0"/>
        <w:rPr>
          <w:rFonts w:asciiTheme="minorHAnsi" w:hAnsiTheme="minorHAnsi" w:cstheme="minorHAnsi"/>
          <w:color w:val="auto"/>
          <w:highlight w:val="yellow"/>
        </w:rPr>
      </w:pPr>
    </w:p>
    <w:p w14:paraId="6F814462" w14:textId="13D63B42" w:rsidR="00132CFE" w:rsidRPr="00A43B7D" w:rsidRDefault="00132CFE"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Fill the center of the stimulation electrodes with conductive electrolyte gel</w:t>
      </w:r>
      <w:r w:rsidR="00CD3C82" w:rsidRPr="00A43B7D">
        <w:rPr>
          <w:rFonts w:asciiTheme="minorHAnsi" w:hAnsiTheme="minorHAnsi" w:cstheme="minorHAnsi"/>
          <w:color w:val="auto"/>
          <w:highlight w:val="yellow"/>
        </w:rPr>
        <w:t xml:space="preserve"> </w:t>
      </w:r>
      <w:r w:rsidR="00CD3C82" w:rsidRPr="00A43B7D">
        <w:rPr>
          <w:rFonts w:asciiTheme="minorHAnsi" w:hAnsiTheme="minorHAnsi" w:cstheme="minorHAnsi"/>
          <w:color w:val="auto"/>
        </w:rPr>
        <w:t xml:space="preserve">and </w:t>
      </w:r>
      <w:r w:rsidR="00FB06FF" w:rsidRPr="00A43B7D">
        <w:rPr>
          <w:rFonts w:asciiTheme="minorHAnsi" w:hAnsiTheme="minorHAnsi" w:cstheme="minorHAnsi"/>
          <w:color w:val="auto"/>
        </w:rPr>
        <w:t xml:space="preserve">plug </w:t>
      </w:r>
      <w:r w:rsidR="009301E4" w:rsidRPr="00A43B7D">
        <w:rPr>
          <w:rFonts w:asciiTheme="minorHAnsi" w:hAnsiTheme="minorHAnsi" w:cstheme="minorHAnsi"/>
          <w:color w:val="auto"/>
        </w:rPr>
        <w:t>the electrode cables</w:t>
      </w:r>
      <w:r w:rsidR="00FB06FF" w:rsidRPr="00A43B7D">
        <w:rPr>
          <w:rFonts w:asciiTheme="minorHAnsi" w:hAnsiTheme="minorHAnsi" w:cstheme="minorHAnsi"/>
          <w:color w:val="auto"/>
        </w:rPr>
        <w:t xml:space="preserve"> to the emergency switch, </w:t>
      </w:r>
      <w:r w:rsidR="00CD1A37" w:rsidRPr="00A43B7D">
        <w:rPr>
          <w:rFonts w:asciiTheme="minorHAnsi" w:hAnsiTheme="minorHAnsi" w:cstheme="minorHAnsi"/>
          <w:color w:val="auto"/>
        </w:rPr>
        <w:t xml:space="preserve">which is </w:t>
      </w:r>
      <w:r w:rsidR="002B0E5C" w:rsidRPr="00A43B7D">
        <w:rPr>
          <w:rFonts w:asciiTheme="minorHAnsi" w:hAnsiTheme="minorHAnsi" w:cstheme="minorHAnsi"/>
          <w:color w:val="auto"/>
        </w:rPr>
        <w:t xml:space="preserve">connected </w:t>
      </w:r>
      <w:r w:rsidR="00FB06FF" w:rsidRPr="00A43B7D">
        <w:rPr>
          <w:rFonts w:asciiTheme="minorHAnsi" w:hAnsiTheme="minorHAnsi" w:cstheme="minorHAnsi"/>
          <w:color w:val="auto"/>
        </w:rPr>
        <w:t>to the constant current stimulator in the experimenter section of the lab</w:t>
      </w:r>
      <w:r w:rsidRPr="00A43B7D">
        <w:rPr>
          <w:rFonts w:asciiTheme="minorHAnsi" w:hAnsiTheme="minorHAnsi" w:cstheme="minorHAnsi"/>
          <w:color w:val="auto"/>
        </w:rPr>
        <w:t>.</w:t>
      </w:r>
    </w:p>
    <w:p w14:paraId="6BD1CA1C" w14:textId="77777777" w:rsidR="004540B6" w:rsidRPr="00A43B7D" w:rsidRDefault="004540B6" w:rsidP="00426A10">
      <w:pPr>
        <w:pStyle w:val="ListParagraph"/>
        <w:ind w:left="0"/>
        <w:rPr>
          <w:rFonts w:asciiTheme="minorHAnsi" w:hAnsiTheme="minorHAnsi" w:cstheme="minorHAnsi"/>
          <w:color w:val="auto"/>
        </w:rPr>
      </w:pPr>
    </w:p>
    <w:p w14:paraId="6A4384A3" w14:textId="0E440488" w:rsidR="004540B6" w:rsidRPr="00A43B7D" w:rsidRDefault="004540B6"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Attach the stimulation electrodes over the triceps tendon of the participant’s right arm using a</w:t>
      </w:r>
      <w:r w:rsidR="00A37C87" w:rsidRPr="00A43B7D">
        <w:rPr>
          <w:rFonts w:asciiTheme="minorHAnsi" w:hAnsiTheme="minorHAnsi" w:cstheme="minorHAnsi"/>
          <w:color w:val="auto"/>
          <w:highlight w:val="yellow"/>
        </w:rPr>
        <w:t xml:space="preserve"> </w:t>
      </w:r>
      <w:r w:rsidRPr="00A43B7D">
        <w:rPr>
          <w:rFonts w:asciiTheme="minorHAnsi" w:hAnsiTheme="minorHAnsi" w:cstheme="minorHAnsi"/>
          <w:color w:val="auto"/>
          <w:highlight w:val="yellow"/>
        </w:rPr>
        <w:t xml:space="preserve">strap. Make sure the strap is </w:t>
      </w:r>
      <w:r w:rsidR="005B68EC" w:rsidRPr="00A43B7D">
        <w:rPr>
          <w:rFonts w:asciiTheme="minorHAnsi" w:hAnsiTheme="minorHAnsi" w:cstheme="minorHAnsi"/>
          <w:color w:val="auto"/>
          <w:highlight w:val="yellow"/>
        </w:rPr>
        <w:t>n</w:t>
      </w:r>
      <w:r w:rsidR="005B68EC">
        <w:rPr>
          <w:rFonts w:asciiTheme="minorHAnsi" w:hAnsiTheme="minorHAnsi" w:cstheme="minorHAnsi"/>
          <w:color w:val="auto"/>
          <w:highlight w:val="yellow"/>
        </w:rPr>
        <w:t>either</w:t>
      </w:r>
      <w:r w:rsidR="005B68EC" w:rsidRPr="00A43B7D">
        <w:rPr>
          <w:rFonts w:asciiTheme="minorHAnsi" w:hAnsiTheme="minorHAnsi" w:cstheme="minorHAnsi"/>
          <w:color w:val="auto"/>
          <w:highlight w:val="yellow"/>
        </w:rPr>
        <w:t xml:space="preserve"> </w:t>
      </w:r>
      <w:r w:rsidRPr="00A43B7D">
        <w:rPr>
          <w:rFonts w:asciiTheme="minorHAnsi" w:hAnsiTheme="minorHAnsi" w:cstheme="minorHAnsi"/>
          <w:color w:val="auto"/>
          <w:highlight w:val="yellow"/>
        </w:rPr>
        <w:t xml:space="preserve">too tight </w:t>
      </w:r>
      <w:r w:rsidR="005B68EC">
        <w:rPr>
          <w:rFonts w:asciiTheme="minorHAnsi" w:hAnsiTheme="minorHAnsi" w:cstheme="minorHAnsi"/>
          <w:color w:val="auto"/>
          <w:highlight w:val="yellow"/>
        </w:rPr>
        <w:t>no</w:t>
      </w:r>
      <w:r w:rsidR="005B68EC" w:rsidRPr="00A43B7D">
        <w:rPr>
          <w:rFonts w:asciiTheme="minorHAnsi" w:hAnsiTheme="minorHAnsi" w:cstheme="minorHAnsi"/>
          <w:color w:val="auto"/>
          <w:highlight w:val="yellow"/>
        </w:rPr>
        <w:t xml:space="preserve">r </w:t>
      </w:r>
      <w:r w:rsidRPr="00A43B7D">
        <w:rPr>
          <w:rFonts w:asciiTheme="minorHAnsi" w:hAnsiTheme="minorHAnsi" w:cstheme="minorHAnsi"/>
          <w:color w:val="auto"/>
          <w:highlight w:val="yellow"/>
        </w:rPr>
        <w:t xml:space="preserve">too loose. </w:t>
      </w:r>
      <w:r w:rsidRPr="00A43B7D">
        <w:rPr>
          <w:rFonts w:asciiTheme="minorHAnsi" w:hAnsiTheme="minorHAnsi" w:cstheme="minorHAnsi"/>
          <w:color w:val="auto"/>
        </w:rPr>
        <w:t xml:space="preserve">Once the electrodes have been attached, tell the participant to relax </w:t>
      </w:r>
      <w:r w:rsidR="004C3EAC" w:rsidRPr="00A43B7D">
        <w:rPr>
          <w:rFonts w:asciiTheme="minorHAnsi" w:hAnsiTheme="minorHAnsi" w:cstheme="minorHAnsi"/>
          <w:color w:val="auto"/>
        </w:rPr>
        <w:t xml:space="preserve">his/her </w:t>
      </w:r>
      <w:r w:rsidRPr="00A43B7D">
        <w:rPr>
          <w:rFonts w:asciiTheme="minorHAnsi" w:hAnsiTheme="minorHAnsi" w:cstheme="minorHAnsi"/>
          <w:color w:val="auto"/>
        </w:rPr>
        <w:t>arm.</w:t>
      </w:r>
    </w:p>
    <w:p w14:paraId="72A47B09" w14:textId="77777777" w:rsidR="0067677B" w:rsidRPr="00A43B7D" w:rsidRDefault="0067677B" w:rsidP="00426A10">
      <w:pPr>
        <w:pStyle w:val="ListParagraph"/>
        <w:ind w:left="0"/>
        <w:rPr>
          <w:rFonts w:asciiTheme="minorHAnsi" w:hAnsiTheme="minorHAnsi" w:cstheme="minorHAnsi"/>
          <w:color w:val="auto"/>
        </w:rPr>
      </w:pPr>
    </w:p>
    <w:p w14:paraId="122AEDCE" w14:textId="49EC026A" w:rsidR="0067677B" w:rsidRPr="00A43B7D" w:rsidRDefault="0067677B" w:rsidP="00426A10">
      <w:pPr>
        <w:pStyle w:val="NormalWeb"/>
        <w:numPr>
          <w:ilvl w:val="0"/>
          <w:numId w:val="31"/>
        </w:numPr>
        <w:spacing w:before="0" w:beforeAutospacing="0" w:after="0" w:afterAutospacing="0"/>
        <w:ind w:left="0" w:firstLine="0"/>
        <w:rPr>
          <w:rFonts w:asciiTheme="minorHAnsi" w:hAnsiTheme="minorHAnsi" w:cstheme="minorHAnsi"/>
          <w:b/>
          <w:color w:val="auto"/>
          <w:highlight w:val="yellow"/>
        </w:rPr>
      </w:pPr>
      <w:r w:rsidRPr="00A43B7D">
        <w:rPr>
          <w:rFonts w:asciiTheme="minorHAnsi" w:hAnsiTheme="minorHAnsi" w:cstheme="minorHAnsi"/>
          <w:b/>
          <w:bCs/>
          <w:color w:val="auto"/>
          <w:highlight w:val="yellow"/>
        </w:rPr>
        <w:t>Calibrating the pain stimulus</w:t>
      </w:r>
    </w:p>
    <w:p w14:paraId="782C4752" w14:textId="123ED43C" w:rsidR="002B0E5C" w:rsidRPr="00A43B7D" w:rsidRDefault="002B0E5C" w:rsidP="00426A10">
      <w:pPr>
        <w:pStyle w:val="NormalWeb"/>
        <w:spacing w:before="0" w:beforeAutospacing="0" w:after="0" w:afterAutospacing="0"/>
        <w:rPr>
          <w:rFonts w:asciiTheme="minorHAnsi" w:hAnsiTheme="minorHAnsi" w:cstheme="minorHAnsi"/>
          <w:color w:val="auto"/>
        </w:rPr>
      </w:pPr>
    </w:p>
    <w:p w14:paraId="38EED85C" w14:textId="23CFA15D" w:rsidR="009301E4" w:rsidRPr="00A43B7D" w:rsidRDefault="009301E4" w:rsidP="00426A10">
      <w:pPr>
        <w:pStyle w:val="NormalWeb"/>
        <w:numPr>
          <w:ilvl w:val="1"/>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rPr>
        <w:t>Explain the pain calibration procedure and corresponding scale</w:t>
      </w:r>
      <w:r w:rsidR="006A7696">
        <w:rPr>
          <w:rFonts w:asciiTheme="minorHAnsi" w:hAnsiTheme="minorHAnsi" w:cstheme="minorHAnsi"/>
          <w:color w:val="auto"/>
        </w:rPr>
        <w:t xml:space="preserve"> by </w:t>
      </w:r>
      <w:r w:rsidRPr="00A43B7D">
        <w:rPr>
          <w:rFonts w:asciiTheme="minorHAnsi" w:hAnsiTheme="minorHAnsi" w:cstheme="minorHAnsi"/>
          <w:color w:val="auto"/>
        </w:rPr>
        <w:t>present</w:t>
      </w:r>
      <w:r w:rsidR="006A7696">
        <w:rPr>
          <w:rFonts w:asciiTheme="minorHAnsi" w:hAnsiTheme="minorHAnsi" w:cstheme="minorHAnsi"/>
          <w:color w:val="auto"/>
        </w:rPr>
        <w:t>ing</w:t>
      </w:r>
      <w:r w:rsidRPr="00A43B7D">
        <w:rPr>
          <w:rFonts w:asciiTheme="minorHAnsi" w:hAnsiTheme="minorHAnsi" w:cstheme="minorHAnsi"/>
          <w:color w:val="auto"/>
        </w:rPr>
        <w:t xml:space="preserve"> </w:t>
      </w:r>
      <w:r w:rsidR="006A7696">
        <w:rPr>
          <w:rFonts w:asciiTheme="minorHAnsi" w:hAnsiTheme="minorHAnsi" w:cstheme="minorHAnsi"/>
          <w:color w:val="auto"/>
        </w:rPr>
        <w:t xml:space="preserve">it </w:t>
      </w:r>
      <w:r w:rsidRPr="00A43B7D">
        <w:rPr>
          <w:rFonts w:asciiTheme="minorHAnsi" w:hAnsiTheme="minorHAnsi" w:cstheme="minorHAnsi"/>
          <w:color w:val="auto"/>
        </w:rPr>
        <w:t xml:space="preserve">on the television screen </w:t>
      </w:r>
      <w:r w:rsidR="00E13D76" w:rsidRPr="00A43B7D">
        <w:rPr>
          <w:rFonts w:asciiTheme="minorHAnsi" w:hAnsiTheme="minorHAnsi" w:cstheme="minorHAnsi"/>
          <w:color w:val="auto"/>
        </w:rPr>
        <w:t xml:space="preserve">(see </w:t>
      </w:r>
      <w:r w:rsidR="007104FF">
        <w:rPr>
          <w:rFonts w:asciiTheme="minorHAnsi" w:hAnsiTheme="minorHAnsi" w:cstheme="minorHAnsi"/>
          <w:color w:val="auto"/>
        </w:rPr>
        <w:t>step</w:t>
      </w:r>
      <w:r w:rsidR="00D92C95" w:rsidRPr="00A43B7D">
        <w:rPr>
          <w:rFonts w:asciiTheme="minorHAnsi" w:hAnsiTheme="minorHAnsi" w:cstheme="minorHAnsi"/>
          <w:color w:val="auto"/>
        </w:rPr>
        <w:t xml:space="preserve"> </w:t>
      </w:r>
      <w:r w:rsidR="00E13D76" w:rsidRPr="00A43B7D">
        <w:rPr>
          <w:rFonts w:asciiTheme="minorHAnsi" w:hAnsiTheme="minorHAnsi" w:cstheme="minorHAnsi"/>
          <w:color w:val="auto"/>
        </w:rPr>
        <w:t>1.4</w:t>
      </w:r>
      <w:r w:rsidRPr="00A43B7D">
        <w:rPr>
          <w:rFonts w:asciiTheme="minorHAnsi" w:hAnsiTheme="minorHAnsi" w:cstheme="minorHAnsi"/>
          <w:color w:val="auto"/>
        </w:rPr>
        <w:t>).</w:t>
      </w:r>
    </w:p>
    <w:p w14:paraId="5E2ABFA1" w14:textId="77777777" w:rsidR="009301E4" w:rsidRPr="00A43B7D" w:rsidRDefault="009301E4" w:rsidP="00426A10">
      <w:pPr>
        <w:pStyle w:val="NormalWeb"/>
        <w:spacing w:before="0" w:beforeAutospacing="0" w:after="0" w:afterAutospacing="0"/>
        <w:rPr>
          <w:rFonts w:asciiTheme="minorHAnsi" w:hAnsiTheme="minorHAnsi" w:cstheme="minorHAnsi"/>
          <w:color w:val="auto"/>
        </w:rPr>
      </w:pPr>
    </w:p>
    <w:p w14:paraId="5C436C8C" w14:textId="6F6E2654" w:rsidR="009301E4" w:rsidRPr="00A43B7D" w:rsidRDefault="009301E4" w:rsidP="00426A10">
      <w:pPr>
        <w:pStyle w:val="NormalWeb"/>
        <w:numPr>
          <w:ilvl w:val="2"/>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rPr>
        <w:t>Clarify to the participant that he/she may choose the stimulus which he/she will receive during the experiment, but explain that for data integrity he/she is asked to select a stimulus that he/she would describe as “</w:t>
      </w:r>
      <w:r w:rsidRPr="007104FF">
        <w:rPr>
          <w:rFonts w:asciiTheme="minorHAnsi" w:hAnsiTheme="minorHAnsi" w:cstheme="minorHAnsi"/>
          <w:iCs/>
          <w:color w:val="auto"/>
        </w:rPr>
        <w:t>significantly painful and demanding some effort to tolerate</w:t>
      </w:r>
      <w:r w:rsidRPr="00A43B7D">
        <w:rPr>
          <w:rFonts w:asciiTheme="minorHAnsi" w:hAnsiTheme="minorHAnsi" w:cstheme="minorHAnsi"/>
          <w:color w:val="auto"/>
        </w:rPr>
        <w:t>”.</w:t>
      </w:r>
    </w:p>
    <w:p w14:paraId="64B8CAF9" w14:textId="77777777" w:rsidR="009301E4" w:rsidRPr="00A43B7D" w:rsidRDefault="009301E4" w:rsidP="00426A10">
      <w:pPr>
        <w:pStyle w:val="NormalWeb"/>
        <w:spacing w:before="0" w:beforeAutospacing="0" w:after="0" w:afterAutospacing="0"/>
        <w:rPr>
          <w:rFonts w:asciiTheme="minorHAnsi" w:hAnsiTheme="minorHAnsi" w:cstheme="minorHAnsi"/>
          <w:color w:val="auto"/>
        </w:rPr>
      </w:pPr>
    </w:p>
    <w:p w14:paraId="5494215A" w14:textId="6661D9B2" w:rsidR="009301E4" w:rsidRPr="00A43B7D" w:rsidRDefault="009301E4"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 xml:space="preserve">Ask the participant to rate each stimulus on </w:t>
      </w:r>
      <w:r w:rsidR="00EC60E6" w:rsidRPr="00A43B7D">
        <w:rPr>
          <w:rFonts w:asciiTheme="minorHAnsi" w:hAnsiTheme="minorHAnsi" w:cstheme="minorHAnsi"/>
          <w:color w:val="auto"/>
          <w:highlight w:val="yellow"/>
        </w:rPr>
        <w:t>the</w:t>
      </w:r>
      <w:r w:rsidRPr="00A43B7D">
        <w:rPr>
          <w:rFonts w:asciiTheme="minorHAnsi" w:hAnsiTheme="minorHAnsi" w:cstheme="minorHAnsi"/>
          <w:color w:val="auto"/>
          <w:highlight w:val="yellow"/>
        </w:rPr>
        <w:t xml:space="preserve"> numerical scale </w:t>
      </w:r>
      <w:r w:rsidRPr="00A43B7D">
        <w:rPr>
          <w:rFonts w:asciiTheme="minorHAnsi" w:hAnsiTheme="minorHAnsi" w:cstheme="minorHAnsi"/>
          <w:color w:val="auto"/>
        </w:rPr>
        <w:t xml:space="preserve">presented on the television screen, </w:t>
      </w:r>
      <w:r w:rsidRPr="00A43B7D">
        <w:rPr>
          <w:rFonts w:asciiTheme="minorHAnsi" w:hAnsiTheme="minorHAnsi" w:cstheme="minorHAnsi"/>
          <w:color w:val="auto"/>
          <w:highlight w:val="yellow"/>
        </w:rPr>
        <w:t>ranging from 0</w:t>
      </w:r>
      <w:r w:rsidR="00954A82">
        <w:rPr>
          <w:rFonts w:asciiTheme="minorHAnsi" w:hAnsiTheme="minorHAnsi" w:cstheme="minorHAnsi"/>
          <w:color w:val="auto"/>
          <w:highlight w:val="yellow"/>
        </w:rPr>
        <w:t>–</w:t>
      </w:r>
      <w:r w:rsidRPr="00A43B7D">
        <w:rPr>
          <w:rFonts w:asciiTheme="minorHAnsi" w:hAnsiTheme="minorHAnsi" w:cstheme="minorHAnsi"/>
          <w:color w:val="auto"/>
          <w:highlight w:val="yellow"/>
        </w:rPr>
        <w:t>10</w:t>
      </w:r>
      <w:r w:rsidRPr="00A43B7D">
        <w:rPr>
          <w:rFonts w:asciiTheme="minorHAnsi" w:hAnsiTheme="minorHAnsi" w:cstheme="minorHAnsi"/>
          <w:color w:val="auto"/>
        </w:rPr>
        <w:t>, where 0 is labeled as “</w:t>
      </w:r>
      <w:r w:rsidRPr="007104FF">
        <w:rPr>
          <w:rFonts w:asciiTheme="minorHAnsi" w:hAnsiTheme="minorHAnsi" w:cstheme="minorHAnsi"/>
          <w:iCs/>
          <w:color w:val="auto"/>
        </w:rPr>
        <w:t>I feel nothing</w:t>
      </w:r>
      <w:r w:rsidRPr="00A43B7D">
        <w:rPr>
          <w:rFonts w:asciiTheme="minorHAnsi" w:hAnsiTheme="minorHAnsi" w:cstheme="minorHAnsi"/>
          <w:color w:val="auto"/>
        </w:rPr>
        <w:t>”; 1 as “</w:t>
      </w:r>
      <w:r w:rsidRPr="007104FF">
        <w:rPr>
          <w:rFonts w:asciiTheme="minorHAnsi" w:hAnsiTheme="minorHAnsi" w:cstheme="minorHAnsi"/>
          <w:iCs/>
          <w:color w:val="auto"/>
        </w:rPr>
        <w:t>I feel something, but this is not unpleasant; it is only a sensation</w:t>
      </w:r>
      <w:r w:rsidRPr="00A43B7D">
        <w:rPr>
          <w:rFonts w:asciiTheme="minorHAnsi" w:hAnsiTheme="minorHAnsi" w:cstheme="minorHAnsi"/>
          <w:color w:val="auto"/>
        </w:rPr>
        <w:t>”</w:t>
      </w:r>
      <w:r w:rsidR="00EC60E6" w:rsidRPr="00A43B7D">
        <w:rPr>
          <w:rFonts w:asciiTheme="minorHAnsi" w:hAnsiTheme="minorHAnsi" w:cstheme="minorHAnsi"/>
          <w:color w:val="auto"/>
        </w:rPr>
        <w:t xml:space="preserve"> (i.e., detection threshold)</w:t>
      </w:r>
      <w:r w:rsidRPr="00A43B7D">
        <w:rPr>
          <w:rFonts w:asciiTheme="minorHAnsi" w:hAnsiTheme="minorHAnsi" w:cstheme="minorHAnsi"/>
          <w:color w:val="auto"/>
        </w:rPr>
        <w:t>, 2 as “</w:t>
      </w:r>
      <w:r w:rsidRPr="007104FF">
        <w:rPr>
          <w:rFonts w:asciiTheme="minorHAnsi" w:hAnsiTheme="minorHAnsi" w:cstheme="minorHAnsi"/>
          <w:iCs/>
          <w:color w:val="auto"/>
        </w:rPr>
        <w:t>the stimulus is not yet painful, but is beginning to be unpleasant</w:t>
      </w:r>
      <w:r w:rsidRPr="00A43B7D">
        <w:rPr>
          <w:rFonts w:asciiTheme="minorHAnsi" w:hAnsiTheme="minorHAnsi" w:cstheme="minorHAnsi"/>
          <w:color w:val="auto"/>
        </w:rPr>
        <w:t xml:space="preserve">”; 3 as </w:t>
      </w:r>
      <w:r w:rsidRPr="00A43B7D">
        <w:rPr>
          <w:rFonts w:asciiTheme="minorHAnsi" w:hAnsiTheme="minorHAnsi" w:cstheme="minorHAnsi"/>
        </w:rPr>
        <w:t>“</w:t>
      </w:r>
      <w:r w:rsidRPr="007104FF">
        <w:rPr>
          <w:rFonts w:asciiTheme="minorHAnsi" w:hAnsiTheme="minorHAnsi" w:cstheme="minorHAnsi"/>
          <w:iCs/>
        </w:rPr>
        <w:t>the stimulus starts being painful</w:t>
      </w:r>
      <w:r w:rsidRPr="00A43B7D">
        <w:rPr>
          <w:rFonts w:asciiTheme="minorHAnsi" w:hAnsiTheme="minorHAnsi" w:cstheme="minorHAnsi"/>
        </w:rPr>
        <w:t xml:space="preserve">” (i.e. pain threshold); </w:t>
      </w:r>
      <w:r w:rsidRPr="00A43B7D">
        <w:rPr>
          <w:rFonts w:asciiTheme="minorHAnsi" w:hAnsiTheme="minorHAnsi" w:cstheme="minorHAnsi"/>
          <w:color w:val="auto"/>
        </w:rPr>
        <w:t>and 10 as “</w:t>
      </w:r>
      <w:r w:rsidRPr="007104FF">
        <w:rPr>
          <w:rFonts w:asciiTheme="minorHAnsi" w:hAnsiTheme="minorHAnsi" w:cstheme="minorHAnsi"/>
          <w:iCs/>
          <w:color w:val="auto"/>
        </w:rPr>
        <w:t>this is the worst pain I can imagine</w:t>
      </w:r>
      <w:r w:rsidRPr="00A43B7D">
        <w:rPr>
          <w:rFonts w:asciiTheme="minorHAnsi" w:hAnsiTheme="minorHAnsi" w:cstheme="minorHAnsi"/>
          <w:color w:val="auto"/>
        </w:rPr>
        <w:t>”.</w:t>
      </w:r>
    </w:p>
    <w:p w14:paraId="23772F72" w14:textId="77777777" w:rsidR="009301E4" w:rsidRPr="00A43B7D" w:rsidRDefault="009301E4" w:rsidP="00426A10">
      <w:pPr>
        <w:pStyle w:val="NormalWeb"/>
        <w:spacing w:before="0" w:beforeAutospacing="0" w:after="0" w:afterAutospacing="0"/>
        <w:rPr>
          <w:rFonts w:asciiTheme="minorHAnsi" w:hAnsiTheme="minorHAnsi" w:cstheme="minorHAnsi"/>
          <w:color w:val="auto"/>
        </w:rPr>
      </w:pPr>
    </w:p>
    <w:p w14:paraId="71844350" w14:textId="6145090C" w:rsidR="002B0E5C" w:rsidRPr="00A43B7D" w:rsidRDefault="002B0E5C" w:rsidP="00426A10">
      <w:pPr>
        <w:pStyle w:val="NormalWeb"/>
        <w:numPr>
          <w:ilvl w:val="1"/>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rPr>
        <w:t>Enable the constant current stimulator output by switching up the orange toggle switch (see step</w:t>
      </w:r>
      <w:r w:rsidR="00881390" w:rsidRPr="00A43B7D">
        <w:rPr>
          <w:rFonts w:asciiTheme="minorHAnsi" w:hAnsiTheme="minorHAnsi" w:cstheme="minorHAnsi"/>
          <w:color w:val="auto"/>
        </w:rPr>
        <w:t xml:space="preserve"> 1.7</w:t>
      </w:r>
      <w:r w:rsidRPr="00A43B7D">
        <w:rPr>
          <w:rFonts w:asciiTheme="minorHAnsi" w:hAnsiTheme="minorHAnsi" w:cstheme="minorHAnsi"/>
          <w:color w:val="auto"/>
        </w:rPr>
        <w:t>.1</w:t>
      </w:r>
      <w:r w:rsidR="006A7696">
        <w:rPr>
          <w:rFonts w:asciiTheme="minorHAnsi" w:hAnsiTheme="minorHAnsi" w:cstheme="minorHAnsi"/>
          <w:color w:val="auto"/>
        </w:rPr>
        <w:t>)</w:t>
      </w:r>
      <w:r w:rsidRPr="00A43B7D">
        <w:rPr>
          <w:rFonts w:asciiTheme="minorHAnsi" w:hAnsiTheme="minorHAnsi" w:cstheme="minorHAnsi"/>
          <w:color w:val="auto"/>
        </w:rPr>
        <w:t>.</w:t>
      </w:r>
    </w:p>
    <w:p w14:paraId="4C626225" w14:textId="77777777" w:rsidR="004144BD" w:rsidRPr="00A43B7D" w:rsidRDefault="004144BD" w:rsidP="00426A10">
      <w:pPr>
        <w:pStyle w:val="NormalWeb"/>
        <w:spacing w:before="0" w:beforeAutospacing="0" w:after="0" w:afterAutospacing="0"/>
        <w:rPr>
          <w:rFonts w:asciiTheme="minorHAnsi" w:hAnsiTheme="minorHAnsi" w:cstheme="minorHAnsi"/>
          <w:color w:val="auto"/>
          <w:highlight w:val="yellow"/>
        </w:rPr>
      </w:pPr>
    </w:p>
    <w:p w14:paraId="1E316183" w14:textId="3078EC8C" w:rsidR="00FF3693" w:rsidRPr="00A43B7D" w:rsidRDefault="004540B6"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During the pain</w:t>
      </w:r>
      <w:r w:rsidR="002C4441" w:rsidRPr="00A43B7D">
        <w:rPr>
          <w:rFonts w:asciiTheme="minorHAnsi" w:hAnsiTheme="minorHAnsi" w:cstheme="minorHAnsi"/>
          <w:color w:val="auto"/>
          <w:highlight w:val="yellow"/>
        </w:rPr>
        <w:t xml:space="preserve"> </w:t>
      </w:r>
      <w:r w:rsidRPr="00A43B7D">
        <w:rPr>
          <w:rFonts w:asciiTheme="minorHAnsi" w:hAnsiTheme="minorHAnsi" w:cstheme="minorHAnsi"/>
          <w:color w:val="auto"/>
          <w:highlight w:val="yellow"/>
        </w:rPr>
        <w:t xml:space="preserve">calibration procedure, manually </w:t>
      </w:r>
      <w:r w:rsidR="00560ABF" w:rsidRPr="00A43B7D">
        <w:rPr>
          <w:rFonts w:asciiTheme="minorHAnsi" w:hAnsiTheme="minorHAnsi" w:cstheme="minorHAnsi"/>
          <w:color w:val="auto"/>
          <w:highlight w:val="yellow"/>
        </w:rPr>
        <w:t>increase the intensity of the pain stimuli</w:t>
      </w:r>
      <w:r w:rsidR="001A6792" w:rsidRPr="00A43B7D">
        <w:rPr>
          <w:rFonts w:asciiTheme="minorHAnsi" w:hAnsiTheme="minorHAnsi" w:cstheme="minorHAnsi"/>
          <w:color w:val="auto"/>
          <w:highlight w:val="yellow"/>
        </w:rPr>
        <w:t xml:space="preserve"> using the rotary knob </w:t>
      </w:r>
      <w:r w:rsidR="009C6369" w:rsidRPr="00A43B7D">
        <w:rPr>
          <w:rFonts w:asciiTheme="minorHAnsi" w:hAnsiTheme="minorHAnsi" w:cstheme="minorHAnsi"/>
          <w:color w:val="auto"/>
        </w:rPr>
        <w:t>on</w:t>
      </w:r>
      <w:r w:rsidR="001A6792" w:rsidRPr="00A43B7D">
        <w:rPr>
          <w:rFonts w:asciiTheme="minorHAnsi" w:hAnsiTheme="minorHAnsi" w:cstheme="minorHAnsi"/>
          <w:color w:val="auto"/>
        </w:rPr>
        <w:t xml:space="preserve"> the </w:t>
      </w:r>
      <w:r w:rsidR="004D0738" w:rsidRPr="00A43B7D">
        <w:rPr>
          <w:rFonts w:asciiTheme="minorHAnsi" w:hAnsiTheme="minorHAnsi" w:cstheme="minorHAnsi"/>
          <w:color w:val="auto"/>
        </w:rPr>
        <w:t>front control panel</w:t>
      </w:r>
      <w:r w:rsidR="004C3EAC" w:rsidRPr="00A43B7D">
        <w:rPr>
          <w:rFonts w:asciiTheme="minorHAnsi" w:hAnsiTheme="minorHAnsi" w:cstheme="minorHAnsi"/>
          <w:color w:val="auto"/>
        </w:rPr>
        <w:t xml:space="preserve"> of the constant current stimulator</w:t>
      </w:r>
      <w:r w:rsidR="00FF3693" w:rsidRPr="00A43B7D">
        <w:rPr>
          <w:rFonts w:asciiTheme="minorHAnsi" w:hAnsiTheme="minorHAnsi" w:cstheme="minorHAnsi"/>
          <w:color w:val="auto"/>
        </w:rPr>
        <w:t xml:space="preserve">. </w:t>
      </w:r>
      <w:r w:rsidR="006A7696">
        <w:rPr>
          <w:rFonts w:asciiTheme="minorHAnsi" w:hAnsiTheme="minorHAnsi" w:cstheme="minorHAnsi"/>
          <w:color w:val="auto"/>
        </w:rPr>
        <w:t>T</w:t>
      </w:r>
      <w:r w:rsidR="00FF3693" w:rsidRPr="00A43B7D">
        <w:rPr>
          <w:rFonts w:asciiTheme="minorHAnsi" w:hAnsiTheme="minorHAnsi" w:cstheme="minorHAnsi"/>
          <w:color w:val="auto"/>
        </w:rPr>
        <w:t xml:space="preserve">he intensity of the pain stimulus </w:t>
      </w:r>
      <w:r w:rsidR="006A7696">
        <w:rPr>
          <w:rFonts w:asciiTheme="minorHAnsi" w:hAnsiTheme="minorHAnsi" w:cstheme="minorHAnsi"/>
          <w:color w:val="auto"/>
        </w:rPr>
        <w:t xml:space="preserve">can be seen </w:t>
      </w:r>
      <w:r w:rsidR="000E7E29" w:rsidRPr="00A43B7D">
        <w:rPr>
          <w:rFonts w:asciiTheme="minorHAnsi" w:hAnsiTheme="minorHAnsi" w:cstheme="minorHAnsi"/>
          <w:color w:val="auto"/>
        </w:rPr>
        <w:t>above</w:t>
      </w:r>
      <w:r w:rsidR="00FF3693" w:rsidRPr="00A43B7D">
        <w:rPr>
          <w:rFonts w:asciiTheme="minorHAnsi" w:hAnsiTheme="minorHAnsi" w:cstheme="minorHAnsi"/>
          <w:color w:val="auto"/>
        </w:rPr>
        <w:t xml:space="preserve"> this knob.</w:t>
      </w:r>
    </w:p>
    <w:p w14:paraId="634C058D" w14:textId="77777777" w:rsidR="00EC60E6" w:rsidRPr="00A43B7D" w:rsidRDefault="00EC60E6" w:rsidP="00426A10">
      <w:pPr>
        <w:pStyle w:val="ListParagraph"/>
        <w:ind w:left="0"/>
        <w:rPr>
          <w:rFonts w:asciiTheme="minorHAnsi" w:hAnsiTheme="minorHAnsi" w:cstheme="minorHAnsi"/>
          <w:color w:val="auto"/>
          <w:highlight w:val="yellow"/>
        </w:rPr>
      </w:pPr>
    </w:p>
    <w:p w14:paraId="1C713F26" w14:textId="23AFF302" w:rsidR="00EC60E6" w:rsidRPr="00A43B7D" w:rsidRDefault="00EC60E6"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Start with an intensity of 1 mA, and gradually increase the intensity in a stepwise manner, with increases of 1, 2, 3, and 4 mA increments.</w:t>
      </w:r>
      <w:r w:rsidRPr="00A43B7D">
        <w:rPr>
          <w:rFonts w:asciiTheme="minorHAnsi" w:hAnsiTheme="minorHAnsi" w:cstheme="minorHAnsi"/>
          <w:color w:val="auto"/>
        </w:rPr>
        <w:t xml:space="preserve"> Use the following order of stimulus presentations in mA: 1, 2, 4, 6, 8, 11, 14, 17, 20, 24, 28, 32, 36, 40, 44, 48, 52</w:t>
      </w:r>
      <w:r w:rsidR="00146A76">
        <w:rPr>
          <w:rFonts w:asciiTheme="minorHAnsi" w:hAnsiTheme="minorHAnsi" w:cstheme="minorHAnsi"/>
          <w:color w:val="auto"/>
        </w:rPr>
        <w:t>,</w:t>
      </w:r>
      <w:r w:rsidRPr="00A43B7D">
        <w:rPr>
          <w:rFonts w:asciiTheme="minorHAnsi" w:hAnsiTheme="minorHAnsi" w:cstheme="minorHAnsi"/>
          <w:color w:val="auto"/>
        </w:rPr>
        <w:t xml:space="preserve"> etc.</w:t>
      </w:r>
    </w:p>
    <w:p w14:paraId="051AFE8C" w14:textId="77777777" w:rsidR="00FF3693" w:rsidRPr="00A43B7D" w:rsidRDefault="00FF3693" w:rsidP="00426A10">
      <w:pPr>
        <w:pStyle w:val="NormalWeb"/>
        <w:spacing w:before="0" w:beforeAutospacing="0" w:after="0" w:afterAutospacing="0"/>
        <w:rPr>
          <w:rFonts w:asciiTheme="minorHAnsi" w:hAnsiTheme="minorHAnsi" w:cstheme="minorHAnsi"/>
          <w:color w:val="auto"/>
          <w:highlight w:val="yellow"/>
        </w:rPr>
      </w:pPr>
    </w:p>
    <w:p w14:paraId="7C8772F6" w14:textId="2AB5C39D" w:rsidR="0028014A" w:rsidRPr="006A7696" w:rsidRDefault="00D334BF"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6A7696">
        <w:rPr>
          <w:rFonts w:asciiTheme="minorHAnsi" w:hAnsiTheme="minorHAnsi" w:cstheme="minorHAnsi"/>
          <w:color w:val="auto"/>
          <w:highlight w:val="yellow"/>
        </w:rPr>
        <w:t xml:space="preserve">To deliver the pain stimuli one stimulus at a time, </w:t>
      </w:r>
      <w:r w:rsidR="009D1371" w:rsidRPr="006A7696">
        <w:rPr>
          <w:rFonts w:asciiTheme="minorHAnsi" w:hAnsiTheme="minorHAnsi" w:cstheme="minorHAnsi"/>
          <w:color w:val="auto"/>
          <w:highlight w:val="yellow"/>
        </w:rPr>
        <w:t xml:space="preserve">manually </w:t>
      </w:r>
      <w:r w:rsidRPr="006A7696">
        <w:rPr>
          <w:rFonts w:asciiTheme="minorHAnsi" w:hAnsiTheme="minorHAnsi" w:cstheme="minorHAnsi"/>
          <w:color w:val="auto"/>
          <w:highlight w:val="yellow"/>
        </w:rPr>
        <w:t>t</w:t>
      </w:r>
      <w:r w:rsidR="004540B6" w:rsidRPr="006A7696">
        <w:rPr>
          <w:rFonts w:asciiTheme="minorHAnsi" w:hAnsiTheme="minorHAnsi" w:cstheme="minorHAnsi"/>
          <w:color w:val="auto"/>
          <w:highlight w:val="yellow"/>
        </w:rPr>
        <w:t xml:space="preserve">rigger the </w:t>
      </w:r>
      <w:r w:rsidR="002D0F09" w:rsidRPr="006A7696">
        <w:rPr>
          <w:rFonts w:asciiTheme="minorHAnsi" w:hAnsiTheme="minorHAnsi" w:cstheme="minorHAnsi"/>
          <w:color w:val="auto"/>
          <w:highlight w:val="yellow"/>
        </w:rPr>
        <w:t xml:space="preserve">constant current stimulator </w:t>
      </w:r>
      <w:r w:rsidR="00FF3693" w:rsidRPr="006A7696">
        <w:rPr>
          <w:rFonts w:asciiTheme="minorHAnsi" w:hAnsiTheme="minorHAnsi" w:cstheme="minorHAnsi"/>
          <w:color w:val="auto"/>
          <w:highlight w:val="yellow"/>
        </w:rPr>
        <w:t>by pressing the orange trigger button</w:t>
      </w:r>
      <w:r w:rsidR="00FF3693" w:rsidRPr="006A7696">
        <w:rPr>
          <w:rFonts w:asciiTheme="minorHAnsi" w:hAnsiTheme="minorHAnsi" w:cstheme="minorHAnsi"/>
          <w:color w:val="auto"/>
        </w:rPr>
        <w:t xml:space="preserve"> </w:t>
      </w:r>
      <w:r w:rsidR="009C6369" w:rsidRPr="006A7696">
        <w:rPr>
          <w:rFonts w:asciiTheme="minorHAnsi" w:hAnsiTheme="minorHAnsi" w:cstheme="minorHAnsi"/>
          <w:color w:val="auto"/>
        </w:rPr>
        <w:t>on the</w:t>
      </w:r>
      <w:r w:rsidR="00FF3693" w:rsidRPr="006A7696">
        <w:rPr>
          <w:rFonts w:asciiTheme="minorHAnsi" w:hAnsiTheme="minorHAnsi" w:cstheme="minorHAnsi"/>
          <w:color w:val="auto"/>
        </w:rPr>
        <w:t xml:space="preserve"> front control panel</w:t>
      </w:r>
      <w:r w:rsidR="006A7696">
        <w:rPr>
          <w:rFonts w:asciiTheme="minorHAnsi" w:hAnsiTheme="minorHAnsi" w:cstheme="minorHAnsi"/>
          <w:color w:val="auto"/>
        </w:rPr>
        <w:t>.</w:t>
      </w:r>
    </w:p>
    <w:p w14:paraId="1A1E1E67" w14:textId="77777777" w:rsidR="006A7696" w:rsidRPr="006A7696" w:rsidRDefault="006A7696" w:rsidP="00426A10">
      <w:pPr>
        <w:pStyle w:val="NormalWeb"/>
        <w:spacing w:before="0" w:beforeAutospacing="0" w:after="0" w:afterAutospacing="0"/>
        <w:rPr>
          <w:rFonts w:asciiTheme="minorHAnsi" w:hAnsiTheme="minorHAnsi" w:cstheme="minorHAnsi"/>
          <w:color w:val="auto"/>
          <w:highlight w:val="yellow"/>
        </w:rPr>
      </w:pPr>
    </w:p>
    <w:p w14:paraId="20506BFE" w14:textId="300A5E48" w:rsidR="00DC5BAA" w:rsidRPr="00A43B7D" w:rsidRDefault="00932E91"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rPr>
        <w:t>Announce each stimulus to the participant before triggering</w:t>
      </w:r>
      <w:r w:rsidR="009F7716" w:rsidRPr="00A43B7D">
        <w:rPr>
          <w:rFonts w:asciiTheme="minorHAnsi" w:hAnsiTheme="minorHAnsi" w:cstheme="minorHAnsi"/>
          <w:color w:val="auto"/>
        </w:rPr>
        <w:t xml:space="preserve"> the constant current stimulator</w:t>
      </w:r>
      <w:r w:rsidRPr="00A43B7D">
        <w:rPr>
          <w:rFonts w:asciiTheme="minorHAnsi" w:hAnsiTheme="minorHAnsi" w:cstheme="minorHAnsi"/>
          <w:color w:val="auto"/>
        </w:rPr>
        <w:t>.</w:t>
      </w:r>
    </w:p>
    <w:p w14:paraId="3AE0C6E6" w14:textId="77777777" w:rsidR="004540B6" w:rsidRPr="00A43B7D" w:rsidRDefault="004540B6" w:rsidP="00426A10">
      <w:pPr>
        <w:pStyle w:val="NormalWeb"/>
        <w:spacing w:before="0" w:beforeAutospacing="0" w:after="0" w:afterAutospacing="0"/>
        <w:rPr>
          <w:rFonts w:asciiTheme="minorHAnsi" w:hAnsiTheme="minorHAnsi" w:cstheme="minorHAnsi"/>
          <w:color w:val="auto"/>
        </w:rPr>
      </w:pPr>
    </w:p>
    <w:p w14:paraId="5C3B2817" w14:textId="74FB3F06" w:rsidR="004540B6" w:rsidRPr="00A43B7D" w:rsidRDefault="004540B6"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Terminate the calibration procedure once the participant reaches a pain</w:t>
      </w:r>
      <w:r w:rsidR="002C4441" w:rsidRPr="00A43B7D">
        <w:rPr>
          <w:rFonts w:asciiTheme="minorHAnsi" w:hAnsiTheme="minorHAnsi" w:cstheme="minorHAnsi"/>
          <w:color w:val="auto"/>
          <w:highlight w:val="yellow"/>
        </w:rPr>
        <w:t xml:space="preserve"> intensity</w:t>
      </w:r>
      <w:r w:rsidRPr="00A43B7D">
        <w:rPr>
          <w:rFonts w:asciiTheme="minorHAnsi" w:hAnsiTheme="minorHAnsi" w:cstheme="minorHAnsi"/>
          <w:color w:val="auto"/>
          <w:highlight w:val="yellow"/>
        </w:rPr>
        <w:t xml:space="preserve"> level</w:t>
      </w:r>
      <w:r w:rsidR="006A7696">
        <w:rPr>
          <w:rFonts w:asciiTheme="minorHAnsi" w:hAnsiTheme="minorHAnsi" w:cstheme="minorHAnsi"/>
          <w:color w:val="auto"/>
          <w:highlight w:val="yellow"/>
        </w:rPr>
        <w:t xml:space="preserve"> which</w:t>
      </w:r>
      <w:r w:rsidRPr="00A43B7D">
        <w:rPr>
          <w:rFonts w:asciiTheme="minorHAnsi" w:hAnsiTheme="minorHAnsi" w:cstheme="minorHAnsi"/>
          <w:color w:val="auto"/>
          <w:highlight w:val="yellow"/>
        </w:rPr>
        <w:t xml:space="preserve"> </w:t>
      </w:r>
      <w:r w:rsidR="00D334BF" w:rsidRPr="00A43B7D">
        <w:rPr>
          <w:rFonts w:asciiTheme="minorHAnsi" w:hAnsiTheme="minorHAnsi" w:cstheme="minorHAnsi"/>
          <w:color w:val="auto"/>
          <w:highlight w:val="yellow"/>
        </w:rPr>
        <w:t xml:space="preserve">he/she </w:t>
      </w:r>
      <w:r w:rsidR="00984A27" w:rsidRPr="00A43B7D">
        <w:rPr>
          <w:rFonts w:asciiTheme="minorHAnsi" w:hAnsiTheme="minorHAnsi" w:cstheme="minorHAnsi"/>
          <w:color w:val="auto"/>
          <w:highlight w:val="yellow"/>
        </w:rPr>
        <w:t>would</w:t>
      </w:r>
      <w:r w:rsidRPr="00A43B7D">
        <w:rPr>
          <w:rFonts w:asciiTheme="minorHAnsi" w:hAnsiTheme="minorHAnsi" w:cstheme="minorHAnsi"/>
          <w:color w:val="auto"/>
          <w:highlight w:val="yellow"/>
        </w:rPr>
        <w:t xml:space="preserve"> describe as “significantly painful and demanding some effort to tolerate”. </w:t>
      </w:r>
      <w:r w:rsidRPr="00A43B7D">
        <w:rPr>
          <w:rFonts w:asciiTheme="minorHAnsi" w:hAnsiTheme="minorHAnsi" w:cstheme="minorHAnsi"/>
          <w:color w:val="auto"/>
        </w:rPr>
        <w:t>Ideally, this should correspond to a 7</w:t>
      </w:r>
      <w:r w:rsidR="00A75110">
        <w:rPr>
          <w:rFonts w:asciiTheme="minorHAnsi" w:hAnsiTheme="minorHAnsi" w:cstheme="minorHAnsi"/>
          <w:color w:val="auto"/>
        </w:rPr>
        <w:t>–</w:t>
      </w:r>
      <w:r w:rsidRPr="00A43B7D">
        <w:rPr>
          <w:rFonts w:asciiTheme="minorHAnsi" w:hAnsiTheme="minorHAnsi" w:cstheme="minorHAnsi"/>
          <w:color w:val="auto"/>
        </w:rPr>
        <w:t xml:space="preserve">8 on the </w:t>
      </w:r>
      <w:r w:rsidR="002C4441" w:rsidRPr="00A43B7D">
        <w:rPr>
          <w:rFonts w:asciiTheme="minorHAnsi" w:hAnsiTheme="minorHAnsi" w:cstheme="minorHAnsi"/>
          <w:color w:val="auto"/>
        </w:rPr>
        <w:t xml:space="preserve">pain calibration </w:t>
      </w:r>
      <w:r w:rsidR="00132CFE" w:rsidRPr="00A43B7D">
        <w:rPr>
          <w:rFonts w:asciiTheme="minorHAnsi" w:hAnsiTheme="minorHAnsi" w:cstheme="minorHAnsi"/>
          <w:color w:val="auto"/>
        </w:rPr>
        <w:t xml:space="preserve">rating </w:t>
      </w:r>
      <w:r w:rsidRPr="00A43B7D">
        <w:rPr>
          <w:rFonts w:asciiTheme="minorHAnsi" w:hAnsiTheme="minorHAnsi" w:cstheme="minorHAnsi"/>
          <w:color w:val="auto"/>
        </w:rPr>
        <w:t>scale.</w:t>
      </w:r>
    </w:p>
    <w:p w14:paraId="647DDF95" w14:textId="77777777" w:rsidR="004540B6" w:rsidRPr="00A43B7D" w:rsidRDefault="004540B6" w:rsidP="00426A10">
      <w:pPr>
        <w:pStyle w:val="ListParagraph"/>
        <w:ind w:left="0"/>
        <w:rPr>
          <w:rFonts w:asciiTheme="minorHAnsi" w:hAnsiTheme="minorHAnsi" w:cstheme="minorHAnsi"/>
          <w:color w:val="auto"/>
        </w:rPr>
      </w:pPr>
    </w:p>
    <w:p w14:paraId="4BF7402E" w14:textId="178A8F55" w:rsidR="004540B6" w:rsidRPr="00A43B7D" w:rsidRDefault="004540B6"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Document the participant’s final pain</w:t>
      </w:r>
      <w:r w:rsidR="002C4441" w:rsidRPr="00A43B7D">
        <w:rPr>
          <w:rFonts w:asciiTheme="minorHAnsi" w:hAnsiTheme="minorHAnsi" w:cstheme="minorHAnsi"/>
          <w:color w:val="auto"/>
          <w:highlight w:val="yellow"/>
        </w:rPr>
        <w:t xml:space="preserve"> </w:t>
      </w:r>
      <w:r w:rsidRPr="00A43B7D">
        <w:rPr>
          <w:rFonts w:asciiTheme="minorHAnsi" w:hAnsiTheme="minorHAnsi" w:cstheme="minorHAnsi"/>
          <w:color w:val="auto"/>
          <w:highlight w:val="yellow"/>
        </w:rPr>
        <w:t>intensity in mA</w:t>
      </w:r>
      <w:r w:rsidR="001D332C" w:rsidRPr="00A43B7D">
        <w:rPr>
          <w:rFonts w:asciiTheme="minorHAnsi" w:hAnsiTheme="minorHAnsi" w:cstheme="minorHAnsi"/>
          <w:color w:val="auto"/>
          <w:highlight w:val="yellow"/>
        </w:rPr>
        <w:t xml:space="preserve"> and his/her</w:t>
      </w:r>
      <w:r w:rsidRPr="00A43B7D">
        <w:rPr>
          <w:rFonts w:asciiTheme="minorHAnsi" w:hAnsiTheme="minorHAnsi" w:cstheme="minorHAnsi"/>
          <w:color w:val="auto"/>
          <w:highlight w:val="yellow"/>
        </w:rPr>
        <w:t xml:space="preserve"> pain</w:t>
      </w:r>
      <w:r w:rsidR="002C4441" w:rsidRPr="00A43B7D">
        <w:rPr>
          <w:rFonts w:asciiTheme="minorHAnsi" w:hAnsiTheme="minorHAnsi" w:cstheme="minorHAnsi"/>
          <w:color w:val="auto"/>
          <w:highlight w:val="yellow"/>
        </w:rPr>
        <w:t xml:space="preserve"> intensity</w:t>
      </w:r>
      <w:r w:rsidRPr="00A43B7D">
        <w:rPr>
          <w:rFonts w:asciiTheme="minorHAnsi" w:hAnsiTheme="minorHAnsi" w:cstheme="minorHAnsi"/>
          <w:color w:val="auto"/>
          <w:highlight w:val="yellow"/>
        </w:rPr>
        <w:t xml:space="preserve"> rating </w:t>
      </w:r>
      <w:r w:rsidRPr="00A43B7D">
        <w:rPr>
          <w:rFonts w:asciiTheme="minorHAnsi" w:hAnsiTheme="minorHAnsi" w:cstheme="minorHAnsi"/>
          <w:color w:val="auto"/>
        </w:rPr>
        <w:t>(0</w:t>
      </w:r>
      <w:r w:rsidR="000B7597">
        <w:rPr>
          <w:rFonts w:asciiTheme="minorHAnsi" w:hAnsiTheme="minorHAnsi" w:cstheme="minorHAnsi"/>
          <w:color w:val="auto"/>
        </w:rPr>
        <w:t>–</w:t>
      </w:r>
      <w:r w:rsidRPr="00A43B7D">
        <w:rPr>
          <w:rFonts w:asciiTheme="minorHAnsi" w:hAnsiTheme="minorHAnsi" w:cstheme="minorHAnsi"/>
          <w:color w:val="auto"/>
        </w:rPr>
        <w:t>10)</w:t>
      </w:r>
      <w:r w:rsidR="001D332C" w:rsidRPr="00A43B7D">
        <w:rPr>
          <w:rFonts w:asciiTheme="minorHAnsi" w:hAnsiTheme="minorHAnsi" w:cstheme="minorHAnsi"/>
          <w:color w:val="auto"/>
          <w:highlight w:val="yellow"/>
        </w:rPr>
        <w:t xml:space="preserve"> and maintain this intensity for the remainder of the experiment</w:t>
      </w:r>
      <w:r w:rsidRPr="00A43B7D">
        <w:rPr>
          <w:rFonts w:asciiTheme="minorHAnsi" w:hAnsiTheme="minorHAnsi" w:cstheme="minorHAnsi"/>
          <w:color w:val="auto"/>
          <w:highlight w:val="yellow"/>
        </w:rPr>
        <w:t>.</w:t>
      </w:r>
    </w:p>
    <w:p w14:paraId="6765F183" w14:textId="77777777" w:rsidR="004540B6" w:rsidRPr="00A43B7D" w:rsidRDefault="004540B6" w:rsidP="00426A10">
      <w:pPr>
        <w:pStyle w:val="NormalWeb"/>
        <w:spacing w:before="0" w:beforeAutospacing="0" w:after="0" w:afterAutospacing="0"/>
        <w:rPr>
          <w:rFonts w:asciiTheme="minorHAnsi" w:hAnsiTheme="minorHAnsi" w:cstheme="minorHAnsi"/>
          <w:color w:val="808080" w:themeColor="background1" w:themeShade="80"/>
        </w:rPr>
      </w:pPr>
    </w:p>
    <w:p w14:paraId="4CEF0F66" w14:textId="39A96BE6" w:rsidR="004540B6" w:rsidRPr="00A43B7D" w:rsidRDefault="004540B6" w:rsidP="00426A10">
      <w:pPr>
        <w:pStyle w:val="NormalWeb"/>
        <w:numPr>
          <w:ilvl w:val="0"/>
          <w:numId w:val="31"/>
        </w:numPr>
        <w:spacing w:before="0" w:beforeAutospacing="0" w:after="0" w:afterAutospacing="0"/>
        <w:ind w:left="0" w:firstLine="0"/>
        <w:rPr>
          <w:rFonts w:asciiTheme="minorHAnsi" w:hAnsiTheme="minorHAnsi" w:cstheme="minorHAnsi"/>
          <w:b/>
          <w:color w:val="auto"/>
          <w:highlight w:val="yellow"/>
        </w:rPr>
      </w:pPr>
      <w:r w:rsidRPr="00A43B7D">
        <w:rPr>
          <w:rFonts w:asciiTheme="minorHAnsi" w:hAnsiTheme="minorHAnsi" w:cstheme="minorHAnsi"/>
          <w:b/>
          <w:color w:val="auto"/>
          <w:highlight w:val="yellow"/>
        </w:rPr>
        <w:t>Running the experiment</w:t>
      </w:r>
      <w:r w:rsidR="00742CDC" w:rsidRPr="00A43B7D">
        <w:rPr>
          <w:rFonts w:asciiTheme="minorHAnsi" w:hAnsiTheme="minorHAnsi" w:cstheme="minorHAnsi"/>
          <w:b/>
          <w:color w:val="auto"/>
          <w:highlight w:val="yellow"/>
        </w:rPr>
        <w:t>al task</w:t>
      </w:r>
    </w:p>
    <w:p w14:paraId="0A2E899C" w14:textId="77777777" w:rsidR="004540B6" w:rsidRPr="00A43B7D" w:rsidRDefault="004540B6" w:rsidP="00426A10">
      <w:pPr>
        <w:pStyle w:val="NormalWeb"/>
        <w:spacing w:before="0" w:beforeAutospacing="0" w:after="0" w:afterAutospacing="0"/>
        <w:rPr>
          <w:rFonts w:asciiTheme="minorHAnsi" w:hAnsiTheme="minorHAnsi" w:cstheme="minorHAnsi"/>
          <w:color w:val="auto"/>
        </w:rPr>
      </w:pPr>
    </w:p>
    <w:p w14:paraId="3661D913" w14:textId="31CB5998" w:rsidR="004540B6" w:rsidRPr="00A43B7D" w:rsidRDefault="0081328C" w:rsidP="00426A10">
      <w:pPr>
        <w:pStyle w:val="ListParagraph"/>
        <w:numPr>
          <w:ilvl w:val="1"/>
          <w:numId w:val="31"/>
        </w:numPr>
        <w:ind w:left="0" w:firstLine="0"/>
        <w:rPr>
          <w:rFonts w:asciiTheme="minorHAnsi" w:hAnsiTheme="minorHAnsi" w:cstheme="minorHAnsi"/>
          <w:color w:val="auto"/>
        </w:rPr>
      </w:pPr>
      <w:r w:rsidRPr="00A43B7D">
        <w:rPr>
          <w:rFonts w:asciiTheme="minorHAnsi" w:hAnsiTheme="minorHAnsi" w:cstheme="minorHAnsi"/>
          <w:color w:val="auto"/>
        </w:rPr>
        <w:t>Verbally i</w:t>
      </w:r>
      <w:r w:rsidR="004540B6" w:rsidRPr="00A43B7D">
        <w:rPr>
          <w:rFonts w:asciiTheme="minorHAnsi" w:hAnsiTheme="minorHAnsi" w:cstheme="minorHAnsi"/>
          <w:color w:val="auto"/>
        </w:rPr>
        <w:t xml:space="preserve">nform the participant that </w:t>
      </w:r>
      <w:r w:rsidR="00D334BF" w:rsidRPr="00A43B7D">
        <w:rPr>
          <w:rFonts w:asciiTheme="minorHAnsi" w:hAnsiTheme="minorHAnsi" w:cstheme="minorHAnsi"/>
          <w:color w:val="auto"/>
        </w:rPr>
        <w:t xml:space="preserve">he/she </w:t>
      </w:r>
      <w:r w:rsidR="004540B6" w:rsidRPr="00A43B7D">
        <w:rPr>
          <w:rFonts w:asciiTheme="minorHAnsi" w:hAnsiTheme="minorHAnsi" w:cstheme="minorHAnsi"/>
          <w:color w:val="auto"/>
        </w:rPr>
        <w:t>will receive instructions about the robotic arm-reaching paradigm</w:t>
      </w:r>
      <w:r w:rsidR="00873E4C" w:rsidRPr="00A43B7D">
        <w:rPr>
          <w:rFonts w:asciiTheme="minorHAnsi" w:hAnsiTheme="minorHAnsi" w:cstheme="minorHAnsi"/>
          <w:color w:val="auto"/>
        </w:rPr>
        <w:t xml:space="preserve"> on the television screen in front of </w:t>
      </w:r>
      <w:r w:rsidR="00107B92">
        <w:rPr>
          <w:rFonts w:asciiTheme="minorHAnsi" w:hAnsiTheme="minorHAnsi" w:cstheme="minorHAnsi"/>
          <w:color w:val="auto"/>
        </w:rPr>
        <w:t>him/her</w:t>
      </w:r>
      <w:r w:rsidR="004C1411" w:rsidRPr="00A43B7D">
        <w:rPr>
          <w:rFonts w:asciiTheme="minorHAnsi" w:hAnsiTheme="minorHAnsi" w:cstheme="minorHAnsi"/>
          <w:color w:val="auto"/>
        </w:rPr>
        <w:t xml:space="preserve">, after which </w:t>
      </w:r>
      <w:r w:rsidR="00D334BF" w:rsidRPr="00A43B7D">
        <w:rPr>
          <w:rFonts w:asciiTheme="minorHAnsi" w:hAnsiTheme="minorHAnsi" w:cstheme="minorHAnsi"/>
          <w:color w:val="auto"/>
        </w:rPr>
        <w:t xml:space="preserve">he/she </w:t>
      </w:r>
      <w:r w:rsidR="004C1411" w:rsidRPr="00A43B7D">
        <w:rPr>
          <w:rFonts w:asciiTheme="minorHAnsi" w:hAnsiTheme="minorHAnsi" w:cstheme="minorHAnsi"/>
          <w:color w:val="auto"/>
        </w:rPr>
        <w:t>will be able to practice the task under the supervision of the experimenter</w:t>
      </w:r>
      <w:r w:rsidR="007D38AE" w:rsidRPr="00A43B7D">
        <w:rPr>
          <w:rFonts w:asciiTheme="minorHAnsi" w:hAnsiTheme="minorHAnsi" w:cstheme="minorHAnsi"/>
          <w:color w:val="auto"/>
        </w:rPr>
        <w:t>.</w:t>
      </w:r>
    </w:p>
    <w:p w14:paraId="62D1789B" w14:textId="77777777" w:rsidR="004540B6" w:rsidRPr="00A43B7D" w:rsidRDefault="004540B6" w:rsidP="00426A10">
      <w:pPr>
        <w:pStyle w:val="ListParagraph"/>
        <w:ind w:left="0"/>
        <w:rPr>
          <w:rFonts w:asciiTheme="minorHAnsi" w:hAnsiTheme="minorHAnsi" w:cstheme="minorHAnsi"/>
          <w:color w:val="auto"/>
          <w:highlight w:val="yellow"/>
        </w:rPr>
      </w:pPr>
    </w:p>
    <w:p w14:paraId="335F9268" w14:textId="339D1CFD" w:rsidR="00513045" w:rsidRPr="00A43B7D" w:rsidRDefault="004540B6" w:rsidP="00426A10">
      <w:pPr>
        <w:pStyle w:val="ListParagraph"/>
        <w:numPr>
          <w:ilvl w:val="1"/>
          <w:numId w:val="31"/>
        </w:numPr>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 xml:space="preserve">Provide the participant with </w:t>
      </w:r>
      <w:r w:rsidR="007D38AE" w:rsidRPr="00A43B7D">
        <w:rPr>
          <w:rFonts w:asciiTheme="minorHAnsi" w:hAnsiTheme="minorHAnsi" w:cstheme="minorHAnsi"/>
          <w:color w:val="auto"/>
          <w:highlight w:val="yellow"/>
        </w:rPr>
        <w:t xml:space="preserve">standardized </w:t>
      </w:r>
      <w:r w:rsidRPr="00A43B7D">
        <w:rPr>
          <w:rFonts w:asciiTheme="minorHAnsi" w:hAnsiTheme="minorHAnsi" w:cstheme="minorHAnsi"/>
          <w:color w:val="auto"/>
          <w:highlight w:val="yellow"/>
        </w:rPr>
        <w:t>written instructions of the task</w:t>
      </w:r>
      <w:r w:rsidR="007D38AE" w:rsidRPr="00A43B7D">
        <w:rPr>
          <w:rFonts w:asciiTheme="minorHAnsi" w:hAnsiTheme="minorHAnsi" w:cstheme="minorHAnsi"/>
          <w:color w:val="auto"/>
          <w:highlight w:val="yellow"/>
        </w:rPr>
        <w:t xml:space="preserve"> on-screen</w:t>
      </w:r>
      <w:r w:rsidRPr="00A43B7D">
        <w:rPr>
          <w:rFonts w:asciiTheme="minorHAnsi" w:hAnsiTheme="minorHAnsi" w:cstheme="minorHAnsi"/>
          <w:color w:val="auto"/>
          <w:highlight w:val="yellow"/>
        </w:rPr>
        <w:t>.</w:t>
      </w:r>
    </w:p>
    <w:p w14:paraId="30A57F87" w14:textId="77777777" w:rsidR="004540B6" w:rsidRPr="00A43B7D" w:rsidRDefault="004540B6" w:rsidP="00426A10">
      <w:pPr>
        <w:pStyle w:val="ListParagraph"/>
        <w:ind w:left="0"/>
        <w:rPr>
          <w:rFonts w:asciiTheme="minorHAnsi" w:hAnsiTheme="minorHAnsi" w:cstheme="minorHAnsi"/>
          <w:color w:val="auto"/>
        </w:rPr>
      </w:pPr>
    </w:p>
    <w:p w14:paraId="0B49C238" w14:textId="2D6DE5DC" w:rsidR="001D332C" w:rsidRPr="00A43B7D" w:rsidRDefault="00832302"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7104FF">
        <w:rPr>
          <w:rFonts w:asciiTheme="minorHAnsi" w:hAnsiTheme="minorHAnsi" w:cstheme="minorHAnsi"/>
          <w:iCs/>
          <w:color w:val="auto"/>
          <w:highlight w:val="yellow"/>
        </w:rPr>
        <w:t>Practice</w:t>
      </w:r>
      <w:r w:rsidRPr="00A43B7D">
        <w:rPr>
          <w:rFonts w:asciiTheme="minorHAnsi" w:hAnsiTheme="minorHAnsi" w:cstheme="minorHAnsi"/>
          <w:color w:val="auto"/>
          <w:highlight w:val="yellow"/>
        </w:rPr>
        <w:t xml:space="preserve">: </w:t>
      </w:r>
      <w:r w:rsidR="00471E47" w:rsidRPr="00A43B7D">
        <w:rPr>
          <w:rFonts w:asciiTheme="minorHAnsi" w:hAnsiTheme="minorHAnsi" w:cstheme="minorHAnsi"/>
          <w:color w:val="auto"/>
        </w:rPr>
        <w:t xml:space="preserve">Via the experimental script, </w:t>
      </w:r>
      <w:r w:rsidR="00471E47" w:rsidRPr="00A43B7D">
        <w:rPr>
          <w:rFonts w:asciiTheme="minorHAnsi" w:hAnsiTheme="minorHAnsi" w:cstheme="minorHAnsi"/>
          <w:color w:val="auto"/>
          <w:highlight w:val="yellow"/>
        </w:rPr>
        <w:t>o</w:t>
      </w:r>
      <w:r w:rsidR="00EC60E6" w:rsidRPr="00A43B7D">
        <w:rPr>
          <w:rFonts w:asciiTheme="minorHAnsi" w:hAnsiTheme="minorHAnsi" w:cstheme="minorHAnsi"/>
          <w:color w:val="auto"/>
          <w:highlight w:val="yellow"/>
        </w:rPr>
        <w:t>n the television screen</w:t>
      </w:r>
      <w:r w:rsidR="00D334BF" w:rsidRPr="00A43B7D">
        <w:rPr>
          <w:rFonts w:asciiTheme="minorHAnsi" w:hAnsiTheme="minorHAnsi" w:cstheme="minorHAnsi"/>
          <w:color w:val="auto"/>
          <w:highlight w:val="yellow"/>
        </w:rPr>
        <w:t>, p</w:t>
      </w:r>
      <w:r w:rsidR="00332811" w:rsidRPr="00A43B7D">
        <w:rPr>
          <w:rFonts w:asciiTheme="minorHAnsi" w:hAnsiTheme="minorHAnsi" w:cstheme="minorHAnsi"/>
          <w:color w:val="auto"/>
          <w:highlight w:val="yellow"/>
        </w:rPr>
        <w:t xml:space="preserve">resent </w:t>
      </w:r>
      <w:r w:rsidR="00D334BF" w:rsidRPr="00A43B7D">
        <w:rPr>
          <w:rFonts w:asciiTheme="minorHAnsi" w:hAnsiTheme="minorHAnsi" w:cstheme="minorHAnsi"/>
          <w:color w:val="auto"/>
          <w:highlight w:val="yellow"/>
        </w:rPr>
        <w:t xml:space="preserve">three </w:t>
      </w:r>
      <w:r w:rsidR="00332811" w:rsidRPr="00A43B7D">
        <w:rPr>
          <w:rFonts w:asciiTheme="minorHAnsi" w:hAnsiTheme="minorHAnsi" w:cstheme="minorHAnsi"/>
          <w:color w:val="auto"/>
          <w:highlight w:val="yellow"/>
        </w:rPr>
        <w:t xml:space="preserve">arches </w:t>
      </w:r>
      <w:r w:rsidR="00CD1A37" w:rsidRPr="00A43B7D">
        <w:rPr>
          <w:rFonts w:asciiTheme="minorHAnsi" w:hAnsiTheme="minorHAnsi" w:cstheme="minorHAnsi"/>
          <w:color w:val="auto"/>
        </w:rPr>
        <w:t>(T1</w:t>
      </w:r>
      <w:r w:rsidR="007917B1">
        <w:rPr>
          <w:rFonts w:asciiTheme="minorHAnsi" w:hAnsiTheme="minorHAnsi" w:cstheme="minorHAnsi"/>
          <w:color w:val="auto"/>
        </w:rPr>
        <w:t>–</w:t>
      </w:r>
      <w:r w:rsidR="00CD1A37" w:rsidRPr="00A43B7D">
        <w:rPr>
          <w:rFonts w:asciiTheme="minorHAnsi" w:hAnsiTheme="minorHAnsi" w:cstheme="minorHAnsi"/>
          <w:color w:val="auto"/>
        </w:rPr>
        <w:t>T3)</w:t>
      </w:r>
      <w:r w:rsidR="002C4764" w:rsidRPr="00A43B7D">
        <w:rPr>
          <w:rFonts w:asciiTheme="minorHAnsi" w:hAnsiTheme="minorHAnsi" w:cstheme="minorHAnsi"/>
          <w:color w:val="auto"/>
          <w:highlight w:val="yellow"/>
        </w:rPr>
        <w:t xml:space="preserve"> situated</w:t>
      </w:r>
      <w:r w:rsidR="00332811" w:rsidRPr="00A43B7D">
        <w:rPr>
          <w:rFonts w:asciiTheme="minorHAnsi" w:hAnsiTheme="minorHAnsi" w:cstheme="minorHAnsi"/>
          <w:color w:val="auto"/>
          <w:highlight w:val="yellow"/>
        </w:rPr>
        <w:t xml:space="preserve"> </w:t>
      </w:r>
      <w:r w:rsidR="002C4764" w:rsidRPr="00A43B7D">
        <w:rPr>
          <w:rFonts w:asciiTheme="minorHAnsi" w:hAnsiTheme="minorHAnsi" w:cstheme="minorHAnsi"/>
          <w:color w:val="auto"/>
          <w:highlight w:val="yellow"/>
        </w:rPr>
        <w:t xml:space="preserve">midway through the movement </w:t>
      </w:r>
      <w:r w:rsidR="00976B3F" w:rsidRPr="00A43B7D">
        <w:rPr>
          <w:rFonts w:asciiTheme="minorHAnsi" w:hAnsiTheme="minorHAnsi" w:cstheme="minorHAnsi"/>
          <w:color w:val="auto"/>
          <w:highlight w:val="yellow"/>
        </w:rPr>
        <w:t>plane</w:t>
      </w:r>
      <w:r w:rsidR="002C4764" w:rsidRPr="00A43B7D">
        <w:rPr>
          <w:rFonts w:asciiTheme="minorHAnsi" w:hAnsiTheme="minorHAnsi" w:cstheme="minorHAnsi"/>
          <w:color w:val="auto"/>
          <w:highlight w:val="yellow"/>
        </w:rPr>
        <w:t>.</w:t>
      </w:r>
      <w:r w:rsidR="00332811" w:rsidRPr="00A43B7D">
        <w:rPr>
          <w:rFonts w:asciiTheme="minorHAnsi" w:hAnsiTheme="minorHAnsi" w:cstheme="minorHAnsi"/>
          <w:color w:val="auto"/>
          <w:highlight w:val="yellow"/>
        </w:rPr>
        <w:t xml:space="preserve"> </w:t>
      </w:r>
      <w:r w:rsidR="00EC60E6" w:rsidRPr="00A43B7D">
        <w:rPr>
          <w:rFonts w:asciiTheme="minorHAnsi" w:hAnsiTheme="minorHAnsi" w:cstheme="minorHAnsi"/>
          <w:color w:val="auto"/>
          <w:highlight w:val="yellow"/>
        </w:rPr>
        <w:t>The easiest a</w:t>
      </w:r>
      <w:r w:rsidR="00CD1A37" w:rsidRPr="00A43B7D">
        <w:rPr>
          <w:rFonts w:asciiTheme="minorHAnsi" w:hAnsiTheme="minorHAnsi" w:cstheme="minorHAnsi"/>
          <w:color w:val="auto"/>
          <w:highlight w:val="yellow"/>
        </w:rPr>
        <w:t xml:space="preserve">rm movement (T1) is </w:t>
      </w:r>
      <w:r w:rsidR="00EC60E6" w:rsidRPr="00A43B7D">
        <w:rPr>
          <w:rFonts w:asciiTheme="minorHAnsi" w:hAnsiTheme="minorHAnsi" w:cstheme="minorHAnsi"/>
          <w:color w:val="auto"/>
          <w:highlight w:val="yellow"/>
        </w:rPr>
        <w:t>paired with no deviation or resistance, the middle arm movement (T2) is paired with moderate deviation and resistance, and the furthest arm movement (T3) is paired with the largest deviation and strongest resistance.</w:t>
      </w:r>
    </w:p>
    <w:p w14:paraId="2B26E0AA" w14:textId="77777777" w:rsidR="001D332C" w:rsidRPr="00A43B7D" w:rsidRDefault="001D332C" w:rsidP="00426A10">
      <w:pPr>
        <w:pStyle w:val="ListParagraph"/>
        <w:ind w:left="0"/>
        <w:rPr>
          <w:rFonts w:asciiTheme="minorHAnsi" w:hAnsiTheme="minorHAnsi" w:cstheme="minorHAnsi"/>
          <w:color w:val="auto"/>
          <w:highlight w:val="yellow"/>
        </w:rPr>
      </w:pPr>
    </w:p>
    <w:p w14:paraId="174F16B6" w14:textId="6F17F10E" w:rsidR="001D332C" w:rsidRPr="00A43B7D" w:rsidRDefault="001D332C"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Instruct t</w:t>
      </w:r>
      <w:r w:rsidR="004C36D9" w:rsidRPr="00A43B7D">
        <w:rPr>
          <w:rFonts w:asciiTheme="minorHAnsi" w:hAnsiTheme="minorHAnsi" w:cstheme="minorHAnsi"/>
          <w:color w:val="auto"/>
          <w:highlight w:val="yellow"/>
        </w:rPr>
        <w:t xml:space="preserve">he participant </w:t>
      </w:r>
      <w:r w:rsidRPr="00A43B7D">
        <w:rPr>
          <w:rFonts w:asciiTheme="minorHAnsi" w:hAnsiTheme="minorHAnsi" w:cstheme="minorHAnsi"/>
          <w:color w:val="auto"/>
          <w:highlight w:val="yellow"/>
        </w:rPr>
        <w:t>to use</w:t>
      </w:r>
      <w:r w:rsidR="004C36D9" w:rsidRPr="00A43B7D">
        <w:rPr>
          <w:rFonts w:asciiTheme="minorHAnsi" w:hAnsiTheme="minorHAnsi" w:cstheme="minorHAnsi"/>
          <w:color w:val="auto"/>
          <w:highlight w:val="yellow"/>
        </w:rPr>
        <w:t xml:space="preserve"> his/her </w:t>
      </w:r>
      <w:r w:rsidR="00EC60E6" w:rsidRPr="00A43B7D">
        <w:rPr>
          <w:rFonts w:asciiTheme="minorHAnsi" w:hAnsiTheme="minorHAnsi" w:cstheme="minorHAnsi"/>
          <w:color w:val="auto"/>
          <w:highlight w:val="yellow"/>
        </w:rPr>
        <w:t>dominant hand</w:t>
      </w:r>
      <w:r w:rsidR="004C36D9" w:rsidRPr="00A43B7D">
        <w:rPr>
          <w:rFonts w:asciiTheme="minorHAnsi" w:hAnsiTheme="minorHAnsi" w:cstheme="minorHAnsi"/>
          <w:color w:val="auto"/>
          <w:highlight w:val="yellow"/>
        </w:rPr>
        <w:t xml:space="preserve"> </w:t>
      </w:r>
      <w:r w:rsidR="00D334BF" w:rsidRPr="00A43B7D">
        <w:rPr>
          <w:rFonts w:asciiTheme="minorHAnsi" w:hAnsiTheme="minorHAnsi" w:cstheme="minorHAnsi"/>
          <w:color w:val="auto"/>
          <w:highlight w:val="yellow"/>
        </w:rPr>
        <w:t xml:space="preserve">to </w:t>
      </w:r>
      <w:r w:rsidR="00873E4C" w:rsidRPr="00A43B7D">
        <w:rPr>
          <w:rFonts w:asciiTheme="minorHAnsi" w:hAnsiTheme="minorHAnsi" w:cstheme="minorHAnsi"/>
          <w:color w:val="auto"/>
          <w:highlight w:val="yellow"/>
        </w:rPr>
        <w:t>operate</w:t>
      </w:r>
      <w:r w:rsidR="00837668" w:rsidRPr="00A43B7D">
        <w:rPr>
          <w:rFonts w:asciiTheme="minorHAnsi" w:hAnsiTheme="minorHAnsi" w:cstheme="minorHAnsi"/>
          <w:color w:val="auto"/>
          <w:highlight w:val="yellow"/>
        </w:rPr>
        <w:t xml:space="preserve"> the sensor of the robotic arm</w:t>
      </w:r>
      <w:r w:rsidR="00873E4C" w:rsidRPr="00A43B7D">
        <w:rPr>
          <w:rFonts w:asciiTheme="minorHAnsi" w:hAnsiTheme="minorHAnsi" w:cstheme="minorHAnsi"/>
          <w:color w:val="auto"/>
          <w:highlight w:val="yellow"/>
        </w:rPr>
        <w:t>, represented by a green ball on the television screen,</w:t>
      </w:r>
      <w:r w:rsidR="00837668" w:rsidRPr="00A43B7D">
        <w:rPr>
          <w:rFonts w:asciiTheme="minorHAnsi" w:hAnsiTheme="minorHAnsi" w:cstheme="minorHAnsi"/>
          <w:color w:val="auto"/>
          <w:highlight w:val="yellow"/>
        </w:rPr>
        <w:t xml:space="preserve"> and </w:t>
      </w:r>
      <w:r w:rsidR="00881EA9" w:rsidRPr="00A43B7D">
        <w:rPr>
          <w:rFonts w:asciiTheme="minorHAnsi" w:hAnsiTheme="minorHAnsi" w:cstheme="minorHAnsi"/>
          <w:color w:val="auto"/>
          <w:highlight w:val="yellow"/>
        </w:rPr>
        <w:t xml:space="preserve">to </w:t>
      </w:r>
      <w:r w:rsidR="00D334BF" w:rsidRPr="00A43B7D">
        <w:rPr>
          <w:rFonts w:asciiTheme="minorHAnsi" w:hAnsiTheme="minorHAnsi" w:cstheme="minorHAnsi"/>
          <w:color w:val="auto"/>
          <w:highlight w:val="yellow"/>
        </w:rPr>
        <w:t xml:space="preserve">move </w:t>
      </w:r>
      <w:r w:rsidR="00873E4C" w:rsidRPr="00A43B7D">
        <w:rPr>
          <w:rFonts w:asciiTheme="minorHAnsi" w:hAnsiTheme="minorHAnsi" w:cstheme="minorHAnsi"/>
          <w:color w:val="auto"/>
          <w:highlight w:val="yellow"/>
        </w:rPr>
        <w:t>the ball/sensor</w:t>
      </w:r>
      <w:r w:rsidR="00837668" w:rsidRPr="00A43B7D">
        <w:rPr>
          <w:rFonts w:asciiTheme="minorHAnsi" w:hAnsiTheme="minorHAnsi" w:cstheme="minorHAnsi"/>
          <w:color w:val="auto"/>
          <w:highlight w:val="yellow"/>
        </w:rPr>
        <w:t xml:space="preserve"> </w:t>
      </w:r>
      <w:r w:rsidR="00D334BF" w:rsidRPr="00A43B7D">
        <w:rPr>
          <w:rFonts w:asciiTheme="minorHAnsi" w:hAnsiTheme="minorHAnsi" w:cstheme="minorHAnsi"/>
          <w:color w:val="auto"/>
          <w:highlight w:val="yellow"/>
        </w:rPr>
        <w:t>from a starting point</w:t>
      </w:r>
      <w:r w:rsidR="00976B3F" w:rsidRPr="00A43B7D">
        <w:rPr>
          <w:rFonts w:asciiTheme="minorHAnsi" w:hAnsiTheme="minorHAnsi" w:cstheme="minorHAnsi"/>
          <w:color w:val="auto"/>
          <w:highlight w:val="yellow"/>
        </w:rPr>
        <w:t xml:space="preserve"> at the </w:t>
      </w:r>
      <w:r w:rsidR="00667697" w:rsidRPr="00A43B7D">
        <w:rPr>
          <w:rFonts w:asciiTheme="minorHAnsi" w:hAnsiTheme="minorHAnsi" w:cstheme="minorHAnsi"/>
          <w:color w:val="auto"/>
          <w:highlight w:val="yellow"/>
        </w:rPr>
        <w:t>lower</w:t>
      </w:r>
      <w:r w:rsidR="008C3194">
        <w:rPr>
          <w:rFonts w:asciiTheme="minorHAnsi" w:hAnsiTheme="minorHAnsi" w:cstheme="minorHAnsi"/>
          <w:color w:val="auto"/>
          <w:highlight w:val="yellow"/>
        </w:rPr>
        <w:t>-</w:t>
      </w:r>
      <w:r w:rsidR="00667697" w:rsidRPr="00A43B7D">
        <w:rPr>
          <w:rFonts w:asciiTheme="minorHAnsi" w:hAnsiTheme="minorHAnsi" w:cstheme="minorHAnsi"/>
          <w:color w:val="auto"/>
          <w:highlight w:val="yellow"/>
        </w:rPr>
        <w:t xml:space="preserve">left corner </w:t>
      </w:r>
      <w:r w:rsidR="00976B3F" w:rsidRPr="00A43B7D">
        <w:rPr>
          <w:rFonts w:asciiTheme="minorHAnsi" w:hAnsiTheme="minorHAnsi" w:cstheme="minorHAnsi"/>
          <w:color w:val="auto"/>
          <w:highlight w:val="yellow"/>
        </w:rPr>
        <w:t>of the movement plane,</w:t>
      </w:r>
      <w:r w:rsidR="00D334BF" w:rsidRPr="00A43B7D">
        <w:rPr>
          <w:rFonts w:asciiTheme="minorHAnsi" w:hAnsiTheme="minorHAnsi" w:cstheme="minorHAnsi"/>
          <w:color w:val="auto"/>
          <w:highlight w:val="yellow"/>
        </w:rPr>
        <w:t xml:space="preserve"> to a target </w:t>
      </w:r>
      <w:r w:rsidR="00976B3F" w:rsidRPr="00A43B7D">
        <w:rPr>
          <w:rFonts w:asciiTheme="minorHAnsi" w:hAnsiTheme="minorHAnsi" w:cstheme="minorHAnsi"/>
          <w:color w:val="auto"/>
          <w:highlight w:val="yellow"/>
        </w:rPr>
        <w:t xml:space="preserve">at the </w:t>
      </w:r>
      <w:r w:rsidR="00667697" w:rsidRPr="00A43B7D">
        <w:rPr>
          <w:rFonts w:asciiTheme="minorHAnsi" w:hAnsiTheme="minorHAnsi" w:cstheme="minorHAnsi"/>
          <w:color w:val="auto"/>
          <w:highlight w:val="yellow"/>
        </w:rPr>
        <w:t>upper</w:t>
      </w:r>
      <w:r w:rsidR="00142BB0">
        <w:rPr>
          <w:rFonts w:asciiTheme="minorHAnsi" w:hAnsiTheme="minorHAnsi" w:cstheme="minorHAnsi"/>
          <w:color w:val="auto"/>
          <w:highlight w:val="yellow"/>
        </w:rPr>
        <w:t>-</w:t>
      </w:r>
      <w:r w:rsidR="00667697" w:rsidRPr="00A43B7D">
        <w:rPr>
          <w:rFonts w:asciiTheme="minorHAnsi" w:hAnsiTheme="minorHAnsi" w:cstheme="minorHAnsi"/>
          <w:color w:val="auto"/>
          <w:highlight w:val="yellow"/>
        </w:rPr>
        <w:t xml:space="preserve">left corner of the </w:t>
      </w:r>
      <w:r w:rsidR="00976B3F" w:rsidRPr="00A43B7D">
        <w:rPr>
          <w:rFonts w:asciiTheme="minorHAnsi" w:hAnsiTheme="minorHAnsi" w:cstheme="minorHAnsi"/>
          <w:color w:val="auto"/>
          <w:highlight w:val="yellow"/>
        </w:rPr>
        <w:t>movement plane</w:t>
      </w:r>
      <w:r w:rsidR="009C2BD0" w:rsidRPr="00A43B7D">
        <w:rPr>
          <w:rFonts w:asciiTheme="minorHAnsi" w:hAnsiTheme="minorHAnsi" w:cstheme="minorHAnsi"/>
          <w:color w:val="auto"/>
          <w:highlight w:val="yellow"/>
        </w:rPr>
        <w:t>.</w:t>
      </w:r>
    </w:p>
    <w:p w14:paraId="5AF97DF0" w14:textId="77777777" w:rsidR="001D332C" w:rsidRPr="00A43B7D" w:rsidRDefault="001D332C" w:rsidP="00426A10">
      <w:pPr>
        <w:pStyle w:val="NormalWeb"/>
        <w:spacing w:before="0" w:beforeAutospacing="0" w:after="0" w:afterAutospacing="0"/>
        <w:rPr>
          <w:rFonts w:asciiTheme="minorHAnsi" w:hAnsiTheme="minorHAnsi" w:cstheme="minorHAnsi"/>
          <w:color w:val="auto"/>
          <w:highlight w:val="yellow"/>
        </w:rPr>
      </w:pPr>
    </w:p>
    <w:p w14:paraId="244BC01C" w14:textId="04878FAA" w:rsidR="003858E2" w:rsidRPr="00A43B7D" w:rsidRDefault="001D332C"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Instruct t</w:t>
      </w:r>
      <w:r w:rsidR="004C36D9" w:rsidRPr="00A43B7D">
        <w:rPr>
          <w:rFonts w:asciiTheme="minorHAnsi" w:hAnsiTheme="minorHAnsi" w:cstheme="minorHAnsi"/>
          <w:color w:val="auto"/>
          <w:highlight w:val="yellow"/>
        </w:rPr>
        <w:t xml:space="preserve">he participant </w:t>
      </w:r>
      <w:r w:rsidR="00730E47" w:rsidRPr="00A43B7D">
        <w:rPr>
          <w:rFonts w:asciiTheme="minorHAnsi" w:hAnsiTheme="minorHAnsi" w:cstheme="minorHAnsi"/>
          <w:color w:val="auto"/>
          <w:highlight w:val="yellow"/>
        </w:rPr>
        <w:t>that he/she can</w:t>
      </w:r>
      <w:r w:rsidRPr="00A43B7D">
        <w:rPr>
          <w:rFonts w:asciiTheme="minorHAnsi" w:hAnsiTheme="minorHAnsi" w:cstheme="minorHAnsi"/>
          <w:color w:val="auto"/>
          <w:highlight w:val="yellow"/>
        </w:rPr>
        <w:t xml:space="preserve"> freely choose</w:t>
      </w:r>
      <w:r w:rsidR="004C36D9" w:rsidRPr="00A43B7D">
        <w:rPr>
          <w:rFonts w:asciiTheme="minorHAnsi" w:hAnsiTheme="minorHAnsi" w:cstheme="minorHAnsi"/>
          <w:color w:val="auto"/>
          <w:highlight w:val="yellow"/>
        </w:rPr>
        <w:t xml:space="preserve"> which</w:t>
      </w:r>
      <w:r w:rsidR="00E53246" w:rsidRPr="00A43B7D">
        <w:rPr>
          <w:rFonts w:asciiTheme="minorHAnsi" w:hAnsiTheme="minorHAnsi" w:cstheme="minorHAnsi"/>
          <w:color w:val="auto"/>
          <w:highlight w:val="yellow"/>
        </w:rPr>
        <w:t xml:space="preserve"> </w:t>
      </w:r>
      <w:r w:rsidR="000E7E29" w:rsidRPr="00A43B7D">
        <w:rPr>
          <w:rFonts w:asciiTheme="minorHAnsi" w:hAnsiTheme="minorHAnsi" w:cstheme="minorHAnsi"/>
          <w:color w:val="auto"/>
          <w:highlight w:val="yellow"/>
        </w:rPr>
        <w:t xml:space="preserve">one </w:t>
      </w:r>
      <w:r w:rsidR="003858E2" w:rsidRPr="00A43B7D">
        <w:rPr>
          <w:rFonts w:asciiTheme="minorHAnsi" w:hAnsiTheme="minorHAnsi" w:cstheme="minorHAnsi"/>
          <w:color w:val="auto"/>
          <w:highlight w:val="yellow"/>
        </w:rPr>
        <w:t xml:space="preserve">of the available </w:t>
      </w:r>
      <w:r w:rsidR="00881EA9" w:rsidRPr="00A43B7D">
        <w:rPr>
          <w:rFonts w:asciiTheme="minorHAnsi" w:hAnsiTheme="minorHAnsi" w:cstheme="minorHAnsi"/>
          <w:color w:val="auto"/>
          <w:highlight w:val="yellow"/>
        </w:rPr>
        <w:t xml:space="preserve">movement </w:t>
      </w:r>
      <w:r w:rsidR="00873E4C" w:rsidRPr="00A43B7D">
        <w:rPr>
          <w:rFonts w:asciiTheme="minorHAnsi" w:hAnsiTheme="minorHAnsi" w:cstheme="minorHAnsi"/>
          <w:color w:val="auto"/>
          <w:highlight w:val="yellow"/>
        </w:rPr>
        <w:t>trajectories</w:t>
      </w:r>
      <w:r w:rsidR="004C36D9" w:rsidRPr="00A43B7D">
        <w:rPr>
          <w:rFonts w:asciiTheme="minorHAnsi" w:hAnsiTheme="minorHAnsi" w:cstheme="minorHAnsi"/>
          <w:color w:val="auto"/>
          <w:highlight w:val="yellow"/>
        </w:rPr>
        <w:t xml:space="preserve"> to perform on each trial.</w:t>
      </w:r>
    </w:p>
    <w:p w14:paraId="2E45390A" w14:textId="77777777" w:rsidR="003858E2" w:rsidRPr="00A43B7D" w:rsidRDefault="003858E2" w:rsidP="00426A10">
      <w:pPr>
        <w:pStyle w:val="ListParagraph"/>
        <w:ind w:left="0"/>
        <w:rPr>
          <w:rFonts w:asciiTheme="minorHAnsi" w:hAnsiTheme="minorHAnsi" w:cstheme="minorHAnsi"/>
          <w:color w:val="auto"/>
          <w:highlight w:val="yellow"/>
        </w:rPr>
      </w:pPr>
    </w:p>
    <w:p w14:paraId="383E2AD3" w14:textId="34D54392" w:rsidR="00976B3F" w:rsidRPr="00A43B7D" w:rsidRDefault="00976B3F" w:rsidP="00426A10">
      <w:pPr>
        <w:pStyle w:val="NormalWeb"/>
        <w:numPr>
          <w:ilvl w:val="1"/>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highlight w:val="yellow"/>
        </w:rPr>
        <w:t>Do not administer the</w:t>
      </w:r>
      <w:r w:rsidR="00CD1A37" w:rsidRPr="00A43B7D">
        <w:rPr>
          <w:rFonts w:asciiTheme="minorHAnsi" w:hAnsiTheme="minorHAnsi" w:cstheme="minorHAnsi"/>
          <w:color w:val="auto"/>
          <w:highlight w:val="yellow"/>
        </w:rPr>
        <w:t xml:space="preserve"> pain stimulus</w:t>
      </w:r>
      <w:r w:rsidR="00CD1A37" w:rsidRPr="00A43B7D">
        <w:rPr>
          <w:rFonts w:asciiTheme="minorHAnsi" w:hAnsiTheme="minorHAnsi" w:cstheme="minorHAnsi"/>
          <w:color w:val="auto"/>
        </w:rPr>
        <w:t xml:space="preserve"> (see section 3.1</w:t>
      </w:r>
      <w:r w:rsidR="000437A1" w:rsidRPr="00A43B7D">
        <w:rPr>
          <w:rFonts w:asciiTheme="minorHAnsi" w:hAnsiTheme="minorHAnsi" w:cstheme="minorHAnsi"/>
          <w:color w:val="auto"/>
        </w:rPr>
        <w:t xml:space="preserve"> and </w:t>
      </w:r>
      <w:r w:rsidR="0029197C">
        <w:rPr>
          <w:rFonts w:asciiTheme="minorHAnsi" w:hAnsiTheme="minorHAnsi" w:cstheme="minorHAnsi"/>
          <w:color w:val="auto"/>
        </w:rPr>
        <w:t xml:space="preserve">step </w:t>
      </w:r>
      <w:r w:rsidR="000437A1" w:rsidRPr="00A43B7D">
        <w:rPr>
          <w:rFonts w:asciiTheme="minorHAnsi" w:hAnsiTheme="minorHAnsi" w:cstheme="minorHAnsi"/>
          <w:color w:val="auto"/>
        </w:rPr>
        <w:t>5.</w:t>
      </w:r>
      <w:r w:rsidR="00CE2B71" w:rsidRPr="00A43B7D">
        <w:rPr>
          <w:rFonts w:asciiTheme="minorHAnsi" w:hAnsiTheme="minorHAnsi" w:cstheme="minorHAnsi"/>
          <w:color w:val="auto"/>
        </w:rPr>
        <w:t>7.6</w:t>
      </w:r>
      <w:r w:rsidRPr="00A43B7D">
        <w:rPr>
          <w:rFonts w:asciiTheme="minorHAnsi" w:hAnsiTheme="minorHAnsi" w:cstheme="minorHAnsi"/>
          <w:color w:val="auto"/>
        </w:rPr>
        <w:t xml:space="preserve">) </w:t>
      </w:r>
      <w:r w:rsidR="00EC60E6" w:rsidRPr="00A43B7D">
        <w:rPr>
          <w:rFonts w:asciiTheme="minorHAnsi" w:hAnsiTheme="minorHAnsi" w:cstheme="minorHAnsi"/>
          <w:color w:val="auto"/>
          <w:highlight w:val="yellow"/>
        </w:rPr>
        <w:t>during the practice</w:t>
      </w:r>
      <w:r w:rsidRPr="00A43B7D">
        <w:rPr>
          <w:rFonts w:asciiTheme="minorHAnsi" w:hAnsiTheme="minorHAnsi" w:cstheme="minorHAnsi"/>
          <w:color w:val="auto"/>
          <w:highlight w:val="yellow"/>
        </w:rPr>
        <w:t xml:space="preserve"> phase</w:t>
      </w:r>
      <w:r w:rsidRPr="00A43B7D">
        <w:rPr>
          <w:rFonts w:asciiTheme="minorHAnsi" w:hAnsiTheme="minorHAnsi" w:cstheme="minorHAnsi"/>
          <w:color w:val="auto"/>
        </w:rPr>
        <w:t>. However, ensure that the relationship between deviation and resistance</w:t>
      </w:r>
      <w:r w:rsidR="00CD1A37" w:rsidRPr="00A43B7D">
        <w:rPr>
          <w:rFonts w:asciiTheme="minorHAnsi" w:hAnsiTheme="minorHAnsi" w:cstheme="minorHAnsi"/>
          <w:color w:val="auto"/>
        </w:rPr>
        <w:t xml:space="preserve"> (see </w:t>
      </w:r>
      <w:r w:rsidR="007104FF">
        <w:rPr>
          <w:rFonts w:asciiTheme="minorHAnsi" w:hAnsiTheme="minorHAnsi" w:cstheme="minorHAnsi"/>
          <w:color w:val="auto"/>
        </w:rPr>
        <w:t>step</w:t>
      </w:r>
      <w:r w:rsidR="00D92C95" w:rsidRPr="00A43B7D">
        <w:rPr>
          <w:rFonts w:asciiTheme="minorHAnsi" w:hAnsiTheme="minorHAnsi" w:cstheme="minorHAnsi"/>
          <w:color w:val="auto"/>
        </w:rPr>
        <w:t xml:space="preserve"> </w:t>
      </w:r>
      <w:r w:rsidR="00CD1A37" w:rsidRPr="00A43B7D">
        <w:rPr>
          <w:rFonts w:asciiTheme="minorHAnsi" w:hAnsiTheme="minorHAnsi" w:cstheme="minorHAnsi"/>
          <w:color w:val="auto"/>
        </w:rPr>
        <w:t>5.3)</w:t>
      </w:r>
      <w:r w:rsidRPr="00A43B7D">
        <w:rPr>
          <w:rFonts w:asciiTheme="minorHAnsi" w:hAnsiTheme="minorHAnsi" w:cstheme="minorHAnsi"/>
          <w:color w:val="auto"/>
        </w:rPr>
        <w:t xml:space="preserve"> is in place.</w:t>
      </w:r>
    </w:p>
    <w:p w14:paraId="25498D27" w14:textId="77777777" w:rsidR="00976B3F" w:rsidRPr="00A43B7D" w:rsidRDefault="00976B3F" w:rsidP="00426A10">
      <w:pPr>
        <w:pStyle w:val="ListParagraph"/>
        <w:ind w:left="0"/>
        <w:rPr>
          <w:rFonts w:asciiTheme="minorHAnsi" w:hAnsiTheme="minorHAnsi" w:cstheme="minorHAnsi"/>
          <w:color w:val="auto"/>
        </w:rPr>
      </w:pPr>
    </w:p>
    <w:p w14:paraId="3901DD34" w14:textId="748E02D1" w:rsidR="003858E2" w:rsidRPr="00A43B7D" w:rsidRDefault="0032787A" w:rsidP="00426A10">
      <w:pPr>
        <w:pStyle w:val="NormalWeb"/>
        <w:numPr>
          <w:ilvl w:val="1"/>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rPr>
        <w:t xml:space="preserve">Provide the participant with verbal feedback while they </w:t>
      </w:r>
      <w:r w:rsidR="004540B6" w:rsidRPr="00A43B7D">
        <w:rPr>
          <w:rFonts w:asciiTheme="minorHAnsi" w:hAnsiTheme="minorHAnsi" w:cstheme="minorHAnsi"/>
          <w:color w:val="auto"/>
        </w:rPr>
        <w:t xml:space="preserve">perform the </w:t>
      </w:r>
      <w:r w:rsidRPr="00A43B7D">
        <w:rPr>
          <w:rFonts w:asciiTheme="minorHAnsi" w:hAnsiTheme="minorHAnsi" w:cstheme="minorHAnsi"/>
          <w:color w:val="auto"/>
        </w:rPr>
        <w:t>practice phase.</w:t>
      </w:r>
    </w:p>
    <w:p w14:paraId="7D41146A" w14:textId="77777777" w:rsidR="004540B6" w:rsidRPr="00A43B7D" w:rsidRDefault="004540B6" w:rsidP="00426A10">
      <w:pPr>
        <w:pStyle w:val="NormalWeb"/>
        <w:spacing w:before="0" w:beforeAutospacing="0" w:after="0" w:afterAutospacing="0"/>
        <w:rPr>
          <w:rFonts w:asciiTheme="minorHAnsi" w:hAnsiTheme="minorHAnsi" w:cstheme="minorHAnsi"/>
          <w:color w:val="auto"/>
        </w:rPr>
      </w:pPr>
    </w:p>
    <w:p w14:paraId="44B91687" w14:textId="070EF069" w:rsidR="004540B6" w:rsidRPr="00A43B7D" w:rsidRDefault="004540B6" w:rsidP="00426A10">
      <w:pPr>
        <w:pStyle w:val="NormalWeb"/>
        <w:numPr>
          <w:ilvl w:val="2"/>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rPr>
        <w:t xml:space="preserve">Ensure the participant does not start moving before </w:t>
      </w:r>
      <w:r w:rsidR="007016A0" w:rsidRPr="00A43B7D">
        <w:rPr>
          <w:rFonts w:asciiTheme="minorHAnsi" w:hAnsiTheme="minorHAnsi" w:cstheme="minorHAnsi"/>
          <w:color w:val="auto"/>
        </w:rPr>
        <w:t xml:space="preserve">the </w:t>
      </w:r>
      <w:r w:rsidR="00711387" w:rsidRPr="00A43B7D">
        <w:rPr>
          <w:rFonts w:asciiTheme="minorHAnsi" w:hAnsiTheme="minorHAnsi" w:cstheme="minorHAnsi"/>
          <w:color w:val="auto"/>
        </w:rPr>
        <w:t xml:space="preserve">visual and auditory </w:t>
      </w:r>
      <w:r w:rsidRPr="00A43B7D">
        <w:rPr>
          <w:rFonts w:asciiTheme="minorHAnsi" w:hAnsiTheme="minorHAnsi" w:cstheme="minorHAnsi"/>
          <w:color w:val="auto"/>
        </w:rPr>
        <w:t>“start signal</w:t>
      </w:r>
      <w:r w:rsidR="00513045" w:rsidRPr="00A43B7D">
        <w:rPr>
          <w:rFonts w:asciiTheme="minorHAnsi" w:hAnsiTheme="minorHAnsi" w:cstheme="minorHAnsi"/>
          <w:color w:val="auto"/>
        </w:rPr>
        <w:t>s</w:t>
      </w:r>
      <w:r w:rsidRPr="00A43B7D">
        <w:rPr>
          <w:rFonts w:asciiTheme="minorHAnsi" w:hAnsiTheme="minorHAnsi" w:cstheme="minorHAnsi"/>
          <w:color w:val="auto"/>
        </w:rPr>
        <w:t xml:space="preserve">”, and that </w:t>
      </w:r>
      <w:r w:rsidR="00EC60E6" w:rsidRPr="00A43B7D">
        <w:rPr>
          <w:rFonts w:asciiTheme="minorHAnsi" w:hAnsiTheme="minorHAnsi" w:cstheme="minorHAnsi"/>
          <w:color w:val="auto"/>
        </w:rPr>
        <w:t>he/she</w:t>
      </w:r>
      <w:r w:rsidRPr="00A43B7D">
        <w:rPr>
          <w:rFonts w:asciiTheme="minorHAnsi" w:hAnsiTheme="minorHAnsi" w:cstheme="minorHAnsi"/>
          <w:color w:val="auto"/>
        </w:rPr>
        <w:t xml:space="preserve"> release</w:t>
      </w:r>
      <w:r w:rsidR="00EC60E6" w:rsidRPr="00A43B7D">
        <w:rPr>
          <w:rFonts w:asciiTheme="minorHAnsi" w:hAnsiTheme="minorHAnsi" w:cstheme="minorHAnsi"/>
          <w:color w:val="auto"/>
        </w:rPr>
        <w:t>s</w:t>
      </w:r>
      <w:r w:rsidRPr="00A43B7D">
        <w:rPr>
          <w:rFonts w:asciiTheme="minorHAnsi" w:hAnsiTheme="minorHAnsi" w:cstheme="minorHAnsi"/>
          <w:color w:val="auto"/>
        </w:rPr>
        <w:t xml:space="preserve"> the robotic arm immediately when the </w:t>
      </w:r>
      <w:r w:rsidR="00711387" w:rsidRPr="00A43B7D">
        <w:rPr>
          <w:rFonts w:asciiTheme="minorHAnsi" w:hAnsiTheme="minorHAnsi" w:cstheme="minorHAnsi"/>
          <w:color w:val="auto"/>
        </w:rPr>
        <w:t xml:space="preserve">visual and auditory </w:t>
      </w:r>
      <w:r w:rsidRPr="00A43B7D">
        <w:rPr>
          <w:rFonts w:asciiTheme="minorHAnsi" w:hAnsiTheme="minorHAnsi" w:cstheme="minorHAnsi"/>
          <w:color w:val="auto"/>
        </w:rPr>
        <w:lastRenderedPageBreak/>
        <w:t>“stop signal</w:t>
      </w:r>
      <w:r w:rsidR="00513045" w:rsidRPr="00A43B7D">
        <w:rPr>
          <w:rFonts w:asciiTheme="minorHAnsi" w:hAnsiTheme="minorHAnsi" w:cstheme="minorHAnsi"/>
          <w:color w:val="auto"/>
        </w:rPr>
        <w:t>s</w:t>
      </w:r>
      <w:r w:rsidRPr="00A43B7D">
        <w:rPr>
          <w:rFonts w:asciiTheme="minorHAnsi" w:hAnsiTheme="minorHAnsi" w:cstheme="minorHAnsi"/>
          <w:color w:val="auto"/>
        </w:rPr>
        <w:t xml:space="preserve">” </w:t>
      </w:r>
      <w:r w:rsidR="00513045" w:rsidRPr="00A43B7D">
        <w:rPr>
          <w:rFonts w:asciiTheme="minorHAnsi" w:hAnsiTheme="minorHAnsi" w:cstheme="minorHAnsi"/>
          <w:color w:val="auto"/>
        </w:rPr>
        <w:t>are</w:t>
      </w:r>
      <w:r w:rsidRPr="00A43B7D">
        <w:rPr>
          <w:rFonts w:asciiTheme="minorHAnsi" w:hAnsiTheme="minorHAnsi" w:cstheme="minorHAnsi"/>
          <w:color w:val="auto"/>
        </w:rPr>
        <w:t xml:space="preserve"> presented.</w:t>
      </w:r>
    </w:p>
    <w:p w14:paraId="7C42515E" w14:textId="77777777" w:rsidR="007016A0" w:rsidRPr="00A43B7D" w:rsidRDefault="007016A0" w:rsidP="00426A10">
      <w:pPr>
        <w:pStyle w:val="ListParagraph"/>
        <w:ind w:left="0"/>
        <w:rPr>
          <w:rFonts w:asciiTheme="minorHAnsi" w:hAnsiTheme="minorHAnsi" w:cstheme="minorHAnsi"/>
          <w:color w:val="auto"/>
          <w:highlight w:val="yellow"/>
        </w:rPr>
      </w:pPr>
    </w:p>
    <w:p w14:paraId="15621840" w14:textId="1D3875BE" w:rsidR="007016A0" w:rsidRPr="00A43B7D" w:rsidRDefault="00795F7F" w:rsidP="00426A10">
      <w:pPr>
        <w:pStyle w:val="NormalWeb"/>
        <w:spacing w:before="0" w:beforeAutospacing="0" w:after="0" w:afterAutospacing="0"/>
        <w:rPr>
          <w:rFonts w:asciiTheme="minorHAnsi" w:hAnsiTheme="minorHAnsi" w:cstheme="minorHAnsi"/>
          <w:color w:val="auto"/>
        </w:rPr>
      </w:pPr>
      <w:r w:rsidRPr="00A43B7D">
        <w:rPr>
          <w:rFonts w:asciiTheme="minorHAnsi" w:hAnsiTheme="minorHAnsi" w:cstheme="minorHAnsi"/>
          <w:color w:val="auto"/>
        </w:rPr>
        <w:t xml:space="preserve">NOTE: </w:t>
      </w:r>
      <w:r w:rsidR="00AF4ED4" w:rsidRPr="00A43B7D">
        <w:rPr>
          <w:rFonts w:asciiTheme="minorHAnsi" w:hAnsiTheme="minorHAnsi" w:cstheme="minorHAnsi"/>
          <w:color w:val="auto"/>
        </w:rPr>
        <w:t>T</w:t>
      </w:r>
      <w:r w:rsidR="007016A0" w:rsidRPr="00A43B7D">
        <w:rPr>
          <w:rFonts w:asciiTheme="minorHAnsi" w:hAnsiTheme="minorHAnsi" w:cstheme="minorHAnsi"/>
          <w:color w:val="auto"/>
        </w:rPr>
        <w:t>wo distinct auditory signals</w:t>
      </w:r>
      <w:r w:rsidR="00B41AEF" w:rsidRPr="00A43B7D">
        <w:rPr>
          <w:rFonts w:asciiTheme="minorHAnsi" w:hAnsiTheme="minorHAnsi" w:cstheme="minorHAnsi"/>
          <w:color w:val="auto"/>
        </w:rPr>
        <w:t xml:space="preserve"> (a “start tone” and a “scoring tone”)</w:t>
      </w:r>
      <w:r w:rsidR="007016A0" w:rsidRPr="00A43B7D">
        <w:rPr>
          <w:rFonts w:asciiTheme="minorHAnsi" w:hAnsiTheme="minorHAnsi" w:cstheme="minorHAnsi"/>
          <w:color w:val="auto"/>
        </w:rPr>
        <w:t xml:space="preserve"> and two distinct visual signals</w:t>
      </w:r>
      <w:r w:rsidR="00B41AEF" w:rsidRPr="00A43B7D">
        <w:rPr>
          <w:rFonts w:asciiTheme="minorHAnsi" w:hAnsiTheme="minorHAnsi" w:cstheme="minorHAnsi"/>
          <w:color w:val="auto"/>
        </w:rPr>
        <w:t xml:space="preserve"> (the target and a virtual “traffic light” turning green</w:t>
      </w:r>
      <w:r w:rsidR="006F40AE" w:rsidRPr="00A43B7D">
        <w:rPr>
          <w:rFonts w:asciiTheme="minorHAnsi" w:hAnsiTheme="minorHAnsi" w:cstheme="minorHAnsi"/>
          <w:color w:val="auto"/>
        </w:rPr>
        <w:t xml:space="preserve"> </w:t>
      </w:r>
      <w:r w:rsidR="00B41AEF" w:rsidRPr="00A43B7D">
        <w:rPr>
          <w:rFonts w:asciiTheme="minorHAnsi" w:hAnsiTheme="minorHAnsi" w:cstheme="minorHAnsi"/>
          <w:color w:val="auto"/>
        </w:rPr>
        <w:t>and red, respectively</w:t>
      </w:r>
      <w:r w:rsidR="00FA64C4" w:rsidRPr="00A43B7D">
        <w:rPr>
          <w:rFonts w:asciiTheme="minorHAnsi" w:hAnsiTheme="minorHAnsi" w:cstheme="minorHAnsi"/>
          <w:color w:val="auto"/>
        </w:rPr>
        <w:t xml:space="preserve">; </w:t>
      </w:r>
      <w:r w:rsidR="007A5224" w:rsidRPr="00A43B7D">
        <w:rPr>
          <w:rFonts w:asciiTheme="minorHAnsi" w:hAnsiTheme="minorHAnsi" w:cstheme="minorHAnsi"/>
          <w:b/>
          <w:bCs/>
          <w:color w:val="auto"/>
        </w:rPr>
        <w:t>F</w:t>
      </w:r>
      <w:r w:rsidR="00FA64C4" w:rsidRPr="00A43B7D">
        <w:rPr>
          <w:rFonts w:asciiTheme="minorHAnsi" w:hAnsiTheme="minorHAnsi" w:cstheme="minorHAnsi"/>
          <w:b/>
          <w:bCs/>
          <w:color w:val="auto"/>
        </w:rPr>
        <w:t>ig</w:t>
      </w:r>
      <w:r w:rsidR="007A5224" w:rsidRPr="00A43B7D">
        <w:rPr>
          <w:rFonts w:asciiTheme="minorHAnsi" w:hAnsiTheme="minorHAnsi" w:cstheme="minorHAnsi"/>
          <w:b/>
          <w:bCs/>
          <w:color w:val="auto"/>
        </w:rPr>
        <w:t>ure</w:t>
      </w:r>
      <w:r w:rsidR="00FA64C4" w:rsidRPr="00A43B7D">
        <w:rPr>
          <w:rFonts w:asciiTheme="minorHAnsi" w:hAnsiTheme="minorHAnsi" w:cstheme="minorHAnsi"/>
          <w:b/>
          <w:bCs/>
          <w:color w:val="auto"/>
        </w:rPr>
        <w:t xml:space="preserve"> 1</w:t>
      </w:r>
      <w:r w:rsidR="00B41AEF" w:rsidRPr="00A43B7D">
        <w:rPr>
          <w:rFonts w:asciiTheme="minorHAnsi" w:hAnsiTheme="minorHAnsi" w:cstheme="minorHAnsi"/>
          <w:color w:val="auto"/>
        </w:rPr>
        <w:t>)</w:t>
      </w:r>
      <w:r w:rsidR="00AF4ED4" w:rsidRPr="00A43B7D">
        <w:rPr>
          <w:rFonts w:asciiTheme="minorHAnsi" w:hAnsiTheme="minorHAnsi" w:cstheme="minorHAnsi"/>
          <w:color w:val="auto"/>
        </w:rPr>
        <w:t xml:space="preserve"> have been used as start and stop signals</w:t>
      </w:r>
      <w:r w:rsidR="007016A0" w:rsidRPr="00A43B7D">
        <w:rPr>
          <w:rFonts w:asciiTheme="minorHAnsi" w:hAnsiTheme="minorHAnsi" w:cstheme="minorHAnsi"/>
          <w:color w:val="auto"/>
        </w:rPr>
        <w:t>. Auditory and visual start signals are presented simultaneously, as are auditory and visual stop signals.</w:t>
      </w:r>
    </w:p>
    <w:p w14:paraId="0BA201CD" w14:textId="77777777" w:rsidR="004540B6" w:rsidRPr="00A43B7D" w:rsidRDefault="004540B6" w:rsidP="00426A10">
      <w:pPr>
        <w:pStyle w:val="NormalWeb"/>
        <w:spacing w:before="0" w:beforeAutospacing="0" w:after="0" w:afterAutospacing="0"/>
        <w:rPr>
          <w:rFonts w:asciiTheme="minorHAnsi" w:hAnsiTheme="minorHAnsi" w:cstheme="minorHAnsi"/>
          <w:color w:val="auto"/>
        </w:rPr>
      </w:pPr>
    </w:p>
    <w:p w14:paraId="7FBBE5A5" w14:textId="63298F95" w:rsidR="00CF36DD" w:rsidRPr="00A43B7D" w:rsidRDefault="00D45F20"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I</w:t>
      </w:r>
      <w:r w:rsidR="004540B6" w:rsidRPr="00A43B7D">
        <w:rPr>
          <w:rFonts w:asciiTheme="minorHAnsi" w:hAnsiTheme="minorHAnsi" w:cstheme="minorHAnsi"/>
          <w:color w:val="auto"/>
          <w:highlight w:val="yellow"/>
        </w:rPr>
        <w:t>nstruct the participant to provide self-report measures of pain-expectancy and fear of movement-related pain</w:t>
      </w:r>
      <w:r w:rsidR="00E13B61" w:rsidRPr="00A43B7D">
        <w:rPr>
          <w:rFonts w:asciiTheme="minorHAnsi" w:hAnsiTheme="minorHAnsi" w:cstheme="minorHAnsi"/>
          <w:color w:val="auto"/>
          <w:highlight w:val="yellow"/>
        </w:rPr>
        <w:t xml:space="preserve"> </w:t>
      </w:r>
      <w:r w:rsidRPr="00A43B7D">
        <w:rPr>
          <w:rFonts w:asciiTheme="minorHAnsi" w:hAnsiTheme="minorHAnsi" w:cstheme="minorHAnsi"/>
          <w:color w:val="auto"/>
          <w:highlight w:val="yellow"/>
        </w:rPr>
        <w:t xml:space="preserve">on a continuous rating scale, </w:t>
      </w:r>
      <w:r w:rsidR="004540B6" w:rsidRPr="00A43B7D">
        <w:rPr>
          <w:rFonts w:asciiTheme="minorHAnsi" w:hAnsiTheme="minorHAnsi" w:cstheme="minorHAnsi"/>
          <w:color w:val="auto"/>
          <w:highlight w:val="yellow"/>
        </w:rPr>
        <w:t xml:space="preserve">by scrolling to the left and right </w:t>
      </w:r>
      <w:r w:rsidR="00730E47" w:rsidRPr="00A43B7D">
        <w:rPr>
          <w:rFonts w:asciiTheme="minorHAnsi" w:hAnsiTheme="minorHAnsi" w:cstheme="minorHAnsi"/>
          <w:color w:val="auto"/>
          <w:highlight w:val="yellow"/>
        </w:rPr>
        <w:t>on the</w:t>
      </w:r>
      <w:r w:rsidRPr="00A43B7D">
        <w:rPr>
          <w:rFonts w:asciiTheme="minorHAnsi" w:hAnsiTheme="minorHAnsi" w:cstheme="minorHAnsi"/>
          <w:color w:val="auto"/>
          <w:highlight w:val="yellow"/>
        </w:rPr>
        <w:t xml:space="preserve"> scale</w:t>
      </w:r>
      <w:r w:rsidR="00730E47" w:rsidRPr="00A43B7D">
        <w:rPr>
          <w:rFonts w:asciiTheme="minorHAnsi" w:hAnsiTheme="minorHAnsi" w:cstheme="minorHAnsi"/>
          <w:color w:val="auto"/>
          <w:highlight w:val="yellow"/>
        </w:rPr>
        <w:t xml:space="preserve"> </w:t>
      </w:r>
      <w:r w:rsidR="004540B6" w:rsidRPr="00A43B7D">
        <w:rPr>
          <w:rFonts w:asciiTheme="minorHAnsi" w:hAnsiTheme="minorHAnsi" w:cstheme="minorHAnsi"/>
          <w:color w:val="auto"/>
          <w:highlight w:val="yellow"/>
        </w:rPr>
        <w:t>using two respective foot pedals</w:t>
      </w:r>
      <w:r w:rsidRPr="00A43B7D">
        <w:rPr>
          <w:rFonts w:asciiTheme="minorHAnsi" w:hAnsiTheme="minorHAnsi" w:cstheme="minorHAnsi"/>
          <w:color w:val="auto"/>
          <w:highlight w:val="yellow"/>
        </w:rPr>
        <w:t xml:space="preserve"> on a triple foot switch</w:t>
      </w:r>
      <w:r w:rsidR="00730E47" w:rsidRPr="00A43B7D">
        <w:rPr>
          <w:rFonts w:asciiTheme="minorHAnsi" w:hAnsiTheme="minorHAnsi" w:cstheme="minorHAnsi"/>
          <w:color w:val="auto"/>
          <w:highlight w:val="yellow"/>
        </w:rPr>
        <w:t>. Instruct him/her</w:t>
      </w:r>
      <w:r w:rsidR="004540B6" w:rsidRPr="00A43B7D">
        <w:rPr>
          <w:rFonts w:asciiTheme="minorHAnsi" w:hAnsiTheme="minorHAnsi" w:cstheme="minorHAnsi"/>
          <w:color w:val="auto"/>
          <w:highlight w:val="yellow"/>
        </w:rPr>
        <w:t xml:space="preserve"> to confirm </w:t>
      </w:r>
      <w:r w:rsidR="00730E47" w:rsidRPr="00A43B7D">
        <w:rPr>
          <w:rFonts w:asciiTheme="minorHAnsi" w:hAnsiTheme="minorHAnsi" w:cstheme="minorHAnsi"/>
          <w:color w:val="auto"/>
          <w:highlight w:val="yellow"/>
        </w:rPr>
        <w:t xml:space="preserve">his/her </w:t>
      </w:r>
      <w:r w:rsidR="004540B6" w:rsidRPr="00A43B7D">
        <w:rPr>
          <w:rFonts w:asciiTheme="minorHAnsi" w:hAnsiTheme="minorHAnsi" w:cstheme="minorHAnsi"/>
          <w:color w:val="auto"/>
          <w:highlight w:val="yellow"/>
        </w:rPr>
        <w:t>answer using a third foot pedal.</w:t>
      </w:r>
    </w:p>
    <w:p w14:paraId="69EDEB3F" w14:textId="77777777" w:rsidR="004540B6" w:rsidRPr="00A43B7D" w:rsidRDefault="004540B6" w:rsidP="00426A10">
      <w:pPr>
        <w:pStyle w:val="ListParagraph"/>
        <w:ind w:left="0"/>
        <w:rPr>
          <w:rFonts w:asciiTheme="minorHAnsi" w:hAnsiTheme="minorHAnsi" w:cstheme="minorHAnsi"/>
          <w:color w:val="auto"/>
        </w:rPr>
      </w:pPr>
    </w:p>
    <w:p w14:paraId="7F6CC95D" w14:textId="4C76441C" w:rsidR="00893DCD" w:rsidRPr="00A43B7D" w:rsidRDefault="00795F7F" w:rsidP="00426A10">
      <w:pPr>
        <w:pStyle w:val="NormalWeb"/>
        <w:spacing w:before="0" w:beforeAutospacing="0" w:after="0" w:afterAutospacing="0"/>
        <w:rPr>
          <w:rFonts w:asciiTheme="minorHAnsi" w:hAnsiTheme="minorHAnsi" w:cstheme="minorHAnsi"/>
          <w:color w:val="auto"/>
          <w:highlight w:val="yellow"/>
        </w:rPr>
      </w:pPr>
      <w:r w:rsidRPr="00A43B7D">
        <w:rPr>
          <w:rFonts w:asciiTheme="minorHAnsi" w:hAnsiTheme="minorHAnsi" w:cstheme="minorHAnsi"/>
          <w:color w:val="auto"/>
        </w:rPr>
        <w:t xml:space="preserve">NOTE: </w:t>
      </w:r>
      <w:r w:rsidR="004540B6" w:rsidRPr="00A43B7D">
        <w:rPr>
          <w:rFonts w:asciiTheme="minorHAnsi" w:hAnsiTheme="minorHAnsi" w:cstheme="minorHAnsi"/>
          <w:color w:val="auto"/>
        </w:rPr>
        <w:t xml:space="preserve">Present self-report questions on fixed, predetermined trials, for each movement trajectory separately. </w:t>
      </w:r>
      <w:r w:rsidR="00893DCD" w:rsidRPr="00A43B7D">
        <w:rPr>
          <w:rFonts w:asciiTheme="minorHAnsi" w:hAnsiTheme="minorHAnsi" w:cstheme="minorHAnsi"/>
          <w:color w:val="auto"/>
        </w:rPr>
        <w:t>Ensure</w:t>
      </w:r>
      <w:r w:rsidR="0015436F" w:rsidRPr="00A43B7D">
        <w:rPr>
          <w:rFonts w:asciiTheme="minorHAnsi" w:hAnsiTheme="minorHAnsi" w:cstheme="minorHAnsi"/>
          <w:color w:val="auto"/>
        </w:rPr>
        <w:t>, via the experimental script, that</w:t>
      </w:r>
      <w:r w:rsidR="00893DCD" w:rsidRPr="00A43B7D">
        <w:rPr>
          <w:rFonts w:asciiTheme="minorHAnsi" w:hAnsiTheme="minorHAnsi" w:cstheme="minorHAnsi"/>
          <w:color w:val="auto"/>
        </w:rPr>
        <w:t xml:space="preserve"> the robotic arm is immobilized and remains fixed during the time the participant is responding to the questions.</w:t>
      </w:r>
    </w:p>
    <w:p w14:paraId="6B3ED713" w14:textId="77777777" w:rsidR="004540B6" w:rsidRPr="00A43B7D" w:rsidRDefault="004540B6" w:rsidP="00426A10">
      <w:pPr>
        <w:rPr>
          <w:rFonts w:asciiTheme="minorHAnsi" w:hAnsiTheme="minorHAnsi" w:cstheme="minorHAnsi"/>
          <w:color w:val="auto"/>
        </w:rPr>
      </w:pPr>
    </w:p>
    <w:p w14:paraId="64CDD190" w14:textId="476401A6" w:rsidR="004540B6" w:rsidRPr="00A43B7D" w:rsidRDefault="004540B6"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 xml:space="preserve">At the end of the practice phase, </w:t>
      </w:r>
      <w:r w:rsidR="0024711C" w:rsidRPr="00A43B7D">
        <w:rPr>
          <w:rFonts w:asciiTheme="minorHAnsi" w:hAnsiTheme="minorHAnsi" w:cstheme="minorHAnsi"/>
          <w:color w:val="auto"/>
        </w:rPr>
        <w:t xml:space="preserve">respond to </w:t>
      </w:r>
      <w:r w:rsidRPr="00A43B7D">
        <w:rPr>
          <w:rFonts w:asciiTheme="minorHAnsi" w:hAnsiTheme="minorHAnsi" w:cstheme="minorHAnsi"/>
          <w:color w:val="auto"/>
        </w:rPr>
        <w:t>the participant</w:t>
      </w:r>
      <w:r w:rsidR="0024711C" w:rsidRPr="00A43B7D">
        <w:rPr>
          <w:rFonts w:asciiTheme="minorHAnsi" w:hAnsiTheme="minorHAnsi" w:cstheme="minorHAnsi"/>
          <w:color w:val="auto"/>
        </w:rPr>
        <w:t>’s</w:t>
      </w:r>
      <w:r w:rsidR="000224F5" w:rsidRPr="00A43B7D">
        <w:rPr>
          <w:rFonts w:asciiTheme="minorHAnsi" w:hAnsiTheme="minorHAnsi" w:cstheme="minorHAnsi"/>
          <w:color w:val="auto"/>
        </w:rPr>
        <w:t xml:space="preserve"> </w:t>
      </w:r>
      <w:r w:rsidRPr="00A43B7D">
        <w:rPr>
          <w:rFonts w:asciiTheme="minorHAnsi" w:hAnsiTheme="minorHAnsi" w:cstheme="minorHAnsi"/>
          <w:color w:val="auto"/>
        </w:rPr>
        <w:t xml:space="preserve">questions. </w:t>
      </w:r>
      <w:r w:rsidRPr="00A43B7D">
        <w:rPr>
          <w:rFonts w:asciiTheme="minorHAnsi" w:hAnsiTheme="minorHAnsi" w:cstheme="minorHAnsi"/>
          <w:color w:val="auto"/>
          <w:highlight w:val="yellow"/>
        </w:rPr>
        <w:t xml:space="preserve">Leave the experimental section/room and dim the lights. The participant starts the experiment </w:t>
      </w:r>
      <w:r w:rsidR="004B192A" w:rsidRPr="00A43B7D">
        <w:rPr>
          <w:rFonts w:asciiTheme="minorHAnsi" w:hAnsiTheme="minorHAnsi" w:cstheme="minorHAnsi"/>
          <w:color w:val="auto"/>
          <w:highlight w:val="yellow"/>
        </w:rPr>
        <w:t>him</w:t>
      </w:r>
      <w:r w:rsidR="00DC4784">
        <w:rPr>
          <w:rFonts w:asciiTheme="minorHAnsi" w:hAnsiTheme="minorHAnsi" w:cstheme="minorHAnsi"/>
          <w:color w:val="auto"/>
          <w:highlight w:val="yellow"/>
        </w:rPr>
        <w:t>self</w:t>
      </w:r>
      <w:r w:rsidR="004B192A" w:rsidRPr="00A43B7D">
        <w:rPr>
          <w:rFonts w:asciiTheme="minorHAnsi" w:hAnsiTheme="minorHAnsi" w:cstheme="minorHAnsi"/>
          <w:color w:val="auto"/>
          <w:highlight w:val="yellow"/>
        </w:rPr>
        <w:t>/herself</w:t>
      </w:r>
      <w:r w:rsidR="0024711C" w:rsidRPr="00A43B7D">
        <w:rPr>
          <w:rFonts w:asciiTheme="minorHAnsi" w:hAnsiTheme="minorHAnsi" w:cstheme="minorHAnsi"/>
          <w:color w:val="auto"/>
          <w:highlight w:val="yellow"/>
        </w:rPr>
        <w:t xml:space="preserve"> </w:t>
      </w:r>
      <w:r w:rsidRPr="00A43B7D">
        <w:rPr>
          <w:rFonts w:asciiTheme="minorHAnsi" w:hAnsiTheme="minorHAnsi" w:cstheme="minorHAnsi"/>
          <w:color w:val="auto"/>
          <w:highlight w:val="yellow"/>
        </w:rPr>
        <w:t xml:space="preserve">by pressing the </w:t>
      </w:r>
      <w:r w:rsidR="007104FF">
        <w:rPr>
          <w:rFonts w:asciiTheme="minorHAnsi" w:hAnsiTheme="minorHAnsi" w:cstheme="minorHAnsi"/>
          <w:color w:val="auto"/>
          <w:highlight w:val="yellow"/>
        </w:rPr>
        <w:t>‘C</w:t>
      </w:r>
      <w:r w:rsidR="007104FF" w:rsidRPr="00A43B7D">
        <w:rPr>
          <w:rFonts w:asciiTheme="minorHAnsi" w:hAnsiTheme="minorHAnsi" w:cstheme="minorHAnsi"/>
          <w:color w:val="auto"/>
          <w:highlight w:val="yellow"/>
        </w:rPr>
        <w:t>onfirm</w:t>
      </w:r>
      <w:r w:rsidR="007104FF">
        <w:rPr>
          <w:rFonts w:asciiTheme="minorHAnsi" w:hAnsiTheme="minorHAnsi" w:cstheme="minorHAnsi"/>
          <w:color w:val="auto"/>
          <w:highlight w:val="yellow"/>
        </w:rPr>
        <w:t>’</w:t>
      </w:r>
      <w:r w:rsidR="007104FF" w:rsidRPr="00A43B7D">
        <w:rPr>
          <w:rFonts w:asciiTheme="minorHAnsi" w:hAnsiTheme="minorHAnsi" w:cstheme="minorHAnsi"/>
          <w:color w:val="auto"/>
          <w:highlight w:val="yellow"/>
        </w:rPr>
        <w:t xml:space="preserve"> </w:t>
      </w:r>
      <w:r w:rsidRPr="00A43B7D">
        <w:rPr>
          <w:rFonts w:asciiTheme="minorHAnsi" w:hAnsiTheme="minorHAnsi" w:cstheme="minorHAnsi"/>
          <w:color w:val="auto"/>
          <w:highlight w:val="yellow"/>
        </w:rPr>
        <w:t>foot pedal</w:t>
      </w:r>
      <w:r w:rsidR="00881EA9" w:rsidRPr="00A43B7D">
        <w:rPr>
          <w:rFonts w:asciiTheme="minorHAnsi" w:hAnsiTheme="minorHAnsi" w:cstheme="minorHAnsi"/>
          <w:color w:val="auto"/>
          <w:highlight w:val="yellow"/>
        </w:rPr>
        <w:t xml:space="preserve"> </w:t>
      </w:r>
      <w:r w:rsidR="00881EA9" w:rsidRPr="00A43B7D">
        <w:rPr>
          <w:rFonts w:asciiTheme="minorHAnsi" w:hAnsiTheme="minorHAnsi" w:cstheme="minorHAnsi"/>
          <w:color w:val="auto"/>
        </w:rPr>
        <w:t>(see step 5.5.2)</w:t>
      </w:r>
      <w:r w:rsidRPr="00A43B7D">
        <w:rPr>
          <w:rFonts w:asciiTheme="minorHAnsi" w:hAnsiTheme="minorHAnsi" w:cstheme="minorHAnsi"/>
          <w:color w:val="auto"/>
        </w:rPr>
        <w:t>.</w:t>
      </w:r>
    </w:p>
    <w:p w14:paraId="17497E70" w14:textId="77777777" w:rsidR="004540B6" w:rsidRPr="00A43B7D" w:rsidRDefault="004540B6" w:rsidP="00426A10">
      <w:pPr>
        <w:rPr>
          <w:rFonts w:asciiTheme="minorHAnsi" w:hAnsiTheme="minorHAnsi" w:cstheme="minorHAnsi"/>
        </w:rPr>
      </w:pPr>
    </w:p>
    <w:p w14:paraId="1095F54E" w14:textId="3553B935" w:rsidR="00976B3F" w:rsidRPr="00A43B7D" w:rsidRDefault="00832302" w:rsidP="00426A10">
      <w:pPr>
        <w:pStyle w:val="NormalWeb"/>
        <w:numPr>
          <w:ilvl w:val="1"/>
          <w:numId w:val="31"/>
        </w:numPr>
        <w:spacing w:before="0" w:beforeAutospacing="0" w:after="0" w:afterAutospacing="0"/>
        <w:ind w:left="0" w:firstLine="0"/>
        <w:rPr>
          <w:rFonts w:asciiTheme="minorHAnsi" w:hAnsiTheme="minorHAnsi" w:cstheme="minorHAnsi"/>
          <w:color w:val="auto"/>
        </w:rPr>
      </w:pPr>
      <w:r w:rsidRPr="007104FF">
        <w:rPr>
          <w:rFonts w:asciiTheme="minorHAnsi" w:hAnsiTheme="minorHAnsi" w:cstheme="minorHAnsi"/>
          <w:iCs/>
          <w:color w:val="auto"/>
        </w:rPr>
        <w:t>Acquisition</w:t>
      </w:r>
      <w:r w:rsidRPr="00A43B7D">
        <w:rPr>
          <w:rFonts w:asciiTheme="minorHAnsi" w:hAnsiTheme="minorHAnsi" w:cstheme="minorHAnsi"/>
          <w:color w:val="auto"/>
        </w:rPr>
        <w:t xml:space="preserve">: </w:t>
      </w:r>
      <w:r w:rsidR="004540B6" w:rsidRPr="00A43B7D">
        <w:rPr>
          <w:rFonts w:asciiTheme="minorHAnsi" w:hAnsiTheme="minorHAnsi" w:cstheme="minorHAnsi"/>
          <w:color w:val="auto"/>
        </w:rPr>
        <w:t xml:space="preserve">During avoidance acquisition, </w:t>
      </w:r>
      <w:r w:rsidR="00976B3F" w:rsidRPr="00A43B7D">
        <w:rPr>
          <w:rFonts w:asciiTheme="minorHAnsi" w:hAnsiTheme="minorHAnsi" w:cstheme="minorHAnsi"/>
          <w:color w:val="auto"/>
        </w:rPr>
        <w:t xml:space="preserve">similarly to the practice phase, </w:t>
      </w:r>
      <w:r w:rsidR="006A7696">
        <w:rPr>
          <w:rFonts w:asciiTheme="minorHAnsi" w:hAnsiTheme="minorHAnsi" w:cstheme="minorHAnsi"/>
          <w:color w:val="auto"/>
        </w:rPr>
        <w:t xml:space="preserve">let </w:t>
      </w:r>
      <w:r w:rsidR="00976B3F" w:rsidRPr="00A43B7D">
        <w:rPr>
          <w:rFonts w:asciiTheme="minorHAnsi" w:hAnsiTheme="minorHAnsi" w:cstheme="minorHAnsi"/>
          <w:color w:val="auto"/>
        </w:rPr>
        <w:t xml:space="preserve">the participant choose which movement </w:t>
      </w:r>
      <w:r w:rsidR="00881EA9" w:rsidRPr="00A43B7D">
        <w:rPr>
          <w:rFonts w:asciiTheme="minorHAnsi" w:hAnsiTheme="minorHAnsi" w:cstheme="minorHAnsi"/>
          <w:color w:val="auto"/>
        </w:rPr>
        <w:t>trajectory</w:t>
      </w:r>
      <w:r w:rsidR="000437A1" w:rsidRPr="00A43B7D">
        <w:rPr>
          <w:rFonts w:asciiTheme="minorHAnsi" w:hAnsiTheme="minorHAnsi" w:cstheme="minorHAnsi"/>
          <w:color w:val="auto"/>
        </w:rPr>
        <w:t xml:space="preserve"> (T1</w:t>
      </w:r>
      <w:r w:rsidR="00DC4784">
        <w:rPr>
          <w:rFonts w:asciiTheme="minorHAnsi" w:hAnsiTheme="minorHAnsi" w:cstheme="minorHAnsi"/>
          <w:color w:val="auto"/>
        </w:rPr>
        <w:t>–</w:t>
      </w:r>
      <w:r w:rsidR="000437A1" w:rsidRPr="00A43B7D">
        <w:rPr>
          <w:rFonts w:asciiTheme="minorHAnsi" w:hAnsiTheme="minorHAnsi" w:cstheme="minorHAnsi"/>
          <w:color w:val="auto"/>
        </w:rPr>
        <w:t>T3)</w:t>
      </w:r>
      <w:r w:rsidR="00881EA9" w:rsidRPr="00A43B7D">
        <w:rPr>
          <w:rFonts w:asciiTheme="minorHAnsi" w:hAnsiTheme="minorHAnsi" w:cstheme="minorHAnsi"/>
          <w:color w:val="auto"/>
        </w:rPr>
        <w:t xml:space="preserve"> </w:t>
      </w:r>
      <w:r w:rsidR="00976B3F" w:rsidRPr="00A43B7D">
        <w:rPr>
          <w:rFonts w:asciiTheme="minorHAnsi" w:hAnsiTheme="minorHAnsi" w:cstheme="minorHAnsi"/>
          <w:color w:val="auto"/>
        </w:rPr>
        <w:t>to perform on each trial.</w:t>
      </w:r>
    </w:p>
    <w:p w14:paraId="3BFF0B76" w14:textId="77777777" w:rsidR="00976B3F" w:rsidRPr="00A43B7D" w:rsidRDefault="00976B3F" w:rsidP="00426A10">
      <w:pPr>
        <w:pStyle w:val="ListParagraph"/>
        <w:ind w:left="0"/>
        <w:rPr>
          <w:rFonts w:asciiTheme="minorHAnsi" w:hAnsiTheme="minorHAnsi" w:cstheme="minorHAnsi"/>
          <w:color w:val="auto"/>
          <w:highlight w:val="yellow"/>
        </w:rPr>
      </w:pPr>
    </w:p>
    <w:p w14:paraId="26EA06EE" w14:textId="41037DFB" w:rsidR="000437A1" w:rsidRPr="00A43B7D" w:rsidRDefault="001D332C" w:rsidP="00426A10">
      <w:pPr>
        <w:pStyle w:val="ListParagraph"/>
        <w:numPr>
          <w:ilvl w:val="2"/>
          <w:numId w:val="31"/>
        </w:numPr>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During avoidance acquisition</w:t>
      </w:r>
      <w:r w:rsidR="00976B3F" w:rsidRPr="00A43B7D">
        <w:rPr>
          <w:rFonts w:asciiTheme="minorHAnsi" w:hAnsiTheme="minorHAnsi" w:cstheme="minorHAnsi"/>
          <w:color w:val="auto"/>
          <w:highlight w:val="yellow"/>
        </w:rPr>
        <w:t>, s</w:t>
      </w:r>
      <w:r w:rsidR="00456579" w:rsidRPr="00A43B7D">
        <w:rPr>
          <w:rFonts w:asciiTheme="minorHAnsi" w:hAnsiTheme="minorHAnsi" w:cstheme="minorHAnsi"/>
          <w:color w:val="auto"/>
          <w:highlight w:val="yellow"/>
        </w:rPr>
        <w:t xml:space="preserve">ubject the </w:t>
      </w:r>
      <w:r w:rsidR="004540B6" w:rsidRPr="00A43B7D">
        <w:rPr>
          <w:rFonts w:asciiTheme="minorHAnsi" w:hAnsiTheme="minorHAnsi" w:cstheme="minorHAnsi"/>
          <w:color w:val="auto"/>
          <w:highlight w:val="yellow"/>
        </w:rPr>
        <w:t xml:space="preserve">participant to the experimental </w:t>
      </w:r>
      <w:r w:rsidR="008F11FA" w:rsidRPr="00A43B7D">
        <w:rPr>
          <w:rFonts w:asciiTheme="minorHAnsi" w:hAnsiTheme="minorHAnsi" w:cstheme="minorHAnsi"/>
          <w:color w:val="auto"/>
          <w:highlight w:val="yellow"/>
        </w:rPr>
        <w:t>R</w:t>
      </w:r>
      <w:r w:rsidR="00730E47" w:rsidRPr="00A43B7D">
        <w:rPr>
          <w:rFonts w:asciiTheme="minorHAnsi" w:hAnsiTheme="minorHAnsi" w:cstheme="minorHAnsi"/>
          <w:color w:val="auto"/>
          <w:highlight w:val="yellow"/>
        </w:rPr>
        <w:t>esponse</w:t>
      </w:r>
      <w:r w:rsidR="008F11FA" w:rsidRPr="00A43B7D">
        <w:rPr>
          <w:rFonts w:asciiTheme="minorHAnsi" w:hAnsiTheme="minorHAnsi" w:cstheme="minorHAnsi"/>
          <w:color w:val="auto"/>
          <w:highlight w:val="yellow"/>
        </w:rPr>
        <w:t>-O</w:t>
      </w:r>
      <w:r w:rsidR="00730E47" w:rsidRPr="00A43B7D">
        <w:rPr>
          <w:rFonts w:asciiTheme="minorHAnsi" w:hAnsiTheme="minorHAnsi" w:cstheme="minorHAnsi"/>
          <w:color w:val="auto"/>
          <w:highlight w:val="yellow"/>
        </w:rPr>
        <w:t>utcome</w:t>
      </w:r>
      <w:r w:rsidR="008F11FA" w:rsidRPr="00A43B7D">
        <w:rPr>
          <w:rFonts w:asciiTheme="minorHAnsi" w:hAnsiTheme="minorHAnsi" w:cstheme="minorHAnsi"/>
          <w:color w:val="auto"/>
          <w:highlight w:val="yellow"/>
        </w:rPr>
        <w:t xml:space="preserve"> </w:t>
      </w:r>
      <w:r w:rsidR="00CF36DD" w:rsidRPr="00A43B7D">
        <w:rPr>
          <w:rFonts w:asciiTheme="minorHAnsi" w:hAnsiTheme="minorHAnsi" w:cstheme="minorHAnsi"/>
          <w:color w:val="auto"/>
          <w:highlight w:val="yellow"/>
        </w:rPr>
        <w:t>(movement trajectory</w:t>
      </w:r>
      <w:r w:rsidR="004540B6" w:rsidRPr="00A43B7D">
        <w:rPr>
          <w:rFonts w:asciiTheme="minorHAnsi" w:hAnsiTheme="minorHAnsi" w:cstheme="minorHAnsi"/>
          <w:color w:val="auto"/>
          <w:highlight w:val="yellow"/>
        </w:rPr>
        <w:t>-</w:t>
      </w:r>
      <w:r w:rsidR="00CF36DD" w:rsidRPr="00A43B7D">
        <w:rPr>
          <w:rFonts w:asciiTheme="minorHAnsi" w:hAnsiTheme="minorHAnsi" w:cstheme="minorHAnsi"/>
          <w:color w:val="auto"/>
          <w:highlight w:val="yellow"/>
        </w:rPr>
        <w:t>pain)</w:t>
      </w:r>
      <w:r w:rsidR="004540B6" w:rsidRPr="00A43B7D">
        <w:rPr>
          <w:rFonts w:asciiTheme="minorHAnsi" w:hAnsiTheme="minorHAnsi" w:cstheme="minorHAnsi"/>
          <w:color w:val="auto"/>
          <w:highlight w:val="yellow"/>
        </w:rPr>
        <w:t xml:space="preserve"> contingencies</w:t>
      </w:r>
      <w:r w:rsidR="00976B3F" w:rsidRPr="00A43B7D">
        <w:rPr>
          <w:rFonts w:asciiTheme="minorHAnsi" w:hAnsiTheme="minorHAnsi" w:cstheme="minorHAnsi"/>
          <w:color w:val="auto"/>
          <w:highlight w:val="yellow"/>
        </w:rPr>
        <w:t>,</w:t>
      </w:r>
      <w:r w:rsidR="00AB06F3" w:rsidRPr="00A43B7D">
        <w:rPr>
          <w:rFonts w:asciiTheme="minorHAnsi" w:hAnsiTheme="minorHAnsi" w:cstheme="minorHAnsi"/>
          <w:color w:val="auto"/>
          <w:highlight w:val="yellow"/>
        </w:rPr>
        <w:t xml:space="preserve"> and</w:t>
      </w:r>
      <w:r w:rsidR="00A83A53" w:rsidRPr="00A43B7D">
        <w:rPr>
          <w:rFonts w:asciiTheme="minorHAnsi" w:hAnsiTheme="minorHAnsi" w:cstheme="minorHAnsi"/>
          <w:color w:val="auto"/>
          <w:highlight w:val="yellow"/>
        </w:rPr>
        <w:t xml:space="preserve"> </w:t>
      </w:r>
      <w:r w:rsidR="00976B3F" w:rsidRPr="00A43B7D">
        <w:rPr>
          <w:rFonts w:asciiTheme="minorHAnsi" w:hAnsiTheme="minorHAnsi" w:cstheme="minorHAnsi"/>
          <w:color w:val="auto"/>
          <w:highlight w:val="yellow"/>
        </w:rPr>
        <w:t xml:space="preserve">to </w:t>
      </w:r>
      <w:r w:rsidR="00A83A53" w:rsidRPr="00A43B7D">
        <w:rPr>
          <w:rFonts w:asciiTheme="minorHAnsi" w:hAnsiTheme="minorHAnsi" w:cstheme="minorHAnsi"/>
          <w:color w:val="auto"/>
          <w:highlight w:val="yellow"/>
        </w:rPr>
        <w:t>the avoidance-cost</w:t>
      </w:r>
      <w:r w:rsidR="00730E47" w:rsidRPr="00A43B7D">
        <w:rPr>
          <w:rFonts w:asciiTheme="minorHAnsi" w:hAnsiTheme="minorHAnsi" w:cstheme="minorHAnsi"/>
          <w:color w:val="auto"/>
          <w:highlight w:val="yellow"/>
        </w:rPr>
        <w:t>s</w:t>
      </w:r>
      <w:r w:rsidR="00AB06F3" w:rsidRPr="00A43B7D">
        <w:rPr>
          <w:rFonts w:asciiTheme="minorHAnsi" w:hAnsiTheme="minorHAnsi" w:cstheme="minorHAnsi"/>
          <w:color w:val="auto"/>
          <w:highlight w:val="yellow"/>
        </w:rPr>
        <w:t>, i.e.</w:t>
      </w:r>
      <w:r w:rsidR="006A7696">
        <w:rPr>
          <w:rFonts w:asciiTheme="minorHAnsi" w:hAnsiTheme="minorHAnsi" w:cstheme="minorHAnsi"/>
          <w:color w:val="auto"/>
          <w:highlight w:val="yellow"/>
        </w:rPr>
        <w:t>,</w:t>
      </w:r>
      <w:r w:rsidR="00AB06F3" w:rsidRPr="00A43B7D">
        <w:rPr>
          <w:rFonts w:asciiTheme="minorHAnsi" w:hAnsiTheme="minorHAnsi" w:cstheme="minorHAnsi"/>
          <w:color w:val="auto"/>
          <w:highlight w:val="yellow"/>
        </w:rPr>
        <w:t xml:space="preserve"> the tradeoff between pain and effort</w:t>
      </w:r>
      <w:r w:rsidR="00107B92">
        <w:rPr>
          <w:rFonts w:asciiTheme="minorHAnsi" w:hAnsiTheme="minorHAnsi" w:cstheme="minorHAnsi"/>
          <w:color w:val="auto"/>
          <w:highlight w:val="yellow"/>
        </w:rPr>
        <w:t>,</w:t>
      </w:r>
      <w:r w:rsidR="000437A1" w:rsidRPr="00A43B7D">
        <w:rPr>
          <w:rFonts w:asciiTheme="minorHAnsi" w:hAnsiTheme="minorHAnsi" w:cstheme="minorHAnsi"/>
          <w:color w:val="auto"/>
          <w:highlight w:val="yellow"/>
        </w:rPr>
        <w:t xml:space="preserve"> via the experimental script</w:t>
      </w:r>
      <w:r w:rsidR="004540B6" w:rsidRPr="00A43B7D">
        <w:rPr>
          <w:rFonts w:asciiTheme="minorHAnsi" w:hAnsiTheme="minorHAnsi" w:cstheme="minorHAnsi"/>
          <w:color w:val="auto"/>
          <w:highlight w:val="yellow"/>
        </w:rPr>
        <w:t>.</w:t>
      </w:r>
    </w:p>
    <w:p w14:paraId="63EB4EF5" w14:textId="77777777" w:rsidR="00397ABD" w:rsidRPr="00A43B7D" w:rsidRDefault="00397ABD" w:rsidP="00426A10">
      <w:pPr>
        <w:pStyle w:val="ListParagraph"/>
        <w:ind w:left="0"/>
      </w:pPr>
    </w:p>
    <w:p w14:paraId="0FFEF550" w14:textId="392077C9" w:rsidR="00397ABD" w:rsidRPr="00A43B7D" w:rsidRDefault="004540B6"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Specifically,</w:t>
      </w:r>
      <w:r w:rsidR="006A7696">
        <w:rPr>
          <w:rFonts w:asciiTheme="minorHAnsi" w:hAnsiTheme="minorHAnsi" w:cstheme="minorHAnsi"/>
          <w:color w:val="auto"/>
          <w:highlight w:val="yellow"/>
        </w:rPr>
        <w:t xml:space="preserve"> </w:t>
      </w:r>
      <w:r w:rsidR="00521E95" w:rsidRPr="00A43B7D">
        <w:rPr>
          <w:rFonts w:asciiTheme="minorHAnsi" w:hAnsiTheme="minorHAnsi" w:cstheme="minorHAnsi"/>
          <w:color w:val="auto"/>
          <w:highlight w:val="yellow"/>
        </w:rPr>
        <w:t>i</w:t>
      </w:r>
      <w:r w:rsidR="00E53246" w:rsidRPr="00A43B7D">
        <w:rPr>
          <w:rFonts w:asciiTheme="minorHAnsi" w:hAnsiTheme="minorHAnsi" w:cstheme="minorHAnsi"/>
          <w:color w:val="auto"/>
          <w:highlight w:val="yellow"/>
        </w:rPr>
        <w:t xml:space="preserve">f the participant performs </w:t>
      </w:r>
      <w:r w:rsidR="00AB06F3" w:rsidRPr="00A43B7D">
        <w:rPr>
          <w:rFonts w:asciiTheme="minorHAnsi" w:hAnsiTheme="minorHAnsi" w:cstheme="minorHAnsi"/>
          <w:color w:val="auto"/>
          <w:highlight w:val="yellow"/>
        </w:rPr>
        <w:t xml:space="preserve">the easiest </w:t>
      </w:r>
      <w:r w:rsidR="00E53246" w:rsidRPr="00A43B7D">
        <w:rPr>
          <w:rFonts w:asciiTheme="minorHAnsi" w:hAnsiTheme="minorHAnsi" w:cstheme="minorHAnsi"/>
          <w:color w:val="auto"/>
          <w:highlight w:val="yellow"/>
        </w:rPr>
        <w:t xml:space="preserve">movement </w:t>
      </w:r>
      <w:r w:rsidR="00AB06F3" w:rsidRPr="00A43B7D">
        <w:rPr>
          <w:rFonts w:asciiTheme="minorHAnsi" w:hAnsiTheme="minorHAnsi" w:cstheme="minorHAnsi"/>
          <w:color w:val="auto"/>
          <w:highlight w:val="yellow"/>
        </w:rPr>
        <w:t>trajectory (T1)</w:t>
      </w:r>
      <w:r w:rsidR="00E53246" w:rsidRPr="00A43B7D">
        <w:rPr>
          <w:rFonts w:asciiTheme="minorHAnsi" w:hAnsiTheme="minorHAnsi" w:cstheme="minorHAnsi"/>
          <w:color w:val="auto"/>
          <w:highlight w:val="yellow"/>
        </w:rPr>
        <w:t>,</w:t>
      </w:r>
      <w:r w:rsidR="00AB06F3" w:rsidRPr="00A43B7D">
        <w:rPr>
          <w:rFonts w:asciiTheme="minorHAnsi" w:hAnsiTheme="minorHAnsi" w:cstheme="minorHAnsi"/>
          <w:color w:val="auto"/>
          <w:highlight w:val="yellow"/>
        </w:rPr>
        <w:t xml:space="preserve"> </w:t>
      </w:r>
      <w:r w:rsidR="006A7696">
        <w:rPr>
          <w:rFonts w:asciiTheme="minorHAnsi" w:hAnsiTheme="minorHAnsi" w:cstheme="minorHAnsi"/>
          <w:color w:val="auto"/>
          <w:highlight w:val="yellow"/>
        </w:rPr>
        <w:t xml:space="preserve">always present </w:t>
      </w:r>
      <w:r w:rsidR="00E53246" w:rsidRPr="00A43B7D">
        <w:rPr>
          <w:rFonts w:asciiTheme="minorHAnsi" w:hAnsiTheme="minorHAnsi" w:cstheme="minorHAnsi"/>
          <w:color w:val="auto"/>
          <w:highlight w:val="yellow"/>
        </w:rPr>
        <w:t xml:space="preserve">the pain stimulus </w:t>
      </w:r>
      <w:r w:rsidR="00AB06F3" w:rsidRPr="00A43B7D">
        <w:rPr>
          <w:rFonts w:asciiTheme="minorHAnsi" w:hAnsiTheme="minorHAnsi" w:cstheme="minorHAnsi"/>
          <w:color w:val="auto"/>
        </w:rPr>
        <w:t xml:space="preserve">(100% pain/no deviation or </w:t>
      </w:r>
      <w:r w:rsidR="005C26BF" w:rsidRPr="00A43B7D">
        <w:rPr>
          <w:rFonts w:asciiTheme="minorHAnsi" w:hAnsiTheme="minorHAnsi" w:cstheme="minorHAnsi"/>
          <w:color w:val="auto"/>
        </w:rPr>
        <w:t>resistance</w:t>
      </w:r>
      <w:r w:rsidR="00AB06F3" w:rsidRPr="00A43B7D">
        <w:rPr>
          <w:rFonts w:asciiTheme="minorHAnsi" w:hAnsiTheme="minorHAnsi" w:cstheme="minorHAnsi"/>
          <w:color w:val="auto"/>
        </w:rPr>
        <w:t>).</w:t>
      </w:r>
    </w:p>
    <w:p w14:paraId="6E8DBF4E" w14:textId="13F4DBDC" w:rsidR="00397ABD" w:rsidRPr="00A43B7D" w:rsidRDefault="00397ABD" w:rsidP="00426A10">
      <w:pPr>
        <w:pStyle w:val="NormalWeb"/>
        <w:spacing w:before="0" w:beforeAutospacing="0" w:after="0" w:afterAutospacing="0"/>
        <w:rPr>
          <w:rFonts w:asciiTheme="minorHAnsi" w:hAnsiTheme="minorHAnsi" w:cstheme="minorHAnsi"/>
          <w:color w:val="auto"/>
          <w:highlight w:val="yellow"/>
        </w:rPr>
      </w:pPr>
    </w:p>
    <w:p w14:paraId="3B3E338F" w14:textId="2DA02819" w:rsidR="00397ABD" w:rsidRPr="00A43B7D" w:rsidRDefault="00E53246"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If he/she performs t</w:t>
      </w:r>
      <w:r w:rsidR="00AB06F3" w:rsidRPr="00A43B7D">
        <w:rPr>
          <w:rFonts w:asciiTheme="minorHAnsi" w:hAnsiTheme="minorHAnsi" w:cstheme="minorHAnsi"/>
          <w:color w:val="auto"/>
          <w:highlight w:val="yellow"/>
        </w:rPr>
        <w:t xml:space="preserve">he middle </w:t>
      </w:r>
      <w:r w:rsidR="00881EA9" w:rsidRPr="00A43B7D">
        <w:rPr>
          <w:rFonts w:asciiTheme="minorHAnsi" w:hAnsiTheme="minorHAnsi" w:cstheme="minorHAnsi"/>
          <w:color w:val="auto"/>
          <w:highlight w:val="yellow"/>
        </w:rPr>
        <w:t>movement</w:t>
      </w:r>
      <w:r w:rsidRPr="00A43B7D">
        <w:rPr>
          <w:rFonts w:asciiTheme="minorHAnsi" w:hAnsiTheme="minorHAnsi" w:cstheme="minorHAnsi"/>
          <w:color w:val="auto"/>
          <w:highlight w:val="yellow"/>
        </w:rPr>
        <w:t xml:space="preserve"> </w:t>
      </w:r>
      <w:r w:rsidR="00AB06F3" w:rsidRPr="00A43B7D">
        <w:rPr>
          <w:rFonts w:asciiTheme="minorHAnsi" w:hAnsiTheme="minorHAnsi" w:cstheme="minorHAnsi"/>
          <w:color w:val="auto"/>
          <w:highlight w:val="yellow"/>
        </w:rPr>
        <w:t>trajectory (T2)</w:t>
      </w:r>
      <w:r w:rsidRPr="00A43B7D">
        <w:rPr>
          <w:rFonts w:asciiTheme="minorHAnsi" w:hAnsiTheme="minorHAnsi" w:cstheme="minorHAnsi"/>
          <w:color w:val="auto"/>
          <w:highlight w:val="yellow"/>
        </w:rPr>
        <w:t>,</w:t>
      </w:r>
      <w:r w:rsidR="00AB06F3" w:rsidRPr="00A43B7D">
        <w:rPr>
          <w:rFonts w:asciiTheme="minorHAnsi" w:hAnsiTheme="minorHAnsi" w:cstheme="minorHAnsi"/>
          <w:color w:val="auto"/>
          <w:highlight w:val="yellow"/>
        </w:rPr>
        <w:t xml:space="preserve"> </w:t>
      </w:r>
      <w:r w:rsidR="00096262">
        <w:rPr>
          <w:rFonts w:asciiTheme="minorHAnsi" w:hAnsiTheme="minorHAnsi" w:cstheme="minorHAnsi"/>
          <w:color w:val="auto"/>
          <w:highlight w:val="yellow"/>
        </w:rPr>
        <w:t>present the pain stimulus with a</w:t>
      </w:r>
      <w:r w:rsidR="00AB06F3" w:rsidRPr="00A43B7D">
        <w:rPr>
          <w:rFonts w:asciiTheme="minorHAnsi" w:hAnsiTheme="minorHAnsi" w:cstheme="minorHAnsi"/>
          <w:color w:val="auto"/>
          <w:highlight w:val="yellow"/>
        </w:rPr>
        <w:t xml:space="preserve"> 50% chance, but</w:t>
      </w:r>
      <w:r w:rsidR="00096262">
        <w:rPr>
          <w:rFonts w:asciiTheme="minorHAnsi" w:hAnsiTheme="minorHAnsi" w:cstheme="minorHAnsi"/>
          <w:color w:val="auto"/>
          <w:highlight w:val="yellow"/>
        </w:rPr>
        <w:t xml:space="preserve"> ensure</w:t>
      </w:r>
      <w:r w:rsidR="00AB06F3" w:rsidRPr="00A43B7D">
        <w:rPr>
          <w:rFonts w:asciiTheme="minorHAnsi" w:hAnsiTheme="minorHAnsi" w:cstheme="minorHAnsi"/>
          <w:color w:val="auto"/>
          <w:highlight w:val="yellow"/>
        </w:rPr>
        <w:t xml:space="preserve"> </w:t>
      </w:r>
      <w:r w:rsidRPr="00A43B7D">
        <w:rPr>
          <w:rFonts w:asciiTheme="minorHAnsi" w:hAnsiTheme="minorHAnsi" w:cstheme="minorHAnsi"/>
          <w:color w:val="auto"/>
          <w:highlight w:val="yellow"/>
        </w:rPr>
        <w:t xml:space="preserve">he/she will have to exert more </w:t>
      </w:r>
      <w:r w:rsidR="00AB06F3" w:rsidRPr="00A43B7D">
        <w:rPr>
          <w:rFonts w:asciiTheme="minorHAnsi" w:hAnsiTheme="minorHAnsi" w:cstheme="minorHAnsi"/>
          <w:color w:val="auto"/>
          <w:highlight w:val="yellow"/>
        </w:rPr>
        <w:t xml:space="preserve">effort </w:t>
      </w:r>
      <w:r w:rsidR="00AB06F3" w:rsidRPr="00A43B7D">
        <w:rPr>
          <w:rFonts w:asciiTheme="minorHAnsi" w:hAnsiTheme="minorHAnsi" w:cstheme="minorHAnsi"/>
          <w:color w:val="auto"/>
        </w:rPr>
        <w:t xml:space="preserve">(moderate deviation and </w:t>
      </w:r>
      <w:r w:rsidR="005C26BF" w:rsidRPr="00A43B7D">
        <w:rPr>
          <w:rFonts w:asciiTheme="minorHAnsi" w:hAnsiTheme="minorHAnsi" w:cstheme="minorHAnsi"/>
          <w:color w:val="auto"/>
        </w:rPr>
        <w:t>resistance</w:t>
      </w:r>
      <w:r w:rsidR="00AB06F3" w:rsidRPr="00A43B7D">
        <w:rPr>
          <w:rFonts w:asciiTheme="minorHAnsi" w:hAnsiTheme="minorHAnsi" w:cstheme="minorHAnsi"/>
          <w:color w:val="auto"/>
        </w:rPr>
        <w:t>).</w:t>
      </w:r>
    </w:p>
    <w:p w14:paraId="5D6C8B6E" w14:textId="1B3FB672" w:rsidR="00397ABD" w:rsidRPr="00A43B7D" w:rsidRDefault="00397ABD" w:rsidP="00426A10">
      <w:pPr>
        <w:pStyle w:val="NormalWeb"/>
        <w:spacing w:before="0" w:beforeAutospacing="0" w:after="0" w:afterAutospacing="0"/>
        <w:rPr>
          <w:rFonts w:asciiTheme="minorHAnsi" w:hAnsiTheme="minorHAnsi" w:cstheme="minorHAnsi"/>
          <w:color w:val="auto"/>
          <w:highlight w:val="yellow"/>
        </w:rPr>
      </w:pPr>
    </w:p>
    <w:p w14:paraId="5B80EB3B" w14:textId="059CE70B" w:rsidR="00512DAA" w:rsidRPr="00A43B7D" w:rsidRDefault="00E53246"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If the participant performs the furthest</w:t>
      </w:r>
      <w:r w:rsidR="001D332C" w:rsidRPr="00A43B7D">
        <w:rPr>
          <w:rFonts w:asciiTheme="minorHAnsi" w:hAnsiTheme="minorHAnsi" w:cstheme="minorHAnsi"/>
          <w:color w:val="auto"/>
          <w:highlight w:val="yellow"/>
        </w:rPr>
        <w:t>, most effortful</w:t>
      </w:r>
      <w:r w:rsidRPr="00A43B7D">
        <w:rPr>
          <w:rFonts w:asciiTheme="minorHAnsi" w:hAnsiTheme="minorHAnsi" w:cstheme="minorHAnsi"/>
          <w:color w:val="auto"/>
          <w:highlight w:val="yellow"/>
        </w:rPr>
        <w:t xml:space="preserve"> movement</w:t>
      </w:r>
      <w:r w:rsidR="00AB06F3" w:rsidRPr="00A43B7D">
        <w:rPr>
          <w:rFonts w:asciiTheme="minorHAnsi" w:hAnsiTheme="minorHAnsi" w:cstheme="minorHAnsi"/>
          <w:color w:val="auto"/>
          <w:highlight w:val="yellow"/>
        </w:rPr>
        <w:t xml:space="preserve"> trajectory (T3)</w:t>
      </w:r>
      <w:r w:rsidRPr="00A43B7D">
        <w:rPr>
          <w:rFonts w:asciiTheme="minorHAnsi" w:hAnsiTheme="minorHAnsi" w:cstheme="minorHAnsi"/>
          <w:color w:val="auto"/>
          <w:highlight w:val="yellow"/>
        </w:rPr>
        <w:t>,</w:t>
      </w:r>
      <w:r w:rsidR="00AB06F3" w:rsidRPr="00A43B7D">
        <w:rPr>
          <w:rFonts w:asciiTheme="minorHAnsi" w:hAnsiTheme="minorHAnsi" w:cstheme="minorHAnsi"/>
          <w:color w:val="auto"/>
          <w:highlight w:val="yellow"/>
        </w:rPr>
        <w:t xml:space="preserve"> </w:t>
      </w:r>
      <w:r w:rsidR="00096262">
        <w:rPr>
          <w:rFonts w:asciiTheme="minorHAnsi" w:hAnsiTheme="minorHAnsi" w:cstheme="minorHAnsi"/>
          <w:color w:val="auto"/>
          <w:highlight w:val="yellow"/>
        </w:rPr>
        <w:t xml:space="preserve">do not present </w:t>
      </w:r>
      <w:r w:rsidR="00AB06F3" w:rsidRPr="00A43B7D">
        <w:rPr>
          <w:rFonts w:asciiTheme="minorHAnsi" w:hAnsiTheme="minorHAnsi" w:cstheme="minorHAnsi"/>
          <w:color w:val="auto"/>
          <w:highlight w:val="yellow"/>
        </w:rPr>
        <w:t>the pain stimulus</w:t>
      </w:r>
      <w:r w:rsidR="00096262">
        <w:rPr>
          <w:rFonts w:asciiTheme="minorHAnsi" w:hAnsiTheme="minorHAnsi" w:cstheme="minorHAnsi"/>
          <w:color w:val="auto"/>
          <w:highlight w:val="yellow"/>
        </w:rPr>
        <w:t xml:space="preserve"> at all,</w:t>
      </w:r>
      <w:r w:rsidR="00AB06F3" w:rsidRPr="00A43B7D">
        <w:rPr>
          <w:rFonts w:asciiTheme="minorHAnsi" w:hAnsiTheme="minorHAnsi" w:cstheme="minorHAnsi"/>
          <w:color w:val="auto"/>
          <w:highlight w:val="yellow"/>
        </w:rPr>
        <w:t xml:space="preserve"> but</w:t>
      </w:r>
      <w:r w:rsidR="00096262">
        <w:rPr>
          <w:rFonts w:asciiTheme="minorHAnsi" w:hAnsiTheme="minorHAnsi" w:cstheme="minorHAnsi"/>
          <w:color w:val="auto"/>
          <w:highlight w:val="yellow"/>
        </w:rPr>
        <w:t xml:space="preserve"> ensure that</w:t>
      </w:r>
      <w:r w:rsidRPr="00A43B7D">
        <w:rPr>
          <w:rFonts w:asciiTheme="minorHAnsi" w:hAnsiTheme="minorHAnsi" w:cstheme="minorHAnsi"/>
          <w:color w:val="auto"/>
          <w:highlight w:val="yellow"/>
        </w:rPr>
        <w:t xml:space="preserve"> </w:t>
      </w:r>
      <w:r w:rsidR="00096262">
        <w:rPr>
          <w:rFonts w:asciiTheme="minorHAnsi" w:hAnsiTheme="minorHAnsi" w:cstheme="minorHAnsi"/>
          <w:color w:val="auto"/>
          <w:highlight w:val="yellow"/>
        </w:rPr>
        <w:t xml:space="preserve">he/she will </w:t>
      </w:r>
      <w:r w:rsidR="00107B92">
        <w:rPr>
          <w:rFonts w:asciiTheme="minorHAnsi" w:hAnsiTheme="minorHAnsi" w:cstheme="minorHAnsi"/>
          <w:color w:val="auto"/>
          <w:highlight w:val="yellow"/>
        </w:rPr>
        <w:t xml:space="preserve">have to </w:t>
      </w:r>
      <w:r w:rsidRPr="00A43B7D">
        <w:rPr>
          <w:rFonts w:asciiTheme="minorHAnsi" w:hAnsiTheme="minorHAnsi" w:cstheme="minorHAnsi"/>
          <w:color w:val="auto"/>
          <w:highlight w:val="yellow"/>
        </w:rPr>
        <w:t>exert the</w:t>
      </w:r>
      <w:r w:rsidR="00AB06F3" w:rsidRPr="00A43B7D">
        <w:rPr>
          <w:rFonts w:asciiTheme="minorHAnsi" w:hAnsiTheme="minorHAnsi" w:cstheme="minorHAnsi"/>
          <w:color w:val="auto"/>
          <w:highlight w:val="yellow"/>
        </w:rPr>
        <w:t xml:space="preserve"> most effort to reach the target </w:t>
      </w:r>
      <w:r w:rsidR="00AB06F3" w:rsidRPr="00A43B7D">
        <w:rPr>
          <w:rFonts w:asciiTheme="minorHAnsi" w:hAnsiTheme="minorHAnsi" w:cstheme="minorHAnsi"/>
          <w:color w:val="auto"/>
        </w:rPr>
        <w:t xml:space="preserve">(0% pain/largest deviation, strongest </w:t>
      </w:r>
      <w:r w:rsidR="005C26BF" w:rsidRPr="00A43B7D">
        <w:rPr>
          <w:rFonts w:asciiTheme="minorHAnsi" w:hAnsiTheme="minorHAnsi" w:cstheme="minorHAnsi"/>
          <w:color w:val="auto"/>
        </w:rPr>
        <w:t>resistance</w:t>
      </w:r>
      <w:r w:rsidR="00AB06F3" w:rsidRPr="00A43B7D">
        <w:rPr>
          <w:rFonts w:asciiTheme="minorHAnsi" w:hAnsiTheme="minorHAnsi" w:cstheme="minorHAnsi"/>
          <w:color w:val="auto"/>
        </w:rPr>
        <w:t>).</w:t>
      </w:r>
    </w:p>
    <w:p w14:paraId="73EBB258" w14:textId="04D932FD" w:rsidR="007461C2" w:rsidRPr="00A43B7D" w:rsidRDefault="007461C2" w:rsidP="00426A10">
      <w:pPr>
        <w:pStyle w:val="NormalWeb"/>
        <w:spacing w:before="0" w:beforeAutospacing="0" w:after="0" w:afterAutospacing="0"/>
        <w:rPr>
          <w:rFonts w:asciiTheme="minorHAnsi" w:hAnsiTheme="minorHAnsi" w:cstheme="minorHAnsi"/>
          <w:color w:val="auto"/>
        </w:rPr>
      </w:pPr>
    </w:p>
    <w:p w14:paraId="1B85D34D" w14:textId="43094EBA" w:rsidR="007461C2" w:rsidRPr="00A43B7D" w:rsidRDefault="007461C2" w:rsidP="00426A10">
      <w:pPr>
        <w:pStyle w:val="NormalWeb"/>
        <w:spacing w:before="0" w:beforeAutospacing="0" w:after="0" w:afterAutospacing="0"/>
        <w:rPr>
          <w:rFonts w:asciiTheme="minorHAnsi" w:hAnsiTheme="minorHAnsi" w:cstheme="minorHAnsi"/>
          <w:color w:val="auto"/>
        </w:rPr>
      </w:pPr>
      <w:r w:rsidRPr="00A43B7D">
        <w:rPr>
          <w:rFonts w:asciiTheme="minorHAnsi" w:hAnsiTheme="minorHAnsi" w:cstheme="minorHAnsi"/>
          <w:color w:val="auto"/>
        </w:rPr>
        <w:t xml:space="preserve">NOTE: </w:t>
      </w:r>
      <w:r w:rsidRPr="00A43B7D">
        <w:t>If applicable to the design, a</w:t>
      </w:r>
      <w:r w:rsidRPr="00A43B7D">
        <w:rPr>
          <w:rFonts w:asciiTheme="minorHAnsi" w:hAnsiTheme="minorHAnsi" w:cstheme="minorHAnsi"/>
          <w:color w:val="auto"/>
        </w:rPr>
        <w:t xml:space="preserve"> Yoked Group can be used as control. In yoked procedures, each control participant is paired with a participant in the experimental group, such that the two receive the same reinforcement schedules</w:t>
      </w:r>
      <w:r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Davis&lt;/Author&gt;&lt;Year&gt;1971&lt;/Year&gt;&lt;RecNum&gt;447&lt;/RecNum&gt;&lt;DisplayText&gt;&lt;style face="superscript"&gt;48&lt;/style&gt;&lt;/DisplayText&gt;&lt;record&gt;&lt;rec-number&gt;447&lt;/rec-number&gt;&lt;foreign-keys&gt;&lt;key app="EN" db-id="5rdpswedut59ebeppe0pstz8wwfpat9dtw9f" timestamp="1596033117"&gt;447&lt;/key&gt;&lt;/foreign-keys&gt;&lt;ref-type name="Journal Article"&gt;17&lt;/ref-type&gt;&lt;contributors&gt;&lt;authors&gt;&lt;author&gt;Davis, J.&lt;/author&gt;&lt;author&gt;Bitterman, M. E.&lt;/author&gt;&lt;/authors&gt;&lt;/contributors&gt;&lt;titles&gt;&lt;title&gt;Differential reinforcement of other behavior (DRO): a yoked-control comparison&lt;/title&gt;&lt;secondary-title&gt;Journal of the experimental analysis of behavior&lt;/secondary-title&gt;&lt;alt-title&gt;J Exp Anal Behav&lt;/alt-title&gt;&lt;/titles&gt;&lt;periodical&gt;&lt;full-title&gt;J Exp Anal Behav&lt;/full-title&gt;&lt;abbr-1&gt;Journal of the experimental analysis of behavior&lt;/abbr-1&gt;&lt;/periodical&gt;&lt;alt-periodical&gt;&lt;full-title&gt;J Exp Anal Behav&lt;/full-title&gt;&lt;abbr-1&gt;Journal of the experimental analysis of behavior&lt;/abbr-1&gt;&lt;/alt-periodical&gt;&lt;pages&gt;237-241&lt;/pages&gt;&lt;volume&gt;15&lt;/volume&gt;&lt;number&gt;2&lt;/number&gt;&lt;dates&gt;&lt;year&gt;1971&lt;/year&gt;&lt;/dates&gt;&lt;isbn&gt;0022-5002&lt;/isbn&gt;&lt;accession-num&gt;16811508&lt;/accession-num&gt;&lt;urls&gt;&lt;related-urls&gt;&lt;url&gt;https://pubmed.ncbi.nlm.nih.gov/16811508&lt;/url&gt;&lt;url&gt;https://www.ncbi.nlm.nih.gov/pmc/articles/PMC1333808/&lt;/url&gt;&lt;/related-urls&gt;&lt;/urls&gt;&lt;electronic-resource-num&gt;10.1901/jeab.1971.15-237&lt;/electronic-resource-num&gt;&lt;remote-database-name&gt;PubMed&lt;/remote-database-name&gt;&lt;language&gt;eng&lt;/language&gt;&lt;/record&gt;&lt;/Cite&gt;&lt;/EndNote&gt;</w:instrText>
      </w:r>
      <w:r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48</w:t>
      </w:r>
      <w:r w:rsidRPr="00A43B7D">
        <w:rPr>
          <w:rFonts w:asciiTheme="minorHAnsi" w:hAnsiTheme="minorHAnsi" w:cstheme="minorHAnsi"/>
          <w:color w:val="auto"/>
        </w:rPr>
        <w:fldChar w:fldCharType="end"/>
      </w:r>
      <w:r w:rsidRPr="00A43B7D">
        <w:rPr>
          <w:rFonts w:asciiTheme="minorHAnsi" w:hAnsiTheme="minorHAnsi" w:cstheme="minorHAnsi"/>
          <w:color w:val="auto"/>
        </w:rPr>
        <w:t xml:space="preserve">. Thus, in the current </w:t>
      </w:r>
      <w:r w:rsidR="000C263E" w:rsidRPr="00A43B7D">
        <w:rPr>
          <w:rFonts w:asciiTheme="minorHAnsi" w:hAnsiTheme="minorHAnsi" w:cstheme="minorHAnsi"/>
          <w:color w:val="auto"/>
        </w:rPr>
        <w:t>paradigm</w:t>
      </w:r>
      <w:r w:rsidRPr="00A43B7D">
        <w:rPr>
          <w:rFonts w:asciiTheme="minorHAnsi" w:hAnsiTheme="minorHAnsi" w:cstheme="minorHAnsi"/>
          <w:color w:val="auto"/>
        </w:rPr>
        <w:t xml:space="preserve">, each Yoked Group participant receives pain stimuli on the same trials as </w:t>
      </w:r>
      <w:r w:rsidR="00521E95" w:rsidRPr="00A43B7D">
        <w:rPr>
          <w:rFonts w:asciiTheme="minorHAnsi" w:hAnsiTheme="minorHAnsi" w:cstheme="minorHAnsi"/>
          <w:color w:val="auto"/>
        </w:rPr>
        <w:t>his/her</w:t>
      </w:r>
      <w:r w:rsidRPr="00A43B7D">
        <w:rPr>
          <w:rFonts w:asciiTheme="minorHAnsi" w:hAnsiTheme="minorHAnsi" w:cstheme="minorHAnsi"/>
          <w:color w:val="auto"/>
        </w:rPr>
        <w:t xml:space="preserve"> Experimental Group counterpart, regardless of the trajectories </w:t>
      </w:r>
      <w:r w:rsidR="00521E95" w:rsidRPr="00A43B7D">
        <w:rPr>
          <w:rFonts w:asciiTheme="minorHAnsi" w:hAnsiTheme="minorHAnsi" w:cstheme="minorHAnsi"/>
          <w:color w:val="auto"/>
        </w:rPr>
        <w:t>he/she</w:t>
      </w:r>
      <w:r w:rsidRPr="00A43B7D">
        <w:rPr>
          <w:rFonts w:asciiTheme="minorHAnsi" w:hAnsiTheme="minorHAnsi" w:cstheme="minorHAnsi"/>
          <w:color w:val="auto"/>
        </w:rPr>
        <w:t xml:space="preserve"> choose</w:t>
      </w:r>
      <w:r w:rsidR="00521E95" w:rsidRPr="00A43B7D">
        <w:rPr>
          <w:rFonts w:asciiTheme="minorHAnsi" w:hAnsiTheme="minorHAnsi" w:cstheme="minorHAnsi"/>
          <w:color w:val="auto"/>
        </w:rPr>
        <w:t>s</w:t>
      </w:r>
      <w:r w:rsidRPr="00A43B7D">
        <w:rPr>
          <w:rFonts w:asciiTheme="minorHAnsi" w:hAnsiTheme="minorHAnsi" w:cstheme="minorHAnsi"/>
          <w:color w:val="auto"/>
        </w:rPr>
        <w:t>.</w:t>
      </w:r>
      <w:r w:rsidR="00B31222" w:rsidRPr="00A43B7D">
        <w:rPr>
          <w:rFonts w:asciiTheme="minorHAnsi" w:hAnsiTheme="minorHAnsi" w:cstheme="minorHAnsi"/>
          <w:color w:val="auto"/>
        </w:rPr>
        <w:t xml:space="preserve"> No acquisition of avoidance behavior is expected in the Yoked Group, given the lack of </w:t>
      </w:r>
      <w:r w:rsidR="00521E95" w:rsidRPr="00A43B7D">
        <w:rPr>
          <w:rFonts w:asciiTheme="minorHAnsi" w:hAnsiTheme="minorHAnsi" w:cstheme="minorHAnsi"/>
          <w:color w:val="auto"/>
        </w:rPr>
        <w:t xml:space="preserve">manipulated </w:t>
      </w:r>
      <w:r w:rsidR="00B31222" w:rsidRPr="00A43B7D">
        <w:rPr>
          <w:rFonts w:asciiTheme="minorHAnsi" w:hAnsiTheme="minorHAnsi" w:cstheme="minorHAnsi"/>
          <w:color w:val="auto"/>
        </w:rPr>
        <w:t>Response-Outcome (movement trajectory-</w:t>
      </w:r>
      <w:r w:rsidR="00B31222" w:rsidRPr="00A43B7D">
        <w:rPr>
          <w:rFonts w:asciiTheme="minorHAnsi" w:hAnsiTheme="minorHAnsi" w:cstheme="minorHAnsi"/>
          <w:color w:val="auto"/>
        </w:rPr>
        <w:lastRenderedPageBreak/>
        <w:t>pain) contingencies.</w:t>
      </w:r>
    </w:p>
    <w:p w14:paraId="61BFF8DE" w14:textId="77777777" w:rsidR="004540B6" w:rsidRPr="00A43B7D" w:rsidRDefault="004540B6" w:rsidP="00426A10">
      <w:pPr>
        <w:pStyle w:val="ListParagraph"/>
        <w:ind w:left="0"/>
        <w:rPr>
          <w:rFonts w:asciiTheme="minorHAnsi" w:hAnsiTheme="minorHAnsi" w:cstheme="minorHAnsi"/>
          <w:color w:val="auto"/>
        </w:rPr>
      </w:pPr>
    </w:p>
    <w:p w14:paraId="38747729" w14:textId="4DD81460" w:rsidR="00456579" w:rsidRPr="00A43B7D" w:rsidRDefault="00512DAA" w:rsidP="00426A10">
      <w:pPr>
        <w:pStyle w:val="NormalWeb"/>
        <w:numPr>
          <w:ilvl w:val="2"/>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iCs/>
          <w:color w:val="auto"/>
        </w:rPr>
        <w:t>Where applicable</w:t>
      </w:r>
      <w:r w:rsidR="00456579" w:rsidRPr="00A43B7D">
        <w:rPr>
          <w:rFonts w:asciiTheme="minorHAnsi" w:hAnsiTheme="minorHAnsi" w:cstheme="minorHAnsi"/>
          <w:iCs/>
          <w:color w:val="auto"/>
        </w:rPr>
        <w:t xml:space="preserve">, save </w:t>
      </w:r>
      <w:r w:rsidR="001D0C10" w:rsidRPr="00A43B7D">
        <w:rPr>
          <w:rFonts w:asciiTheme="minorHAnsi" w:hAnsiTheme="minorHAnsi" w:cstheme="minorHAnsi"/>
          <w:color w:val="auto"/>
        </w:rPr>
        <w:t>data from each Experimental Group participant on the computer</w:t>
      </w:r>
      <w:r w:rsidR="007146CF" w:rsidRPr="00A43B7D">
        <w:rPr>
          <w:rFonts w:asciiTheme="minorHAnsi" w:hAnsiTheme="minorHAnsi" w:cstheme="minorHAnsi"/>
          <w:color w:val="auto"/>
        </w:rPr>
        <w:t xml:space="preserve"> (see </w:t>
      </w:r>
      <w:r w:rsidR="00D92C95">
        <w:rPr>
          <w:rFonts w:asciiTheme="minorHAnsi" w:hAnsiTheme="minorHAnsi" w:cstheme="minorHAnsi"/>
          <w:color w:val="auto"/>
        </w:rPr>
        <w:t>s</w:t>
      </w:r>
      <w:r w:rsidR="007146CF" w:rsidRPr="00A43B7D">
        <w:rPr>
          <w:rFonts w:asciiTheme="minorHAnsi" w:hAnsiTheme="minorHAnsi" w:cstheme="minorHAnsi"/>
          <w:color w:val="auto"/>
        </w:rPr>
        <w:t>ection 1.</w:t>
      </w:r>
      <w:r w:rsidR="006427C3" w:rsidRPr="00A43B7D">
        <w:rPr>
          <w:rFonts w:asciiTheme="minorHAnsi" w:hAnsiTheme="minorHAnsi" w:cstheme="minorHAnsi"/>
          <w:color w:val="auto"/>
        </w:rPr>
        <w:t>4</w:t>
      </w:r>
      <w:r w:rsidR="007146CF" w:rsidRPr="00A43B7D">
        <w:rPr>
          <w:rFonts w:asciiTheme="minorHAnsi" w:hAnsiTheme="minorHAnsi" w:cstheme="minorHAnsi"/>
          <w:color w:val="auto"/>
        </w:rPr>
        <w:t>)</w:t>
      </w:r>
      <w:r w:rsidR="001D0C10" w:rsidRPr="00A43B7D">
        <w:rPr>
          <w:rFonts w:asciiTheme="minorHAnsi" w:hAnsiTheme="minorHAnsi" w:cstheme="minorHAnsi"/>
          <w:color w:val="auto"/>
        </w:rPr>
        <w:t xml:space="preserve">, and use </w:t>
      </w:r>
      <w:r w:rsidR="0056147C" w:rsidRPr="00A43B7D">
        <w:rPr>
          <w:rFonts w:asciiTheme="minorHAnsi" w:hAnsiTheme="minorHAnsi" w:cstheme="minorHAnsi"/>
          <w:color w:val="auto"/>
        </w:rPr>
        <w:t>as reference for the reinforcement schedules of each Yoked</w:t>
      </w:r>
      <w:r w:rsidRPr="00A43B7D">
        <w:rPr>
          <w:rFonts w:asciiTheme="minorHAnsi" w:hAnsiTheme="minorHAnsi" w:cstheme="minorHAnsi"/>
          <w:color w:val="auto"/>
        </w:rPr>
        <w:t xml:space="preserve"> (control)</w:t>
      </w:r>
      <w:r w:rsidR="0056147C" w:rsidRPr="00A43B7D">
        <w:rPr>
          <w:rFonts w:asciiTheme="minorHAnsi" w:hAnsiTheme="minorHAnsi" w:cstheme="minorHAnsi"/>
          <w:color w:val="auto"/>
        </w:rPr>
        <w:t xml:space="preserve"> Group participant.</w:t>
      </w:r>
    </w:p>
    <w:p w14:paraId="7CB2E148" w14:textId="657F35C8" w:rsidR="001D0C10" w:rsidRPr="00A43B7D" w:rsidRDefault="001D0C10" w:rsidP="00426A10">
      <w:pPr>
        <w:pStyle w:val="NormalWeb"/>
        <w:spacing w:before="0" w:beforeAutospacing="0" w:after="0" w:afterAutospacing="0"/>
        <w:rPr>
          <w:rFonts w:asciiTheme="minorHAnsi" w:hAnsiTheme="minorHAnsi" w:cstheme="minorHAnsi"/>
          <w:color w:val="auto"/>
        </w:rPr>
      </w:pPr>
    </w:p>
    <w:p w14:paraId="05369EF5" w14:textId="4217D8BB" w:rsidR="0078294A" w:rsidRPr="00A43B7D" w:rsidRDefault="0078294A" w:rsidP="00426A10">
      <w:pPr>
        <w:pStyle w:val="NormalWeb"/>
        <w:numPr>
          <w:ilvl w:val="3"/>
          <w:numId w:val="31"/>
        </w:numPr>
        <w:spacing w:before="0" w:beforeAutospacing="0" w:after="0" w:afterAutospacing="0"/>
        <w:rPr>
          <w:rFonts w:asciiTheme="minorHAnsi" w:hAnsiTheme="minorHAnsi" w:cstheme="minorHAnsi"/>
          <w:color w:val="auto"/>
        </w:rPr>
      </w:pPr>
      <w:r w:rsidRPr="00A43B7D">
        <w:rPr>
          <w:rFonts w:asciiTheme="minorHAnsi" w:hAnsiTheme="minorHAnsi" w:cstheme="minorHAnsi"/>
          <w:color w:val="auto"/>
        </w:rPr>
        <w:t>If using a Yoked procedure</w:t>
      </w:r>
      <w:r w:rsidR="00881EA9" w:rsidRPr="00A43B7D">
        <w:rPr>
          <w:rFonts w:asciiTheme="minorHAnsi" w:hAnsiTheme="minorHAnsi" w:cstheme="minorHAnsi"/>
          <w:color w:val="auto"/>
        </w:rPr>
        <w:t xml:space="preserve"> (i.e.</w:t>
      </w:r>
      <w:r w:rsidR="003317B4">
        <w:rPr>
          <w:rFonts w:asciiTheme="minorHAnsi" w:hAnsiTheme="minorHAnsi" w:cstheme="minorHAnsi"/>
          <w:color w:val="auto"/>
        </w:rPr>
        <w:t>,</w:t>
      </w:r>
      <w:r w:rsidR="00881EA9" w:rsidRPr="00A43B7D">
        <w:rPr>
          <w:rFonts w:asciiTheme="minorHAnsi" w:hAnsiTheme="minorHAnsi" w:cstheme="minorHAnsi"/>
          <w:color w:val="auto"/>
        </w:rPr>
        <w:t xml:space="preserve"> each control participant is paired with a participant in the experimental group, such that the two receive the same reinforcement schedules</w:t>
      </w:r>
      <w:r w:rsidR="00881EA9"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Davis&lt;/Author&gt;&lt;Year&gt;1971&lt;/Year&gt;&lt;RecNum&gt;447&lt;/RecNum&gt;&lt;DisplayText&gt;&lt;style face="superscript"&gt;48&lt;/style&gt;&lt;/DisplayText&gt;&lt;record&gt;&lt;rec-number&gt;447&lt;/rec-number&gt;&lt;foreign-keys&gt;&lt;key app="EN" db-id="5rdpswedut59ebeppe0pstz8wwfpat9dtw9f" timestamp="1596033117"&gt;447&lt;/key&gt;&lt;/foreign-keys&gt;&lt;ref-type name="Journal Article"&gt;17&lt;/ref-type&gt;&lt;contributors&gt;&lt;authors&gt;&lt;author&gt;Davis, J.&lt;/author&gt;&lt;author&gt;Bitterman, M. E.&lt;/author&gt;&lt;/authors&gt;&lt;/contributors&gt;&lt;titles&gt;&lt;title&gt;Differential reinforcement of other behavior (DRO): a yoked-control comparison&lt;/title&gt;&lt;secondary-title&gt;Journal of the experimental analysis of behavior&lt;/secondary-title&gt;&lt;alt-title&gt;J Exp Anal Behav&lt;/alt-title&gt;&lt;/titles&gt;&lt;periodical&gt;&lt;full-title&gt;J Exp Anal Behav&lt;/full-title&gt;&lt;abbr-1&gt;Journal of the experimental analysis of behavior&lt;/abbr-1&gt;&lt;/periodical&gt;&lt;alt-periodical&gt;&lt;full-title&gt;J Exp Anal Behav&lt;/full-title&gt;&lt;abbr-1&gt;Journal of the experimental analysis of behavior&lt;/abbr-1&gt;&lt;/alt-periodical&gt;&lt;pages&gt;237-241&lt;/pages&gt;&lt;volume&gt;15&lt;/volume&gt;&lt;number&gt;2&lt;/number&gt;&lt;dates&gt;&lt;year&gt;1971&lt;/year&gt;&lt;/dates&gt;&lt;isbn&gt;0022-5002&lt;/isbn&gt;&lt;accession-num&gt;16811508&lt;/accession-num&gt;&lt;urls&gt;&lt;related-urls&gt;&lt;url&gt;https://pubmed.ncbi.nlm.nih.gov/16811508&lt;/url&gt;&lt;url&gt;https://www.ncbi.nlm.nih.gov/pmc/articles/PMC1333808/&lt;/url&gt;&lt;/related-urls&gt;&lt;/urls&gt;&lt;electronic-resource-num&gt;10.1901/jeab.1971.15-237&lt;/electronic-resource-num&gt;&lt;remote-database-name&gt;PubMed&lt;/remote-database-name&gt;&lt;language&gt;eng&lt;/language&gt;&lt;/record&gt;&lt;/Cite&gt;&lt;/EndNote&gt;</w:instrText>
      </w:r>
      <w:r w:rsidR="00881EA9"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48</w:t>
      </w:r>
      <w:r w:rsidR="00881EA9" w:rsidRPr="00A43B7D">
        <w:rPr>
          <w:rFonts w:asciiTheme="minorHAnsi" w:hAnsiTheme="minorHAnsi" w:cstheme="minorHAnsi"/>
          <w:color w:val="auto"/>
        </w:rPr>
        <w:fldChar w:fldCharType="end"/>
      </w:r>
      <w:r w:rsidR="00881EA9" w:rsidRPr="00A43B7D">
        <w:rPr>
          <w:rFonts w:asciiTheme="minorHAnsi" w:hAnsiTheme="minorHAnsi" w:cstheme="minorHAnsi"/>
          <w:color w:val="auto"/>
        </w:rPr>
        <w:t>)</w:t>
      </w:r>
      <w:r w:rsidRPr="00A43B7D">
        <w:rPr>
          <w:rFonts w:asciiTheme="minorHAnsi" w:hAnsiTheme="minorHAnsi" w:cstheme="minorHAnsi"/>
          <w:color w:val="auto"/>
        </w:rPr>
        <w:t xml:space="preserve">, allocate participants to groups using a randomization schedule with the rule that the first participant must be in the Experimental Group. Following this, participants are assigned to either group randomly, </w:t>
      </w:r>
      <w:proofErr w:type="gramStart"/>
      <w:r w:rsidRPr="00A43B7D">
        <w:rPr>
          <w:rFonts w:asciiTheme="minorHAnsi" w:hAnsiTheme="minorHAnsi" w:cstheme="minorHAnsi"/>
          <w:color w:val="auto"/>
        </w:rPr>
        <w:t>as long as</w:t>
      </w:r>
      <w:proofErr w:type="gramEnd"/>
      <w:r w:rsidR="00B31222" w:rsidRPr="00A43B7D">
        <w:rPr>
          <w:rFonts w:asciiTheme="minorHAnsi" w:hAnsiTheme="minorHAnsi" w:cstheme="minorHAnsi"/>
          <w:color w:val="auto"/>
        </w:rPr>
        <w:t>, at each point,</w:t>
      </w:r>
      <w:r w:rsidRPr="00A43B7D">
        <w:rPr>
          <w:rFonts w:asciiTheme="minorHAnsi" w:hAnsiTheme="minorHAnsi" w:cstheme="minorHAnsi"/>
          <w:color w:val="auto"/>
        </w:rPr>
        <w:t xml:space="preserve"> the number of Experimental Group participants exceeds the number of Yoked Group participants.</w:t>
      </w:r>
    </w:p>
    <w:p w14:paraId="589B8340" w14:textId="77777777" w:rsidR="004540B6" w:rsidRPr="00A43B7D" w:rsidRDefault="004540B6" w:rsidP="00426A10">
      <w:pPr>
        <w:pStyle w:val="NormalWeb"/>
        <w:spacing w:before="0" w:beforeAutospacing="0" w:after="0" w:afterAutospacing="0"/>
        <w:rPr>
          <w:rFonts w:asciiTheme="minorHAnsi" w:hAnsiTheme="minorHAnsi" w:cstheme="minorHAnsi"/>
          <w:color w:val="auto"/>
        </w:rPr>
      </w:pPr>
    </w:p>
    <w:p w14:paraId="61070457" w14:textId="5550EDF6" w:rsidR="004540B6" w:rsidRPr="00A43B7D" w:rsidRDefault="00EB4D96"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O</w:t>
      </w:r>
      <w:r w:rsidR="0057251A" w:rsidRPr="00A43B7D">
        <w:rPr>
          <w:rFonts w:asciiTheme="minorHAnsi" w:hAnsiTheme="minorHAnsi" w:cstheme="minorHAnsi"/>
          <w:color w:val="auto"/>
          <w:highlight w:val="yellow"/>
        </w:rPr>
        <w:t>n trials with a p</w:t>
      </w:r>
      <w:r w:rsidR="00832302" w:rsidRPr="00A43B7D">
        <w:rPr>
          <w:rFonts w:asciiTheme="minorHAnsi" w:hAnsiTheme="minorHAnsi" w:cstheme="minorHAnsi"/>
          <w:color w:val="auto"/>
          <w:highlight w:val="yellow"/>
        </w:rPr>
        <w:t xml:space="preserve">ain </w:t>
      </w:r>
      <w:r w:rsidR="004540B6" w:rsidRPr="00A43B7D">
        <w:rPr>
          <w:rFonts w:asciiTheme="minorHAnsi" w:hAnsiTheme="minorHAnsi" w:cstheme="minorHAnsi"/>
          <w:color w:val="auto"/>
          <w:highlight w:val="yellow"/>
        </w:rPr>
        <w:t>stimulus</w:t>
      </w:r>
      <w:r w:rsidR="00521E95" w:rsidRPr="00A43B7D">
        <w:rPr>
          <w:rFonts w:asciiTheme="minorHAnsi" w:hAnsiTheme="minorHAnsi" w:cstheme="minorHAnsi"/>
          <w:color w:val="auto"/>
          <w:highlight w:val="yellow"/>
        </w:rPr>
        <w:t xml:space="preserve">, </w:t>
      </w:r>
      <w:r w:rsidR="00456579" w:rsidRPr="00A43B7D">
        <w:rPr>
          <w:rFonts w:asciiTheme="minorHAnsi" w:hAnsiTheme="minorHAnsi" w:cstheme="minorHAnsi"/>
          <w:color w:val="auto"/>
          <w:highlight w:val="yellow"/>
        </w:rPr>
        <w:t xml:space="preserve">present </w:t>
      </w:r>
      <w:r w:rsidR="0057251A" w:rsidRPr="00A43B7D">
        <w:rPr>
          <w:rFonts w:asciiTheme="minorHAnsi" w:hAnsiTheme="minorHAnsi" w:cstheme="minorHAnsi"/>
          <w:color w:val="auto"/>
          <w:highlight w:val="yellow"/>
        </w:rPr>
        <w:t>th</w:t>
      </w:r>
      <w:r w:rsidR="00324AE3" w:rsidRPr="00A43B7D">
        <w:rPr>
          <w:rFonts w:asciiTheme="minorHAnsi" w:hAnsiTheme="minorHAnsi" w:cstheme="minorHAnsi"/>
          <w:color w:val="auto"/>
          <w:highlight w:val="yellow"/>
        </w:rPr>
        <w:t>e pain stimulus</w:t>
      </w:r>
      <w:r w:rsidR="002E68EE" w:rsidRPr="00A43B7D">
        <w:rPr>
          <w:rFonts w:asciiTheme="minorHAnsi" w:hAnsiTheme="minorHAnsi" w:cstheme="minorHAnsi"/>
          <w:color w:val="auto"/>
          <w:highlight w:val="yellow"/>
        </w:rPr>
        <w:t xml:space="preserve"> </w:t>
      </w:r>
      <w:r w:rsidR="004540B6" w:rsidRPr="00A43B7D">
        <w:rPr>
          <w:rFonts w:asciiTheme="minorHAnsi" w:hAnsiTheme="minorHAnsi" w:cstheme="minorHAnsi"/>
          <w:color w:val="auto"/>
          <w:highlight w:val="yellow"/>
        </w:rPr>
        <w:t xml:space="preserve">once </w:t>
      </w:r>
      <w:r w:rsidR="003317B4">
        <w:rPr>
          <w:rFonts w:asciiTheme="minorHAnsi" w:hAnsiTheme="minorHAnsi" w:cstheme="minorHAnsi"/>
          <w:color w:val="auto"/>
          <w:highlight w:val="yellow"/>
        </w:rPr>
        <w:t>two-third</w:t>
      </w:r>
      <w:r w:rsidR="00107B92">
        <w:rPr>
          <w:rFonts w:asciiTheme="minorHAnsi" w:hAnsiTheme="minorHAnsi" w:cstheme="minorHAnsi"/>
          <w:color w:val="auto"/>
          <w:highlight w:val="yellow"/>
        </w:rPr>
        <w:t>s</w:t>
      </w:r>
      <w:r w:rsidR="004540B6" w:rsidRPr="00A43B7D">
        <w:rPr>
          <w:rFonts w:asciiTheme="minorHAnsi" w:hAnsiTheme="minorHAnsi" w:cstheme="minorHAnsi"/>
          <w:color w:val="auto"/>
          <w:highlight w:val="yellow"/>
        </w:rPr>
        <w:t xml:space="preserve"> of the movement </w:t>
      </w:r>
      <w:r w:rsidR="003317B4" w:rsidRPr="00A43B7D">
        <w:rPr>
          <w:rFonts w:asciiTheme="minorHAnsi" w:hAnsiTheme="minorHAnsi" w:cstheme="minorHAnsi"/>
          <w:color w:val="auto"/>
          <w:highlight w:val="yellow"/>
        </w:rPr>
        <w:t>ha</w:t>
      </w:r>
      <w:r w:rsidR="003317B4">
        <w:rPr>
          <w:rFonts w:asciiTheme="minorHAnsi" w:hAnsiTheme="minorHAnsi" w:cstheme="minorHAnsi"/>
          <w:color w:val="auto"/>
          <w:highlight w:val="yellow"/>
        </w:rPr>
        <w:t>s</w:t>
      </w:r>
      <w:r w:rsidR="003317B4" w:rsidRPr="00A43B7D">
        <w:rPr>
          <w:rFonts w:asciiTheme="minorHAnsi" w:hAnsiTheme="minorHAnsi" w:cstheme="minorHAnsi"/>
          <w:color w:val="auto"/>
          <w:highlight w:val="yellow"/>
        </w:rPr>
        <w:t xml:space="preserve"> </w:t>
      </w:r>
      <w:r w:rsidR="004540B6" w:rsidRPr="00A43B7D">
        <w:rPr>
          <w:rFonts w:asciiTheme="minorHAnsi" w:hAnsiTheme="minorHAnsi" w:cstheme="minorHAnsi"/>
          <w:color w:val="auto"/>
          <w:highlight w:val="yellow"/>
        </w:rPr>
        <w:t>been performed</w:t>
      </w:r>
      <w:r w:rsidR="002C4764" w:rsidRPr="00A43B7D">
        <w:rPr>
          <w:rFonts w:asciiTheme="minorHAnsi" w:hAnsiTheme="minorHAnsi" w:cstheme="minorHAnsi"/>
          <w:color w:val="auto"/>
        </w:rPr>
        <w:t>, i.e.</w:t>
      </w:r>
      <w:r w:rsidR="00096262">
        <w:rPr>
          <w:rFonts w:asciiTheme="minorHAnsi" w:hAnsiTheme="minorHAnsi" w:cstheme="minorHAnsi"/>
          <w:color w:val="auto"/>
        </w:rPr>
        <w:t>,</w:t>
      </w:r>
      <w:r w:rsidR="002C4764" w:rsidRPr="00A43B7D">
        <w:rPr>
          <w:rFonts w:asciiTheme="minorHAnsi" w:hAnsiTheme="minorHAnsi" w:cstheme="minorHAnsi"/>
          <w:color w:val="auto"/>
        </w:rPr>
        <w:t xml:space="preserve"> once the participant has moved through</w:t>
      </w:r>
      <w:r w:rsidR="00AB06F3" w:rsidRPr="00A43B7D">
        <w:rPr>
          <w:rFonts w:asciiTheme="minorHAnsi" w:hAnsiTheme="minorHAnsi" w:cstheme="minorHAnsi"/>
          <w:color w:val="auto"/>
        </w:rPr>
        <w:t xml:space="preserve"> a</w:t>
      </w:r>
      <w:r w:rsidR="002C4764" w:rsidRPr="00A43B7D">
        <w:rPr>
          <w:rFonts w:asciiTheme="minorHAnsi" w:hAnsiTheme="minorHAnsi" w:cstheme="minorHAnsi"/>
          <w:color w:val="auto"/>
        </w:rPr>
        <w:t xml:space="preserve"> trajectory arch</w:t>
      </w:r>
      <w:r w:rsidR="004540B6" w:rsidRPr="00A43B7D">
        <w:rPr>
          <w:rFonts w:asciiTheme="minorHAnsi" w:hAnsiTheme="minorHAnsi" w:cstheme="minorHAnsi"/>
          <w:color w:val="auto"/>
        </w:rPr>
        <w:t xml:space="preserve">. </w:t>
      </w:r>
      <w:r w:rsidR="00881EA9" w:rsidRPr="00A43B7D">
        <w:rPr>
          <w:rFonts w:asciiTheme="minorHAnsi" w:hAnsiTheme="minorHAnsi" w:cstheme="minorHAnsi"/>
          <w:color w:val="auto"/>
          <w:highlight w:val="yellow"/>
        </w:rPr>
        <w:t>The constant current stimulator is automatically triggered via the experimental script.</w:t>
      </w:r>
    </w:p>
    <w:p w14:paraId="653E727E" w14:textId="77777777" w:rsidR="004540B6" w:rsidRPr="00A43B7D" w:rsidRDefault="004540B6" w:rsidP="00426A10">
      <w:pPr>
        <w:pStyle w:val="ListParagraph"/>
        <w:ind w:left="0"/>
        <w:rPr>
          <w:rFonts w:asciiTheme="minorHAnsi" w:hAnsiTheme="minorHAnsi" w:cstheme="minorHAnsi"/>
          <w:color w:val="auto"/>
        </w:rPr>
      </w:pPr>
    </w:p>
    <w:p w14:paraId="3D31F2D7" w14:textId="3EBEF662" w:rsidR="00521E95" w:rsidRPr="00A43B7D" w:rsidRDefault="000C263E"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Successful trial</w:t>
      </w:r>
      <w:r w:rsidR="001D332C" w:rsidRPr="00A43B7D">
        <w:rPr>
          <w:rFonts w:asciiTheme="minorHAnsi" w:hAnsiTheme="minorHAnsi" w:cstheme="minorHAnsi"/>
          <w:color w:val="auto"/>
          <w:highlight w:val="yellow"/>
        </w:rPr>
        <w:t>-completion</w:t>
      </w:r>
      <w:r w:rsidRPr="00A43B7D">
        <w:rPr>
          <w:rFonts w:asciiTheme="minorHAnsi" w:hAnsiTheme="minorHAnsi" w:cstheme="minorHAnsi"/>
          <w:color w:val="auto"/>
          <w:highlight w:val="yellow"/>
        </w:rPr>
        <w:t xml:space="preserve"> is </w:t>
      </w:r>
      <w:r w:rsidR="002E68EE" w:rsidRPr="00A43B7D">
        <w:rPr>
          <w:rFonts w:asciiTheme="minorHAnsi" w:hAnsiTheme="minorHAnsi" w:cstheme="minorHAnsi"/>
          <w:color w:val="auto"/>
          <w:highlight w:val="yellow"/>
        </w:rPr>
        <w:t>indicated by the presentation of visual and auditory stop signals</w:t>
      </w:r>
      <w:r w:rsidRPr="00A43B7D">
        <w:rPr>
          <w:rFonts w:asciiTheme="minorHAnsi" w:hAnsiTheme="minorHAnsi" w:cstheme="minorHAnsi"/>
          <w:color w:val="auto"/>
          <w:highlight w:val="yellow"/>
        </w:rPr>
        <w:t>.</w:t>
      </w:r>
      <w:r w:rsidR="002E68EE" w:rsidRPr="00A43B7D">
        <w:rPr>
          <w:rFonts w:asciiTheme="minorHAnsi" w:hAnsiTheme="minorHAnsi" w:cstheme="minorHAnsi"/>
          <w:color w:val="auto"/>
          <w:highlight w:val="yellow"/>
        </w:rPr>
        <w:t xml:space="preserve"> </w:t>
      </w:r>
      <w:r w:rsidRPr="00A43B7D">
        <w:rPr>
          <w:rFonts w:asciiTheme="minorHAnsi" w:hAnsiTheme="minorHAnsi" w:cstheme="minorHAnsi"/>
          <w:color w:val="auto"/>
        </w:rPr>
        <w:t xml:space="preserve">Subsequently, </w:t>
      </w:r>
      <w:r w:rsidRPr="00A43B7D">
        <w:rPr>
          <w:rFonts w:asciiTheme="minorHAnsi" w:hAnsiTheme="minorHAnsi" w:cstheme="minorHAnsi"/>
          <w:color w:val="auto"/>
          <w:highlight w:val="yellow"/>
        </w:rPr>
        <w:t>e</w:t>
      </w:r>
      <w:r w:rsidR="00456579" w:rsidRPr="00A43B7D">
        <w:rPr>
          <w:rFonts w:asciiTheme="minorHAnsi" w:hAnsiTheme="minorHAnsi" w:cstheme="minorHAnsi"/>
          <w:color w:val="auto"/>
          <w:highlight w:val="yellow"/>
        </w:rPr>
        <w:t>nsure</w:t>
      </w:r>
      <w:r w:rsidR="001D332C" w:rsidRPr="00A43B7D">
        <w:rPr>
          <w:rFonts w:asciiTheme="minorHAnsi" w:hAnsiTheme="minorHAnsi" w:cstheme="minorHAnsi"/>
          <w:color w:val="auto"/>
        </w:rPr>
        <w:t>, via</w:t>
      </w:r>
      <w:r w:rsidR="00A979B0" w:rsidRPr="00A43B7D">
        <w:rPr>
          <w:rFonts w:asciiTheme="minorHAnsi" w:hAnsiTheme="minorHAnsi" w:cstheme="minorHAnsi"/>
          <w:color w:val="auto"/>
        </w:rPr>
        <w:t xml:space="preserve"> the experimental script,</w:t>
      </w:r>
      <w:r w:rsidR="00456579" w:rsidRPr="00A43B7D">
        <w:rPr>
          <w:rFonts w:asciiTheme="minorHAnsi" w:hAnsiTheme="minorHAnsi" w:cstheme="minorHAnsi"/>
          <w:color w:val="auto"/>
        </w:rPr>
        <w:t xml:space="preserve"> </w:t>
      </w:r>
      <w:r w:rsidR="00456579" w:rsidRPr="00A43B7D">
        <w:rPr>
          <w:rFonts w:asciiTheme="minorHAnsi" w:hAnsiTheme="minorHAnsi" w:cstheme="minorHAnsi"/>
          <w:color w:val="auto"/>
          <w:highlight w:val="yellow"/>
        </w:rPr>
        <w:t xml:space="preserve">that </w:t>
      </w:r>
      <w:r w:rsidR="004540B6" w:rsidRPr="00A43B7D">
        <w:rPr>
          <w:rFonts w:asciiTheme="minorHAnsi" w:hAnsiTheme="minorHAnsi" w:cstheme="minorHAnsi"/>
          <w:color w:val="auto"/>
          <w:highlight w:val="yellow"/>
        </w:rPr>
        <w:t>the robotic arm automatically return</w:t>
      </w:r>
      <w:r w:rsidR="00CA6D99" w:rsidRPr="00A43B7D">
        <w:rPr>
          <w:rFonts w:asciiTheme="minorHAnsi" w:hAnsiTheme="minorHAnsi" w:cstheme="minorHAnsi"/>
          <w:color w:val="auto"/>
          <w:highlight w:val="yellow"/>
        </w:rPr>
        <w:t>s</w:t>
      </w:r>
      <w:r w:rsidR="004540B6" w:rsidRPr="00A43B7D">
        <w:rPr>
          <w:rFonts w:asciiTheme="minorHAnsi" w:hAnsiTheme="minorHAnsi" w:cstheme="minorHAnsi"/>
          <w:color w:val="auto"/>
          <w:highlight w:val="yellow"/>
        </w:rPr>
        <w:t xml:space="preserve"> to its starting position</w:t>
      </w:r>
      <w:r w:rsidR="00CA6D99" w:rsidRPr="00A43B7D">
        <w:rPr>
          <w:rFonts w:asciiTheme="minorHAnsi" w:hAnsiTheme="minorHAnsi" w:cstheme="minorHAnsi"/>
          <w:color w:val="auto"/>
          <w:highlight w:val="yellow"/>
        </w:rPr>
        <w:t xml:space="preserve"> where it</w:t>
      </w:r>
      <w:r w:rsidR="004540B6" w:rsidRPr="00A43B7D">
        <w:rPr>
          <w:rFonts w:asciiTheme="minorHAnsi" w:hAnsiTheme="minorHAnsi" w:cstheme="minorHAnsi"/>
          <w:color w:val="auto"/>
          <w:highlight w:val="yellow"/>
        </w:rPr>
        <w:t xml:space="preserve"> remain</w:t>
      </w:r>
      <w:r w:rsidR="00CA6D99" w:rsidRPr="00A43B7D">
        <w:rPr>
          <w:rFonts w:asciiTheme="minorHAnsi" w:hAnsiTheme="minorHAnsi" w:cstheme="minorHAnsi"/>
          <w:color w:val="auto"/>
          <w:highlight w:val="yellow"/>
        </w:rPr>
        <w:t>s</w:t>
      </w:r>
      <w:r w:rsidR="004540B6" w:rsidRPr="00A43B7D">
        <w:rPr>
          <w:rFonts w:asciiTheme="minorHAnsi" w:hAnsiTheme="minorHAnsi" w:cstheme="minorHAnsi"/>
          <w:color w:val="auto"/>
          <w:highlight w:val="yellow"/>
        </w:rPr>
        <w:t xml:space="preserve"> fixed</w:t>
      </w:r>
      <w:r w:rsidR="00CA6D99" w:rsidRPr="00A43B7D">
        <w:rPr>
          <w:rFonts w:asciiTheme="minorHAnsi" w:hAnsiTheme="minorHAnsi" w:cstheme="minorHAnsi"/>
          <w:color w:val="auto"/>
          <w:highlight w:val="yellow"/>
        </w:rPr>
        <w:t>. After</w:t>
      </w:r>
      <w:r w:rsidR="004540B6" w:rsidRPr="00A43B7D">
        <w:rPr>
          <w:rFonts w:asciiTheme="minorHAnsi" w:hAnsiTheme="minorHAnsi" w:cstheme="minorHAnsi"/>
          <w:color w:val="auto"/>
          <w:highlight w:val="yellow"/>
        </w:rPr>
        <w:t xml:space="preserve"> 3</w:t>
      </w:r>
      <w:r w:rsidR="00096262">
        <w:rPr>
          <w:rFonts w:asciiTheme="minorHAnsi" w:hAnsiTheme="minorHAnsi" w:cstheme="minorHAnsi"/>
          <w:color w:val="auto"/>
          <w:highlight w:val="yellow"/>
        </w:rPr>
        <w:t>,</w:t>
      </w:r>
      <w:r w:rsidR="004540B6" w:rsidRPr="00A43B7D">
        <w:rPr>
          <w:rFonts w:asciiTheme="minorHAnsi" w:hAnsiTheme="minorHAnsi" w:cstheme="minorHAnsi"/>
          <w:color w:val="auto"/>
          <w:highlight w:val="yellow"/>
        </w:rPr>
        <w:t xml:space="preserve">000 </w:t>
      </w:r>
      <w:proofErr w:type="spellStart"/>
      <w:r w:rsidR="004540B6" w:rsidRPr="00A43B7D">
        <w:rPr>
          <w:rFonts w:asciiTheme="minorHAnsi" w:hAnsiTheme="minorHAnsi" w:cstheme="minorHAnsi"/>
          <w:color w:val="auto"/>
          <w:highlight w:val="yellow"/>
        </w:rPr>
        <w:t>ms</w:t>
      </w:r>
      <w:proofErr w:type="spellEnd"/>
      <w:r w:rsidR="004540B6" w:rsidRPr="00A43B7D">
        <w:rPr>
          <w:rFonts w:asciiTheme="minorHAnsi" w:hAnsiTheme="minorHAnsi" w:cstheme="minorHAnsi"/>
          <w:color w:val="auto"/>
          <w:highlight w:val="yellow"/>
        </w:rPr>
        <w:t xml:space="preserve">, </w:t>
      </w:r>
      <w:r w:rsidR="00096262">
        <w:rPr>
          <w:rFonts w:asciiTheme="minorHAnsi" w:hAnsiTheme="minorHAnsi" w:cstheme="minorHAnsi"/>
          <w:color w:val="auto"/>
          <w:highlight w:val="yellow"/>
        </w:rPr>
        <w:t xml:space="preserve">present </w:t>
      </w:r>
      <w:r w:rsidR="004540B6" w:rsidRPr="00A43B7D">
        <w:rPr>
          <w:rFonts w:asciiTheme="minorHAnsi" w:hAnsiTheme="minorHAnsi" w:cstheme="minorHAnsi"/>
          <w:color w:val="auto"/>
          <w:highlight w:val="yellow"/>
        </w:rPr>
        <w:t xml:space="preserve">the </w:t>
      </w:r>
      <w:r w:rsidR="002E68EE" w:rsidRPr="00A43B7D">
        <w:rPr>
          <w:rFonts w:asciiTheme="minorHAnsi" w:hAnsiTheme="minorHAnsi" w:cstheme="minorHAnsi"/>
          <w:color w:val="auto"/>
          <w:highlight w:val="yellow"/>
        </w:rPr>
        <w:t xml:space="preserve">visual and auditory </w:t>
      </w:r>
      <w:r w:rsidR="004540B6" w:rsidRPr="00A43B7D">
        <w:rPr>
          <w:rFonts w:asciiTheme="minorHAnsi" w:hAnsiTheme="minorHAnsi" w:cstheme="minorHAnsi"/>
          <w:color w:val="auto"/>
          <w:highlight w:val="yellow"/>
        </w:rPr>
        <w:t>start signal</w:t>
      </w:r>
      <w:r w:rsidR="00BE07A3" w:rsidRPr="00A43B7D">
        <w:rPr>
          <w:rFonts w:asciiTheme="minorHAnsi" w:hAnsiTheme="minorHAnsi" w:cstheme="minorHAnsi"/>
          <w:color w:val="auto"/>
          <w:highlight w:val="yellow"/>
        </w:rPr>
        <w:t>s</w:t>
      </w:r>
      <w:r w:rsidR="00456579" w:rsidRPr="00A43B7D">
        <w:rPr>
          <w:rFonts w:asciiTheme="minorHAnsi" w:hAnsiTheme="minorHAnsi" w:cstheme="minorHAnsi"/>
          <w:color w:val="auto"/>
          <w:highlight w:val="yellow"/>
        </w:rPr>
        <w:t>,</w:t>
      </w:r>
      <w:r w:rsidR="004540B6" w:rsidRPr="00A43B7D">
        <w:rPr>
          <w:rFonts w:asciiTheme="minorHAnsi" w:hAnsiTheme="minorHAnsi" w:cstheme="minorHAnsi"/>
          <w:color w:val="auto"/>
          <w:highlight w:val="yellow"/>
        </w:rPr>
        <w:t xml:space="preserve"> </w:t>
      </w:r>
      <w:r w:rsidR="00096262">
        <w:rPr>
          <w:rFonts w:asciiTheme="minorHAnsi" w:hAnsiTheme="minorHAnsi" w:cstheme="minorHAnsi"/>
          <w:color w:val="auto"/>
          <w:highlight w:val="yellow"/>
        </w:rPr>
        <w:t>and</w:t>
      </w:r>
      <w:r w:rsidR="004540B6" w:rsidRPr="00A43B7D">
        <w:rPr>
          <w:rFonts w:asciiTheme="minorHAnsi" w:hAnsiTheme="minorHAnsi" w:cstheme="minorHAnsi"/>
          <w:color w:val="auto"/>
          <w:highlight w:val="yellow"/>
        </w:rPr>
        <w:t xml:space="preserve"> the participant can start the next trial.</w:t>
      </w:r>
    </w:p>
    <w:p w14:paraId="33B65360" w14:textId="77777777" w:rsidR="00521E95" w:rsidRPr="00A43B7D" w:rsidRDefault="00521E95" w:rsidP="00426A10">
      <w:pPr>
        <w:pStyle w:val="NormalWeb"/>
        <w:spacing w:before="0" w:beforeAutospacing="0" w:after="0" w:afterAutospacing="0"/>
        <w:rPr>
          <w:rFonts w:asciiTheme="minorHAnsi" w:hAnsiTheme="minorHAnsi" w:cstheme="minorHAnsi"/>
          <w:color w:val="auto"/>
        </w:rPr>
      </w:pPr>
    </w:p>
    <w:p w14:paraId="27BB3367" w14:textId="7D24E810" w:rsidR="004540B6" w:rsidRPr="00A43B7D" w:rsidRDefault="00521E95" w:rsidP="00426A10">
      <w:pPr>
        <w:pStyle w:val="NormalWeb"/>
        <w:spacing w:before="0" w:beforeAutospacing="0" w:after="0" w:afterAutospacing="0"/>
        <w:rPr>
          <w:rFonts w:asciiTheme="minorHAnsi" w:hAnsiTheme="minorHAnsi" w:cstheme="minorHAnsi"/>
          <w:color w:val="auto"/>
          <w:highlight w:val="yellow"/>
        </w:rPr>
      </w:pPr>
      <w:r w:rsidRPr="00A43B7D">
        <w:rPr>
          <w:rFonts w:asciiTheme="minorHAnsi" w:hAnsiTheme="minorHAnsi" w:cstheme="minorHAnsi"/>
          <w:color w:val="auto"/>
        </w:rPr>
        <w:t xml:space="preserve">NOTE: </w:t>
      </w:r>
      <w:r w:rsidR="00F64D7B" w:rsidRPr="00A43B7D">
        <w:rPr>
          <w:rFonts w:asciiTheme="minorHAnsi" w:hAnsiTheme="minorHAnsi" w:cstheme="minorHAnsi"/>
          <w:color w:val="auto"/>
        </w:rPr>
        <w:t>T</w:t>
      </w:r>
      <w:r w:rsidR="00B31222" w:rsidRPr="00A43B7D">
        <w:rPr>
          <w:rFonts w:asciiTheme="minorHAnsi" w:hAnsiTheme="minorHAnsi" w:cstheme="minorHAnsi"/>
          <w:color w:val="auto"/>
        </w:rPr>
        <w:t xml:space="preserve">rial duration differs </w:t>
      </w:r>
      <w:r w:rsidRPr="00A43B7D">
        <w:rPr>
          <w:rFonts w:asciiTheme="minorHAnsi" w:hAnsiTheme="minorHAnsi" w:cstheme="minorHAnsi"/>
          <w:color w:val="auto"/>
        </w:rPr>
        <w:t>between</w:t>
      </w:r>
      <w:r w:rsidR="00B31222" w:rsidRPr="00A43B7D">
        <w:rPr>
          <w:rFonts w:asciiTheme="minorHAnsi" w:hAnsiTheme="minorHAnsi" w:cstheme="minorHAnsi"/>
          <w:color w:val="auto"/>
        </w:rPr>
        <w:t xml:space="preserve"> trial</w:t>
      </w:r>
      <w:r w:rsidRPr="00A43B7D">
        <w:rPr>
          <w:rFonts w:asciiTheme="minorHAnsi" w:hAnsiTheme="minorHAnsi" w:cstheme="minorHAnsi"/>
          <w:color w:val="auto"/>
        </w:rPr>
        <w:t>s</w:t>
      </w:r>
      <w:r w:rsidR="00B31222" w:rsidRPr="00A43B7D">
        <w:rPr>
          <w:rFonts w:asciiTheme="minorHAnsi" w:hAnsiTheme="minorHAnsi" w:cstheme="minorHAnsi"/>
          <w:color w:val="auto"/>
        </w:rPr>
        <w:t xml:space="preserve"> and participant</w:t>
      </w:r>
      <w:r w:rsidRPr="00A43B7D">
        <w:rPr>
          <w:rFonts w:asciiTheme="minorHAnsi" w:hAnsiTheme="minorHAnsi" w:cstheme="minorHAnsi"/>
          <w:color w:val="auto"/>
        </w:rPr>
        <w:t>s,</w:t>
      </w:r>
      <w:r w:rsidR="00B31222" w:rsidRPr="00A43B7D">
        <w:rPr>
          <w:rFonts w:asciiTheme="minorHAnsi" w:hAnsiTheme="minorHAnsi" w:cstheme="minorHAnsi"/>
          <w:color w:val="auto"/>
        </w:rPr>
        <w:t xml:space="preserve"> due to dif</w:t>
      </w:r>
      <w:r w:rsidR="00913BEE" w:rsidRPr="00A43B7D">
        <w:rPr>
          <w:rFonts w:asciiTheme="minorHAnsi" w:hAnsiTheme="minorHAnsi" w:cstheme="minorHAnsi"/>
          <w:color w:val="auto"/>
        </w:rPr>
        <w:t xml:space="preserve">ferences in movement </w:t>
      </w:r>
      <w:r w:rsidR="00881EA9" w:rsidRPr="00A43B7D">
        <w:rPr>
          <w:rFonts w:asciiTheme="minorHAnsi" w:hAnsiTheme="minorHAnsi" w:cstheme="minorHAnsi"/>
          <w:color w:val="auto"/>
        </w:rPr>
        <w:t>speeds</w:t>
      </w:r>
      <w:r w:rsidR="00913BEE" w:rsidRPr="00A43B7D">
        <w:rPr>
          <w:rFonts w:asciiTheme="minorHAnsi" w:hAnsiTheme="minorHAnsi" w:cstheme="minorHAnsi"/>
          <w:color w:val="auto"/>
        </w:rPr>
        <w:t xml:space="preserve">. </w:t>
      </w:r>
      <w:r w:rsidR="00BA0438" w:rsidRPr="00A43B7D">
        <w:rPr>
          <w:rFonts w:asciiTheme="minorHAnsi" w:hAnsiTheme="minorHAnsi" w:cstheme="minorHAnsi"/>
          <w:color w:val="auto"/>
        </w:rPr>
        <w:t xml:space="preserve">The number of trials per experimental phase can </w:t>
      </w:r>
      <w:r w:rsidRPr="00A43B7D">
        <w:rPr>
          <w:rFonts w:asciiTheme="minorHAnsi" w:hAnsiTheme="minorHAnsi" w:cstheme="minorHAnsi"/>
          <w:color w:val="auto"/>
        </w:rPr>
        <w:t xml:space="preserve">also </w:t>
      </w:r>
      <w:r w:rsidR="00BA0438" w:rsidRPr="00A43B7D">
        <w:rPr>
          <w:rFonts w:asciiTheme="minorHAnsi" w:hAnsiTheme="minorHAnsi" w:cstheme="minorHAnsi"/>
          <w:color w:val="auto"/>
        </w:rPr>
        <w:t>change</w:t>
      </w:r>
      <w:r w:rsidR="00711387" w:rsidRPr="00A43B7D">
        <w:rPr>
          <w:rFonts w:asciiTheme="minorHAnsi" w:hAnsiTheme="minorHAnsi" w:cstheme="minorHAnsi"/>
          <w:color w:val="auto"/>
        </w:rPr>
        <w:t xml:space="preserve"> </w:t>
      </w:r>
      <w:r w:rsidR="00A979B0" w:rsidRPr="00A43B7D">
        <w:rPr>
          <w:rFonts w:asciiTheme="minorHAnsi" w:hAnsiTheme="minorHAnsi" w:cstheme="minorHAnsi"/>
          <w:color w:val="auto"/>
        </w:rPr>
        <w:t>between</w:t>
      </w:r>
      <w:r w:rsidR="00711387" w:rsidRPr="00A43B7D">
        <w:rPr>
          <w:rFonts w:asciiTheme="minorHAnsi" w:hAnsiTheme="minorHAnsi" w:cstheme="minorHAnsi"/>
          <w:color w:val="auto"/>
        </w:rPr>
        <w:t xml:space="preserve"> experiment</w:t>
      </w:r>
      <w:r w:rsidR="00A979B0" w:rsidRPr="00A43B7D">
        <w:rPr>
          <w:rFonts w:asciiTheme="minorHAnsi" w:hAnsiTheme="minorHAnsi" w:cstheme="minorHAnsi"/>
          <w:color w:val="auto"/>
        </w:rPr>
        <w:t>s</w:t>
      </w:r>
      <w:r w:rsidR="00BA0438" w:rsidRPr="00A43B7D">
        <w:rPr>
          <w:rFonts w:asciiTheme="minorHAnsi" w:hAnsiTheme="minorHAnsi" w:cstheme="minorHAnsi"/>
          <w:color w:val="auto"/>
        </w:rPr>
        <w:t xml:space="preserve">. We recommend a minimum of </w:t>
      </w:r>
      <w:r w:rsidR="00913BEE" w:rsidRPr="00A43B7D">
        <w:rPr>
          <w:rFonts w:asciiTheme="minorHAnsi" w:hAnsiTheme="minorHAnsi" w:cstheme="minorHAnsi"/>
          <w:color w:val="auto"/>
        </w:rPr>
        <w:t>2 x 12</w:t>
      </w:r>
      <w:r w:rsidR="00BA0438" w:rsidRPr="00A43B7D">
        <w:rPr>
          <w:rFonts w:asciiTheme="minorHAnsi" w:hAnsiTheme="minorHAnsi" w:cstheme="minorHAnsi"/>
          <w:color w:val="auto"/>
        </w:rPr>
        <w:t xml:space="preserve"> trials for successful acquisition of avoidance. </w:t>
      </w:r>
      <w:r w:rsidR="00C324B0" w:rsidRPr="00A43B7D">
        <w:rPr>
          <w:rFonts w:asciiTheme="minorHAnsi" w:hAnsiTheme="minorHAnsi" w:cstheme="minorHAnsi"/>
          <w:color w:val="auto"/>
        </w:rPr>
        <w:t>Including the steps described above, the acquisition protocol lasts approximately 45 min.</w:t>
      </w:r>
    </w:p>
    <w:p w14:paraId="62FB7F6F" w14:textId="77777777" w:rsidR="00456579" w:rsidRPr="00A43B7D" w:rsidRDefault="00456579" w:rsidP="00426A10">
      <w:pPr>
        <w:pStyle w:val="NormalWeb"/>
        <w:spacing w:before="0" w:beforeAutospacing="0" w:after="0" w:afterAutospacing="0"/>
        <w:rPr>
          <w:rFonts w:asciiTheme="minorHAnsi" w:hAnsiTheme="minorHAnsi" w:cstheme="minorHAnsi"/>
          <w:color w:val="auto"/>
        </w:rPr>
      </w:pPr>
    </w:p>
    <w:p w14:paraId="73BFF51E" w14:textId="3B936846" w:rsidR="008E2170" w:rsidRPr="00A43B7D" w:rsidRDefault="004540B6"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7104FF">
        <w:rPr>
          <w:rFonts w:asciiTheme="minorHAnsi" w:hAnsiTheme="minorHAnsi" w:cstheme="minorHAnsi"/>
          <w:iCs/>
          <w:color w:val="auto"/>
          <w:highlight w:val="yellow"/>
        </w:rPr>
        <w:t>Generalization</w:t>
      </w:r>
      <w:r w:rsidRPr="00A43B7D">
        <w:rPr>
          <w:rFonts w:asciiTheme="minorHAnsi" w:hAnsiTheme="minorHAnsi" w:cstheme="minorHAnsi"/>
          <w:color w:val="auto"/>
          <w:highlight w:val="yellow"/>
        </w:rPr>
        <w:t xml:space="preserve">: </w:t>
      </w:r>
      <w:r w:rsidR="00730E47" w:rsidRPr="00A43B7D">
        <w:rPr>
          <w:rFonts w:asciiTheme="minorHAnsi" w:hAnsiTheme="minorHAnsi" w:cstheme="minorHAnsi"/>
          <w:color w:val="auto"/>
          <w:highlight w:val="yellow"/>
        </w:rPr>
        <w:t xml:space="preserve">In the generalization protocol, test for generalization of avoidance </w:t>
      </w:r>
      <w:r w:rsidR="00B31222" w:rsidRPr="00A43B7D">
        <w:rPr>
          <w:rFonts w:asciiTheme="minorHAnsi" w:hAnsiTheme="minorHAnsi" w:cstheme="minorHAnsi"/>
          <w:color w:val="auto"/>
          <w:highlight w:val="yellow"/>
        </w:rPr>
        <w:t>after</w:t>
      </w:r>
      <w:r w:rsidR="00832302" w:rsidRPr="00A43B7D">
        <w:rPr>
          <w:rFonts w:asciiTheme="minorHAnsi" w:hAnsiTheme="minorHAnsi" w:cstheme="minorHAnsi"/>
          <w:color w:val="auto"/>
          <w:highlight w:val="yellow"/>
        </w:rPr>
        <w:t xml:space="preserve"> the acquisition phase</w:t>
      </w:r>
      <w:r w:rsidR="00170FCC" w:rsidRPr="00A43B7D">
        <w:rPr>
          <w:rFonts w:asciiTheme="minorHAnsi" w:hAnsiTheme="minorHAnsi" w:cstheme="minorHAnsi"/>
          <w:color w:val="auto"/>
          <w:highlight w:val="yellow"/>
        </w:rPr>
        <w:t xml:space="preserve"> (see section 5.</w:t>
      </w:r>
      <w:r w:rsidR="00A979B0" w:rsidRPr="00A43B7D">
        <w:rPr>
          <w:rFonts w:asciiTheme="minorHAnsi" w:hAnsiTheme="minorHAnsi" w:cstheme="minorHAnsi"/>
          <w:color w:val="auto"/>
          <w:highlight w:val="yellow"/>
        </w:rPr>
        <w:t>7</w:t>
      </w:r>
      <w:r w:rsidR="00170FCC" w:rsidRPr="00A43B7D">
        <w:rPr>
          <w:rFonts w:asciiTheme="minorHAnsi" w:hAnsiTheme="minorHAnsi" w:cstheme="minorHAnsi"/>
          <w:color w:val="auto"/>
          <w:highlight w:val="yellow"/>
        </w:rPr>
        <w:t>)</w:t>
      </w:r>
      <w:r w:rsidR="00832302" w:rsidRPr="00A43B7D">
        <w:rPr>
          <w:rFonts w:asciiTheme="minorHAnsi" w:hAnsiTheme="minorHAnsi" w:cstheme="minorHAnsi"/>
          <w:color w:val="auto"/>
          <w:highlight w:val="yellow"/>
        </w:rPr>
        <w:t>.</w:t>
      </w:r>
    </w:p>
    <w:p w14:paraId="6A8B5566" w14:textId="121FBD22" w:rsidR="00456579" w:rsidRDefault="00456579" w:rsidP="00426A10">
      <w:pPr>
        <w:pStyle w:val="NormalWeb"/>
        <w:spacing w:before="0" w:beforeAutospacing="0" w:after="0" w:afterAutospacing="0"/>
        <w:rPr>
          <w:rFonts w:asciiTheme="minorHAnsi" w:hAnsiTheme="minorHAnsi" w:cstheme="minorHAnsi"/>
          <w:color w:val="auto"/>
          <w:highlight w:val="yellow"/>
        </w:rPr>
      </w:pPr>
    </w:p>
    <w:p w14:paraId="11C1EB84" w14:textId="77777777" w:rsidR="00096262" w:rsidRPr="00A43B7D" w:rsidRDefault="00096262" w:rsidP="00426A10">
      <w:pPr>
        <w:pStyle w:val="NormalWeb"/>
        <w:spacing w:before="0" w:beforeAutospacing="0" w:after="0" w:afterAutospacing="0"/>
        <w:rPr>
          <w:rFonts w:asciiTheme="minorHAnsi" w:hAnsiTheme="minorHAnsi" w:cstheme="minorHAnsi"/>
        </w:rPr>
      </w:pPr>
      <w:r w:rsidRPr="00A43B7D">
        <w:rPr>
          <w:rFonts w:asciiTheme="minorHAnsi" w:hAnsiTheme="minorHAnsi" w:cstheme="minorHAnsi"/>
          <w:color w:val="auto"/>
        </w:rPr>
        <w:t xml:space="preserve">NOTE: When testing for generalization of avoidance, </w:t>
      </w:r>
      <w:r w:rsidRPr="00A43B7D">
        <w:rPr>
          <w:rFonts w:asciiTheme="minorHAnsi" w:hAnsiTheme="minorHAnsi" w:cstheme="minorHAnsi"/>
        </w:rPr>
        <w:t xml:space="preserve">the on-screen trajectory arches are separated during acquisition, to leave room for the generalization trajectory arches, which are positioned between the acquisition trajectory arches (see </w:t>
      </w:r>
      <w:r w:rsidRPr="00A43B7D">
        <w:rPr>
          <w:rFonts w:asciiTheme="minorHAnsi" w:hAnsiTheme="minorHAnsi" w:cstheme="minorHAnsi"/>
          <w:b/>
        </w:rPr>
        <w:t>Figure 1</w:t>
      </w:r>
      <w:r w:rsidRPr="00A43B7D">
        <w:rPr>
          <w:rFonts w:asciiTheme="minorHAnsi" w:hAnsiTheme="minorHAnsi" w:cstheme="minorHAnsi"/>
        </w:rPr>
        <w:t>).</w:t>
      </w:r>
    </w:p>
    <w:p w14:paraId="66A7823D" w14:textId="77777777" w:rsidR="00096262" w:rsidRPr="00A43B7D" w:rsidRDefault="00096262" w:rsidP="00426A10">
      <w:pPr>
        <w:pStyle w:val="NormalWeb"/>
        <w:spacing w:before="0" w:beforeAutospacing="0" w:after="0" w:afterAutospacing="0"/>
        <w:rPr>
          <w:rFonts w:asciiTheme="minorHAnsi" w:hAnsiTheme="minorHAnsi" w:cstheme="minorHAnsi"/>
          <w:color w:val="auto"/>
          <w:highlight w:val="yellow"/>
        </w:rPr>
      </w:pPr>
    </w:p>
    <w:p w14:paraId="49CA9500" w14:textId="53E0B759" w:rsidR="008E2170" w:rsidRPr="00A43B7D" w:rsidRDefault="00B31222"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rPr>
        <w:t>On the television screen</w:t>
      </w:r>
      <w:r w:rsidR="00893FB0" w:rsidRPr="00A43B7D">
        <w:rPr>
          <w:rFonts w:asciiTheme="minorHAnsi" w:hAnsiTheme="minorHAnsi" w:cstheme="minorHAnsi"/>
          <w:color w:val="auto"/>
        </w:rPr>
        <w:t xml:space="preserve">, </w:t>
      </w:r>
      <w:r w:rsidR="00893FB0" w:rsidRPr="00A43B7D">
        <w:rPr>
          <w:rFonts w:asciiTheme="minorHAnsi" w:hAnsiTheme="minorHAnsi" w:cstheme="minorHAnsi"/>
          <w:color w:val="auto"/>
          <w:highlight w:val="yellow"/>
        </w:rPr>
        <w:t>p</w:t>
      </w:r>
      <w:r w:rsidR="00832302" w:rsidRPr="00A43B7D">
        <w:rPr>
          <w:rFonts w:asciiTheme="minorHAnsi" w:hAnsiTheme="minorHAnsi" w:cstheme="minorHAnsi"/>
          <w:color w:val="auto"/>
          <w:highlight w:val="yellow"/>
        </w:rPr>
        <w:t xml:space="preserve">resent three novel movement trajectories instead of the acquisition trajectories </w:t>
      </w:r>
      <w:r w:rsidR="00832302" w:rsidRPr="00A43B7D">
        <w:rPr>
          <w:rFonts w:asciiTheme="minorHAnsi" w:hAnsiTheme="minorHAnsi" w:cstheme="minorHAnsi"/>
          <w:color w:val="auto"/>
        </w:rPr>
        <w:t>T1</w:t>
      </w:r>
      <w:r w:rsidR="00B63872">
        <w:rPr>
          <w:rFonts w:asciiTheme="minorHAnsi" w:hAnsiTheme="minorHAnsi" w:cstheme="minorHAnsi"/>
          <w:color w:val="auto"/>
        </w:rPr>
        <w:t>–</w:t>
      </w:r>
      <w:r w:rsidR="00A979B0" w:rsidRPr="00A43B7D">
        <w:rPr>
          <w:rFonts w:asciiTheme="minorHAnsi" w:hAnsiTheme="minorHAnsi" w:cstheme="minorHAnsi"/>
          <w:color w:val="auto"/>
        </w:rPr>
        <w:t>T</w:t>
      </w:r>
      <w:r w:rsidR="00832302" w:rsidRPr="00A43B7D">
        <w:rPr>
          <w:rFonts w:asciiTheme="minorHAnsi" w:hAnsiTheme="minorHAnsi" w:cstheme="minorHAnsi"/>
          <w:color w:val="auto"/>
        </w:rPr>
        <w:t>3</w:t>
      </w:r>
      <w:r w:rsidR="00832302" w:rsidRPr="00107B92">
        <w:rPr>
          <w:rFonts w:asciiTheme="minorHAnsi" w:hAnsiTheme="minorHAnsi" w:cstheme="minorHAnsi"/>
          <w:color w:val="auto"/>
        </w:rPr>
        <w:t>.</w:t>
      </w:r>
      <w:r w:rsidR="008E2170" w:rsidRPr="00107B92">
        <w:rPr>
          <w:rFonts w:asciiTheme="minorHAnsi" w:hAnsiTheme="minorHAnsi" w:cstheme="minorHAnsi"/>
          <w:color w:val="auto"/>
        </w:rPr>
        <w:t xml:space="preserve"> </w:t>
      </w:r>
      <w:r w:rsidR="00456579" w:rsidRPr="00A43B7D">
        <w:rPr>
          <w:rFonts w:asciiTheme="minorHAnsi" w:hAnsiTheme="minorHAnsi" w:cstheme="minorHAnsi"/>
          <w:color w:val="auto"/>
          <w:highlight w:val="yellow"/>
        </w:rPr>
        <w:t>Ensure that t</w:t>
      </w:r>
      <w:r w:rsidR="004540B6" w:rsidRPr="00A43B7D">
        <w:rPr>
          <w:rFonts w:asciiTheme="minorHAnsi" w:hAnsiTheme="minorHAnsi" w:cstheme="minorHAnsi"/>
          <w:color w:val="auto"/>
          <w:highlight w:val="yellow"/>
        </w:rPr>
        <w:t xml:space="preserve">hese “generalization trajectories” </w:t>
      </w:r>
      <w:r w:rsidR="004540B6" w:rsidRPr="00A43B7D">
        <w:rPr>
          <w:rFonts w:asciiTheme="minorHAnsi" w:hAnsiTheme="minorHAnsi" w:cstheme="minorHAnsi"/>
          <w:color w:val="auto"/>
        </w:rPr>
        <w:t>(G1</w:t>
      </w:r>
      <w:r w:rsidR="0057727C">
        <w:rPr>
          <w:rFonts w:asciiTheme="minorHAnsi" w:hAnsiTheme="minorHAnsi" w:cstheme="minorHAnsi"/>
          <w:color w:val="auto"/>
        </w:rPr>
        <w:t>–</w:t>
      </w:r>
      <w:r w:rsidR="00A979B0" w:rsidRPr="00A43B7D">
        <w:rPr>
          <w:rFonts w:asciiTheme="minorHAnsi" w:hAnsiTheme="minorHAnsi" w:cstheme="minorHAnsi"/>
          <w:color w:val="auto"/>
        </w:rPr>
        <w:t>G</w:t>
      </w:r>
      <w:r w:rsidR="004540B6" w:rsidRPr="00A43B7D">
        <w:rPr>
          <w:rFonts w:asciiTheme="minorHAnsi" w:hAnsiTheme="minorHAnsi" w:cstheme="minorHAnsi"/>
          <w:color w:val="auto"/>
        </w:rPr>
        <w:t xml:space="preserve">3) </w:t>
      </w:r>
      <w:r w:rsidR="00456579" w:rsidRPr="00A43B7D">
        <w:rPr>
          <w:rFonts w:asciiTheme="minorHAnsi" w:hAnsiTheme="minorHAnsi" w:cstheme="minorHAnsi"/>
          <w:color w:val="auto"/>
          <w:highlight w:val="yellow"/>
        </w:rPr>
        <w:t>are</w:t>
      </w:r>
      <w:r w:rsidR="004540B6" w:rsidRPr="00A43B7D">
        <w:rPr>
          <w:rFonts w:asciiTheme="minorHAnsi" w:hAnsiTheme="minorHAnsi" w:cstheme="minorHAnsi"/>
          <w:color w:val="auto"/>
          <w:highlight w:val="yellow"/>
        </w:rPr>
        <w:t xml:space="preserve"> located adjacent to the acquisition trajectories.</w:t>
      </w:r>
      <w:r w:rsidR="004540B6" w:rsidRPr="00A43B7D">
        <w:rPr>
          <w:rFonts w:asciiTheme="minorHAnsi" w:hAnsiTheme="minorHAnsi" w:cstheme="minorHAnsi"/>
          <w:color w:val="auto"/>
        </w:rPr>
        <w:t xml:space="preserve"> Specifically, </w:t>
      </w:r>
      <w:r w:rsidR="00C646A6" w:rsidRPr="00A43B7D">
        <w:rPr>
          <w:rFonts w:asciiTheme="minorHAnsi" w:hAnsiTheme="minorHAnsi" w:cstheme="minorHAnsi"/>
          <w:color w:val="auto"/>
        </w:rPr>
        <w:t>G1 is situated between T1 and T2, G2 between T2 and T3, and G3 to the right of T3</w:t>
      </w:r>
      <w:r w:rsidR="00832E8A" w:rsidRPr="00A43B7D">
        <w:rPr>
          <w:rFonts w:asciiTheme="minorHAnsi" w:hAnsiTheme="minorHAnsi" w:cstheme="minorHAnsi"/>
          <w:color w:val="auto"/>
        </w:rPr>
        <w:t xml:space="preserve"> (see </w:t>
      </w:r>
      <w:r w:rsidR="007A5224" w:rsidRPr="00A43B7D">
        <w:rPr>
          <w:rFonts w:asciiTheme="minorHAnsi" w:hAnsiTheme="minorHAnsi" w:cstheme="minorHAnsi"/>
          <w:b/>
          <w:bCs/>
          <w:color w:val="auto"/>
        </w:rPr>
        <w:t>Figure</w:t>
      </w:r>
      <w:r w:rsidR="00832E8A" w:rsidRPr="00A43B7D">
        <w:rPr>
          <w:rFonts w:asciiTheme="minorHAnsi" w:hAnsiTheme="minorHAnsi" w:cstheme="minorHAnsi"/>
          <w:b/>
          <w:bCs/>
          <w:color w:val="auto"/>
        </w:rPr>
        <w:t xml:space="preserve"> 1</w:t>
      </w:r>
      <w:r w:rsidR="00832E8A" w:rsidRPr="00A43B7D">
        <w:rPr>
          <w:rFonts w:asciiTheme="minorHAnsi" w:hAnsiTheme="minorHAnsi" w:cstheme="minorHAnsi"/>
          <w:color w:val="auto"/>
        </w:rPr>
        <w:t>)</w:t>
      </w:r>
      <w:r w:rsidR="00C646A6" w:rsidRPr="00A43B7D">
        <w:rPr>
          <w:rFonts w:asciiTheme="minorHAnsi" w:hAnsiTheme="minorHAnsi" w:cstheme="minorHAnsi"/>
          <w:color w:val="auto"/>
        </w:rPr>
        <w:t>.</w:t>
      </w:r>
      <w:r w:rsidR="004540B6" w:rsidRPr="00A43B7D">
        <w:rPr>
          <w:rFonts w:asciiTheme="minorHAnsi" w:hAnsiTheme="minorHAnsi" w:cstheme="minorHAnsi"/>
          <w:color w:val="auto"/>
        </w:rPr>
        <w:t xml:space="preserve"> </w:t>
      </w:r>
      <w:r w:rsidR="00456579" w:rsidRPr="00A43B7D">
        <w:rPr>
          <w:rFonts w:asciiTheme="minorHAnsi" w:hAnsiTheme="minorHAnsi" w:cstheme="minorHAnsi"/>
          <w:color w:val="auto"/>
          <w:highlight w:val="yellow"/>
        </w:rPr>
        <w:t xml:space="preserve">Do not pair </w:t>
      </w:r>
      <w:r w:rsidR="004540B6" w:rsidRPr="00A43B7D">
        <w:rPr>
          <w:rFonts w:asciiTheme="minorHAnsi" w:hAnsiTheme="minorHAnsi" w:cstheme="minorHAnsi"/>
          <w:color w:val="auto"/>
          <w:highlight w:val="yellow"/>
        </w:rPr>
        <w:t>generalization trajectories</w:t>
      </w:r>
      <w:r w:rsidR="00E30374" w:rsidRPr="00A43B7D">
        <w:rPr>
          <w:rFonts w:asciiTheme="minorHAnsi" w:hAnsiTheme="minorHAnsi" w:cstheme="minorHAnsi"/>
          <w:color w:val="auto"/>
          <w:highlight w:val="yellow"/>
        </w:rPr>
        <w:t xml:space="preserve"> with</w:t>
      </w:r>
      <w:r w:rsidR="00832302" w:rsidRPr="00A43B7D">
        <w:rPr>
          <w:rFonts w:asciiTheme="minorHAnsi" w:hAnsiTheme="minorHAnsi" w:cstheme="minorHAnsi"/>
          <w:color w:val="auto"/>
          <w:highlight w:val="yellow"/>
        </w:rPr>
        <w:t xml:space="preserve"> the pain stimulus</w:t>
      </w:r>
      <w:r w:rsidR="004540B6" w:rsidRPr="00A43B7D">
        <w:rPr>
          <w:rFonts w:asciiTheme="minorHAnsi" w:hAnsiTheme="minorHAnsi" w:cstheme="minorHAnsi"/>
          <w:color w:val="auto"/>
        </w:rPr>
        <w:t>.</w:t>
      </w:r>
    </w:p>
    <w:p w14:paraId="572FCCDF" w14:textId="77777777" w:rsidR="00456579" w:rsidRPr="00A43B7D" w:rsidRDefault="00456579" w:rsidP="00426A10">
      <w:pPr>
        <w:pStyle w:val="NormalWeb"/>
        <w:spacing w:before="0" w:beforeAutospacing="0" w:after="0" w:afterAutospacing="0"/>
        <w:rPr>
          <w:rFonts w:asciiTheme="minorHAnsi" w:hAnsiTheme="minorHAnsi" w:cstheme="minorHAnsi"/>
          <w:color w:val="auto"/>
        </w:rPr>
      </w:pPr>
    </w:p>
    <w:p w14:paraId="2D04191F" w14:textId="79472A62" w:rsidR="00684C94" w:rsidRPr="00A43B7D" w:rsidRDefault="00170FCC" w:rsidP="00426A10">
      <w:pPr>
        <w:pStyle w:val="NormalWeb"/>
        <w:spacing w:before="0" w:beforeAutospacing="0" w:after="0" w:afterAutospacing="0"/>
        <w:rPr>
          <w:rFonts w:asciiTheme="minorHAnsi" w:hAnsiTheme="minorHAnsi" w:cstheme="minorHAnsi"/>
          <w:color w:val="auto"/>
        </w:rPr>
      </w:pPr>
      <w:r w:rsidRPr="00A43B7D">
        <w:rPr>
          <w:rFonts w:asciiTheme="minorHAnsi" w:hAnsiTheme="minorHAnsi" w:cstheme="minorHAnsi"/>
          <w:color w:val="auto"/>
        </w:rPr>
        <w:t xml:space="preserve">NOTE: </w:t>
      </w:r>
      <w:r w:rsidR="00096262" w:rsidRPr="00A43B7D">
        <w:rPr>
          <w:rFonts w:asciiTheme="minorHAnsi" w:hAnsiTheme="minorHAnsi" w:cstheme="minorHAnsi"/>
          <w:color w:val="auto"/>
        </w:rPr>
        <w:t>Including the steps described above, with a generalization phase of 3 x 12 trials, the avoidance generalization protocol lasts approximately 1.5 h.</w:t>
      </w:r>
      <w:r w:rsidR="00096262">
        <w:rPr>
          <w:rFonts w:asciiTheme="minorHAnsi" w:hAnsiTheme="minorHAnsi" w:cstheme="minorHAnsi"/>
          <w:color w:val="auto"/>
        </w:rPr>
        <w:t xml:space="preserve"> </w:t>
      </w:r>
      <w:r w:rsidRPr="00A43B7D">
        <w:rPr>
          <w:rFonts w:asciiTheme="minorHAnsi" w:hAnsiTheme="minorHAnsi" w:cstheme="minorHAnsi"/>
          <w:color w:val="auto"/>
        </w:rPr>
        <w:t>A Yoked Group</w:t>
      </w:r>
      <w:r w:rsidR="00C903B7"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Davis&lt;/Author&gt;&lt;Year&gt;1971&lt;/Year&gt;&lt;RecNum&gt;447&lt;/RecNum&gt;&lt;DisplayText&gt;&lt;style face="superscript"&gt;48&lt;/style&gt;&lt;/DisplayText&gt;&lt;record&gt;&lt;rec-number&gt;447&lt;/rec-number&gt;&lt;foreign-keys&gt;&lt;key app="EN" db-id="5rdpswedut59ebeppe0pstz8wwfpat9dtw9f" timestamp="1596033117"&gt;447&lt;/key&gt;&lt;/foreign-keys&gt;&lt;ref-type name="Journal Article"&gt;17&lt;/ref-type&gt;&lt;contributors&gt;&lt;authors&gt;&lt;author&gt;Davis, J.&lt;/author&gt;&lt;author&gt;Bitterman, M. E.&lt;/author&gt;&lt;/authors&gt;&lt;/contributors&gt;&lt;titles&gt;&lt;title&gt;Differential reinforcement of other behavior (DRO): a yoked-control comparison&lt;/title&gt;&lt;secondary-title&gt;Journal of the experimental analysis of behavior&lt;/secondary-title&gt;&lt;alt-title&gt;J Exp Anal Behav&lt;/alt-title&gt;&lt;/titles&gt;&lt;periodical&gt;&lt;full-title&gt;J Exp Anal Behav&lt;/full-title&gt;&lt;abbr-1&gt;Journal of the experimental analysis of behavior&lt;/abbr-1&gt;&lt;/periodical&gt;&lt;alt-periodical&gt;&lt;full-title&gt;J Exp Anal Behav&lt;/full-title&gt;&lt;abbr-1&gt;Journal of the experimental analysis of behavior&lt;/abbr-1&gt;&lt;/alt-periodical&gt;&lt;pages&gt;237-241&lt;/pages&gt;&lt;volume&gt;15&lt;/volume&gt;&lt;number&gt;2&lt;/number&gt;&lt;dates&gt;&lt;year&gt;1971&lt;/year&gt;&lt;/dates&gt;&lt;isbn&gt;0022-5002&lt;/isbn&gt;&lt;accession-num&gt;16811508&lt;/accession-num&gt;&lt;urls&gt;&lt;related-urls&gt;&lt;url&gt;https://pubmed.ncbi.nlm.nih.gov/16811508&lt;/url&gt;&lt;url&gt;https://www.ncbi.nlm.nih.gov/pmc/articles/PMC1333808/&lt;/url&gt;&lt;/related-urls&gt;&lt;/urls&gt;&lt;electronic-resource-num&gt;10.1901/jeab.1971.15-237&lt;/electronic-resource-num&gt;&lt;remote-database-name&gt;PubMed&lt;/remote-database-name&gt;&lt;language&gt;eng&lt;/language&gt;&lt;/record&gt;&lt;/Cite&gt;&lt;/EndNote&gt;</w:instrText>
      </w:r>
      <w:r w:rsidR="00C903B7"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48</w:t>
      </w:r>
      <w:r w:rsidR="00C903B7" w:rsidRPr="00A43B7D">
        <w:rPr>
          <w:rFonts w:asciiTheme="minorHAnsi" w:hAnsiTheme="minorHAnsi" w:cstheme="minorHAnsi"/>
          <w:color w:val="auto"/>
        </w:rPr>
        <w:fldChar w:fldCharType="end"/>
      </w:r>
      <w:r w:rsidRPr="00A43B7D">
        <w:rPr>
          <w:rFonts w:asciiTheme="minorHAnsi" w:hAnsiTheme="minorHAnsi" w:cstheme="minorHAnsi"/>
          <w:color w:val="auto"/>
        </w:rPr>
        <w:t xml:space="preserve"> is required for testing generalization of avoidance (see step 5.</w:t>
      </w:r>
      <w:r w:rsidR="00A979B0" w:rsidRPr="00A43B7D">
        <w:rPr>
          <w:rFonts w:asciiTheme="minorHAnsi" w:hAnsiTheme="minorHAnsi" w:cstheme="minorHAnsi"/>
          <w:color w:val="auto"/>
        </w:rPr>
        <w:t>7.5</w:t>
      </w:r>
      <w:r w:rsidRPr="00A43B7D">
        <w:rPr>
          <w:rFonts w:asciiTheme="minorHAnsi" w:hAnsiTheme="minorHAnsi" w:cstheme="minorHAnsi"/>
          <w:color w:val="auto"/>
        </w:rPr>
        <w:t>)</w:t>
      </w:r>
      <w:r w:rsidR="00A42F39" w:rsidRPr="00A43B7D">
        <w:rPr>
          <w:rFonts w:asciiTheme="minorHAnsi" w:hAnsiTheme="minorHAnsi" w:cstheme="minorHAnsi"/>
          <w:color w:val="auto"/>
        </w:rPr>
        <w:t xml:space="preserve">. However, different controls can be used depending on the specific research question (cf. </w:t>
      </w:r>
      <w:r w:rsidR="0032787A" w:rsidRPr="00A43B7D">
        <w:rPr>
          <w:rFonts w:asciiTheme="minorHAnsi" w:hAnsiTheme="minorHAnsi" w:cstheme="minorHAnsi"/>
          <w:color w:val="auto"/>
        </w:rPr>
        <w:t>context modulation of avoidance in</w:t>
      </w:r>
      <w:r w:rsidR="00471D9B" w:rsidRPr="00A43B7D">
        <w:rPr>
          <w:rFonts w:asciiTheme="minorHAnsi" w:hAnsiTheme="minorHAnsi" w:cstheme="minorHAnsi"/>
          <w:color w:val="auto"/>
        </w:rPr>
        <w:t xml:space="preserve"> a</w:t>
      </w:r>
      <w:r w:rsidR="00A9088D" w:rsidRPr="00A43B7D">
        <w:rPr>
          <w:rFonts w:asciiTheme="minorHAnsi" w:hAnsiTheme="minorHAnsi" w:cstheme="minorHAnsi"/>
          <w:color w:val="auto"/>
        </w:rPr>
        <w:t xml:space="preserve"> within-</w:t>
      </w:r>
      <w:r w:rsidR="00A9088D" w:rsidRPr="00A43B7D">
        <w:rPr>
          <w:rFonts w:asciiTheme="minorHAnsi" w:hAnsiTheme="minorHAnsi" w:cstheme="minorHAnsi"/>
          <w:color w:val="auto"/>
        </w:rPr>
        <w:lastRenderedPageBreak/>
        <w:t>subjects design</w:t>
      </w:r>
      <w:r w:rsidR="00A9088D"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Meulders&lt;/Author&gt;&lt;Year&gt;2020&lt;/Year&gt;&lt;RecNum&gt;446&lt;/RecNum&gt;&lt;DisplayText&gt;&lt;style face="superscript"&gt;24&lt;/style&gt;&lt;/DisplayText&gt;&lt;record&gt;&lt;rec-number&gt;446&lt;/rec-number&gt;&lt;foreign-keys&gt;&lt;key app="EN" db-id="5rdpswedut59ebeppe0pstz8wwfpat9dtw9f" timestamp="1596028984"&gt;446&lt;/key&gt;&lt;/foreign-keys&gt;&lt;ref-type name="Journal Article"&gt;17&lt;/ref-type&gt;&lt;contributors&gt;&lt;authors&gt;&lt;author&gt;Meulders, Ann&lt;/author&gt;&lt;author&gt;Franssen, Mathijs&lt;/author&gt;&lt;author&gt;Claes, Janne&lt;/author&gt;&lt;/authors&gt;&lt;/contributors&gt;&lt;titles&gt;&lt;title&gt;Avoiding Based on Shades of Gray: Generalization of Pain-Related Avoidance Behavior to Novel Contexts&lt;/title&gt;&lt;secondary-title&gt;The Journal of Pain&lt;/secondary-title&gt;&lt;/titles&gt;&lt;periodical&gt;&lt;full-title&gt;The Journal of Pain&lt;/full-title&gt;&lt;/periodical&gt;&lt;keywords&gt;&lt;keyword&gt;Generalization&lt;/keyword&gt;&lt;keyword&gt;Avoidance&lt;/keyword&gt;&lt;keyword&gt;Operant learning&lt;/keyword&gt;&lt;keyword&gt;Context&lt;/keyword&gt;&lt;keyword&gt;Conditioning&lt;/keyword&gt;&lt;keyword&gt;Robotic arm&lt;/keyword&gt;&lt;/keywords&gt;&lt;dates&gt;&lt;year&gt;2020&lt;/year&gt;&lt;pub-dates&gt;&lt;date&gt;2020/06/14/&lt;/date&gt;&lt;/pub-dates&gt;&lt;/dates&gt;&lt;isbn&gt;1526-5900&lt;/isbn&gt;&lt;urls&gt;&lt;related-urls&gt;&lt;url&gt;http://www.sciencedirect.com/science/article/pii/S1526590020300171&lt;/url&gt;&lt;/related-urls&gt;&lt;/urls&gt;&lt;electronic-resource-num&gt;https://doi.org/10.1016/j.jpain.2020.02.002&lt;/electronic-resource-num&gt;&lt;/record&gt;&lt;/Cite&gt;&lt;/EndNote&gt;</w:instrText>
      </w:r>
      <w:r w:rsidR="00A9088D"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4</w:t>
      </w:r>
      <w:r w:rsidR="00A9088D" w:rsidRPr="00A43B7D">
        <w:rPr>
          <w:rFonts w:asciiTheme="minorHAnsi" w:hAnsiTheme="minorHAnsi" w:cstheme="minorHAnsi"/>
          <w:color w:val="auto"/>
        </w:rPr>
        <w:fldChar w:fldCharType="end"/>
      </w:r>
      <w:r w:rsidR="00A42F39" w:rsidRPr="00A43B7D">
        <w:rPr>
          <w:rFonts w:asciiTheme="minorHAnsi" w:hAnsiTheme="minorHAnsi" w:cstheme="minorHAnsi"/>
          <w:color w:val="auto"/>
        </w:rPr>
        <w:t>).</w:t>
      </w:r>
    </w:p>
    <w:p w14:paraId="6AFA3BC9" w14:textId="77777777" w:rsidR="00170FCC" w:rsidRPr="00A43B7D" w:rsidRDefault="00170FCC" w:rsidP="00426A10">
      <w:pPr>
        <w:pStyle w:val="NormalWeb"/>
        <w:spacing w:before="0" w:beforeAutospacing="0" w:after="0" w:afterAutospacing="0"/>
        <w:rPr>
          <w:rFonts w:asciiTheme="minorHAnsi" w:hAnsiTheme="minorHAnsi" w:cstheme="minorHAnsi"/>
          <w:color w:val="auto"/>
        </w:rPr>
      </w:pPr>
    </w:p>
    <w:p w14:paraId="0A722ACE" w14:textId="5C24D293" w:rsidR="00FB7D3E" w:rsidRPr="00A43B7D" w:rsidRDefault="004540B6"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7104FF">
        <w:rPr>
          <w:rFonts w:asciiTheme="minorHAnsi" w:hAnsiTheme="minorHAnsi" w:cstheme="minorHAnsi"/>
          <w:iCs/>
          <w:color w:val="auto"/>
          <w:highlight w:val="yellow"/>
        </w:rPr>
        <w:t>Extinction with response</w:t>
      </w:r>
      <w:r w:rsidR="004249AC" w:rsidRPr="007104FF">
        <w:rPr>
          <w:rFonts w:asciiTheme="minorHAnsi" w:hAnsiTheme="minorHAnsi" w:cstheme="minorHAnsi"/>
          <w:iCs/>
          <w:color w:val="auto"/>
          <w:highlight w:val="yellow"/>
        </w:rPr>
        <w:t xml:space="preserve"> </w:t>
      </w:r>
      <w:r w:rsidRPr="007104FF">
        <w:rPr>
          <w:rFonts w:asciiTheme="minorHAnsi" w:hAnsiTheme="minorHAnsi" w:cstheme="minorHAnsi"/>
          <w:iCs/>
          <w:color w:val="auto"/>
          <w:highlight w:val="yellow"/>
        </w:rPr>
        <w:t>prevention</w:t>
      </w:r>
      <w:r w:rsidR="00AA2FBD" w:rsidRPr="007104FF">
        <w:rPr>
          <w:rFonts w:asciiTheme="minorHAnsi" w:hAnsiTheme="minorHAnsi" w:cstheme="minorHAnsi"/>
          <w:iCs/>
          <w:color w:val="auto"/>
          <w:highlight w:val="yellow"/>
        </w:rPr>
        <w:t xml:space="preserve"> (RPE)</w:t>
      </w:r>
      <w:r w:rsidRPr="00A43B7D">
        <w:rPr>
          <w:rFonts w:asciiTheme="minorHAnsi" w:hAnsiTheme="minorHAnsi" w:cstheme="minorHAnsi"/>
          <w:color w:val="auto"/>
          <w:highlight w:val="yellow"/>
        </w:rPr>
        <w:t xml:space="preserve">: </w:t>
      </w:r>
      <w:r w:rsidR="00DF766E" w:rsidRPr="00A43B7D">
        <w:rPr>
          <w:rFonts w:asciiTheme="minorHAnsi" w:hAnsiTheme="minorHAnsi" w:cstheme="minorHAnsi"/>
          <w:color w:val="auto"/>
          <w:highlight w:val="yellow"/>
        </w:rPr>
        <w:t xml:space="preserve">In the RPE protocol, </w:t>
      </w:r>
      <w:r w:rsidR="00684C94" w:rsidRPr="00A43B7D">
        <w:rPr>
          <w:rFonts w:asciiTheme="minorHAnsi" w:hAnsiTheme="minorHAnsi" w:cstheme="minorHAnsi"/>
          <w:color w:val="auto"/>
          <w:highlight w:val="yellow"/>
        </w:rPr>
        <w:t>after</w:t>
      </w:r>
      <w:r w:rsidR="00BE07A3" w:rsidRPr="00A43B7D">
        <w:rPr>
          <w:rFonts w:asciiTheme="minorHAnsi" w:hAnsiTheme="minorHAnsi" w:cstheme="minorHAnsi"/>
          <w:color w:val="auto"/>
          <w:highlight w:val="yellow"/>
        </w:rPr>
        <w:t xml:space="preserve"> the acquisition phase</w:t>
      </w:r>
      <w:r w:rsidR="00170FCC" w:rsidRPr="00A43B7D">
        <w:rPr>
          <w:rFonts w:asciiTheme="minorHAnsi" w:hAnsiTheme="minorHAnsi" w:cstheme="minorHAnsi"/>
          <w:color w:val="auto"/>
          <w:highlight w:val="yellow"/>
        </w:rPr>
        <w:t xml:space="preserve"> </w:t>
      </w:r>
      <w:r w:rsidR="00170FCC" w:rsidRPr="00A43B7D">
        <w:rPr>
          <w:rFonts w:asciiTheme="minorHAnsi" w:hAnsiTheme="minorHAnsi" w:cstheme="minorHAnsi"/>
          <w:color w:val="auto"/>
        </w:rPr>
        <w:t>(see section 5.</w:t>
      </w:r>
      <w:r w:rsidR="00A979B0" w:rsidRPr="00A43B7D">
        <w:rPr>
          <w:rFonts w:asciiTheme="minorHAnsi" w:hAnsiTheme="minorHAnsi" w:cstheme="minorHAnsi"/>
          <w:color w:val="auto"/>
        </w:rPr>
        <w:t>7</w:t>
      </w:r>
      <w:r w:rsidR="00170FCC" w:rsidRPr="00A43B7D">
        <w:rPr>
          <w:rFonts w:asciiTheme="minorHAnsi" w:hAnsiTheme="minorHAnsi" w:cstheme="minorHAnsi"/>
          <w:color w:val="auto"/>
        </w:rPr>
        <w:t>)</w:t>
      </w:r>
      <w:r w:rsidR="00BE07A3" w:rsidRPr="00A43B7D">
        <w:rPr>
          <w:rFonts w:asciiTheme="minorHAnsi" w:hAnsiTheme="minorHAnsi" w:cstheme="minorHAnsi"/>
          <w:color w:val="auto"/>
          <w:highlight w:val="yellow"/>
        </w:rPr>
        <w:t xml:space="preserve">, </w:t>
      </w:r>
      <w:r w:rsidR="00640C39" w:rsidRPr="00A43B7D">
        <w:rPr>
          <w:rFonts w:asciiTheme="minorHAnsi" w:hAnsiTheme="minorHAnsi" w:cstheme="minorHAnsi"/>
          <w:color w:val="auto"/>
          <w:highlight w:val="yellow"/>
        </w:rPr>
        <w:t xml:space="preserve">provide </w:t>
      </w:r>
      <w:r w:rsidR="004F4DEF">
        <w:rPr>
          <w:rFonts w:asciiTheme="minorHAnsi" w:hAnsiTheme="minorHAnsi" w:cstheme="minorHAnsi"/>
          <w:color w:val="auto"/>
          <w:highlight w:val="yellow"/>
        </w:rPr>
        <w:t xml:space="preserve">the </w:t>
      </w:r>
      <w:r w:rsidR="00640C39" w:rsidRPr="00A43B7D">
        <w:rPr>
          <w:rFonts w:asciiTheme="minorHAnsi" w:hAnsiTheme="minorHAnsi" w:cstheme="minorHAnsi"/>
          <w:color w:val="auto"/>
          <w:highlight w:val="yellow"/>
        </w:rPr>
        <w:t>participants with standardized written instructions stating that in the upcoming phase they are only allowed to perform T1.</w:t>
      </w:r>
    </w:p>
    <w:p w14:paraId="7F04AD49" w14:textId="77777777" w:rsidR="00FB7D3E" w:rsidRPr="00A43B7D" w:rsidRDefault="00FB7D3E" w:rsidP="00426A10">
      <w:pPr>
        <w:pStyle w:val="NormalWeb"/>
        <w:spacing w:before="0" w:beforeAutospacing="0" w:after="0" w:afterAutospacing="0"/>
        <w:rPr>
          <w:rFonts w:asciiTheme="minorHAnsi" w:hAnsiTheme="minorHAnsi" w:cstheme="minorHAnsi"/>
          <w:color w:val="auto"/>
        </w:rPr>
      </w:pPr>
    </w:p>
    <w:p w14:paraId="34356102" w14:textId="6138F887" w:rsidR="006427C3" w:rsidRPr="00A43B7D" w:rsidRDefault="001D332C" w:rsidP="00426A10">
      <w:pPr>
        <w:pStyle w:val="NormalWeb"/>
        <w:numPr>
          <w:ilvl w:val="2"/>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highlight w:val="yellow"/>
        </w:rPr>
        <w:t xml:space="preserve">During the RPE phase, via the experimental script, </w:t>
      </w:r>
      <w:r w:rsidR="00FB7D3E" w:rsidRPr="00A43B7D">
        <w:rPr>
          <w:rFonts w:asciiTheme="minorHAnsi" w:hAnsiTheme="minorHAnsi" w:cstheme="minorHAnsi"/>
          <w:color w:val="auto"/>
          <w:highlight w:val="yellow"/>
        </w:rPr>
        <w:t>v</w:t>
      </w:r>
      <w:r w:rsidR="00BE07A3" w:rsidRPr="00A43B7D">
        <w:rPr>
          <w:rFonts w:asciiTheme="minorHAnsi" w:hAnsiTheme="minorHAnsi" w:cstheme="minorHAnsi"/>
          <w:color w:val="auto"/>
          <w:highlight w:val="yellow"/>
        </w:rPr>
        <w:t>isually</w:t>
      </w:r>
      <w:r w:rsidR="004E0C0D" w:rsidRPr="00A43B7D">
        <w:rPr>
          <w:rFonts w:asciiTheme="minorHAnsi" w:hAnsiTheme="minorHAnsi" w:cstheme="minorHAnsi"/>
          <w:color w:val="auto"/>
          <w:highlight w:val="yellow"/>
        </w:rPr>
        <w:t xml:space="preserve"> </w:t>
      </w:r>
      <w:r w:rsidR="004E0C0D" w:rsidRPr="00A43B7D">
        <w:rPr>
          <w:rFonts w:asciiTheme="minorHAnsi" w:hAnsiTheme="minorHAnsi" w:cstheme="minorHAnsi"/>
          <w:color w:val="auto"/>
        </w:rPr>
        <w:t>(e.g.</w:t>
      </w:r>
      <w:r w:rsidR="004F4DEF">
        <w:rPr>
          <w:rFonts w:asciiTheme="minorHAnsi" w:hAnsiTheme="minorHAnsi" w:cstheme="minorHAnsi"/>
          <w:color w:val="auto"/>
        </w:rPr>
        <w:t>,</w:t>
      </w:r>
      <w:r w:rsidR="004E0C0D" w:rsidRPr="00A43B7D">
        <w:rPr>
          <w:rFonts w:asciiTheme="minorHAnsi" w:hAnsiTheme="minorHAnsi" w:cstheme="minorHAnsi"/>
          <w:color w:val="auto"/>
        </w:rPr>
        <w:t xml:space="preserve"> blocking the trajectory arch</w:t>
      </w:r>
      <w:r w:rsidR="006427C3" w:rsidRPr="00A43B7D">
        <w:rPr>
          <w:rFonts w:asciiTheme="minorHAnsi" w:hAnsiTheme="minorHAnsi" w:cstheme="minorHAnsi"/>
          <w:color w:val="auto"/>
        </w:rPr>
        <w:t>es</w:t>
      </w:r>
      <w:r w:rsidR="004E0C0D" w:rsidRPr="00A43B7D">
        <w:rPr>
          <w:rFonts w:asciiTheme="minorHAnsi" w:hAnsiTheme="minorHAnsi" w:cstheme="minorHAnsi"/>
          <w:color w:val="auto"/>
        </w:rPr>
        <w:t xml:space="preserve"> with a gate)</w:t>
      </w:r>
      <w:r w:rsidR="00BE07A3" w:rsidRPr="00A43B7D">
        <w:rPr>
          <w:rFonts w:asciiTheme="minorHAnsi" w:hAnsiTheme="minorHAnsi" w:cstheme="minorHAnsi"/>
          <w:color w:val="auto"/>
          <w:highlight w:val="yellow"/>
        </w:rPr>
        <w:t xml:space="preserve"> and</w:t>
      </w:r>
      <w:r w:rsidR="00486B39" w:rsidRPr="00A43B7D">
        <w:rPr>
          <w:rFonts w:asciiTheme="minorHAnsi" w:hAnsiTheme="minorHAnsi" w:cstheme="minorHAnsi"/>
          <w:color w:val="auto"/>
          <w:highlight w:val="yellow"/>
        </w:rPr>
        <w:t>/or</w:t>
      </w:r>
      <w:r w:rsidR="00BE07A3" w:rsidRPr="00A43B7D">
        <w:rPr>
          <w:rFonts w:asciiTheme="minorHAnsi" w:hAnsiTheme="minorHAnsi" w:cstheme="minorHAnsi"/>
          <w:color w:val="auto"/>
          <w:highlight w:val="yellow"/>
        </w:rPr>
        <w:t xml:space="preserve"> </w:t>
      </w:r>
      <w:proofErr w:type="spellStart"/>
      <w:r w:rsidR="00BE07A3" w:rsidRPr="00A43B7D">
        <w:rPr>
          <w:rFonts w:asciiTheme="minorHAnsi" w:hAnsiTheme="minorHAnsi" w:cstheme="minorHAnsi"/>
          <w:color w:val="auto"/>
          <w:highlight w:val="yellow"/>
        </w:rPr>
        <w:t>haptically</w:t>
      </w:r>
      <w:proofErr w:type="spellEnd"/>
      <w:r w:rsidR="004E0C0D" w:rsidRPr="00A43B7D">
        <w:rPr>
          <w:rFonts w:asciiTheme="minorHAnsi" w:hAnsiTheme="minorHAnsi" w:cstheme="minorHAnsi"/>
          <w:color w:val="auto"/>
          <w:highlight w:val="yellow"/>
        </w:rPr>
        <w:t xml:space="preserve"> </w:t>
      </w:r>
      <w:r w:rsidR="004E0C0D" w:rsidRPr="00A43B7D">
        <w:rPr>
          <w:rFonts w:asciiTheme="minorHAnsi" w:hAnsiTheme="minorHAnsi" w:cstheme="minorHAnsi"/>
          <w:color w:val="auto"/>
        </w:rPr>
        <w:t>(e.g.</w:t>
      </w:r>
      <w:r w:rsidR="004F4DEF">
        <w:rPr>
          <w:rFonts w:asciiTheme="minorHAnsi" w:hAnsiTheme="minorHAnsi" w:cstheme="minorHAnsi"/>
          <w:color w:val="auto"/>
        </w:rPr>
        <w:t>,</w:t>
      </w:r>
      <w:r w:rsidR="004E0C0D" w:rsidRPr="00A43B7D">
        <w:rPr>
          <w:rFonts w:asciiTheme="minorHAnsi" w:hAnsiTheme="minorHAnsi" w:cstheme="minorHAnsi"/>
          <w:color w:val="auto"/>
        </w:rPr>
        <w:t xml:space="preserve"> </w:t>
      </w:r>
      <w:r w:rsidR="006427C3" w:rsidRPr="00A43B7D">
        <w:rPr>
          <w:rFonts w:asciiTheme="minorHAnsi" w:hAnsiTheme="minorHAnsi" w:cstheme="minorHAnsi"/>
          <w:color w:val="auto"/>
        </w:rPr>
        <w:t xml:space="preserve">block </w:t>
      </w:r>
      <w:r w:rsidR="004E0C0D" w:rsidRPr="00A43B7D">
        <w:rPr>
          <w:rFonts w:asciiTheme="minorHAnsi" w:hAnsiTheme="minorHAnsi" w:cstheme="minorHAnsi"/>
          <w:color w:val="auto"/>
        </w:rPr>
        <w:t xml:space="preserve">participant’s </w:t>
      </w:r>
      <w:r w:rsidR="009A445A" w:rsidRPr="00A43B7D">
        <w:rPr>
          <w:rFonts w:asciiTheme="minorHAnsi" w:hAnsiTheme="minorHAnsi" w:cstheme="minorHAnsi"/>
          <w:color w:val="auto"/>
        </w:rPr>
        <w:t xml:space="preserve">arm movement </w:t>
      </w:r>
      <w:r w:rsidR="006427C3" w:rsidRPr="00A43B7D">
        <w:rPr>
          <w:rFonts w:asciiTheme="minorHAnsi" w:hAnsiTheme="minorHAnsi" w:cstheme="minorHAnsi"/>
          <w:color w:val="auto"/>
        </w:rPr>
        <w:t xml:space="preserve">with a </w:t>
      </w:r>
      <w:r w:rsidR="009A445A" w:rsidRPr="00A43B7D">
        <w:rPr>
          <w:rFonts w:asciiTheme="minorHAnsi" w:hAnsiTheme="minorHAnsi" w:cstheme="minorHAnsi"/>
          <w:color w:val="auto"/>
        </w:rPr>
        <w:t>haptic wall</w:t>
      </w:r>
      <w:r w:rsidR="004E0C0D" w:rsidRPr="00A43B7D">
        <w:rPr>
          <w:rFonts w:asciiTheme="minorHAnsi" w:hAnsiTheme="minorHAnsi" w:cstheme="minorHAnsi"/>
          <w:color w:val="auto"/>
        </w:rPr>
        <w:t>)</w:t>
      </w:r>
      <w:r w:rsidR="00BE07A3" w:rsidRPr="00A43B7D">
        <w:rPr>
          <w:rFonts w:asciiTheme="minorHAnsi" w:hAnsiTheme="minorHAnsi" w:cstheme="minorHAnsi"/>
          <w:color w:val="auto"/>
          <w:highlight w:val="yellow"/>
        </w:rPr>
        <w:t xml:space="preserve"> block T2 and T3, so that only T1 is available. T1 is not paired with the pain stimulus during this phase.</w:t>
      </w:r>
      <w:r w:rsidR="00913BEE" w:rsidRPr="00A43B7D">
        <w:rPr>
          <w:rFonts w:asciiTheme="minorHAnsi" w:hAnsiTheme="minorHAnsi" w:cstheme="minorHAnsi"/>
          <w:color w:val="auto"/>
          <w:highlight w:val="yellow"/>
        </w:rPr>
        <w:t xml:space="preserve"> </w:t>
      </w:r>
      <w:r w:rsidR="00913BEE" w:rsidRPr="00A43B7D">
        <w:rPr>
          <w:rFonts w:asciiTheme="minorHAnsi" w:hAnsiTheme="minorHAnsi" w:cstheme="minorHAnsi"/>
          <w:color w:val="auto"/>
        </w:rPr>
        <w:t xml:space="preserve">Including the steps described above, </w:t>
      </w:r>
      <w:r w:rsidR="00C324B0" w:rsidRPr="00A43B7D">
        <w:rPr>
          <w:rFonts w:asciiTheme="minorHAnsi" w:hAnsiTheme="minorHAnsi" w:cstheme="minorHAnsi"/>
          <w:color w:val="auto"/>
        </w:rPr>
        <w:t xml:space="preserve">with an RPE phase of 4 x 12 trials, </w:t>
      </w:r>
      <w:r w:rsidR="00913BEE" w:rsidRPr="00A43B7D">
        <w:rPr>
          <w:rFonts w:asciiTheme="minorHAnsi" w:hAnsiTheme="minorHAnsi" w:cstheme="minorHAnsi"/>
          <w:color w:val="auto"/>
        </w:rPr>
        <w:t>this session lasts approx</w:t>
      </w:r>
      <w:r w:rsidR="00C324B0" w:rsidRPr="00A43B7D">
        <w:rPr>
          <w:rFonts w:asciiTheme="minorHAnsi" w:hAnsiTheme="minorHAnsi" w:cstheme="minorHAnsi"/>
          <w:color w:val="auto"/>
        </w:rPr>
        <w:t>imately</w:t>
      </w:r>
      <w:r w:rsidR="00913BEE" w:rsidRPr="00A43B7D">
        <w:rPr>
          <w:rFonts w:asciiTheme="minorHAnsi" w:hAnsiTheme="minorHAnsi" w:cstheme="minorHAnsi"/>
          <w:color w:val="auto"/>
        </w:rPr>
        <w:t xml:space="preserve"> 60 min</w:t>
      </w:r>
      <w:r w:rsidR="006427C3" w:rsidRPr="00A43B7D">
        <w:rPr>
          <w:rFonts w:asciiTheme="minorHAnsi" w:hAnsiTheme="minorHAnsi" w:cstheme="minorHAnsi"/>
          <w:color w:val="auto"/>
        </w:rPr>
        <w:t>.</w:t>
      </w:r>
    </w:p>
    <w:p w14:paraId="2A6E2D74" w14:textId="52E057D0" w:rsidR="00BE07A3" w:rsidRPr="00A43B7D" w:rsidRDefault="00BE07A3" w:rsidP="00426A10">
      <w:pPr>
        <w:pStyle w:val="NormalWeb"/>
        <w:spacing w:before="0" w:beforeAutospacing="0" w:after="0" w:afterAutospacing="0"/>
        <w:rPr>
          <w:rFonts w:asciiTheme="minorHAnsi" w:hAnsiTheme="minorHAnsi" w:cstheme="minorHAnsi"/>
          <w:color w:val="auto"/>
          <w:highlight w:val="yellow"/>
        </w:rPr>
      </w:pPr>
    </w:p>
    <w:p w14:paraId="505F0251" w14:textId="5D597201" w:rsidR="00BE07A3" w:rsidRPr="00A43B7D" w:rsidRDefault="00EB4D96"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7104FF">
        <w:rPr>
          <w:rFonts w:asciiTheme="minorHAnsi" w:hAnsiTheme="minorHAnsi" w:cstheme="minorHAnsi"/>
          <w:iCs/>
          <w:color w:val="auto"/>
          <w:highlight w:val="yellow"/>
        </w:rPr>
        <w:t>Test of spontaneous recovery</w:t>
      </w:r>
      <w:r w:rsidR="004540B6" w:rsidRPr="00A43B7D">
        <w:rPr>
          <w:rFonts w:asciiTheme="minorHAnsi" w:hAnsiTheme="minorHAnsi" w:cstheme="minorHAnsi"/>
          <w:color w:val="auto"/>
          <w:highlight w:val="yellow"/>
        </w:rPr>
        <w:t xml:space="preserve">: </w:t>
      </w:r>
      <w:r w:rsidR="00DF766E" w:rsidRPr="00A43B7D">
        <w:rPr>
          <w:rFonts w:asciiTheme="minorHAnsi" w:hAnsiTheme="minorHAnsi" w:cstheme="minorHAnsi"/>
          <w:color w:val="auto"/>
          <w:highlight w:val="yellow"/>
        </w:rPr>
        <w:t xml:space="preserve">For testing spontaneous recovery of avoidance, administer </w:t>
      </w:r>
      <w:r w:rsidRPr="00A43B7D">
        <w:rPr>
          <w:rFonts w:asciiTheme="minorHAnsi" w:hAnsiTheme="minorHAnsi" w:cstheme="minorHAnsi"/>
          <w:color w:val="auto"/>
          <w:highlight w:val="yellow"/>
        </w:rPr>
        <w:t>a 2-day protocol</w:t>
      </w:r>
      <w:r w:rsidR="00FB7D3E" w:rsidRPr="00A43B7D">
        <w:rPr>
          <w:rFonts w:asciiTheme="minorHAnsi" w:hAnsiTheme="minorHAnsi" w:cstheme="minorHAnsi"/>
          <w:color w:val="auto"/>
          <w:highlight w:val="yellow"/>
        </w:rPr>
        <w:t xml:space="preserve"> with 24 h </w:t>
      </w:r>
      <m:oMath>
        <m:r>
          <w:rPr>
            <w:rFonts w:ascii="Cambria Math" w:hAnsi="Cambria Math" w:cstheme="minorHAnsi"/>
            <w:color w:val="auto"/>
          </w:rPr>
          <m:t>±</m:t>
        </m:r>
      </m:oMath>
      <w:r w:rsidR="00FB7D3E" w:rsidRPr="00A43B7D">
        <w:rPr>
          <w:rFonts w:asciiTheme="minorHAnsi" w:hAnsiTheme="minorHAnsi" w:cstheme="minorHAnsi"/>
          <w:color w:val="auto"/>
        </w:rPr>
        <w:t xml:space="preserve"> 3 h</w:t>
      </w:r>
      <w:r w:rsidR="00FB7D3E" w:rsidRPr="00A43B7D">
        <w:rPr>
          <w:rFonts w:asciiTheme="minorHAnsi" w:hAnsiTheme="minorHAnsi" w:cstheme="minorHAnsi"/>
          <w:color w:val="auto"/>
          <w:highlight w:val="yellow"/>
        </w:rPr>
        <w:t xml:space="preserve"> in between sessions</w:t>
      </w:r>
      <w:r w:rsidRPr="00A43B7D">
        <w:rPr>
          <w:rFonts w:asciiTheme="minorHAnsi" w:hAnsiTheme="minorHAnsi" w:cstheme="minorHAnsi"/>
          <w:color w:val="auto"/>
          <w:highlight w:val="yellow"/>
        </w:rPr>
        <w:t xml:space="preserve">. On </w:t>
      </w:r>
      <w:r w:rsidR="00AB3445">
        <w:rPr>
          <w:rFonts w:asciiTheme="minorHAnsi" w:hAnsiTheme="minorHAnsi" w:cstheme="minorHAnsi"/>
          <w:color w:val="auto"/>
          <w:highlight w:val="yellow"/>
        </w:rPr>
        <w:t>d</w:t>
      </w:r>
      <w:r w:rsidRPr="00A43B7D">
        <w:rPr>
          <w:rFonts w:asciiTheme="minorHAnsi" w:hAnsiTheme="minorHAnsi" w:cstheme="minorHAnsi"/>
          <w:color w:val="auto"/>
          <w:highlight w:val="yellow"/>
        </w:rPr>
        <w:t>ay</w:t>
      </w:r>
      <w:r w:rsidR="00BE07A3" w:rsidRPr="00A43B7D">
        <w:rPr>
          <w:rFonts w:asciiTheme="minorHAnsi" w:hAnsiTheme="minorHAnsi" w:cstheme="minorHAnsi"/>
          <w:color w:val="auto"/>
          <w:highlight w:val="yellow"/>
        </w:rPr>
        <w:t xml:space="preserve"> 1</w:t>
      </w:r>
      <w:r w:rsidR="00AB3445">
        <w:rPr>
          <w:rFonts w:asciiTheme="minorHAnsi" w:hAnsiTheme="minorHAnsi" w:cstheme="minorHAnsi"/>
          <w:color w:val="auto"/>
          <w:highlight w:val="yellow"/>
        </w:rPr>
        <w:t>,</w:t>
      </w:r>
      <w:r w:rsidR="00BE07A3" w:rsidRPr="00A43B7D">
        <w:rPr>
          <w:rFonts w:asciiTheme="minorHAnsi" w:hAnsiTheme="minorHAnsi" w:cstheme="minorHAnsi"/>
          <w:color w:val="auto"/>
          <w:highlight w:val="yellow"/>
        </w:rPr>
        <w:t xml:space="preserve"> administer the RPE protocol</w:t>
      </w:r>
      <w:r w:rsidR="00170FCC" w:rsidRPr="00A43B7D">
        <w:rPr>
          <w:rFonts w:asciiTheme="minorHAnsi" w:hAnsiTheme="minorHAnsi" w:cstheme="minorHAnsi"/>
          <w:color w:val="auto"/>
          <w:highlight w:val="yellow"/>
        </w:rPr>
        <w:t xml:space="preserve"> </w:t>
      </w:r>
      <w:r w:rsidR="00170FCC" w:rsidRPr="00A43B7D">
        <w:rPr>
          <w:rFonts w:asciiTheme="minorHAnsi" w:hAnsiTheme="minorHAnsi" w:cstheme="minorHAnsi"/>
          <w:color w:val="auto"/>
        </w:rPr>
        <w:t>(see section 5.</w:t>
      </w:r>
      <w:r w:rsidR="00223E1D" w:rsidRPr="00A43B7D">
        <w:rPr>
          <w:rFonts w:asciiTheme="minorHAnsi" w:hAnsiTheme="minorHAnsi" w:cstheme="minorHAnsi"/>
          <w:color w:val="auto"/>
        </w:rPr>
        <w:t>9</w:t>
      </w:r>
      <w:r w:rsidR="00170FCC" w:rsidRPr="00A43B7D">
        <w:rPr>
          <w:rFonts w:asciiTheme="minorHAnsi" w:hAnsiTheme="minorHAnsi" w:cstheme="minorHAnsi"/>
          <w:color w:val="auto"/>
        </w:rPr>
        <w:t>)</w:t>
      </w:r>
      <w:r w:rsidR="00BE07A3" w:rsidRPr="00A43B7D">
        <w:rPr>
          <w:rFonts w:asciiTheme="minorHAnsi" w:hAnsiTheme="minorHAnsi" w:cstheme="minorHAnsi"/>
          <w:color w:val="auto"/>
        </w:rPr>
        <w:t>.</w:t>
      </w:r>
    </w:p>
    <w:p w14:paraId="06201575" w14:textId="77777777" w:rsidR="00295550" w:rsidRPr="00A43B7D" w:rsidRDefault="00295550" w:rsidP="00426A10">
      <w:pPr>
        <w:pStyle w:val="NormalWeb"/>
        <w:spacing w:before="0" w:beforeAutospacing="0" w:after="0" w:afterAutospacing="0"/>
        <w:rPr>
          <w:rFonts w:asciiTheme="minorHAnsi" w:hAnsiTheme="minorHAnsi" w:cstheme="minorHAnsi"/>
          <w:color w:val="auto"/>
          <w:highlight w:val="yellow"/>
        </w:rPr>
      </w:pPr>
    </w:p>
    <w:p w14:paraId="22F3458D" w14:textId="40689098" w:rsidR="006427C3" w:rsidRPr="00A43B7D" w:rsidRDefault="00BE07A3"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 xml:space="preserve">On </w:t>
      </w:r>
      <w:r w:rsidR="00AB3445">
        <w:rPr>
          <w:rFonts w:asciiTheme="minorHAnsi" w:hAnsiTheme="minorHAnsi" w:cstheme="minorHAnsi"/>
          <w:color w:val="auto"/>
          <w:highlight w:val="yellow"/>
        </w:rPr>
        <w:t>d</w:t>
      </w:r>
      <w:r w:rsidRPr="00A43B7D">
        <w:rPr>
          <w:rFonts w:asciiTheme="minorHAnsi" w:hAnsiTheme="minorHAnsi" w:cstheme="minorHAnsi"/>
          <w:color w:val="auto"/>
          <w:highlight w:val="yellow"/>
        </w:rPr>
        <w:t>ay 2</w:t>
      </w:r>
      <w:r w:rsidR="004B192A" w:rsidRPr="00A43B7D">
        <w:rPr>
          <w:rFonts w:asciiTheme="minorHAnsi" w:hAnsiTheme="minorHAnsi" w:cstheme="minorHAnsi"/>
          <w:color w:val="auto"/>
          <w:highlight w:val="yellow"/>
        </w:rPr>
        <w:t>,</w:t>
      </w:r>
      <w:r w:rsidRPr="00A43B7D">
        <w:rPr>
          <w:rFonts w:asciiTheme="minorHAnsi" w:hAnsiTheme="minorHAnsi" w:cstheme="minorHAnsi"/>
          <w:color w:val="auto"/>
          <w:highlight w:val="yellow"/>
        </w:rPr>
        <w:t xml:space="preserve"> a</w:t>
      </w:r>
      <w:r w:rsidR="004540B6" w:rsidRPr="00A43B7D">
        <w:rPr>
          <w:rFonts w:asciiTheme="minorHAnsi" w:hAnsiTheme="minorHAnsi" w:cstheme="minorHAnsi"/>
          <w:color w:val="auto"/>
          <w:highlight w:val="yellow"/>
        </w:rPr>
        <w:t xml:space="preserve">ttach the stimulation electrodes </w:t>
      </w:r>
      <w:r w:rsidR="004540B6" w:rsidRPr="00A43B7D">
        <w:rPr>
          <w:rFonts w:asciiTheme="minorHAnsi" w:hAnsiTheme="minorHAnsi" w:cstheme="minorHAnsi"/>
          <w:color w:val="auto"/>
        </w:rPr>
        <w:t xml:space="preserve">(see </w:t>
      </w:r>
      <w:r w:rsidR="00170FCC" w:rsidRPr="00A43B7D">
        <w:rPr>
          <w:rFonts w:asciiTheme="minorHAnsi" w:hAnsiTheme="minorHAnsi" w:cstheme="minorHAnsi"/>
          <w:color w:val="auto"/>
        </w:rPr>
        <w:t>s</w:t>
      </w:r>
      <w:r w:rsidR="004540B6" w:rsidRPr="00A43B7D">
        <w:rPr>
          <w:rFonts w:asciiTheme="minorHAnsi" w:hAnsiTheme="minorHAnsi" w:cstheme="minorHAnsi"/>
          <w:color w:val="auto"/>
        </w:rPr>
        <w:t xml:space="preserve">ection </w:t>
      </w:r>
      <w:r w:rsidR="004B192A" w:rsidRPr="00A43B7D">
        <w:rPr>
          <w:rFonts w:asciiTheme="minorHAnsi" w:hAnsiTheme="minorHAnsi" w:cstheme="minorHAnsi"/>
          <w:color w:val="auto"/>
        </w:rPr>
        <w:t>3</w:t>
      </w:r>
      <w:r w:rsidR="004540B6" w:rsidRPr="00A43B7D">
        <w:rPr>
          <w:rFonts w:asciiTheme="minorHAnsi" w:hAnsiTheme="minorHAnsi" w:cstheme="minorHAnsi"/>
          <w:color w:val="auto"/>
        </w:rPr>
        <w:t xml:space="preserve">). </w:t>
      </w:r>
      <w:r w:rsidR="004540B6" w:rsidRPr="00A43B7D">
        <w:rPr>
          <w:rFonts w:asciiTheme="minorHAnsi" w:hAnsiTheme="minorHAnsi" w:cstheme="minorHAnsi"/>
          <w:color w:val="auto"/>
          <w:highlight w:val="yellow"/>
        </w:rPr>
        <w:t xml:space="preserve">Provide brief on-screen refresher instructions of the task. Do not include any information regarding the </w:t>
      </w:r>
      <w:r w:rsidR="00607F2E" w:rsidRPr="00A43B7D">
        <w:rPr>
          <w:rFonts w:asciiTheme="minorHAnsi" w:hAnsiTheme="minorHAnsi" w:cstheme="minorHAnsi"/>
          <w:color w:val="auto"/>
          <w:highlight w:val="yellow"/>
        </w:rPr>
        <w:t xml:space="preserve">pain </w:t>
      </w:r>
      <w:r w:rsidR="004540B6" w:rsidRPr="00A43B7D">
        <w:rPr>
          <w:rFonts w:asciiTheme="minorHAnsi" w:hAnsiTheme="minorHAnsi" w:cstheme="minorHAnsi"/>
          <w:color w:val="auto"/>
          <w:highlight w:val="yellow"/>
        </w:rPr>
        <w:t>stimuli.</w:t>
      </w:r>
    </w:p>
    <w:p w14:paraId="02899BFB" w14:textId="77777777" w:rsidR="006427C3" w:rsidRPr="00A43B7D" w:rsidRDefault="006427C3" w:rsidP="00426A10">
      <w:pPr>
        <w:pStyle w:val="ListParagraph"/>
        <w:ind w:left="0"/>
        <w:rPr>
          <w:rFonts w:asciiTheme="minorHAnsi" w:hAnsiTheme="minorHAnsi" w:cstheme="minorHAnsi"/>
          <w:color w:val="auto"/>
          <w:highlight w:val="yellow"/>
        </w:rPr>
      </w:pPr>
    </w:p>
    <w:p w14:paraId="04BA24DA" w14:textId="54E7CB00" w:rsidR="004540B6" w:rsidRPr="00A43B7D" w:rsidRDefault="006427C3" w:rsidP="00426A10">
      <w:pPr>
        <w:pStyle w:val="NormalWeb"/>
        <w:numPr>
          <w:ilvl w:val="2"/>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 xml:space="preserve">Present the three acquisition trajectories </w:t>
      </w:r>
      <w:r w:rsidRPr="00A43B7D">
        <w:rPr>
          <w:rFonts w:asciiTheme="minorHAnsi" w:hAnsiTheme="minorHAnsi" w:cstheme="minorHAnsi"/>
          <w:color w:val="auto"/>
        </w:rPr>
        <w:t>(T1</w:t>
      </w:r>
      <w:r w:rsidR="00AB3445">
        <w:rPr>
          <w:rFonts w:asciiTheme="minorHAnsi" w:hAnsiTheme="minorHAnsi" w:cstheme="minorHAnsi"/>
          <w:color w:val="auto"/>
        </w:rPr>
        <w:t>–</w:t>
      </w:r>
      <w:r w:rsidRPr="00A43B7D">
        <w:rPr>
          <w:rFonts w:asciiTheme="minorHAnsi" w:hAnsiTheme="minorHAnsi" w:cstheme="minorHAnsi"/>
          <w:color w:val="auto"/>
        </w:rPr>
        <w:t xml:space="preserve">T3, cf. acquisition phase, see section 5.7), </w:t>
      </w:r>
      <w:r w:rsidRPr="00A43B7D">
        <w:rPr>
          <w:rFonts w:asciiTheme="minorHAnsi" w:hAnsiTheme="minorHAnsi" w:cstheme="minorHAnsi"/>
          <w:color w:val="auto"/>
          <w:highlight w:val="yellow"/>
        </w:rPr>
        <w:t>in the absence of the pain stimulus.</w:t>
      </w:r>
      <w:r w:rsidRPr="00A43B7D">
        <w:rPr>
          <w:rFonts w:asciiTheme="minorHAnsi" w:hAnsiTheme="minorHAnsi" w:cstheme="minorHAnsi"/>
          <w:color w:val="auto"/>
        </w:rPr>
        <w:t xml:space="preserve"> </w:t>
      </w:r>
      <w:r w:rsidR="006A6204" w:rsidRPr="00A43B7D">
        <w:rPr>
          <w:rFonts w:asciiTheme="minorHAnsi" w:hAnsiTheme="minorHAnsi" w:cstheme="minorHAnsi"/>
          <w:color w:val="auto"/>
        </w:rPr>
        <w:t>Including</w:t>
      </w:r>
      <w:r w:rsidR="00913BEE" w:rsidRPr="00A43B7D">
        <w:rPr>
          <w:rFonts w:asciiTheme="minorHAnsi" w:hAnsiTheme="minorHAnsi" w:cstheme="minorHAnsi"/>
          <w:color w:val="auto"/>
        </w:rPr>
        <w:t xml:space="preserve"> </w:t>
      </w:r>
      <w:r w:rsidR="00521E95" w:rsidRPr="00A43B7D">
        <w:rPr>
          <w:rFonts w:asciiTheme="minorHAnsi" w:hAnsiTheme="minorHAnsi" w:cstheme="minorHAnsi"/>
          <w:color w:val="auto"/>
        </w:rPr>
        <w:t xml:space="preserve">the </w:t>
      </w:r>
      <w:r w:rsidR="00913BEE" w:rsidRPr="00A43B7D">
        <w:rPr>
          <w:rFonts w:asciiTheme="minorHAnsi" w:hAnsiTheme="minorHAnsi" w:cstheme="minorHAnsi"/>
          <w:color w:val="auto"/>
        </w:rPr>
        <w:t xml:space="preserve">post-experimental questionnaire (see </w:t>
      </w:r>
      <w:r w:rsidR="00D92C95">
        <w:rPr>
          <w:rFonts w:asciiTheme="minorHAnsi" w:hAnsiTheme="minorHAnsi" w:cstheme="minorHAnsi"/>
          <w:color w:val="auto"/>
        </w:rPr>
        <w:t>section</w:t>
      </w:r>
      <w:r w:rsidR="00D92C95" w:rsidRPr="00A43B7D">
        <w:rPr>
          <w:rFonts w:asciiTheme="minorHAnsi" w:hAnsiTheme="minorHAnsi" w:cstheme="minorHAnsi"/>
          <w:color w:val="auto"/>
        </w:rPr>
        <w:t xml:space="preserve"> </w:t>
      </w:r>
      <w:r w:rsidR="00913BEE" w:rsidRPr="00A43B7D">
        <w:rPr>
          <w:rFonts w:asciiTheme="minorHAnsi" w:hAnsiTheme="minorHAnsi" w:cstheme="minorHAnsi"/>
          <w:color w:val="auto"/>
        </w:rPr>
        <w:t>6.2),</w:t>
      </w:r>
      <w:r w:rsidR="00C324B0" w:rsidRPr="00A43B7D">
        <w:rPr>
          <w:rFonts w:asciiTheme="minorHAnsi" w:hAnsiTheme="minorHAnsi" w:cstheme="minorHAnsi"/>
          <w:color w:val="auto"/>
        </w:rPr>
        <w:t xml:space="preserve"> and a spontaneous recovery phase of 4 x 12 trials,</w:t>
      </w:r>
      <w:r w:rsidR="00913BEE" w:rsidRPr="00A43B7D">
        <w:rPr>
          <w:rFonts w:asciiTheme="minorHAnsi" w:hAnsiTheme="minorHAnsi" w:cstheme="minorHAnsi"/>
          <w:color w:val="auto"/>
        </w:rPr>
        <w:t xml:space="preserve"> this</w:t>
      </w:r>
      <w:r w:rsidR="00F64D7B" w:rsidRPr="00A43B7D">
        <w:rPr>
          <w:rFonts w:asciiTheme="minorHAnsi" w:hAnsiTheme="minorHAnsi" w:cstheme="minorHAnsi"/>
          <w:color w:val="auto"/>
        </w:rPr>
        <w:t xml:space="preserve"> session lasts approx</w:t>
      </w:r>
      <w:r w:rsidR="00C324B0" w:rsidRPr="00A43B7D">
        <w:rPr>
          <w:rFonts w:asciiTheme="minorHAnsi" w:hAnsiTheme="minorHAnsi" w:cstheme="minorHAnsi"/>
          <w:color w:val="auto"/>
        </w:rPr>
        <w:t>imately</w:t>
      </w:r>
      <w:r w:rsidR="00F64D7B" w:rsidRPr="00A43B7D">
        <w:rPr>
          <w:rFonts w:asciiTheme="minorHAnsi" w:hAnsiTheme="minorHAnsi" w:cstheme="minorHAnsi"/>
          <w:color w:val="auto"/>
        </w:rPr>
        <w:t xml:space="preserve"> 45 min.</w:t>
      </w:r>
    </w:p>
    <w:p w14:paraId="71930C1E" w14:textId="1F2F7B59" w:rsidR="002C4764" w:rsidRPr="00A43B7D" w:rsidRDefault="002C4764" w:rsidP="00426A10">
      <w:pPr>
        <w:pStyle w:val="NormalWeb"/>
        <w:spacing w:before="0" w:beforeAutospacing="0" w:after="0" w:afterAutospacing="0"/>
        <w:rPr>
          <w:rFonts w:asciiTheme="minorHAnsi" w:hAnsiTheme="minorHAnsi" w:cstheme="minorHAnsi"/>
          <w:color w:val="auto"/>
          <w:highlight w:val="yellow"/>
        </w:rPr>
      </w:pPr>
    </w:p>
    <w:p w14:paraId="7B9BD1FB" w14:textId="7493FE2F" w:rsidR="002C4764" w:rsidRPr="00A43B7D" w:rsidRDefault="002C4764" w:rsidP="00426A10">
      <w:pPr>
        <w:pStyle w:val="NormalWeb"/>
        <w:spacing w:before="0" w:beforeAutospacing="0" w:after="0" w:afterAutospacing="0"/>
        <w:rPr>
          <w:rFonts w:asciiTheme="minorHAnsi" w:hAnsiTheme="minorHAnsi" w:cstheme="minorHAnsi"/>
          <w:color w:val="auto"/>
        </w:rPr>
      </w:pPr>
      <w:r w:rsidRPr="00A43B7D">
        <w:rPr>
          <w:rFonts w:asciiTheme="minorHAnsi" w:hAnsiTheme="minorHAnsi" w:cstheme="minorHAnsi"/>
          <w:color w:val="auto"/>
        </w:rPr>
        <w:t xml:space="preserve">NOTE: To prevent </w:t>
      </w:r>
      <w:r w:rsidR="008C0D90" w:rsidRPr="00A43B7D">
        <w:rPr>
          <w:rFonts w:asciiTheme="minorHAnsi" w:hAnsiTheme="minorHAnsi" w:cstheme="minorHAnsi"/>
          <w:color w:val="auto"/>
        </w:rPr>
        <w:t>reinstatement of fear (</w:t>
      </w:r>
      <w:r w:rsidR="00C324B0" w:rsidRPr="00A43B7D">
        <w:rPr>
          <w:rFonts w:asciiTheme="minorHAnsi" w:hAnsiTheme="minorHAnsi" w:cstheme="minorHAnsi"/>
          <w:color w:val="auto"/>
        </w:rPr>
        <w:t>i.e.</w:t>
      </w:r>
      <w:r w:rsidR="003F511F">
        <w:rPr>
          <w:rFonts w:asciiTheme="minorHAnsi" w:hAnsiTheme="minorHAnsi" w:cstheme="minorHAnsi"/>
          <w:color w:val="auto"/>
        </w:rPr>
        <w:t>,</w:t>
      </w:r>
      <w:r w:rsidR="00C324B0" w:rsidRPr="00A43B7D">
        <w:rPr>
          <w:rFonts w:asciiTheme="minorHAnsi" w:hAnsiTheme="minorHAnsi" w:cstheme="minorHAnsi"/>
          <w:color w:val="auto"/>
        </w:rPr>
        <w:t xml:space="preserve"> return of fear following unexpected encounters with the pain stimulus</w:t>
      </w:r>
      <w:r w:rsidR="00C324B0"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Haaker&lt;/Author&gt;&lt;Year&gt;2014&lt;/Year&gt;&lt;RecNum&gt;102&lt;/RecNum&gt;&lt;DisplayText&gt;&lt;style face="superscript"&gt;42&lt;/style&gt;&lt;/DisplayText&gt;&lt;record&gt;&lt;rec-number&gt;102&lt;/rec-number&gt;&lt;foreign-keys&gt;&lt;key app="EN" db-id="5rdpswedut59ebeppe0pstz8wwfpat9dtw9f" timestamp="1517578760"&gt;102&lt;/key&gt;&lt;/foreign-keys&gt;&lt;ref-type name="Journal Article"&gt;17&lt;/ref-type&gt;&lt;contributors&gt;&lt;authors&gt;&lt;author&gt;Haaker, J.&lt;/author&gt;&lt;author&gt;Golkar, A.&lt;/author&gt;&lt;author&gt;Hermans, D.&lt;/author&gt;&lt;author&gt;Lonsdorf, T. B.&lt;/author&gt;&lt;/authors&gt;&lt;/contributors&gt;&lt;auth-address&gt;Institute for Systems Neuroscience, University Hospital Hamburg-Eppendorf, 20246 Hamburg, Germany Karolinska Institute, Department of Clinical Neuroscience, 171 77 Stockholm, Sweden.&amp;#xD;Karolinska Institute, Department of Clinical Neuroscience, 171 77 Stockholm, Sweden.&amp;#xD;Faculty of Psychology and Educational Sciences, University of Leuven, 3000 Leuven, Belgium.&amp;#xD;Institute for Systems Neuroscience, University Hospital Hamburg-Eppendorf, 20246 Hamburg, Germany t.lonsdorf@uke.de.&lt;/auth-address&gt;&lt;titles&gt;&lt;title&gt;A review on human reinstatement studies: an overview and methodological challenges&lt;/title&gt;&lt;secondary-title&gt;Learning &amp;amp; Memory&lt;/secondary-title&gt;&lt;alt-title&gt;Learning &amp;amp; memory (Cold Spring Harbor, N.Y.)&lt;/alt-title&gt;&lt;/titles&gt;&lt;periodical&gt;&lt;full-title&gt;Learning &amp;amp; Memory&lt;/full-title&gt;&lt;/periodical&gt;&lt;pages&gt;424-40&lt;/pages&gt;&lt;volume&gt;21&lt;/volume&gt;&lt;number&gt;9&lt;/number&gt;&lt;edition&gt;2014/08/17&lt;/edition&gt;&lt;keywords&gt;&lt;keyword&gt;Conditioning, Classical&lt;/keyword&gt;&lt;keyword&gt;*Extinction, Psychological&lt;/keyword&gt;&lt;keyword&gt;Fear/*psychology&lt;/keyword&gt;&lt;keyword&gt;Humans&lt;/keyword&gt;&lt;keyword&gt;Mental Recall&lt;/keyword&gt;&lt;keyword&gt;Time Factors&lt;/keyword&gt;&lt;/keywords&gt;&lt;dates&gt;&lt;year&gt;2014&lt;/year&gt;&lt;pub-dates&gt;&lt;date&gt;Sep&lt;/date&gt;&lt;/pub-dates&gt;&lt;/dates&gt;&lt;isbn&gt;1072-0502&lt;/isbn&gt;&lt;accession-num&gt;25128533&lt;/accession-num&gt;&lt;urls&gt;&lt;/urls&gt;&lt;custom2&gt;PMC4138360&lt;/custom2&gt;&lt;electronic-resource-num&gt;10.1101/lm.036053.114&lt;/electronic-resource-num&gt;&lt;remote-database-provider&gt;NLM&lt;/remote-database-provider&gt;&lt;language&gt;eng&lt;/language&gt;&lt;/record&gt;&lt;/Cite&gt;&lt;/EndNote&gt;</w:instrText>
      </w:r>
      <w:r w:rsidR="00C324B0"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42</w:t>
      </w:r>
      <w:r w:rsidR="00C324B0" w:rsidRPr="00A43B7D">
        <w:rPr>
          <w:rFonts w:asciiTheme="minorHAnsi" w:hAnsiTheme="minorHAnsi" w:cstheme="minorHAnsi"/>
          <w:color w:val="auto"/>
        </w:rPr>
        <w:fldChar w:fldCharType="end"/>
      </w:r>
      <w:r w:rsidR="00C324B0" w:rsidRPr="00A43B7D">
        <w:rPr>
          <w:rFonts w:asciiTheme="minorHAnsi" w:hAnsiTheme="minorHAnsi" w:cstheme="minorHAnsi"/>
          <w:color w:val="auto"/>
        </w:rPr>
        <w:t xml:space="preserve">; </w:t>
      </w:r>
      <w:r w:rsidR="008C0D90" w:rsidRPr="00A43B7D">
        <w:rPr>
          <w:rFonts w:asciiTheme="minorHAnsi" w:hAnsiTheme="minorHAnsi" w:cstheme="minorHAnsi"/>
          <w:color w:val="auto"/>
        </w:rPr>
        <w:t>see discussion), d</w:t>
      </w:r>
      <w:r w:rsidRPr="00A43B7D">
        <w:rPr>
          <w:rFonts w:asciiTheme="minorHAnsi" w:hAnsiTheme="minorHAnsi" w:cstheme="minorHAnsi"/>
          <w:color w:val="auto"/>
        </w:rPr>
        <w:t>o not recalibrate the pain stimulus</w:t>
      </w:r>
      <w:r w:rsidR="008C0D90" w:rsidRPr="00A43B7D">
        <w:rPr>
          <w:rFonts w:asciiTheme="minorHAnsi" w:hAnsiTheme="minorHAnsi" w:cstheme="minorHAnsi"/>
          <w:color w:val="auto"/>
        </w:rPr>
        <w:t xml:space="preserve"> on </w:t>
      </w:r>
      <w:r w:rsidR="003F511F">
        <w:rPr>
          <w:rFonts w:asciiTheme="minorHAnsi" w:hAnsiTheme="minorHAnsi" w:cstheme="minorHAnsi"/>
          <w:color w:val="auto"/>
        </w:rPr>
        <w:t>d</w:t>
      </w:r>
      <w:r w:rsidR="008C0D90" w:rsidRPr="00A43B7D">
        <w:rPr>
          <w:rFonts w:asciiTheme="minorHAnsi" w:hAnsiTheme="minorHAnsi" w:cstheme="minorHAnsi"/>
          <w:color w:val="auto"/>
        </w:rPr>
        <w:t>ay 2</w:t>
      </w:r>
      <w:r w:rsidRPr="00A43B7D">
        <w:rPr>
          <w:rFonts w:asciiTheme="minorHAnsi" w:hAnsiTheme="minorHAnsi" w:cstheme="minorHAnsi"/>
          <w:color w:val="auto"/>
        </w:rPr>
        <w:t>.</w:t>
      </w:r>
    </w:p>
    <w:p w14:paraId="021B7EC0" w14:textId="77777777" w:rsidR="004540B6" w:rsidRPr="00A43B7D" w:rsidRDefault="004540B6" w:rsidP="00426A10">
      <w:pPr>
        <w:pStyle w:val="NormalWeb"/>
        <w:spacing w:before="0" w:beforeAutospacing="0" w:after="0" w:afterAutospacing="0"/>
        <w:rPr>
          <w:rFonts w:asciiTheme="minorHAnsi" w:hAnsiTheme="minorHAnsi" w:cstheme="minorHAnsi"/>
          <w:color w:val="808080" w:themeColor="background1" w:themeShade="80"/>
        </w:rPr>
      </w:pPr>
    </w:p>
    <w:p w14:paraId="73DA45AB" w14:textId="675E9BED" w:rsidR="004540B6" w:rsidRPr="00A43B7D" w:rsidRDefault="004540B6" w:rsidP="00426A10">
      <w:pPr>
        <w:pStyle w:val="NormalWeb"/>
        <w:numPr>
          <w:ilvl w:val="0"/>
          <w:numId w:val="31"/>
        </w:numPr>
        <w:spacing w:before="0" w:beforeAutospacing="0" w:after="0" w:afterAutospacing="0"/>
        <w:ind w:left="0" w:firstLine="0"/>
        <w:rPr>
          <w:rFonts w:asciiTheme="minorHAnsi" w:hAnsiTheme="minorHAnsi" w:cstheme="minorHAnsi"/>
          <w:b/>
          <w:color w:val="auto"/>
        </w:rPr>
      </w:pPr>
      <w:r w:rsidRPr="00A43B7D">
        <w:rPr>
          <w:rFonts w:asciiTheme="minorHAnsi" w:hAnsiTheme="minorHAnsi" w:cstheme="minorHAnsi"/>
          <w:b/>
          <w:color w:val="auto"/>
          <w:highlight w:val="yellow"/>
        </w:rPr>
        <w:t>Concluding the experiment</w:t>
      </w:r>
    </w:p>
    <w:p w14:paraId="3390C8A9" w14:textId="77777777" w:rsidR="003D3D10" w:rsidRPr="00A43B7D" w:rsidRDefault="003D3D10" w:rsidP="00426A10">
      <w:pPr>
        <w:pStyle w:val="NormalWeb"/>
        <w:spacing w:before="0" w:beforeAutospacing="0" w:after="0" w:afterAutospacing="0"/>
        <w:rPr>
          <w:rFonts w:asciiTheme="minorHAnsi" w:hAnsiTheme="minorHAnsi" w:cstheme="minorHAnsi"/>
          <w:b/>
          <w:color w:val="auto"/>
        </w:rPr>
      </w:pPr>
    </w:p>
    <w:p w14:paraId="0D42E55B" w14:textId="1A8E97E1" w:rsidR="00D257E9" w:rsidRPr="00A43B7D" w:rsidRDefault="004540B6"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Once the participant has completed the experiment, detach the stimulation electrodes</w:t>
      </w:r>
      <w:r w:rsidR="00D257E9" w:rsidRPr="00A43B7D">
        <w:rPr>
          <w:rFonts w:asciiTheme="minorHAnsi" w:hAnsiTheme="minorHAnsi" w:cstheme="minorHAnsi"/>
          <w:color w:val="auto"/>
          <w:highlight w:val="yellow"/>
        </w:rPr>
        <w:t>.</w:t>
      </w:r>
    </w:p>
    <w:p w14:paraId="1F4796F3" w14:textId="4C349541" w:rsidR="00D257E9" w:rsidRPr="00A43B7D" w:rsidRDefault="00D257E9" w:rsidP="00426A10">
      <w:pPr>
        <w:pStyle w:val="NormalWeb"/>
        <w:spacing w:before="0" w:beforeAutospacing="0" w:after="0" w:afterAutospacing="0"/>
        <w:rPr>
          <w:rFonts w:asciiTheme="minorHAnsi" w:hAnsiTheme="minorHAnsi" w:cstheme="minorHAnsi"/>
          <w:color w:val="auto"/>
          <w:highlight w:val="yellow"/>
        </w:rPr>
      </w:pPr>
    </w:p>
    <w:p w14:paraId="7AE779EF" w14:textId="29850C3C" w:rsidR="00D257E9" w:rsidRPr="00A43B7D" w:rsidRDefault="00D257E9" w:rsidP="00426A10">
      <w:pPr>
        <w:pStyle w:val="NormalWeb"/>
        <w:numPr>
          <w:ilvl w:val="1"/>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rPr>
        <w:t xml:space="preserve">Provide the participant with a </w:t>
      </w:r>
      <w:r w:rsidR="008C4ED6">
        <w:rPr>
          <w:rFonts w:asciiTheme="minorHAnsi" w:hAnsiTheme="minorHAnsi" w:cstheme="minorHAnsi"/>
          <w:color w:val="auto"/>
        </w:rPr>
        <w:t>T</w:t>
      </w:r>
      <w:r w:rsidRPr="00A43B7D">
        <w:rPr>
          <w:rFonts w:asciiTheme="minorHAnsi" w:hAnsiTheme="minorHAnsi" w:cstheme="minorHAnsi"/>
          <w:color w:val="auto"/>
        </w:rPr>
        <w:t xml:space="preserve">ablet </w:t>
      </w:r>
      <w:r w:rsidR="00BA6255" w:rsidRPr="00A43B7D">
        <w:rPr>
          <w:rFonts w:asciiTheme="minorHAnsi" w:hAnsiTheme="minorHAnsi" w:cstheme="minorHAnsi"/>
          <w:color w:val="auto"/>
        </w:rPr>
        <w:t>located on</w:t>
      </w:r>
      <w:r w:rsidR="006427C3" w:rsidRPr="00A43B7D">
        <w:rPr>
          <w:rFonts w:asciiTheme="minorHAnsi" w:hAnsiTheme="minorHAnsi" w:cstheme="minorHAnsi"/>
          <w:color w:val="auto"/>
        </w:rPr>
        <w:t xml:space="preserve"> the table in the participant’s section of the lab (see </w:t>
      </w:r>
      <w:r w:rsidR="00D92C95">
        <w:rPr>
          <w:rFonts w:asciiTheme="minorHAnsi" w:hAnsiTheme="minorHAnsi" w:cstheme="minorHAnsi"/>
          <w:color w:val="auto"/>
        </w:rPr>
        <w:t>section</w:t>
      </w:r>
      <w:r w:rsidR="00D92C95" w:rsidRPr="00A43B7D">
        <w:rPr>
          <w:rFonts w:asciiTheme="minorHAnsi" w:hAnsiTheme="minorHAnsi" w:cstheme="minorHAnsi"/>
          <w:color w:val="auto"/>
        </w:rPr>
        <w:t xml:space="preserve"> </w:t>
      </w:r>
      <w:r w:rsidR="006427C3" w:rsidRPr="00A43B7D">
        <w:rPr>
          <w:rFonts w:asciiTheme="minorHAnsi" w:hAnsiTheme="minorHAnsi" w:cstheme="minorHAnsi"/>
          <w:color w:val="auto"/>
        </w:rPr>
        <w:t>2.4),</w:t>
      </w:r>
      <w:r w:rsidRPr="00A43B7D">
        <w:rPr>
          <w:rFonts w:asciiTheme="minorHAnsi" w:hAnsiTheme="minorHAnsi" w:cstheme="minorHAnsi"/>
          <w:color w:val="auto"/>
        </w:rPr>
        <w:t xml:space="preserve"> for responding to </w:t>
      </w:r>
      <w:r w:rsidR="00766E8A" w:rsidRPr="00A43B7D">
        <w:rPr>
          <w:rFonts w:asciiTheme="minorHAnsi" w:hAnsiTheme="minorHAnsi" w:cstheme="minorHAnsi"/>
          <w:color w:val="auto"/>
        </w:rPr>
        <w:t>an</w:t>
      </w:r>
      <w:r w:rsidR="00BA4592" w:rsidRPr="00A43B7D">
        <w:rPr>
          <w:rFonts w:asciiTheme="minorHAnsi" w:hAnsiTheme="minorHAnsi" w:cstheme="minorHAnsi"/>
          <w:color w:val="auto"/>
        </w:rPr>
        <w:t xml:space="preserve"> exit questionnaire inquiring about the intensity and unpleasantness of the pain stimulus and avoidance-cost</w:t>
      </w:r>
      <w:r w:rsidR="00900048" w:rsidRPr="00A43B7D">
        <w:rPr>
          <w:rFonts w:asciiTheme="minorHAnsi" w:hAnsiTheme="minorHAnsi" w:cstheme="minorHAnsi"/>
          <w:color w:val="auto"/>
        </w:rPr>
        <w:t>s</w:t>
      </w:r>
      <w:r w:rsidR="00BA4592" w:rsidRPr="00A43B7D">
        <w:rPr>
          <w:rFonts w:asciiTheme="minorHAnsi" w:hAnsiTheme="minorHAnsi" w:cstheme="minorHAnsi"/>
          <w:color w:val="auto"/>
        </w:rPr>
        <w:t xml:space="preserve">, as well as </w:t>
      </w:r>
      <w:r w:rsidR="00775673" w:rsidRPr="00A43B7D">
        <w:rPr>
          <w:rFonts w:asciiTheme="minorHAnsi" w:hAnsiTheme="minorHAnsi" w:cstheme="minorHAnsi"/>
          <w:color w:val="auto"/>
        </w:rPr>
        <w:t xml:space="preserve">awareness of </w:t>
      </w:r>
      <w:r w:rsidR="00BA4592" w:rsidRPr="00A43B7D">
        <w:rPr>
          <w:rFonts w:asciiTheme="minorHAnsi" w:hAnsiTheme="minorHAnsi" w:cstheme="minorHAnsi"/>
          <w:color w:val="auto"/>
        </w:rPr>
        <w:t>the experimental R</w:t>
      </w:r>
      <w:r w:rsidR="00DF766E" w:rsidRPr="00A43B7D">
        <w:rPr>
          <w:rFonts w:asciiTheme="minorHAnsi" w:hAnsiTheme="minorHAnsi" w:cstheme="minorHAnsi"/>
          <w:color w:val="auto"/>
        </w:rPr>
        <w:t>esponse</w:t>
      </w:r>
      <w:r w:rsidR="00BA4592" w:rsidRPr="00A43B7D">
        <w:rPr>
          <w:rFonts w:asciiTheme="minorHAnsi" w:hAnsiTheme="minorHAnsi" w:cstheme="minorHAnsi"/>
          <w:color w:val="auto"/>
        </w:rPr>
        <w:t>-O</w:t>
      </w:r>
      <w:r w:rsidR="00DF766E" w:rsidRPr="00A43B7D">
        <w:rPr>
          <w:rFonts w:asciiTheme="minorHAnsi" w:hAnsiTheme="minorHAnsi" w:cstheme="minorHAnsi"/>
          <w:color w:val="auto"/>
        </w:rPr>
        <w:t>utcome</w:t>
      </w:r>
      <w:r w:rsidR="00521E95" w:rsidRPr="00A43B7D">
        <w:rPr>
          <w:rFonts w:asciiTheme="minorHAnsi" w:hAnsiTheme="minorHAnsi" w:cstheme="minorHAnsi"/>
          <w:color w:val="auto"/>
        </w:rPr>
        <w:t xml:space="preserve"> (movement trajectory-pain)</w:t>
      </w:r>
      <w:r w:rsidR="00BA4592" w:rsidRPr="00A43B7D">
        <w:rPr>
          <w:rFonts w:asciiTheme="minorHAnsi" w:hAnsiTheme="minorHAnsi" w:cstheme="minorHAnsi"/>
          <w:color w:val="auto"/>
        </w:rPr>
        <w:t xml:space="preserve"> contingencies</w:t>
      </w:r>
      <w:r w:rsidRPr="00A43B7D">
        <w:rPr>
          <w:rFonts w:asciiTheme="minorHAnsi" w:hAnsiTheme="minorHAnsi" w:cstheme="minorHAnsi"/>
          <w:color w:val="auto"/>
        </w:rPr>
        <w:t>.</w:t>
      </w:r>
    </w:p>
    <w:p w14:paraId="00FE0ACC" w14:textId="77777777" w:rsidR="00D257E9" w:rsidRPr="00A43B7D" w:rsidRDefault="00D257E9" w:rsidP="00426A10">
      <w:pPr>
        <w:pStyle w:val="ListParagraph"/>
        <w:ind w:left="0"/>
        <w:rPr>
          <w:rFonts w:asciiTheme="minorHAnsi" w:hAnsiTheme="minorHAnsi" w:cstheme="minorHAnsi"/>
          <w:color w:val="auto"/>
        </w:rPr>
      </w:pPr>
    </w:p>
    <w:p w14:paraId="7094B3BB" w14:textId="375D05BC" w:rsidR="00D257E9" w:rsidRPr="00A43B7D" w:rsidRDefault="00D257E9" w:rsidP="00426A10">
      <w:pPr>
        <w:pStyle w:val="NormalWeb"/>
        <w:numPr>
          <w:ilvl w:val="1"/>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rPr>
        <w:t>While the participant completes the psychological trait questionnaires, clean off the electrolyte gel from the stimulation electrodes.</w:t>
      </w:r>
    </w:p>
    <w:p w14:paraId="268422A7" w14:textId="77777777" w:rsidR="00D257E9" w:rsidRPr="00A43B7D" w:rsidRDefault="00D257E9" w:rsidP="00426A10">
      <w:pPr>
        <w:pStyle w:val="ListParagraph"/>
        <w:ind w:left="0"/>
        <w:rPr>
          <w:rFonts w:asciiTheme="minorHAnsi" w:hAnsiTheme="minorHAnsi" w:cstheme="minorHAnsi"/>
          <w:color w:val="auto"/>
        </w:rPr>
      </w:pPr>
    </w:p>
    <w:p w14:paraId="3C853199" w14:textId="28817B17" w:rsidR="00D257E9" w:rsidRPr="00A43B7D" w:rsidRDefault="00D257E9" w:rsidP="00426A10">
      <w:pPr>
        <w:pStyle w:val="NormalWeb"/>
        <w:numPr>
          <w:ilvl w:val="1"/>
          <w:numId w:val="31"/>
        </w:numPr>
        <w:spacing w:before="0" w:beforeAutospacing="0" w:after="0" w:afterAutospacing="0"/>
        <w:ind w:left="0" w:firstLine="0"/>
        <w:rPr>
          <w:rFonts w:asciiTheme="minorHAnsi" w:hAnsiTheme="minorHAnsi" w:cstheme="minorHAnsi"/>
          <w:color w:val="auto"/>
        </w:rPr>
      </w:pPr>
      <w:r w:rsidRPr="00A43B7D">
        <w:rPr>
          <w:rFonts w:asciiTheme="minorHAnsi" w:hAnsiTheme="minorHAnsi" w:cstheme="minorHAnsi"/>
          <w:color w:val="auto"/>
        </w:rPr>
        <w:t xml:space="preserve">Once the participant has finished completing the psychological trait questionnaires, provide </w:t>
      </w:r>
      <w:r w:rsidR="00900048" w:rsidRPr="00A43B7D">
        <w:rPr>
          <w:rFonts w:asciiTheme="minorHAnsi" w:hAnsiTheme="minorHAnsi" w:cstheme="minorHAnsi"/>
          <w:color w:val="auto"/>
        </w:rPr>
        <w:t xml:space="preserve">him/her </w:t>
      </w:r>
      <w:r w:rsidRPr="00A43B7D">
        <w:rPr>
          <w:rFonts w:asciiTheme="minorHAnsi" w:hAnsiTheme="minorHAnsi" w:cstheme="minorHAnsi"/>
          <w:color w:val="auto"/>
        </w:rPr>
        <w:t>with a debriefing and reimbursement.</w:t>
      </w:r>
    </w:p>
    <w:p w14:paraId="46CBAD16" w14:textId="77777777" w:rsidR="004540B6" w:rsidRPr="00A43B7D" w:rsidRDefault="004540B6" w:rsidP="00426A10">
      <w:pPr>
        <w:pStyle w:val="NormalWeb"/>
        <w:spacing w:before="0" w:beforeAutospacing="0" w:after="0" w:afterAutospacing="0"/>
        <w:rPr>
          <w:rFonts w:asciiTheme="minorHAnsi" w:hAnsiTheme="minorHAnsi" w:cstheme="minorHAnsi"/>
          <w:color w:val="auto"/>
        </w:rPr>
      </w:pPr>
      <w:r w:rsidRPr="00A43B7D">
        <w:rPr>
          <w:rFonts w:asciiTheme="minorHAnsi" w:hAnsiTheme="minorHAnsi" w:cstheme="minorHAnsi"/>
          <w:color w:val="auto"/>
        </w:rPr>
        <w:t xml:space="preserve"> </w:t>
      </w:r>
    </w:p>
    <w:p w14:paraId="0EBC1158" w14:textId="6F9CEB20" w:rsidR="004540B6" w:rsidRPr="00A43B7D" w:rsidRDefault="004540B6" w:rsidP="00426A10">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A43B7D">
        <w:rPr>
          <w:rFonts w:asciiTheme="minorHAnsi" w:hAnsiTheme="minorHAnsi" w:cstheme="minorHAnsi"/>
          <w:color w:val="auto"/>
          <w:highlight w:val="yellow"/>
        </w:rPr>
        <w:t xml:space="preserve">Clean the stimulation electrodes thoroughly with </w:t>
      </w:r>
      <w:r w:rsidR="00BE5880" w:rsidRPr="00A43B7D">
        <w:rPr>
          <w:rFonts w:asciiTheme="minorHAnsi" w:hAnsiTheme="minorHAnsi" w:cstheme="minorHAnsi"/>
          <w:color w:val="auto"/>
          <w:highlight w:val="yellow"/>
        </w:rPr>
        <w:t xml:space="preserve">a disinfectant solution </w:t>
      </w:r>
      <w:r w:rsidR="00BE5880" w:rsidRPr="00A43B7D">
        <w:rPr>
          <w:rFonts w:asciiTheme="minorHAnsi" w:hAnsiTheme="minorHAnsi" w:cstheme="minorHAnsi"/>
          <w:color w:val="auto"/>
        </w:rPr>
        <w:t>appropriate for cleaning medical instruments</w:t>
      </w:r>
      <w:r w:rsidRPr="00A43B7D">
        <w:rPr>
          <w:rFonts w:asciiTheme="minorHAnsi" w:hAnsiTheme="minorHAnsi" w:cstheme="minorHAnsi"/>
          <w:color w:val="auto"/>
          <w:highlight w:val="yellow"/>
        </w:rPr>
        <w:t xml:space="preserve">; </w:t>
      </w:r>
      <w:r w:rsidR="00DA696C" w:rsidRPr="00A43B7D">
        <w:rPr>
          <w:rFonts w:asciiTheme="minorHAnsi" w:hAnsiTheme="minorHAnsi" w:cstheme="minorHAnsi"/>
          <w:color w:val="auto"/>
          <w:highlight w:val="yellow"/>
        </w:rPr>
        <w:t>remove</w:t>
      </w:r>
      <w:r w:rsidRPr="00A43B7D">
        <w:rPr>
          <w:rFonts w:asciiTheme="minorHAnsi" w:hAnsiTheme="minorHAnsi" w:cstheme="minorHAnsi"/>
          <w:color w:val="auto"/>
          <w:highlight w:val="yellow"/>
        </w:rPr>
        <w:t xml:space="preserve"> all the gel inside and around the electrodes. Dry the electrodes with soft tissue paper.</w:t>
      </w:r>
      <w:r w:rsidR="00BA4592" w:rsidRPr="00A43B7D">
        <w:rPr>
          <w:rFonts w:asciiTheme="minorHAnsi" w:hAnsiTheme="minorHAnsi" w:cstheme="minorHAnsi"/>
          <w:color w:val="auto"/>
          <w:highlight w:val="yellow"/>
        </w:rPr>
        <w:t xml:space="preserve"> Clean the sensor of the robotic arm</w:t>
      </w:r>
      <w:r w:rsidR="00D01946" w:rsidRPr="00A43B7D">
        <w:rPr>
          <w:rFonts w:asciiTheme="minorHAnsi" w:hAnsiTheme="minorHAnsi" w:cstheme="minorHAnsi"/>
          <w:color w:val="auto"/>
          <w:highlight w:val="yellow"/>
        </w:rPr>
        <w:t xml:space="preserve"> with</w:t>
      </w:r>
      <w:r w:rsidR="00775673" w:rsidRPr="00A43B7D">
        <w:rPr>
          <w:rFonts w:asciiTheme="minorHAnsi" w:hAnsiTheme="minorHAnsi" w:cstheme="minorHAnsi"/>
          <w:color w:val="auto"/>
          <w:highlight w:val="yellow"/>
        </w:rPr>
        <w:t xml:space="preserve"> disinfectant wipes or </w:t>
      </w:r>
      <w:r w:rsidR="00D01946" w:rsidRPr="00A43B7D">
        <w:rPr>
          <w:rFonts w:asciiTheme="minorHAnsi" w:hAnsiTheme="minorHAnsi" w:cstheme="minorHAnsi"/>
          <w:color w:val="auto"/>
          <w:highlight w:val="yellow"/>
        </w:rPr>
        <w:lastRenderedPageBreak/>
        <w:t>spray</w:t>
      </w:r>
      <w:r w:rsidR="00BA4592" w:rsidRPr="00A43B7D">
        <w:rPr>
          <w:rFonts w:asciiTheme="minorHAnsi" w:hAnsiTheme="minorHAnsi" w:cstheme="minorHAnsi"/>
          <w:color w:val="auto"/>
          <w:highlight w:val="yellow"/>
        </w:rPr>
        <w:t>.</w:t>
      </w:r>
    </w:p>
    <w:p w14:paraId="51D88CB8" w14:textId="77777777" w:rsidR="002618E9" w:rsidRPr="00A43B7D" w:rsidRDefault="002618E9" w:rsidP="00426A10">
      <w:pPr>
        <w:rPr>
          <w:rFonts w:asciiTheme="minorHAnsi" w:hAnsiTheme="minorHAnsi" w:cstheme="minorHAnsi"/>
          <w:b/>
          <w:color w:val="000000" w:themeColor="text1"/>
        </w:rPr>
      </w:pPr>
      <w:bookmarkStart w:id="7" w:name="Representative_Results"/>
      <w:bookmarkEnd w:id="6"/>
    </w:p>
    <w:p w14:paraId="2F01D791" w14:textId="147CE170" w:rsidR="005A0028" w:rsidRPr="00A43B7D" w:rsidRDefault="00B32616" w:rsidP="00426A10">
      <w:pPr>
        <w:rPr>
          <w:rFonts w:asciiTheme="minorHAnsi" w:hAnsiTheme="minorHAnsi" w:cstheme="minorHAnsi"/>
        </w:rPr>
      </w:pPr>
      <w:r w:rsidRPr="00A43B7D">
        <w:rPr>
          <w:rFonts w:asciiTheme="minorHAnsi" w:hAnsiTheme="minorHAnsi" w:cstheme="minorHAnsi"/>
          <w:b/>
          <w:color w:val="000000" w:themeColor="text1"/>
        </w:rPr>
        <w:t>REPRESENTATIVE RESULTS</w:t>
      </w:r>
      <w:bookmarkEnd w:id="7"/>
      <w:r w:rsidRPr="00A43B7D">
        <w:rPr>
          <w:rFonts w:asciiTheme="minorHAnsi" w:hAnsiTheme="minorHAnsi" w:cstheme="minorHAnsi"/>
          <w:b/>
          <w:color w:val="000000" w:themeColor="text1"/>
        </w:rPr>
        <w:t>:</w:t>
      </w:r>
    </w:p>
    <w:p w14:paraId="266BC460" w14:textId="23B66F65" w:rsidR="00C300D9" w:rsidRPr="00A43B7D" w:rsidRDefault="009C581A" w:rsidP="00426A10">
      <w:pPr>
        <w:rPr>
          <w:rFonts w:asciiTheme="minorHAnsi" w:hAnsiTheme="minorHAnsi" w:cstheme="minorHAnsi"/>
          <w:color w:val="auto"/>
        </w:rPr>
      </w:pPr>
      <w:r w:rsidRPr="00A43B7D">
        <w:rPr>
          <w:rFonts w:asciiTheme="minorHAnsi" w:hAnsiTheme="minorHAnsi" w:cstheme="minorHAnsi"/>
          <w:color w:val="auto"/>
        </w:rPr>
        <w:t>A</w:t>
      </w:r>
      <w:r w:rsidR="00972A0D" w:rsidRPr="00A43B7D">
        <w:rPr>
          <w:rFonts w:asciiTheme="minorHAnsi" w:hAnsiTheme="minorHAnsi" w:cstheme="minorHAnsi"/>
          <w:color w:val="auto"/>
        </w:rPr>
        <w:t xml:space="preserve">cquisition of avoidance behavior </w:t>
      </w:r>
      <w:r w:rsidR="00875E1E" w:rsidRPr="00A43B7D">
        <w:rPr>
          <w:rFonts w:asciiTheme="minorHAnsi" w:hAnsiTheme="minorHAnsi" w:cstheme="minorHAnsi"/>
          <w:color w:val="auto"/>
        </w:rPr>
        <w:t xml:space="preserve">is demonstrated by </w:t>
      </w:r>
      <w:r w:rsidRPr="00A43B7D">
        <w:rPr>
          <w:rFonts w:asciiTheme="minorHAnsi" w:hAnsiTheme="minorHAnsi" w:cstheme="minorHAnsi"/>
          <w:color w:val="auto"/>
        </w:rPr>
        <w:t xml:space="preserve">participants </w:t>
      </w:r>
      <w:r w:rsidR="00F3364C" w:rsidRPr="00A43B7D">
        <w:rPr>
          <w:rFonts w:asciiTheme="minorHAnsi" w:hAnsiTheme="minorHAnsi" w:cstheme="minorHAnsi"/>
          <w:color w:val="auto"/>
        </w:rPr>
        <w:t>avoiding more (</w:t>
      </w:r>
      <w:r w:rsidRPr="00A43B7D">
        <w:rPr>
          <w:rFonts w:asciiTheme="minorHAnsi" w:hAnsiTheme="minorHAnsi" w:cstheme="minorHAnsi"/>
          <w:color w:val="auto"/>
        </w:rPr>
        <w:t xml:space="preserve">showing larger </w:t>
      </w:r>
      <w:r w:rsidR="00875E1E" w:rsidRPr="00A43B7D">
        <w:rPr>
          <w:rFonts w:asciiTheme="minorHAnsi" w:hAnsiTheme="minorHAnsi" w:cstheme="minorHAnsi"/>
          <w:color w:val="auto"/>
        </w:rPr>
        <w:t>maxim</w:t>
      </w:r>
      <w:r w:rsidR="003277F9" w:rsidRPr="00A43B7D">
        <w:rPr>
          <w:rFonts w:asciiTheme="minorHAnsi" w:hAnsiTheme="minorHAnsi" w:cstheme="minorHAnsi"/>
          <w:color w:val="auto"/>
        </w:rPr>
        <w:t>al</w:t>
      </w:r>
      <w:r w:rsidR="00875E1E" w:rsidRPr="00A43B7D">
        <w:rPr>
          <w:rFonts w:asciiTheme="minorHAnsi" w:hAnsiTheme="minorHAnsi" w:cstheme="minorHAnsi"/>
          <w:color w:val="auto"/>
        </w:rPr>
        <w:t xml:space="preserve"> deviation</w:t>
      </w:r>
      <w:r w:rsidRPr="00A43B7D">
        <w:rPr>
          <w:rFonts w:asciiTheme="minorHAnsi" w:hAnsiTheme="minorHAnsi" w:cstheme="minorHAnsi"/>
          <w:color w:val="auto"/>
        </w:rPr>
        <w:t>s</w:t>
      </w:r>
      <w:r w:rsidR="00875E1E" w:rsidRPr="00A43B7D">
        <w:rPr>
          <w:rFonts w:asciiTheme="minorHAnsi" w:hAnsiTheme="minorHAnsi" w:cstheme="minorHAnsi"/>
          <w:color w:val="auto"/>
        </w:rPr>
        <w:t xml:space="preserve"> from the shortest trajectory</w:t>
      </w:r>
      <w:r w:rsidR="00F3364C" w:rsidRPr="00A43B7D">
        <w:rPr>
          <w:rFonts w:asciiTheme="minorHAnsi" w:hAnsiTheme="minorHAnsi" w:cstheme="minorHAnsi"/>
          <w:color w:val="auto"/>
        </w:rPr>
        <w:t>)</w:t>
      </w:r>
      <w:r w:rsidR="00875E1E" w:rsidRPr="00A43B7D">
        <w:rPr>
          <w:rFonts w:asciiTheme="minorHAnsi" w:hAnsiTheme="minorHAnsi" w:cstheme="minorHAnsi"/>
          <w:color w:val="auto"/>
        </w:rPr>
        <w:t xml:space="preserve"> </w:t>
      </w:r>
      <w:r w:rsidR="004E584C" w:rsidRPr="00A43B7D">
        <w:rPr>
          <w:rFonts w:asciiTheme="minorHAnsi" w:hAnsiTheme="minorHAnsi" w:cstheme="minorHAnsi"/>
          <w:color w:val="auto"/>
        </w:rPr>
        <w:t>at the end of an acquisition phase</w:t>
      </w:r>
      <w:r w:rsidR="00F3364C" w:rsidRPr="00A43B7D">
        <w:rPr>
          <w:rFonts w:asciiTheme="minorHAnsi" w:hAnsiTheme="minorHAnsi" w:cstheme="minorHAnsi"/>
          <w:color w:val="auto"/>
        </w:rPr>
        <w:t>,</w:t>
      </w:r>
      <w:r w:rsidR="004E584C" w:rsidRPr="00A43B7D">
        <w:rPr>
          <w:rFonts w:asciiTheme="minorHAnsi" w:hAnsiTheme="minorHAnsi" w:cstheme="minorHAnsi"/>
          <w:color w:val="auto"/>
        </w:rPr>
        <w:t xml:space="preserve"> compared to the beginning of the acquisition phase </w:t>
      </w:r>
      <w:r w:rsidR="006303E4" w:rsidRPr="00A43B7D">
        <w:rPr>
          <w:rFonts w:asciiTheme="minorHAnsi" w:hAnsiTheme="minorHAnsi" w:cstheme="minorHAnsi"/>
          <w:color w:val="auto"/>
        </w:rPr>
        <w:t>(</w:t>
      </w:r>
      <w:r w:rsidR="00BB040C" w:rsidRPr="00A43B7D">
        <w:rPr>
          <w:rFonts w:asciiTheme="minorHAnsi" w:hAnsiTheme="minorHAnsi" w:cstheme="minorHAnsi"/>
          <w:b/>
          <w:bCs/>
          <w:color w:val="auto"/>
        </w:rPr>
        <w:t>F</w:t>
      </w:r>
      <w:r w:rsidR="00466505" w:rsidRPr="00A43B7D">
        <w:rPr>
          <w:rFonts w:asciiTheme="minorHAnsi" w:hAnsiTheme="minorHAnsi" w:cstheme="minorHAnsi"/>
          <w:b/>
          <w:bCs/>
          <w:color w:val="auto"/>
        </w:rPr>
        <w:t>ig</w:t>
      </w:r>
      <w:r w:rsidR="00BB040C" w:rsidRPr="00A43B7D">
        <w:rPr>
          <w:rFonts w:asciiTheme="minorHAnsi" w:hAnsiTheme="minorHAnsi" w:cstheme="minorHAnsi"/>
          <w:b/>
          <w:bCs/>
          <w:color w:val="auto"/>
        </w:rPr>
        <w:t>ure</w:t>
      </w:r>
      <w:r w:rsidR="00466505" w:rsidRPr="00A43B7D">
        <w:rPr>
          <w:rFonts w:asciiTheme="minorHAnsi" w:hAnsiTheme="minorHAnsi" w:cstheme="minorHAnsi"/>
          <w:b/>
          <w:bCs/>
          <w:color w:val="auto"/>
        </w:rPr>
        <w:t xml:space="preserve"> </w:t>
      </w:r>
      <w:r w:rsidR="00E05827" w:rsidRPr="00A43B7D">
        <w:rPr>
          <w:rFonts w:asciiTheme="minorHAnsi" w:hAnsiTheme="minorHAnsi" w:cstheme="minorHAnsi"/>
          <w:b/>
          <w:bCs/>
          <w:color w:val="auto"/>
        </w:rPr>
        <w:t>2</w:t>
      </w:r>
      <w:r w:rsidR="001B2A38" w:rsidRPr="00A43B7D">
        <w:rPr>
          <w:rFonts w:asciiTheme="minorHAnsi" w:hAnsiTheme="minorHAnsi" w:cstheme="minorHAnsi"/>
          <w:color w:val="auto"/>
        </w:rPr>
        <w:t>, indicated by</w:t>
      </w:r>
      <w:r w:rsidR="00C93417" w:rsidRPr="00A43B7D">
        <w:rPr>
          <w:rFonts w:asciiTheme="minorHAnsi" w:hAnsiTheme="minorHAnsi" w:cstheme="minorHAnsi"/>
          <w:color w:val="auto"/>
        </w:rPr>
        <w:t xml:space="preserve"> </w:t>
      </w:r>
      <w:r w:rsidR="004D741E" w:rsidRPr="00A43B7D">
        <w:rPr>
          <w:rFonts w:asciiTheme="minorHAnsi" w:hAnsiTheme="minorHAnsi" w:cstheme="minorHAnsi"/>
          <w:color w:val="auto"/>
        </w:rPr>
        <w:t>A</w:t>
      </w:r>
      <w:r w:rsidR="006303E4" w:rsidRPr="00A43B7D">
        <w:rPr>
          <w:rFonts w:asciiTheme="minorHAnsi" w:hAnsiTheme="minorHAnsi" w:cstheme="minorHAnsi"/>
          <w:color w:val="auto"/>
        </w:rPr>
        <w:t>)</w:t>
      </w:r>
      <w:r w:rsidR="00C93417" w:rsidRPr="00A43B7D">
        <w:rPr>
          <w:rFonts w:asciiTheme="minorHAnsi" w:hAnsiTheme="minorHAnsi" w:cstheme="minorHAnsi"/>
          <w:color w:val="auto"/>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C93417" w:rsidRPr="00A43B7D">
        <w:rPr>
          <w:rFonts w:asciiTheme="minorHAnsi" w:hAnsiTheme="minorHAnsi" w:cstheme="minorHAnsi"/>
          <w:color w:val="auto"/>
        </w:rPr>
      </w:r>
      <w:r w:rsidR="00C93417"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0</w:t>
      </w:r>
      <w:r w:rsidR="00C93417" w:rsidRPr="00A43B7D">
        <w:rPr>
          <w:rFonts w:asciiTheme="minorHAnsi" w:hAnsiTheme="minorHAnsi" w:cstheme="minorHAnsi"/>
          <w:color w:val="auto"/>
        </w:rPr>
        <w:fldChar w:fldCharType="end"/>
      </w:r>
      <w:r w:rsidR="004E584C" w:rsidRPr="00A43B7D">
        <w:rPr>
          <w:rFonts w:asciiTheme="minorHAnsi" w:hAnsiTheme="minorHAnsi" w:cstheme="minorHAnsi"/>
          <w:color w:val="auto"/>
        </w:rPr>
        <w:t xml:space="preserve">, or as compared to a Yoked control group </w:t>
      </w:r>
      <w:r w:rsidR="008D738D" w:rsidRPr="00A43B7D">
        <w:rPr>
          <w:rFonts w:asciiTheme="minorHAnsi" w:hAnsiTheme="minorHAnsi" w:cstheme="minorHAnsi"/>
          <w:color w:val="auto"/>
        </w:rPr>
        <w:t>(</w:t>
      </w:r>
      <w:r w:rsidR="00BB040C" w:rsidRPr="00A43B7D">
        <w:rPr>
          <w:rFonts w:asciiTheme="minorHAnsi" w:hAnsiTheme="minorHAnsi" w:cstheme="minorHAnsi"/>
          <w:b/>
          <w:bCs/>
          <w:color w:val="auto"/>
        </w:rPr>
        <w:t>F</w:t>
      </w:r>
      <w:r w:rsidR="008D738D" w:rsidRPr="00A43B7D">
        <w:rPr>
          <w:rFonts w:asciiTheme="minorHAnsi" w:hAnsiTheme="minorHAnsi" w:cstheme="minorHAnsi"/>
          <w:b/>
          <w:bCs/>
          <w:color w:val="auto"/>
        </w:rPr>
        <w:t>ig</w:t>
      </w:r>
      <w:r w:rsidR="00BB040C" w:rsidRPr="00A43B7D">
        <w:rPr>
          <w:rFonts w:asciiTheme="minorHAnsi" w:hAnsiTheme="minorHAnsi" w:cstheme="minorHAnsi"/>
          <w:b/>
          <w:bCs/>
          <w:color w:val="auto"/>
        </w:rPr>
        <w:t>ure</w:t>
      </w:r>
      <w:r w:rsidR="008D738D" w:rsidRPr="00A43B7D">
        <w:rPr>
          <w:rFonts w:asciiTheme="minorHAnsi" w:hAnsiTheme="minorHAnsi" w:cstheme="minorHAnsi"/>
          <w:b/>
          <w:bCs/>
          <w:color w:val="auto"/>
        </w:rPr>
        <w:t xml:space="preserve"> </w:t>
      </w:r>
      <w:r w:rsidR="00E05827" w:rsidRPr="00A43B7D">
        <w:rPr>
          <w:rFonts w:asciiTheme="minorHAnsi" w:hAnsiTheme="minorHAnsi" w:cstheme="minorHAnsi"/>
          <w:b/>
          <w:bCs/>
          <w:color w:val="auto"/>
        </w:rPr>
        <w:t>3</w:t>
      </w:r>
      <w:r w:rsidR="008D738D" w:rsidRPr="00A43B7D">
        <w:rPr>
          <w:rFonts w:asciiTheme="minorHAnsi" w:hAnsiTheme="minorHAnsi" w:cstheme="minorHAnsi"/>
          <w:color w:val="auto"/>
        </w:rPr>
        <w:t>)</w:t>
      </w:r>
      <w:r w:rsidR="00C903B7" w:rsidRPr="00A43B7D">
        <w:rPr>
          <w:rFonts w:asciiTheme="minorHAnsi" w:hAnsiTheme="minorHAnsi" w:cstheme="minorHAnsi"/>
          <w:color w:val="auto"/>
        </w:rPr>
        <w:fldChar w:fldCharType="begin">
          <w:fldData xml:space="preserve">PEVuZE5vdGU+PENpdGU+PEF1dGhvcj5EYXZpczwvQXV0aG9yPjxZZWFyPjE5NzE8L1llYXI+PFJl
Y051bT40NDc8L1JlY051bT48RGlzcGxheVRleHQ+PHN0eWxlIGZhY2U9InN1cGVyc2NyaXB0Ij4y
Myw0ODwvc3R5bGU+PC9EaXNwbGF5VGV4dD48cmVjb3JkPjxyZWMtbnVtYmVyPjQ0NzwvcmVjLW51
bWJlcj48Zm9yZWlnbi1rZXlzPjxrZXkgYXBwPSJFTiIgZGItaWQ9IjVyZHBzd2VkdXQ1OWViZXBw
ZTBwc3R6OHd3ZnBhdDlkdHc5ZiIgdGltZXN0YW1wPSIxNTk2MDMzMTE3Ij40NDc8L2tleT48L2Zv
cmVpZ24ta2V5cz48cmVmLXR5cGUgbmFtZT0iSm91cm5hbCBBcnRpY2xlIj4xNzwvcmVmLXR5cGU+
PGNvbnRyaWJ1dG9ycz48YXV0aG9ycz48YXV0aG9yPkRhdmlzLCBKLjwvYXV0aG9yPjxhdXRob3I+
Qml0dGVybWFuLCBNLiBFLjwvYXV0aG9yPjwvYXV0aG9ycz48L2NvbnRyaWJ1dG9ycz48dGl0bGVz
Pjx0aXRsZT5EaWZmZXJlbnRpYWwgcmVpbmZvcmNlbWVudCBvZiBvdGhlciBiZWhhdmlvciAoRFJP
KTogYSB5b2tlZC1jb250cm9sIGNvbXBhcmlzb248L3RpdGxlPjxzZWNvbmRhcnktdGl0bGU+Sm91
cm5hbCBvZiB0aGUgZXhwZXJpbWVudGFsIGFuYWx5c2lzIG9mIGJlaGF2aW9yPC9zZWNvbmRhcnkt
dGl0bGU+PGFsdC10aXRsZT5KIEV4cCBBbmFsIEJlaGF2PC9hbHQtdGl0bGU+PC90aXRsZXM+PHBl
cmlvZGljYWw+PGZ1bGwtdGl0bGU+SiBFeHAgQW5hbCBCZWhhdjwvZnVsbC10aXRsZT48YWJici0x
PkpvdXJuYWwgb2YgdGhlIGV4cGVyaW1lbnRhbCBhbmFseXNpcyBvZiBiZWhhdmlvcjwvYWJici0x
PjwvcGVyaW9kaWNhbD48YWx0LXBlcmlvZGljYWw+PGZ1bGwtdGl0bGU+SiBFeHAgQW5hbCBCZWhh
djwvZnVsbC10aXRsZT48YWJici0xPkpvdXJuYWwgb2YgdGhlIGV4cGVyaW1lbnRhbCBhbmFseXNp
cyBvZiBiZWhhdmlvcjwvYWJici0xPjwvYWx0LXBlcmlvZGljYWw+PHBhZ2VzPjIzNy0yNDE8L3Bh
Z2VzPjx2b2x1bWU+MTU8L3ZvbHVtZT48bnVtYmVyPjI8L251bWJlcj48ZGF0ZXM+PHllYXI+MTk3
MTwveWVhcj48L2RhdGVzPjxpc2JuPjAwMjItNTAwMjwvaXNibj48YWNjZXNzaW9uLW51bT4xNjgx
MTUwODwvYWNjZXNzaW9uLW51bT48dXJscz48cmVsYXRlZC11cmxzPjx1cmw+aHR0cHM6Ly9wdWJt
ZWQubmNiaS5ubG0ubmloLmdvdi8xNjgxMTUwODwvdXJsPjx1cmw+aHR0cHM6Ly93d3cubmNiaS5u
bG0ubmloLmdvdi9wbWMvYXJ0aWNsZXMvUE1DMTMzMzgwOC88L3VybD48L3JlbGF0ZWQtdXJscz48
L3VybHM+PGVsZWN0cm9uaWMtcmVzb3VyY2UtbnVtPjEwLjE5MDEvamVhYi4xOTcxLjE1LTIzNzwv
ZWxlY3Ryb25pYy1yZXNvdXJjZS1udW0+PHJlbW90ZS1kYXRhYmFzZS1uYW1lPlB1Yk1lZDwvcmVt
b3RlLWRhdGFiYXNlLW5hbWU+PGxhbmd1YWdlPmVuZzwvbGFuZ3VhZ2U+PC9yZWNvcmQ+PC9DaXRl
PjxDaXRlPjxBdXRob3I+R2xvZ2FuPC9BdXRob3I+PFllYXI+MjAyMDwvWWVhcj48UmVjTnVtPjM1
NzwvUmVjTnVtPjxyZWNvcmQ+PHJlYy1udW1iZXI+MzU3PC9yZWMtbnVtYmVyPjxmb3JlaWduLWtl
eXM+PGtleSBhcHA9IkVOIiBkYi1pZD0iNXJkcHN3ZWR1dDU5ZWJlcHBlMHBzdHo4d3dmcGF0OWR0
dzlmIiB0aW1lc3RhbXA9IjE1ODU5MTc2NDYiPjM1Nzwva2V5PjwvZm9yZWlnbi1rZXlzPjxyZWYt
dHlwZSBuYW1lPSJKb3VybmFsIEFydGljbGUiPjE3PC9yZWYtdHlwZT48Y29udHJpYnV0b3JzPjxh
dXRob3JzPjxhdXRob3I+R2xvZ2FuLCBFdmVsaWluYTwvYXV0aG9yPjxhdXRob3I+R2F0em91bmlz
LCBSZW5hPC9hdXRob3I+PGF1dGhvcj5NZXVsZGVycywgTWljaGVsPC9hdXRob3I+PGF1dGhvcj5N
ZXVsZGVycywgQW5uPC9hdXRob3I+PC9hdXRob3JzPjwvY29udHJpYnV0b3JzPjx0aXRsZXM+PHRp
dGxlPkdlbmVyYWxpemF0aW9uIG9mIGluc3RydW1lbnRhbGx5IGFjcXVpcmVkIHBhaW4tcmVsYXRl
ZCBhdm9pZGFuY2UgdG8gbm92ZWwgYnV0IHNpbWlsYXIgbW92ZW1lbnRzIHVzaW5nIGEgcm9ib3Rp
YyBhcm0tcmVhY2hpbmcgcGFyYWRpZ208L3RpdGxlPjxzZWNvbmRhcnktdGl0bGU+QmVoYXZpb3Vy
IFJlc2VhcmNoIGFuZCBUaGVyYXB5PC9zZWNvbmRhcnktdGl0bGU+PC90aXRsZXM+PHBlcmlvZGlj
YWw+PGZ1bGwtdGl0bGU+QmVoYXZpb3VyIHJlc2VhcmNoIGFuZCB0aGVyYXB5PC9mdWxsLXRpdGxl
PjwvcGVyaW9kaWNhbD48cGFnZXM+MTAzNTI1PC9wYWdlcz48dm9sdW1lPjEyNDwvdm9sdW1lPjxr
ZXl3b3Jkcz48a2V5d29yZD5Bdm9pZGFuY2UgYmVoYXZpb3I8L2tleXdvcmQ+PGtleXdvcmQ+RmVh
ciBnZW5lcmFsaXphdGlvbjwva2V5d29yZD48a2V5d29yZD5Bdm9pZGFuY2UgZ2VuZXJhbGl6YXRp
b248L2tleXdvcmQ+PGtleXdvcmQ+Q2hyb25pYyBwYWluPC9rZXl3b3JkPjxrZXl3b3JkPk9wZXJh
bnQgY29uZGl0aW9uaW5nPC9rZXl3b3JkPjwva2V5d29yZHM+PGRhdGVzPjx5ZWFyPjIwMjA8L3ll
YXI+PHB1Yi1kYXRlcz48ZGF0ZT4yMDIwLzAxLzAxLzwvZGF0ZT48L3B1Yi1kYXRlcz48L2RhdGVz
Pjxpc2JuPjAwMDUtNzk2NzwvaXNibj48dXJscz48cmVsYXRlZC11cmxzPjx1cmw+aHR0cDovL3d3
dy5zY2llbmNlZGlyZWN0LmNvbS9zY2llbmNlL2FydGljbGUvcGlpL1MwMDA1Nzk2NzE5MzAyMTE2
PC91cmw+PC9yZWxhdGVkLXVybHM+PC91cmxzPjxlbGVjdHJvbmljLXJlc291cmNlLW51bT5odHRw
czovL2RvaS5vcmcvMTAuMTAxNi9qLmJyYXQuMjAxOS4xMDM1MjU8L2VsZWN0cm9uaWMtcmVzb3Vy
Y2UtbnVtPjwvcmVjb3JkPjwvQ2l0ZT48L0VuZE5vdGU+AG==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EYXZpczwvQXV0aG9yPjxZZWFyPjE5NzE8L1llYXI+PFJl
Y051bT40NDc8L1JlY051bT48RGlzcGxheVRleHQ+PHN0eWxlIGZhY2U9InN1cGVyc2NyaXB0Ij4y
Myw0ODwvc3R5bGU+PC9EaXNwbGF5VGV4dD48cmVjb3JkPjxyZWMtbnVtYmVyPjQ0NzwvcmVjLW51
bWJlcj48Zm9yZWlnbi1rZXlzPjxrZXkgYXBwPSJFTiIgZGItaWQ9IjVyZHBzd2VkdXQ1OWViZXBw
ZTBwc3R6OHd3ZnBhdDlkdHc5ZiIgdGltZXN0YW1wPSIxNTk2MDMzMTE3Ij40NDc8L2tleT48L2Zv
cmVpZ24ta2V5cz48cmVmLXR5cGUgbmFtZT0iSm91cm5hbCBBcnRpY2xlIj4xNzwvcmVmLXR5cGU+
PGNvbnRyaWJ1dG9ycz48YXV0aG9ycz48YXV0aG9yPkRhdmlzLCBKLjwvYXV0aG9yPjxhdXRob3I+
Qml0dGVybWFuLCBNLiBFLjwvYXV0aG9yPjwvYXV0aG9ycz48L2NvbnRyaWJ1dG9ycz48dGl0bGVz
Pjx0aXRsZT5EaWZmZXJlbnRpYWwgcmVpbmZvcmNlbWVudCBvZiBvdGhlciBiZWhhdmlvciAoRFJP
KTogYSB5b2tlZC1jb250cm9sIGNvbXBhcmlzb248L3RpdGxlPjxzZWNvbmRhcnktdGl0bGU+Sm91
cm5hbCBvZiB0aGUgZXhwZXJpbWVudGFsIGFuYWx5c2lzIG9mIGJlaGF2aW9yPC9zZWNvbmRhcnkt
dGl0bGU+PGFsdC10aXRsZT5KIEV4cCBBbmFsIEJlaGF2PC9hbHQtdGl0bGU+PC90aXRsZXM+PHBl
cmlvZGljYWw+PGZ1bGwtdGl0bGU+SiBFeHAgQW5hbCBCZWhhdjwvZnVsbC10aXRsZT48YWJici0x
PkpvdXJuYWwgb2YgdGhlIGV4cGVyaW1lbnRhbCBhbmFseXNpcyBvZiBiZWhhdmlvcjwvYWJici0x
PjwvcGVyaW9kaWNhbD48YWx0LXBlcmlvZGljYWw+PGZ1bGwtdGl0bGU+SiBFeHAgQW5hbCBCZWhh
djwvZnVsbC10aXRsZT48YWJici0xPkpvdXJuYWwgb2YgdGhlIGV4cGVyaW1lbnRhbCBhbmFseXNp
cyBvZiBiZWhhdmlvcjwvYWJici0xPjwvYWx0LXBlcmlvZGljYWw+PHBhZ2VzPjIzNy0yNDE8L3Bh
Z2VzPjx2b2x1bWU+MTU8L3ZvbHVtZT48bnVtYmVyPjI8L251bWJlcj48ZGF0ZXM+PHllYXI+MTk3
MTwveWVhcj48L2RhdGVzPjxpc2JuPjAwMjItNTAwMjwvaXNibj48YWNjZXNzaW9uLW51bT4xNjgx
MTUwODwvYWNjZXNzaW9uLW51bT48dXJscz48cmVsYXRlZC11cmxzPjx1cmw+aHR0cHM6Ly9wdWJt
ZWQubmNiaS5ubG0ubmloLmdvdi8xNjgxMTUwODwvdXJsPjx1cmw+aHR0cHM6Ly93d3cubmNiaS5u
bG0ubmloLmdvdi9wbWMvYXJ0aWNsZXMvUE1DMTMzMzgwOC88L3VybD48L3JlbGF0ZWQtdXJscz48
L3VybHM+PGVsZWN0cm9uaWMtcmVzb3VyY2UtbnVtPjEwLjE5MDEvamVhYi4xOTcxLjE1LTIzNzwv
ZWxlY3Ryb25pYy1yZXNvdXJjZS1udW0+PHJlbW90ZS1kYXRhYmFzZS1uYW1lPlB1Yk1lZDwvcmVt
b3RlLWRhdGFiYXNlLW5hbWU+PGxhbmd1YWdlPmVuZzwvbGFuZ3VhZ2U+PC9yZWNvcmQ+PC9DaXRl
PjxDaXRlPjxBdXRob3I+R2xvZ2FuPC9BdXRob3I+PFllYXI+MjAyMDwvWWVhcj48UmVjTnVtPjM1
NzwvUmVjTnVtPjxyZWNvcmQ+PHJlYy1udW1iZXI+MzU3PC9yZWMtbnVtYmVyPjxmb3JlaWduLWtl
eXM+PGtleSBhcHA9IkVOIiBkYi1pZD0iNXJkcHN3ZWR1dDU5ZWJlcHBlMHBzdHo4d3dmcGF0OWR0
dzlmIiB0aW1lc3RhbXA9IjE1ODU5MTc2NDYiPjM1Nzwva2V5PjwvZm9yZWlnbi1rZXlzPjxyZWYt
dHlwZSBuYW1lPSJKb3VybmFsIEFydGljbGUiPjE3PC9yZWYtdHlwZT48Y29udHJpYnV0b3JzPjxh
dXRob3JzPjxhdXRob3I+R2xvZ2FuLCBFdmVsaWluYTwvYXV0aG9yPjxhdXRob3I+R2F0em91bmlz
LCBSZW5hPC9hdXRob3I+PGF1dGhvcj5NZXVsZGVycywgTWljaGVsPC9hdXRob3I+PGF1dGhvcj5N
ZXVsZGVycywgQW5uPC9hdXRob3I+PC9hdXRob3JzPjwvY29udHJpYnV0b3JzPjx0aXRsZXM+PHRp
dGxlPkdlbmVyYWxpemF0aW9uIG9mIGluc3RydW1lbnRhbGx5IGFjcXVpcmVkIHBhaW4tcmVsYXRl
ZCBhdm9pZGFuY2UgdG8gbm92ZWwgYnV0IHNpbWlsYXIgbW92ZW1lbnRzIHVzaW5nIGEgcm9ib3Rp
YyBhcm0tcmVhY2hpbmcgcGFyYWRpZ208L3RpdGxlPjxzZWNvbmRhcnktdGl0bGU+QmVoYXZpb3Vy
IFJlc2VhcmNoIGFuZCBUaGVyYXB5PC9zZWNvbmRhcnktdGl0bGU+PC90aXRsZXM+PHBlcmlvZGlj
YWw+PGZ1bGwtdGl0bGU+QmVoYXZpb3VyIHJlc2VhcmNoIGFuZCB0aGVyYXB5PC9mdWxsLXRpdGxl
PjwvcGVyaW9kaWNhbD48cGFnZXM+MTAzNTI1PC9wYWdlcz48dm9sdW1lPjEyNDwvdm9sdW1lPjxr
ZXl3b3Jkcz48a2V5d29yZD5Bdm9pZGFuY2UgYmVoYXZpb3I8L2tleXdvcmQ+PGtleXdvcmQ+RmVh
ciBnZW5lcmFsaXphdGlvbjwva2V5d29yZD48a2V5d29yZD5Bdm9pZGFuY2UgZ2VuZXJhbGl6YXRp
b248L2tleXdvcmQ+PGtleXdvcmQ+Q2hyb25pYyBwYWluPC9rZXl3b3JkPjxrZXl3b3JkPk9wZXJh
bnQgY29uZGl0aW9uaW5nPC9rZXl3b3JkPjwva2V5d29yZHM+PGRhdGVzPjx5ZWFyPjIwMjA8L3ll
YXI+PHB1Yi1kYXRlcz48ZGF0ZT4yMDIwLzAxLzAxLzwvZGF0ZT48L3B1Yi1kYXRlcz48L2RhdGVz
Pjxpc2JuPjAwMDUtNzk2NzwvaXNibj48dXJscz48cmVsYXRlZC11cmxzPjx1cmw+aHR0cDovL3d3
dy5zY2llbmNlZGlyZWN0LmNvbS9zY2llbmNlL2FydGljbGUvcGlpL1MwMDA1Nzk2NzE5MzAyMTE2
PC91cmw+PC9yZWxhdGVkLXVybHM+PC91cmxzPjxlbGVjdHJvbmljLXJlc291cmNlLW51bT5odHRw
czovL2RvaS5vcmcvMTAuMTAxNi9qLmJyYXQuMjAxOS4xMDM1MjU8L2VsZWN0cm9uaWMtcmVzb3Vy
Y2UtbnVtPjwvcmVjb3JkPjwvQ2l0ZT48L0VuZE5vdGU+AG==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C903B7" w:rsidRPr="00A43B7D">
        <w:rPr>
          <w:rFonts w:asciiTheme="minorHAnsi" w:hAnsiTheme="minorHAnsi" w:cstheme="minorHAnsi"/>
          <w:color w:val="auto"/>
        </w:rPr>
      </w:r>
      <w:r w:rsidR="00C903B7"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3,48</w:t>
      </w:r>
      <w:r w:rsidR="00C903B7" w:rsidRPr="00A43B7D">
        <w:rPr>
          <w:rFonts w:asciiTheme="minorHAnsi" w:hAnsiTheme="minorHAnsi" w:cstheme="minorHAnsi"/>
          <w:color w:val="auto"/>
        </w:rPr>
        <w:fldChar w:fldCharType="end"/>
      </w:r>
      <w:r w:rsidR="00C300D9" w:rsidRPr="00A43B7D">
        <w:rPr>
          <w:rFonts w:asciiTheme="minorHAnsi" w:hAnsiTheme="minorHAnsi" w:cstheme="minorHAnsi"/>
          <w:color w:val="auto"/>
        </w:rPr>
        <w:t>.</w:t>
      </w:r>
    </w:p>
    <w:p w14:paraId="4345E7B0" w14:textId="77777777" w:rsidR="004014E7" w:rsidRPr="00A43B7D" w:rsidRDefault="004014E7" w:rsidP="00426A10">
      <w:pPr>
        <w:rPr>
          <w:rFonts w:asciiTheme="minorHAnsi" w:hAnsiTheme="minorHAnsi" w:cstheme="minorHAnsi"/>
          <w:color w:val="auto"/>
        </w:rPr>
      </w:pPr>
    </w:p>
    <w:p w14:paraId="16F8982F" w14:textId="5254D613" w:rsidR="00E74BBF" w:rsidRPr="00A43B7D" w:rsidRDefault="009030A5" w:rsidP="00426A10">
      <w:pPr>
        <w:rPr>
          <w:rFonts w:asciiTheme="minorHAnsi" w:hAnsiTheme="minorHAnsi" w:cstheme="minorHAnsi"/>
          <w:color w:val="auto"/>
        </w:rPr>
      </w:pPr>
      <w:r w:rsidRPr="00A43B7D">
        <w:rPr>
          <w:rFonts w:asciiTheme="minorHAnsi" w:hAnsiTheme="minorHAnsi" w:cstheme="minorHAnsi"/>
          <w:color w:val="auto"/>
        </w:rPr>
        <w:t>A</w:t>
      </w:r>
      <w:r w:rsidR="003F094C" w:rsidRPr="00A43B7D">
        <w:rPr>
          <w:rFonts w:asciiTheme="minorHAnsi" w:hAnsiTheme="minorHAnsi" w:cstheme="minorHAnsi"/>
          <w:color w:val="auto"/>
        </w:rPr>
        <w:t xml:space="preserve">cquisition of fear and pain-expectancy </w:t>
      </w:r>
      <w:r w:rsidR="00F3364C" w:rsidRPr="00A43B7D">
        <w:rPr>
          <w:rFonts w:asciiTheme="minorHAnsi" w:hAnsiTheme="minorHAnsi" w:cstheme="minorHAnsi"/>
          <w:color w:val="auto"/>
        </w:rPr>
        <w:t>is</w:t>
      </w:r>
      <w:r w:rsidR="003F094C" w:rsidRPr="00A43B7D">
        <w:rPr>
          <w:rFonts w:asciiTheme="minorHAnsi" w:hAnsiTheme="minorHAnsi" w:cstheme="minorHAnsi"/>
          <w:color w:val="auto"/>
        </w:rPr>
        <w:t xml:space="preserve"> </w:t>
      </w:r>
      <w:r w:rsidR="009C581A" w:rsidRPr="00A43B7D">
        <w:rPr>
          <w:rFonts w:asciiTheme="minorHAnsi" w:hAnsiTheme="minorHAnsi" w:cstheme="minorHAnsi"/>
          <w:color w:val="auto"/>
        </w:rPr>
        <w:t xml:space="preserve">evidenced </w:t>
      </w:r>
      <w:r w:rsidR="000F30ED" w:rsidRPr="00A43B7D">
        <w:rPr>
          <w:rFonts w:asciiTheme="minorHAnsi" w:hAnsiTheme="minorHAnsi" w:cstheme="minorHAnsi"/>
          <w:color w:val="auto"/>
        </w:rPr>
        <w:t xml:space="preserve">by </w:t>
      </w:r>
      <w:r w:rsidR="009C581A" w:rsidRPr="00A43B7D">
        <w:rPr>
          <w:rFonts w:asciiTheme="minorHAnsi" w:hAnsiTheme="minorHAnsi" w:cstheme="minorHAnsi"/>
          <w:color w:val="auto"/>
        </w:rPr>
        <w:t xml:space="preserve">participants reporting </w:t>
      </w:r>
      <w:r w:rsidR="000F30ED" w:rsidRPr="00A43B7D">
        <w:rPr>
          <w:rFonts w:asciiTheme="minorHAnsi" w:hAnsiTheme="minorHAnsi" w:cstheme="minorHAnsi"/>
          <w:color w:val="auto"/>
        </w:rPr>
        <w:t>lower fear for T3 compared to T1 and T2, and expecting the pain stimulus le</w:t>
      </w:r>
      <w:r w:rsidR="0081271D" w:rsidRPr="00A43B7D">
        <w:rPr>
          <w:rFonts w:asciiTheme="minorHAnsi" w:hAnsiTheme="minorHAnsi" w:cstheme="minorHAnsi"/>
          <w:color w:val="auto"/>
        </w:rPr>
        <w:t>ss</w:t>
      </w:r>
      <w:r w:rsidR="000F30ED" w:rsidRPr="00A43B7D">
        <w:rPr>
          <w:rFonts w:asciiTheme="minorHAnsi" w:hAnsiTheme="minorHAnsi" w:cstheme="minorHAnsi"/>
          <w:color w:val="auto"/>
        </w:rPr>
        <w:t xml:space="preserve"> during T3 compared to T1 and T2</w:t>
      </w:r>
      <w:r w:rsidR="005256BA" w:rsidRPr="00A43B7D">
        <w:rPr>
          <w:rFonts w:asciiTheme="minorHAnsi" w:hAnsiTheme="minorHAnsi" w:cstheme="minorHAnsi"/>
          <w:color w:val="auto"/>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5256BA" w:rsidRPr="00A43B7D">
        <w:rPr>
          <w:rFonts w:asciiTheme="minorHAnsi" w:hAnsiTheme="minorHAnsi" w:cstheme="minorHAnsi"/>
          <w:color w:val="auto"/>
        </w:rPr>
      </w:r>
      <w:r w:rsidR="005256BA"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0</w:t>
      </w:r>
      <w:r w:rsidR="005256BA" w:rsidRPr="00A43B7D">
        <w:rPr>
          <w:rFonts w:asciiTheme="minorHAnsi" w:hAnsiTheme="minorHAnsi" w:cstheme="minorHAnsi"/>
          <w:color w:val="auto"/>
        </w:rPr>
        <w:fldChar w:fldCharType="end"/>
      </w:r>
      <w:r w:rsidR="00D26EC2" w:rsidRPr="00A43B7D">
        <w:rPr>
          <w:rFonts w:asciiTheme="minorHAnsi" w:hAnsiTheme="minorHAnsi" w:cstheme="minorHAnsi"/>
          <w:color w:val="auto"/>
        </w:rPr>
        <w:t>.</w:t>
      </w:r>
      <w:r w:rsidR="008B0DD0" w:rsidRPr="00A43B7D">
        <w:rPr>
          <w:rFonts w:asciiTheme="minorHAnsi" w:hAnsiTheme="minorHAnsi" w:cstheme="minorHAnsi"/>
          <w:color w:val="auto"/>
        </w:rPr>
        <w:t xml:space="preserve"> D</w:t>
      </w:r>
      <w:r w:rsidR="00D26EC2" w:rsidRPr="00A43B7D">
        <w:rPr>
          <w:rFonts w:asciiTheme="minorHAnsi" w:hAnsiTheme="minorHAnsi" w:cstheme="minorHAnsi"/>
          <w:color w:val="auto"/>
        </w:rPr>
        <w:t xml:space="preserve">ifferential self-reports between T1 and T3 are of </w:t>
      </w:r>
      <w:r w:rsidR="008B0DD0" w:rsidRPr="00A43B7D">
        <w:rPr>
          <w:rFonts w:asciiTheme="minorHAnsi" w:hAnsiTheme="minorHAnsi" w:cstheme="minorHAnsi"/>
          <w:color w:val="auto"/>
        </w:rPr>
        <w:t xml:space="preserve">primary </w:t>
      </w:r>
      <w:r w:rsidR="00D26EC2" w:rsidRPr="00A43B7D">
        <w:rPr>
          <w:rFonts w:asciiTheme="minorHAnsi" w:hAnsiTheme="minorHAnsi" w:cstheme="minorHAnsi"/>
          <w:color w:val="auto"/>
        </w:rPr>
        <w:t>interest</w:t>
      </w:r>
      <w:r w:rsidR="003277F9" w:rsidRPr="00A43B7D">
        <w:rPr>
          <w:rFonts w:asciiTheme="minorHAnsi" w:hAnsiTheme="minorHAnsi" w:cstheme="minorHAnsi"/>
          <w:color w:val="auto"/>
        </w:rPr>
        <w:t>, because T2 is ambiguous</w:t>
      </w:r>
      <w:r w:rsidR="00393728" w:rsidRPr="00A43B7D">
        <w:rPr>
          <w:rFonts w:asciiTheme="minorHAnsi" w:hAnsiTheme="minorHAnsi" w:cstheme="minorHAnsi"/>
          <w:color w:val="auto"/>
        </w:rPr>
        <w:t xml:space="preserve">. Non-differential self-reports between T1 and T2 have also been </w:t>
      </w:r>
      <w:r w:rsidR="00913BEE" w:rsidRPr="00A43B7D">
        <w:rPr>
          <w:rFonts w:asciiTheme="minorHAnsi" w:hAnsiTheme="minorHAnsi" w:cstheme="minorHAnsi"/>
          <w:color w:val="auto"/>
        </w:rPr>
        <w:t>found</w:t>
      </w:r>
      <w:r w:rsidR="00393728" w:rsidRPr="00A43B7D">
        <w:rPr>
          <w:rFonts w:asciiTheme="minorHAnsi" w:hAnsiTheme="minorHAnsi" w:cstheme="minorHAnsi"/>
          <w:color w:val="auto"/>
        </w:rPr>
        <w:t>, with both differing from T3</w:t>
      </w:r>
      <w:r w:rsidR="00775673"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775673"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3</w:t>
      </w:r>
      <w:r w:rsidR="00775673" w:rsidRPr="00A43B7D">
        <w:rPr>
          <w:rFonts w:asciiTheme="minorHAnsi" w:hAnsiTheme="minorHAnsi" w:cstheme="minorHAnsi"/>
          <w:color w:val="auto"/>
        </w:rPr>
        <w:fldChar w:fldCharType="end"/>
      </w:r>
      <w:r w:rsidR="005256BA" w:rsidRPr="00A43B7D">
        <w:rPr>
          <w:rFonts w:asciiTheme="minorHAnsi" w:hAnsiTheme="minorHAnsi" w:cstheme="minorHAnsi"/>
          <w:color w:val="auto"/>
        </w:rPr>
        <w:t xml:space="preserve"> (</w:t>
      </w:r>
      <w:r w:rsidR="00BB040C" w:rsidRPr="00A43B7D">
        <w:rPr>
          <w:rFonts w:asciiTheme="minorHAnsi" w:hAnsiTheme="minorHAnsi" w:cstheme="minorHAnsi"/>
          <w:b/>
          <w:bCs/>
          <w:color w:val="auto"/>
        </w:rPr>
        <w:t>F</w:t>
      </w:r>
      <w:r w:rsidR="005256BA" w:rsidRPr="00A43B7D">
        <w:rPr>
          <w:rFonts w:asciiTheme="minorHAnsi" w:hAnsiTheme="minorHAnsi" w:cstheme="minorHAnsi"/>
          <w:b/>
          <w:bCs/>
          <w:color w:val="auto"/>
        </w:rPr>
        <w:t>ig</w:t>
      </w:r>
      <w:r w:rsidR="00BB040C" w:rsidRPr="00A43B7D">
        <w:rPr>
          <w:rFonts w:asciiTheme="minorHAnsi" w:hAnsiTheme="minorHAnsi" w:cstheme="minorHAnsi"/>
          <w:b/>
          <w:bCs/>
          <w:color w:val="auto"/>
        </w:rPr>
        <w:t>ure</w:t>
      </w:r>
      <w:r w:rsidR="005256BA" w:rsidRPr="00A43B7D">
        <w:rPr>
          <w:rFonts w:asciiTheme="minorHAnsi" w:hAnsiTheme="minorHAnsi" w:cstheme="minorHAnsi"/>
          <w:b/>
          <w:bCs/>
          <w:color w:val="auto"/>
        </w:rPr>
        <w:t xml:space="preserve"> </w:t>
      </w:r>
      <w:r w:rsidR="00E05827" w:rsidRPr="00A43B7D">
        <w:rPr>
          <w:rFonts w:asciiTheme="minorHAnsi" w:hAnsiTheme="minorHAnsi" w:cstheme="minorHAnsi"/>
          <w:b/>
          <w:bCs/>
          <w:color w:val="auto"/>
        </w:rPr>
        <w:t>4</w:t>
      </w:r>
      <w:r w:rsidR="004D741E" w:rsidRPr="00A43B7D">
        <w:rPr>
          <w:rFonts w:asciiTheme="minorHAnsi" w:hAnsiTheme="minorHAnsi" w:cstheme="minorHAnsi"/>
          <w:b/>
          <w:bCs/>
          <w:color w:val="auto"/>
        </w:rPr>
        <w:t>A</w:t>
      </w:r>
      <w:r w:rsidR="00FB492A" w:rsidRPr="00A43B7D">
        <w:rPr>
          <w:rFonts w:asciiTheme="minorHAnsi" w:hAnsiTheme="minorHAnsi" w:cstheme="minorHAnsi"/>
          <w:color w:val="auto"/>
        </w:rPr>
        <w:t>,</w:t>
      </w:r>
      <w:r w:rsidR="00BB040C" w:rsidRPr="00A43B7D">
        <w:rPr>
          <w:rFonts w:asciiTheme="minorHAnsi" w:hAnsiTheme="minorHAnsi" w:cstheme="minorHAnsi"/>
          <w:color w:val="auto"/>
        </w:rPr>
        <w:t xml:space="preserve"> </w:t>
      </w:r>
      <w:r w:rsidR="00BB040C" w:rsidRPr="00A43B7D">
        <w:rPr>
          <w:rFonts w:asciiTheme="minorHAnsi" w:hAnsiTheme="minorHAnsi" w:cstheme="minorHAnsi"/>
          <w:b/>
          <w:bCs/>
          <w:color w:val="auto"/>
        </w:rPr>
        <w:t>Figure</w:t>
      </w:r>
      <w:r w:rsidR="005256BA" w:rsidRPr="00A43B7D">
        <w:rPr>
          <w:rFonts w:asciiTheme="minorHAnsi" w:hAnsiTheme="minorHAnsi" w:cstheme="minorHAnsi"/>
          <w:b/>
          <w:bCs/>
          <w:color w:val="auto"/>
        </w:rPr>
        <w:t xml:space="preserve"> </w:t>
      </w:r>
      <w:r w:rsidR="00E05827" w:rsidRPr="00A43B7D">
        <w:rPr>
          <w:rFonts w:asciiTheme="minorHAnsi" w:hAnsiTheme="minorHAnsi" w:cstheme="minorHAnsi"/>
          <w:b/>
          <w:bCs/>
          <w:color w:val="auto"/>
        </w:rPr>
        <w:t>5</w:t>
      </w:r>
      <w:r w:rsidR="004D741E" w:rsidRPr="00A43B7D">
        <w:rPr>
          <w:rFonts w:asciiTheme="minorHAnsi" w:hAnsiTheme="minorHAnsi" w:cstheme="minorHAnsi"/>
          <w:b/>
          <w:bCs/>
          <w:color w:val="auto"/>
        </w:rPr>
        <w:t>A</w:t>
      </w:r>
      <w:r w:rsidR="00FB492A" w:rsidRPr="00A43B7D">
        <w:rPr>
          <w:rFonts w:asciiTheme="minorHAnsi" w:hAnsiTheme="minorHAnsi" w:cstheme="minorHAnsi"/>
          <w:bCs/>
          <w:color w:val="auto"/>
        </w:rPr>
        <w:t xml:space="preserve">, </w:t>
      </w:r>
      <w:r w:rsidR="00FB492A" w:rsidRPr="00A43B7D">
        <w:rPr>
          <w:rFonts w:asciiTheme="minorHAnsi" w:hAnsiTheme="minorHAnsi" w:cstheme="minorHAnsi"/>
          <w:b/>
          <w:bCs/>
          <w:color w:val="auto"/>
        </w:rPr>
        <w:t>Figure 6A</w:t>
      </w:r>
      <w:r w:rsidR="00FB492A" w:rsidRPr="00A43B7D">
        <w:rPr>
          <w:rFonts w:asciiTheme="minorHAnsi" w:hAnsiTheme="minorHAnsi" w:cstheme="minorHAnsi"/>
          <w:bCs/>
          <w:color w:val="auto"/>
        </w:rPr>
        <w:t>, and</w:t>
      </w:r>
      <w:r w:rsidR="00FB492A" w:rsidRPr="00A43B7D">
        <w:rPr>
          <w:rFonts w:asciiTheme="minorHAnsi" w:hAnsiTheme="minorHAnsi" w:cstheme="minorHAnsi"/>
          <w:b/>
          <w:bCs/>
          <w:color w:val="auto"/>
        </w:rPr>
        <w:t xml:space="preserve"> Figure 7A</w:t>
      </w:r>
      <w:r w:rsidR="005256BA" w:rsidRPr="00A43B7D">
        <w:rPr>
          <w:rFonts w:asciiTheme="minorHAnsi" w:hAnsiTheme="minorHAnsi" w:cstheme="minorHAnsi"/>
          <w:color w:val="auto"/>
        </w:rPr>
        <w:t>)</w:t>
      </w:r>
      <w:r w:rsidR="00393728" w:rsidRPr="00A43B7D">
        <w:rPr>
          <w:rFonts w:asciiTheme="minorHAnsi" w:hAnsiTheme="minorHAnsi" w:cstheme="minorHAnsi"/>
          <w:color w:val="auto"/>
        </w:rPr>
        <w:t>.</w:t>
      </w:r>
    </w:p>
    <w:p w14:paraId="235CEC1C" w14:textId="77777777" w:rsidR="00295550" w:rsidRPr="00A43B7D" w:rsidRDefault="00295550" w:rsidP="00426A10">
      <w:pPr>
        <w:rPr>
          <w:rFonts w:asciiTheme="minorHAnsi" w:hAnsiTheme="minorHAnsi" w:cstheme="minorHAnsi"/>
          <w:b/>
          <w:color w:val="auto"/>
        </w:rPr>
      </w:pPr>
    </w:p>
    <w:p w14:paraId="3727195E" w14:textId="25C2E8AD" w:rsidR="00026C43" w:rsidRPr="00A43B7D" w:rsidRDefault="002618E9" w:rsidP="00426A10">
      <w:pPr>
        <w:rPr>
          <w:rFonts w:asciiTheme="minorHAnsi" w:hAnsiTheme="minorHAnsi" w:cstheme="minorHAnsi"/>
          <w:iCs/>
          <w:color w:val="auto"/>
        </w:rPr>
      </w:pPr>
      <w:r w:rsidRPr="00A43B7D">
        <w:rPr>
          <w:rFonts w:asciiTheme="minorHAnsi" w:hAnsiTheme="minorHAnsi" w:cstheme="minorHAnsi"/>
          <w:iCs/>
          <w:color w:val="auto"/>
        </w:rPr>
        <w:t>Acquisition is a prerequisite for generalization</w:t>
      </w:r>
      <w:r w:rsidRPr="00A43B7D">
        <w:rPr>
          <w:rFonts w:asciiTheme="minorHAnsi" w:hAnsiTheme="minorHAnsi" w:cstheme="minorHAnsi"/>
          <w:color w:val="auto"/>
        </w:rPr>
        <w:t xml:space="preserve">. </w:t>
      </w:r>
      <w:r w:rsidR="000F30ED" w:rsidRPr="00A43B7D">
        <w:rPr>
          <w:rFonts w:asciiTheme="minorHAnsi" w:hAnsiTheme="minorHAnsi" w:cstheme="minorHAnsi"/>
          <w:color w:val="auto"/>
        </w:rPr>
        <w:t>G</w:t>
      </w:r>
      <w:r w:rsidR="005E57B0" w:rsidRPr="00A43B7D">
        <w:rPr>
          <w:rFonts w:asciiTheme="minorHAnsi" w:hAnsiTheme="minorHAnsi" w:cstheme="minorHAnsi"/>
          <w:color w:val="auto"/>
        </w:rPr>
        <w:t xml:space="preserve">eneralization of avoidance behavior is </w:t>
      </w:r>
      <w:r w:rsidR="00230BFC" w:rsidRPr="00A43B7D">
        <w:rPr>
          <w:rFonts w:asciiTheme="minorHAnsi" w:hAnsiTheme="minorHAnsi" w:cstheme="minorHAnsi"/>
          <w:color w:val="auto"/>
        </w:rPr>
        <w:t xml:space="preserve">indicated </w:t>
      </w:r>
      <w:r w:rsidR="00775673" w:rsidRPr="00A43B7D">
        <w:rPr>
          <w:rFonts w:asciiTheme="minorHAnsi" w:hAnsiTheme="minorHAnsi" w:cstheme="minorHAnsi"/>
          <w:color w:val="auto"/>
        </w:rPr>
        <w:t>by</w:t>
      </w:r>
      <w:r w:rsidR="000F30ED" w:rsidRPr="00A43B7D">
        <w:rPr>
          <w:rFonts w:asciiTheme="minorHAnsi" w:hAnsiTheme="minorHAnsi" w:cstheme="minorHAnsi"/>
          <w:color w:val="auto"/>
        </w:rPr>
        <w:t xml:space="preserve"> participants in the Experimental Group </w:t>
      </w:r>
      <w:r w:rsidR="00F3364C" w:rsidRPr="00A43B7D">
        <w:rPr>
          <w:rFonts w:asciiTheme="minorHAnsi" w:hAnsiTheme="minorHAnsi" w:cstheme="minorHAnsi"/>
          <w:color w:val="auto"/>
        </w:rPr>
        <w:t>avoid</w:t>
      </w:r>
      <w:r w:rsidR="00775673" w:rsidRPr="00A43B7D">
        <w:rPr>
          <w:rFonts w:asciiTheme="minorHAnsi" w:hAnsiTheme="minorHAnsi" w:cstheme="minorHAnsi"/>
          <w:color w:val="auto"/>
        </w:rPr>
        <w:t>ing (deviating</w:t>
      </w:r>
      <w:r w:rsidR="00F3364C" w:rsidRPr="00A43B7D">
        <w:rPr>
          <w:rFonts w:asciiTheme="minorHAnsi" w:hAnsiTheme="minorHAnsi" w:cstheme="minorHAnsi"/>
          <w:color w:val="auto"/>
        </w:rPr>
        <w:t>) more than</w:t>
      </w:r>
      <w:r w:rsidR="005E57B0" w:rsidRPr="00A43B7D">
        <w:rPr>
          <w:rFonts w:asciiTheme="minorHAnsi" w:hAnsiTheme="minorHAnsi" w:cstheme="minorHAnsi"/>
          <w:color w:val="auto"/>
        </w:rPr>
        <w:t xml:space="preserve"> the Yoked Group</w:t>
      </w:r>
      <w:r w:rsidR="00C903B7"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Davis&lt;/Author&gt;&lt;Year&gt;1971&lt;/Year&gt;&lt;RecNum&gt;447&lt;/RecNum&gt;&lt;DisplayText&gt;&lt;style face="superscript"&gt;48&lt;/style&gt;&lt;/DisplayText&gt;&lt;record&gt;&lt;rec-number&gt;447&lt;/rec-number&gt;&lt;foreign-keys&gt;&lt;key app="EN" db-id="5rdpswedut59ebeppe0pstz8wwfpat9dtw9f" timestamp="1596033117"&gt;447&lt;/key&gt;&lt;/foreign-keys&gt;&lt;ref-type name="Journal Article"&gt;17&lt;/ref-type&gt;&lt;contributors&gt;&lt;authors&gt;&lt;author&gt;Davis, J.&lt;/author&gt;&lt;author&gt;Bitterman, M. E.&lt;/author&gt;&lt;/authors&gt;&lt;/contributors&gt;&lt;titles&gt;&lt;title&gt;Differential reinforcement of other behavior (DRO): a yoked-control comparison&lt;/title&gt;&lt;secondary-title&gt;Journal of the experimental analysis of behavior&lt;/secondary-title&gt;&lt;alt-title&gt;J Exp Anal Behav&lt;/alt-title&gt;&lt;/titles&gt;&lt;periodical&gt;&lt;full-title&gt;J Exp Anal Behav&lt;/full-title&gt;&lt;abbr-1&gt;Journal of the experimental analysis of behavior&lt;/abbr-1&gt;&lt;/periodical&gt;&lt;alt-periodical&gt;&lt;full-title&gt;J Exp Anal Behav&lt;/full-title&gt;&lt;abbr-1&gt;Journal of the experimental analysis of behavior&lt;/abbr-1&gt;&lt;/alt-periodical&gt;&lt;pages&gt;237-241&lt;/pages&gt;&lt;volume&gt;15&lt;/volume&gt;&lt;number&gt;2&lt;/number&gt;&lt;dates&gt;&lt;year&gt;1971&lt;/year&gt;&lt;/dates&gt;&lt;isbn&gt;0022-5002&lt;/isbn&gt;&lt;accession-num&gt;16811508&lt;/accession-num&gt;&lt;urls&gt;&lt;related-urls&gt;&lt;url&gt;https://pubmed.ncbi.nlm.nih.gov/16811508&lt;/url&gt;&lt;url&gt;https://www.ncbi.nlm.nih.gov/pmc/articles/PMC1333808/&lt;/url&gt;&lt;/related-urls&gt;&lt;/urls&gt;&lt;electronic-resource-num&gt;10.1901/jeab.1971.15-237&lt;/electronic-resource-num&gt;&lt;remote-database-name&gt;PubMed&lt;/remote-database-name&gt;&lt;language&gt;eng&lt;/language&gt;&lt;/record&gt;&lt;/Cite&gt;&lt;/EndNote&gt;</w:instrText>
      </w:r>
      <w:r w:rsidR="00C903B7"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48</w:t>
      </w:r>
      <w:r w:rsidR="00C903B7" w:rsidRPr="00A43B7D">
        <w:rPr>
          <w:rFonts w:asciiTheme="minorHAnsi" w:hAnsiTheme="minorHAnsi" w:cstheme="minorHAnsi"/>
          <w:color w:val="auto"/>
        </w:rPr>
        <w:fldChar w:fldCharType="end"/>
      </w:r>
      <w:r w:rsidR="00E15A60" w:rsidRPr="00A43B7D">
        <w:rPr>
          <w:rFonts w:asciiTheme="minorHAnsi" w:hAnsiTheme="minorHAnsi" w:cstheme="minorHAnsi"/>
          <w:color w:val="auto"/>
        </w:rPr>
        <w:t xml:space="preserve"> </w:t>
      </w:r>
      <w:r w:rsidR="000F30ED" w:rsidRPr="00A43B7D">
        <w:rPr>
          <w:rFonts w:asciiTheme="minorHAnsi" w:hAnsiTheme="minorHAnsi" w:cstheme="minorHAnsi"/>
          <w:color w:val="auto"/>
        </w:rPr>
        <w:t>at</w:t>
      </w:r>
      <w:r w:rsidR="00D26EC2" w:rsidRPr="00A43B7D">
        <w:rPr>
          <w:rFonts w:asciiTheme="minorHAnsi" w:hAnsiTheme="minorHAnsi" w:cstheme="minorHAnsi"/>
          <w:color w:val="auto"/>
        </w:rPr>
        <w:t xml:space="preserve"> the beginning</w:t>
      </w:r>
      <w:r w:rsidR="005E57B0" w:rsidRPr="00A43B7D">
        <w:rPr>
          <w:rFonts w:asciiTheme="minorHAnsi" w:hAnsiTheme="minorHAnsi" w:cstheme="minorHAnsi"/>
          <w:color w:val="auto"/>
        </w:rPr>
        <w:t xml:space="preserve"> of the generalization phase. </w:t>
      </w:r>
      <w:r w:rsidR="00DA2BE0" w:rsidRPr="00A43B7D">
        <w:rPr>
          <w:rFonts w:asciiTheme="minorHAnsi" w:hAnsiTheme="minorHAnsi" w:cstheme="minorHAnsi"/>
          <w:color w:val="auto"/>
        </w:rPr>
        <w:t xml:space="preserve">Given that generalization is tested </w:t>
      </w:r>
      <w:r w:rsidR="00C67A97" w:rsidRPr="00A43B7D">
        <w:rPr>
          <w:rFonts w:asciiTheme="minorHAnsi" w:hAnsiTheme="minorHAnsi" w:cstheme="minorHAnsi"/>
          <w:color w:val="auto"/>
        </w:rPr>
        <w:t>in the absence of pain stimuli</w:t>
      </w:r>
      <w:r w:rsidR="00DA2BE0" w:rsidRPr="00A43B7D">
        <w:rPr>
          <w:rFonts w:asciiTheme="minorHAnsi" w:hAnsiTheme="minorHAnsi" w:cstheme="minorHAnsi"/>
          <w:color w:val="auto"/>
        </w:rPr>
        <w:t xml:space="preserve">, </w:t>
      </w:r>
      <w:r w:rsidR="007F0AFC" w:rsidRPr="00A43B7D">
        <w:rPr>
          <w:rFonts w:asciiTheme="minorHAnsi" w:hAnsiTheme="minorHAnsi" w:cstheme="minorHAnsi"/>
          <w:color w:val="auto"/>
        </w:rPr>
        <w:t>avoidance behavior may</w:t>
      </w:r>
      <w:r w:rsidR="00DA2BE0" w:rsidRPr="00A43B7D">
        <w:rPr>
          <w:rFonts w:asciiTheme="minorHAnsi" w:hAnsiTheme="minorHAnsi" w:cstheme="minorHAnsi"/>
          <w:color w:val="auto"/>
        </w:rPr>
        <w:t xml:space="preserve"> decrease throughout the generalization phase.</w:t>
      </w:r>
      <w:r w:rsidR="00026C43" w:rsidRPr="00A43B7D">
        <w:rPr>
          <w:rFonts w:asciiTheme="minorHAnsi" w:hAnsiTheme="minorHAnsi" w:cstheme="minorHAnsi"/>
          <w:color w:val="auto"/>
        </w:rPr>
        <w:t xml:space="preserve"> </w:t>
      </w:r>
      <w:r w:rsidR="002045A9" w:rsidRPr="00A43B7D">
        <w:rPr>
          <w:rFonts w:asciiTheme="minorHAnsi" w:hAnsiTheme="minorHAnsi" w:cstheme="minorHAnsi"/>
          <w:color w:val="auto"/>
        </w:rPr>
        <w:t xml:space="preserve">Furthermore, a general decrease in avoidance behavior </w:t>
      </w:r>
      <w:r w:rsidR="00AF442B" w:rsidRPr="00A43B7D">
        <w:rPr>
          <w:rFonts w:asciiTheme="minorHAnsi" w:hAnsiTheme="minorHAnsi" w:cstheme="minorHAnsi"/>
          <w:color w:val="auto"/>
        </w:rPr>
        <w:t>between</w:t>
      </w:r>
      <w:r w:rsidR="002045A9" w:rsidRPr="00A43B7D">
        <w:rPr>
          <w:rFonts w:asciiTheme="minorHAnsi" w:hAnsiTheme="minorHAnsi" w:cstheme="minorHAnsi"/>
          <w:color w:val="auto"/>
        </w:rPr>
        <w:t xml:space="preserve"> the </w:t>
      </w:r>
      <w:r w:rsidR="00AF442B" w:rsidRPr="00A43B7D">
        <w:rPr>
          <w:rFonts w:asciiTheme="minorHAnsi" w:hAnsiTheme="minorHAnsi" w:cstheme="minorHAnsi"/>
          <w:color w:val="auto"/>
        </w:rPr>
        <w:t>end of the acquisition phase and the beginning of</w:t>
      </w:r>
      <w:r w:rsidR="002045A9" w:rsidRPr="00A43B7D">
        <w:rPr>
          <w:rFonts w:asciiTheme="minorHAnsi" w:hAnsiTheme="minorHAnsi" w:cstheme="minorHAnsi"/>
          <w:color w:val="auto"/>
        </w:rPr>
        <w:t xml:space="preserve"> the generalization phase (generalization </w:t>
      </w:r>
      <w:r w:rsidR="002045A9" w:rsidRPr="007104FF">
        <w:rPr>
          <w:rFonts w:asciiTheme="minorHAnsi" w:hAnsiTheme="minorHAnsi" w:cstheme="minorHAnsi"/>
          <w:iCs/>
          <w:color w:val="auto"/>
        </w:rPr>
        <w:t>decrement</w:t>
      </w:r>
      <w:r w:rsidR="002045A9" w:rsidRPr="00A43B7D">
        <w:rPr>
          <w:rFonts w:asciiTheme="minorHAnsi" w:hAnsiTheme="minorHAnsi" w:cstheme="minorHAnsi"/>
          <w:color w:val="auto"/>
        </w:rPr>
        <w:t>) can be expected</w:t>
      </w:r>
      <w:r w:rsidR="00330AA5" w:rsidRPr="00A43B7D">
        <w:rPr>
          <w:rFonts w:asciiTheme="minorHAnsi" w:hAnsiTheme="minorHAnsi" w:cstheme="minorHAnsi"/>
          <w:color w:val="auto"/>
        </w:rPr>
        <w:t>. This is</w:t>
      </w:r>
      <w:r w:rsidR="004E584C" w:rsidRPr="00A43B7D">
        <w:rPr>
          <w:rFonts w:asciiTheme="minorHAnsi" w:hAnsiTheme="minorHAnsi" w:cstheme="minorHAnsi"/>
          <w:color w:val="auto"/>
        </w:rPr>
        <w:t xml:space="preserve"> a result of</w:t>
      </w:r>
      <w:r w:rsidR="009746F8" w:rsidRPr="00A43B7D">
        <w:rPr>
          <w:rFonts w:asciiTheme="minorHAnsi" w:hAnsiTheme="minorHAnsi" w:cstheme="minorHAnsi"/>
          <w:color w:val="auto"/>
        </w:rPr>
        <w:t xml:space="preserve"> </w:t>
      </w:r>
      <w:r w:rsidR="007F0AFC" w:rsidRPr="00A43B7D">
        <w:rPr>
          <w:rFonts w:asciiTheme="minorHAnsi" w:hAnsiTheme="minorHAnsi" w:cstheme="minorHAnsi"/>
          <w:color w:val="auto"/>
        </w:rPr>
        <w:t>the introduction of novel</w:t>
      </w:r>
      <w:r w:rsidR="009746F8" w:rsidRPr="00A43B7D">
        <w:rPr>
          <w:rFonts w:asciiTheme="minorHAnsi" w:hAnsiTheme="minorHAnsi" w:cstheme="minorHAnsi"/>
          <w:color w:val="auto"/>
        </w:rPr>
        <w:t xml:space="preserve"> movement trajectories</w:t>
      </w:r>
      <w:r w:rsidR="000F30ED" w:rsidRPr="00A43B7D">
        <w:rPr>
          <w:rFonts w:asciiTheme="minorHAnsi" w:hAnsiTheme="minorHAnsi" w:cstheme="minorHAnsi"/>
          <w:color w:val="auto"/>
        </w:rPr>
        <w:t>,</w:t>
      </w:r>
      <w:r w:rsidR="007F0AFC" w:rsidRPr="00A43B7D">
        <w:rPr>
          <w:rFonts w:asciiTheme="minorHAnsi" w:hAnsiTheme="minorHAnsi" w:cstheme="minorHAnsi"/>
          <w:color w:val="auto"/>
        </w:rPr>
        <w:t xml:space="preserve"> </w:t>
      </w:r>
      <w:r w:rsidR="00330AA5" w:rsidRPr="00A43B7D">
        <w:rPr>
          <w:rFonts w:asciiTheme="minorHAnsi" w:hAnsiTheme="minorHAnsi" w:cstheme="minorHAnsi"/>
          <w:color w:val="auto"/>
        </w:rPr>
        <w:t xml:space="preserve">which may </w:t>
      </w:r>
      <w:r w:rsidR="007F0AFC" w:rsidRPr="00A43B7D">
        <w:rPr>
          <w:rFonts w:asciiTheme="minorHAnsi" w:hAnsiTheme="minorHAnsi" w:cstheme="minorHAnsi"/>
          <w:color w:val="auto"/>
        </w:rPr>
        <w:t>constitut</w:t>
      </w:r>
      <w:r w:rsidR="00330AA5" w:rsidRPr="00A43B7D">
        <w:rPr>
          <w:rFonts w:asciiTheme="minorHAnsi" w:hAnsiTheme="minorHAnsi" w:cstheme="minorHAnsi"/>
          <w:color w:val="auto"/>
        </w:rPr>
        <w:t>e</w:t>
      </w:r>
      <w:r w:rsidR="007F0AFC" w:rsidRPr="00A43B7D">
        <w:rPr>
          <w:rFonts w:asciiTheme="minorHAnsi" w:hAnsiTheme="minorHAnsi" w:cstheme="minorHAnsi"/>
          <w:color w:val="auto"/>
        </w:rPr>
        <w:t xml:space="preserve"> a context</w:t>
      </w:r>
      <w:r w:rsidR="000F30ED" w:rsidRPr="00A43B7D">
        <w:rPr>
          <w:rFonts w:asciiTheme="minorHAnsi" w:hAnsiTheme="minorHAnsi" w:cstheme="minorHAnsi"/>
          <w:color w:val="auto"/>
        </w:rPr>
        <w:t>-</w:t>
      </w:r>
      <w:r w:rsidR="007F0AFC" w:rsidRPr="00A43B7D">
        <w:rPr>
          <w:rFonts w:asciiTheme="minorHAnsi" w:hAnsiTheme="minorHAnsi" w:cstheme="minorHAnsi"/>
          <w:color w:val="auto"/>
        </w:rPr>
        <w:t>switch</w:t>
      </w:r>
      <w:r w:rsidR="000F30ED" w:rsidRPr="00A43B7D">
        <w:rPr>
          <w:rFonts w:asciiTheme="minorHAnsi" w:hAnsiTheme="minorHAnsi" w:cstheme="minorHAnsi"/>
        </w:rPr>
        <w:fldChar w:fldCharType="begin">
          <w:fldData xml:space="preserve">PEVuZE5vdGU+PENpdGU+PEF1dGhvcj5Cb3V0b248L0F1dGhvcj48WWVhcj4yMDE0PC9ZZWFyPjxS
ZWNOdW0+MTg0PC9SZWNOdW0+PERpc3BsYXlUZXh0PjxzdHlsZSBmYWNlPSJzdXBlcnNjcmlwdCI+
NDksNTA8L3N0eWxlPjwvRGlzcGxheVRleHQ+PHJlY29yZD48cmVjLW51bWJlcj4xODQ8L3JlYy1u
dW1iZXI+PGZvcmVpZ24ta2V5cz48a2V5IGFwcD0iRU4iIGRiLWlkPSI1cmRwc3dlZHV0NTllYmVw
cGUwcHN0ejh3d2ZwYXQ5ZHR3OWYiIHRpbWVzdGFtcD0iMTU0MjY0OTY1MiI+MTg0PC9rZXk+PC9m
b3JlaWduLWtleXM+PHJlZi10eXBlIG5hbWU9IkpvdXJuYWwgQXJ0aWNsZSI+MTc8L3JlZi10eXBl
Pjxjb250cmlidXRvcnM+PGF1dGhvcnM+PGF1dGhvcj5Cb3V0b24sIE0uLCBFLjwvYXV0aG9yPjxh
dXRob3I+VG9kZCwgVC4sIFAuPC9hdXRob3I+PC9hdXRob3JzPjwvY29udHJpYnV0b3JzPjx0aXRs
ZXM+PHRpdGxlPkEgZnVuZGFtZW50YWwgcm9sZSBmb3IgY29udGV4dCBpbiBpbnN0cnVtZW50YWwg
bGVhcm5pbmcgYW5kIGV4dGluY3Rpb248L3RpdGxlPjxzZWNvbmRhcnktdGl0bGU+QmVoYXZpb3Vy
YWwgcHJvY2Vzc2VzPC9zZWNvbmRhcnktdGl0bGU+PC90aXRsZXM+PHBlcmlvZGljYWw+PGZ1bGwt
dGl0bGU+QmVoYXZpb3VyYWwgcHJvY2Vzc2VzPC9mdWxsLXRpdGxlPjwvcGVyaW9kaWNhbD48cGFn
ZXM+MTMtMTk8L3BhZ2VzPjx2b2x1bWU+MTA0PC92b2x1bWU+PGVkaXRpb24+MjAxNC8wMi8yNDwv
ZWRpdGlvbj48ZGF0ZXM+PHllYXI+MjAxNDwveWVhcj48L2RhdGVzPjxpc2JuPjE4NzItODMwOCYj
eEQ7MDM3Ni02MzU3PC9pc2JuPjxhY2Nlc3Npb24tbnVtPjI0NTc2NzAyPC9hY2Nlc3Npb24tbnVt
Pjx1cmxzPjxyZWxhdGVkLXVybHM+PHVybD5odHRwczovL3d3dy5uY2JpLm5sbS5uaWguZ292L3B1
Ym1lZC8yNDU3NjcwMjwvdXJsPjx1cmw+aHR0cHM6Ly93d3cubmNiaS5ubG0ubmloLmdvdi9wbWMv
UE1DNDAxMjMyMy88L3VybD48L3JlbGF0ZWQtdXJscz48L3VybHM+PGVsZWN0cm9uaWMtcmVzb3Vy
Y2UtbnVtPjEwLjEwMTYvai5iZXByb2MuMjAxNC4wMi4wMTI8L2VsZWN0cm9uaWMtcmVzb3VyY2Ut
bnVtPjxyZW1vdGUtZGF0YWJhc2UtbmFtZT5QdWJNZWQ8L3JlbW90ZS1kYXRhYmFzZS1uYW1lPjwv
cmVjb3JkPjwvQ2l0ZT48Q2l0ZT48QXV0aG9yPkJvdXRvbjwvQXV0aG9yPjxZZWFyPjIwMTQ8L1ll
YXI+PFJlY051bT4xODQ8L1JlY051bT48cmVjb3JkPjxyZWMtbnVtYmVyPjE4NDwvcmVjLW51bWJl
cj48Zm9yZWlnbi1rZXlzPjxrZXkgYXBwPSJFTiIgZGItaWQ9IjVyZHBzd2VkdXQ1OWViZXBwZTBw
c3R6OHd3ZnBhdDlkdHc5ZiIgdGltZXN0YW1wPSIxNTQyNjQ5NjUyIj4xODQ8L2tleT48L2ZvcmVp
Z24ta2V5cz48cmVmLXR5cGUgbmFtZT0iSm91cm5hbCBBcnRpY2xlIj4xNzwvcmVmLXR5cGU+PGNv
bnRyaWJ1dG9ycz48YXV0aG9ycz48YXV0aG9yPkJvdXRvbiwgTS4sIEUuPC9hdXRob3I+PGF1dGhv
cj5Ub2RkLCBULiwgUC48L2F1dGhvcj48L2F1dGhvcnM+PC9jb250cmlidXRvcnM+PHRpdGxlcz48
dGl0bGU+QSBmdW5kYW1lbnRhbCByb2xlIGZvciBjb250ZXh0IGluIGluc3RydW1lbnRhbCBsZWFy
bmluZyBhbmQgZXh0aW5jdGlvbjwvdGl0bGU+PHNlY29uZGFyeS10aXRsZT5CZWhhdmlvdXJhbCBw
cm9jZXNzZXM8L3NlY29uZGFyeS10aXRsZT48L3RpdGxlcz48cGVyaW9kaWNhbD48ZnVsbC10aXRs
ZT5CZWhhdmlvdXJhbCBwcm9jZXNzZXM8L2Z1bGwtdGl0bGU+PC9wZXJpb2RpY2FsPjxwYWdlcz4x
My0xOTwvcGFnZXM+PHZvbHVtZT4xMDQ8L3ZvbHVtZT48ZWRpdGlvbj4yMDE0LzAyLzI0PC9lZGl0
aW9uPjxkYXRlcz48eWVhcj4yMDE0PC95ZWFyPjwvZGF0ZXM+PGlzYm4+MTg3Mi04MzA4JiN4RDsw
Mzc2LTYzNTc8L2lzYm4+PGFjY2Vzc2lvbi1udW0+MjQ1NzY3MDI8L2FjY2Vzc2lvbi1udW0+PHVy
bHM+PHJlbGF0ZWQtdXJscz48dXJsPmh0dHBzOi8vd3d3Lm5jYmkubmxtLm5paC5nb3YvcHVibWVk
LzI0NTc2NzAyPC91cmw+PHVybD5odHRwczovL3d3dy5uY2JpLm5sbS5uaWguZ292L3BtYy9QTUM0
MDEyMzIzLzwvdXJsPjwvcmVsYXRlZC11cmxzPjwvdXJscz48ZWxlY3Ryb25pYy1yZXNvdXJjZS1u
dW0+MTAuMTAxNi9qLmJlcHJvYy4yMDE0LjAyLjAxMjwvZWxlY3Ryb25pYy1yZXNvdXJjZS1udW0+
PHJlbW90ZS1kYXRhYmFzZS1uYW1lPlB1Yk1lZDwvcmVtb3RlLWRhdGFiYXNlLW5hbWU+PC9yZWNv
cmQ+PC9DaXRlPjxDaXRlPjxBdXRob3I+Qm91dG9uPC9BdXRob3I+PFllYXI+MjAxNDwvWWVhcj48
UmVjTnVtPjIxMTwvUmVjTnVtPjxyZWNvcmQ+PHJlYy1udW1iZXI+MjExPC9yZWMtbnVtYmVyPjxm
b3JlaWduLWtleXM+PGtleSBhcHA9IkVOIiBkYi1pZD0iNXJkcHN3ZWR1dDU5ZWJlcHBlMHBzdHo4
d3dmcGF0OWR0dzlmIiB0aW1lc3RhbXA9IjE1NDg4NTk5NjkiPjIxMTwva2V5PjwvZm9yZWlnbi1r
ZXlzPjxyZWYtdHlwZSBuYW1lPSJKb3VybmFsIEFydGljbGUiPjE3PC9yZWYtdHlwZT48Y29udHJp
YnV0b3JzPjxhdXRob3JzPjxhdXRob3I+Qm91dG9uLCBNLiwgRS48L2F1dGhvcj48YXV0aG9yPlRv
ZGQsIFQuLCBQLjwvYXV0aG9yPjxhdXRob3I+TGVvbiwgUy4sIFAuPC9hdXRob3I+PC9hdXRob3Jz
PjwvY29udHJpYnV0b3JzPjxhdXRoLWFkZHJlc3M+UHN5Y2hvbG9neSBEZXBhcnRtZW50LCBVbml2
ZXJzaXR5IG9mIFZlcm1vbnQuPC9hdXRoLWFkZHJlc3M+PHRpdGxlcz48dGl0bGU+Q29udGV4dHVh
bCBjb250cm9sIG9mIGRpc2NyaW1pbmF0ZWQgb3BlcmFudCBiZWhhdmlvcjwvdGl0bGU+PHNlY29u
ZGFyeS10aXRsZT5UaGUgSm91cm5hbCBvZiBFeHBlcmltZW50YWwgUHN5Y2hvbG9neTogQW5pbWFs
IExlYXJuaW5nIGFuZCBDb2duaXRpb248L3NlY29uZGFyeS10aXRsZT48YWx0LXRpdGxlPkpvdXJu
YWwgb2YgZXhwZXJpbWVudGFsIHBzeWNob2xvZ3kuIEFuaW1hbCBsZWFybmluZyBhbmQgY29nbml0
aW9uPC9hbHQtdGl0bGU+PC90aXRsZXM+PGFsdC1wZXJpb2RpY2FsPjxmdWxsLXRpdGxlPkogRXhw
IFBzeWNob2wgQW5pbSBMZWFybiBDb2duPC9mdWxsLXRpdGxlPjxhYmJyLTE+Sm91cm5hbCBvZiBl
eHBlcmltZW50YWwgcHN5Y2hvbG9neS4gQW5pbWFsIGxlYXJuaW5nIGFuZCBjb2duaXRpb248L2Fi
YnItMT48L2FsdC1wZXJpb2RpY2FsPjxwYWdlcz45Mi0xMDU8L3BhZ2VzPjx2b2x1bWU+NDA8L3Zv
bHVtZT48bnVtYmVyPjE8L251bWJlcj48ZWRpdGlvbj4yMDEzLzA5LzA1PC9lZGl0aW9uPjxrZXl3
b3Jkcz48a2V5d29yZD5BbmFseXNpcyBvZiBWYXJpYW5jZTwva2V5d29yZD48a2V5d29yZD5Bbmlt
YWxzPC9rZXl3b3JkPjxrZXl3b3JkPkFzc29jaWF0aW9uIExlYXJuaW5nPC9rZXl3b3JkPjxrZXl3
b3JkPkNvbmRpdGlvbmluZywgQ2xhc3NpY2FsPC9rZXl3b3JkPjxrZXl3b3JkPkNvbmRpdGlvbmlu
ZywgT3BlcmFudC8qcGh5c2lvbG9neTwva2V5d29yZD48a2V5d29yZD5EaXNjcmltaW5hdGlvbiAo
UHN5Y2hvbG9neSkvKnBoeXNpb2xvZ3k8L2tleXdvcmQ+PGtleXdvcmQ+RmVtYWxlPC9rZXl3b3Jk
PjxrZXl3b3JkPlJhdHM8L2tleXdvcmQ+PGtleXdvcmQ+UmF0cywgV2lzdGFyPC9rZXl3b3JkPjxr
ZXl3b3JkPlJlaW5mb3JjZW1lbnQgKFBzeWNob2xvZ3kpPC9rZXl3b3JkPjwva2V5d29yZHM+PGRh
dGVzPjx5ZWFyPjIwMTQ8L3llYXI+PHB1Yi1kYXRlcz48ZGF0ZT5KYW48L2RhdGU+PC9wdWItZGF0
ZXM+PC9kYXRlcz48aXNibj4yMzI5LTg0NTY8L2lzYm4+PGFjY2Vzc2lvbi1udW0+MjQwMDA5MDc8
L2FjY2Vzc2lvbi1udW0+PHVybHM+PC91cmxzPjxjdXN0b20yPlBNQzQwMjg0Mjc8L2N1c3RvbTI+
PGN1c3RvbTY+TklITVM1NzcxNjU8L2N1c3RvbTY+PGVsZWN0cm9uaWMtcmVzb3VyY2UtbnVtPjEw
LjEwMzcveGFuMDAwMDAwMjwvZWxlY3Ryb25pYy1yZXNvdXJjZS1udW0+PHJlbW90ZS1kYXRhYmFz
ZS1wcm92aWRlcj5OTE08L3JlbW90ZS1kYXRhYmFzZS1wcm92aWRlcj48bGFuZ3VhZ2U+ZW5nPC9s
YW5ndWFnZT48L3JlY29yZD48L0NpdGU+PC9FbmROb3RlPn==
</w:fldData>
        </w:fldChar>
      </w:r>
      <w:r w:rsidR="004111B8">
        <w:rPr>
          <w:rFonts w:asciiTheme="minorHAnsi" w:hAnsiTheme="minorHAnsi" w:cstheme="minorHAnsi"/>
        </w:rPr>
        <w:instrText xml:space="preserve"> ADDIN EN.CITE </w:instrText>
      </w:r>
      <w:r w:rsidR="004111B8">
        <w:rPr>
          <w:rFonts w:asciiTheme="minorHAnsi" w:hAnsiTheme="minorHAnsi" w:cstheme="minorHAnsi"/>
        </w:rPr>
        <w:fldChar w:fldCharType="begin">
          <w:fldData xml:space="preserve">PEVuZE5vdGU+PENpdGU+PEF1dGhvcj5Cb3V0b248L0F1dGhvcj48WWVhcj4yMDE0PC9ZZWFyPjxS
ZWNOdW0+MTg0PC9SZWNOdW0+PERpc3BsYXlUZXh0PjxzdHlsZSBmYWNlPSJzdXBlcnNjcmlwdCI+
NDksNTA8L3N0eWxlPjwvRGlzcGxheVRleHQ+PHJlY29yZD48cmVjLW51bWJlcj4xODQ8L3JlYy1u
dW1iZXI+PGZvcmVpZ24ta2V5cz48a2V5IGFwcD0iRU4iIGRiLWlkPSI1cmRwc3dlZHV0NTllYmVw
cGUwcHN0ejh3d2ZwYXQ5ZHR3OWYiIHRpbWVzdGFtcD0iMTU0MjY0OTY1MiI+MTg0PC9rZXk+PC9m
b3JlaWduLWtleXM+PHJlZi10eXBlIG5hbWU9IkpvdXJuYWwgQXJ0aWNsZSI+MTc8L3JlZi10eXBl
Pjxjb250cmlidXRvcnM+PGF1dGhvcnM+PGF1dGhvcj5Cb3V0b24sIE0uLCBFLjwvYXV0aG9yPjxh
dXRob3I+VG9kZCwgVC4sIFAuPC9hdXRob3I+PC9hdXRob3JzPjwvY29udHJpYnV0b3JzPjx0aXRs
ZXM+PHRpdGxlPkEgZnVuZGFtZW50YWwgcm9sZSBmb3IgY29udGV4dCBpbiBpbnN0cnVtZW50YWwg
bGVhcm5pbmcgYW5kIGV4dGluY3Rpb248L3RpdGxlPjxzZWNvbmRhcnktdGl0bGU+QmVoYXZpb3Vy
YWwgcHJvY2Vzc2VzPC9zZWNvbmRhcnktdGl0bGU+PC90aXRsZXM+PHBlcmlvZGljYWw+PGZ1bGwt
dGl0bGU+QmVoYXZpb3VyYWwgcHJvY2Vzc2VzPC9mdWxsLXRpdGxlPjwvcGVyaW9kaWNhbD48cGFn
ZXM+MTMtMTk8L3BhZ2VzPjx2b2x1bWU+MTA0PC92b2x1bWU+PGVkaXRpb24+MjAxNC8wMi8yNDwv
ZWRpdGlvbj48ZGF0ZXM+PHllYXI+MjAxNDwveWVhcj48L2RhdGVzPjxpc2JuPjE4NzItODMwOCYj
eEQ7MDM3Ni02MzU3PC9pc2JuPjxhY2Nlc3Npb24tbnVtPjI0NTc2NzAyPC9hY2Nlc3Npb24tbnVt
Pjx1cmxzPjxyZWxhdGVkLXVybHM+PHVybD5odHRwczovL3d3dy5uY2JpLm5sbS5uaWguZ292L3B1
Ym1lZC8yNDU3NjcwMjwvdXJsPjx1cmw+aHR0cHM6Ly93d3cubmNiaS5ubG0ubmloLmdvdi9wbWMv
UE1DNDAxMjMyMy88L3VybD48L3JlbGF0ZWQtdXJscz48L3VybHM+PGVsZWN0cm9uaWMtcmVzb3Vy
Y2UtbnVtPjEwLjEwMTYvai5iZXByb2MuMjAxNC4wMi4wMTI8L2VsZWN0cm9uaWMtcmVzb3VyY2Ut
bnVtPjxyZW1vdGUtZGF0YWJhc2UtbmFtZT5QdWJNZWQ8L3JlbW90ZS1kYXRhYmFzZS1uYW1lPjwv
cmVjb3JkPjwvQ2l0ZT48Q2l0ZT48QXV0aG9yPkJvdXRvbjwvQXV0aG9yPjxZZWFyPjIwMTQ8L1ll
YXI+PFJlY051bT4xODQ8L1JlY051bT48cmVjb3JkPjxyZWMtbnVtYmVyPjE4NDwvcmVjLW51bWJl
cj48Zm9yZWlnbi1rZXlzPjxrZXkgYXBwPSJFTiIgZGItaWQ9IjVyZHBzd2VkdXQ1OWViZXBwZTBw
c3R6OHd3ZnBhdDlkdHc5ZiIgdGltZXN0YW1wPSIxNTQyNjQ5NjUyIj4xODQ8L2tleT48L2ZvcmVp
Z24ta2V5cz48cmVmLXR5cGUgbmFtZT0iSm91cm5hbCBBcnRpY2xlIj4xNzwvcmVmLXR5cGU+PGNv
bnRyaWJ1dG9ycz48YXV0aG9ycz48YXV0aG9yPkJvdXRvbiwgTS4sIEUuPC9hdXRob3I+PGF1dGhv
cj5Ub2RkLCBULiwgUC48L2F1dGhvcj48L2F1dGhvcnM+PC9jb250cmlidXRvcnM+PHRpdGxlcz48
dGl0bGU+QSBmdW5kYW1lbnRhbCByb2xlIGZvciBjb250ZXh0IGluIGluc3RydW1lbnRhbCBsZWFy
bmluZyBhbmQgZXh0aW5jdGlvbjwvdGl0bGU+PHNlY29uZGFyeS10aXRsZT5CZWhhdmlvdXJhbCBw
cm9jZXNzZXM8L3NlY29uZGFyeS10aXRsZT48L3RpdGxlcz48cGVyaW9kaWNhbD48ZnVsbC10aXRs
ZT5CZWhhdmlvdXJhbCBwcm9jZXNzZXM8L2Z1bGwtdGl0bGU+PC9wZXJpb2RpY2FsPjxwYWdlcz4x
My0xOTwvcGFnZXM+PHZvbHVtZT4xMDQ8L3ZvbHVtZT48ZWRpdGlvbj4yMDE0LzAyLzI0PC9lZGl0
aW9uPjxkYXRlcz48eWVhcj4yMDE0PC95ZWFyPjwvZGF0ZXM+PGlzYm4+MTg3Mi04MzA4JiN4RDsw
Mzc2LTYzNTc8L2lzYm4+PGFjY2Vzc2lvbi1udW0+MjQ1NzY3MDI8L2FjY2Vzc2lvbi1udW0+PHVy
bHM+PHJlbGF0ZWQtdXJscz48dXJsPmh0dHBzOi8vd3d3Lm5jYmkubmxtLm5paC5nb3YvcHVibWVk
LzI0NTc2NzAyPC91cmw+PHVybD5odHRwczovL3d3dy5uY2JpLm5sbS5uaWguZ292L3BtYy9QTUM0
MDEyMzIzLzwvdXJsPjwvcmVsYXRlZC11cmxzPjwvdXJscz48ZWxlY3Ryb25pYy1yZXNvdXJjZS1u
dW0+MTAuMTAxNi9qLmJlcHJvYy4yMDE0LjAyLjAxMjwvZWxlY3Ryb25pYy1yZXNvdXJjZS1udW0+
PHJlbW90ZS1kYXRhYmFzZS1uYW1lPlB1Yk1lZDwvcmVtb3RlLWRhdGFiYXNlLW5hbWU+PC9yZWNv
cmQ+PC9DaXRlPjxDaXRlPjxBdXRob3I+Qm91dG9uPC9BdXRob3I+PFllYXI+MjAxNDwvWWVhcj48
UmVjTnVtPjIxMTwvUmVjTnVtPjxyZWNvcmQ+PHJlYy1udW1iZXI+MjExPC9yZWMtbnVtYmVyPjxm
b3JlaWduLWtleXM+PGtleSBhcHA9IkVOIiBkYi1pZD0iNXJkcHN3ZWR1dDU5ZWJlcHBlMHBzdHo4
d3dmcGF0OWR0dzlmIiB0aW1lc3RhbXA9IjE1NDg4NTk5NjkiPjIxMTwva2V5PjwvZm9yZWlnbi1r
ZXlzPjxyZWYtdHlwZSBuYW1lPSJKb3VybmFsIEFydGljbGUiPjE3PC9yZWYtdHlwZT48Y29udHJp
YnV0b3JzPjxhdXRob3JzPjxhdXRob3I+Qm91dG9uLCBNLiwgRS48L2F1dGhvcj48YXV0aG9yPlRv
ZGQsIFQuLCBQLjwvYXV0aG9yPjxhdXRob3I+TGVvbiwgUy4sIFAuPC9hdXRob3I+PC9hdXRob3Jz
PjwvY29udHJpYnV0b3JzPjxhdXRoLWFkZHJlc3M+UHN5Y2hvbG9neSBEZXBhcnRtZW50LCBVbml2
ZXJzaXR5IG9mIFZlcm1vbnQuPC9hdXRoLWFkZHJlc3M+PHRpdGxlcz48dGl0bGU+Q29udGV4dHVh
bCBjb250cm9sIG9mIGRpc2NyaW1pbmF0ZWQgb3BlcmFudCBiZWhhdmlvcjwvdGl0bGU+PHNlY29u
ZGFyeS10aXRsZT5UaGUgSm91cm5hbCBvZiBFeHBlcmltZW50YWwgUHN5Y2hvbG9neTogQW5pbWFs
IExlYXJuaW5nIGFuZCBDb2duaXRpb248L3NlY29uZGFyeS10aXRsZT48YWx0LXRpdGxlPkpvdXJu
YWwgb2YgZXhwZXJpbWVudGFsIHBzeWNob2xvZ3kuIEFuaW1hbCBsZWFybmluZyBhbmQgY29nbml0
aW9uPC9hbHQtdGl0bGU+PC90aXRsZXM+PGFsdC1wZXJpb2RpY2FsPjxmdWxsLXRpdGxlPkogRXhw
IFBzeWNob2wgQW5pbSBMZWFybiBDb2duPC9mdWxsLXRpdGxlPjxhYmJyLTE+Sm91cm5hbCBvZiBl
eHBlcmltZW50YWwgcHN5Y2hvbG9neS4gQW5pbWFsIGxlYXJuaW5nIGFuZCBjb2duaXRpb248L2Fi
YnItMT48L2FsdC1wZXJpb2RpY2FsPjxwYWdlcz45Mi0xMDU8L3BhZ2VzPjx2b2x1bWU+NDA8L3Zv
bHVtZT48bnVtYmVyPjE8L251bWJlcj48ZWRpdGlvbj4yMDEzLzA5LzA1PC9lZGl0aW9uPjxrZXl3
b3Jkcz48a2V5d29yZD5BbmFseXNpcyBvZiBWYXJpYW5jZTwva2V5d29yZD48a2V5d29yZD5Bbmlt
YWxzPC9rZXl3b3JkPjxrZXl3b3JkPkFzc29jaWF0aW9uIExlYXJuaW5nPC9rZXl3b3JkPjxrZXl3
b3JkPkNvbmRpdGlvbmluZywgQ2xhc3NpY2FsPC9rZXl3b3JkPjxrZXl3b3JkPkNvbmRpdGlvbmlu
ZywgT3BlcmFudC8qcGh5c2lvbG9neTwva2V5d29yZD48a2V5d29yZD5EaXNjcmltaW5hdGlvbiAo
UHN5Y2hvbG9neSkvKnBoeXNpb2xvZ3k8L2tleXdvcmQ+PGtleXdvcmQ+RmVtYWxlPC9rZXl3b3Jk
PjxrZXl3b3JkPlJhdHM8L2tleXdvcmQ+PGtleXdvcmQ+UmF0cywgV2lzdGFyPC9rZXl3b3JkPjxr
ZXl3b3JkPlJlaW5mb3JjZW1lbnQgKFBzeWNob2xvZ3kpPC9rZXl3b3JkPjwva2V5d29yZHM+PGRh
dGVzPjx5ZWFyPjIwMTQ8L3llYXI+PHB1Yi1kYXRlcz48ZGF0ZT5KYW48L2RhdGU+PC9wdWItZGF0
ZXM+PC9kYXRlcz48aXNibj4yMzI5LTg0NTY8L2lzYm4+PGFjY2Vzc2lvbi1udW0+MjQwMDA5MDc8
L2FjY2Vzc2lvbi1udW0+PHVybHM+PC91cmxzPjxjdXN0b20yPlBNQzQwMjg0Mjc8L2N1c3RvbTI+
PGN1c3RvbTY+TklITVM1NzcxNjU8L2N1c3RvbTY+PGVsZWN0cm9uaWMtcmVzb3VyY2UtbnVtPjEw
LjEwMzcveGFuMDAwMDAwMjwvZWxlY3Ryb25pYy1yZXNvdXJjZS1udW0+PHJlbW90ZS1kYXRhYmFz
ZS1wcm92aWRlcj5OTE08L3JlbW90ZS1kYXRhYmFzZS1wcm92aWRlcj48bGFuZ3VhZ2U+ZW5nPC9s
YW5ndWFnZT48L3JlY29yZD48L0NpdGU+PC9FbmROb3RlPn==
</w:fldData>
        </w:fldChar>
      </w:r>
      <w:r w:rsidR="004111B8">
        <w:rPr>
          <w:rFonts w:asciiTheme="minorHAnsi" w:hAnsiTheme="minorHAnsi" w:cstheme="minorHAnsi"/>
        </w:rPr>
        <w:instrText xml:space="preserve"> ADDIN EN.CITE.DATA </w:instrText>
      </w:r>
      <w:r w:rsidR="004111B8">
        <w:rPr>
          <w:rFonts w:asciiTheme="minorHAnsi" w:hAnsiTheme="minorHAnsi" w:cstheme="minorHAnsi"/>
        </w:rPr>
      </w:r>
      <w:r w:rsidR="004111B8">
        <w:rPr>
          <w:rFonts w:asciiTheme="minorHAnsi" w:hAnsiTheme="minorHAnsi" w:cstheme="minorHAnsi"/>
        </w:rPr>
        <w:fldChar w:fldCharType="end"/>
      </w:r>
      <w:r w:rsidR="000F30ED" w:rsidRPr="00A43B7D">
        <w:rPr>
          <w:rFonts w:asciiTheme="minorHAnsi" w:hAnsiTheme="minorHAnsi" w:cstheme="minorHAnsi"/>
        </w:rPr>
      </w:r>
      <w:r w:rsidR="000F30ED"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49,50</w:t>
      </w:r>
      <w:r w:rsidR="000F30ED" w:rsidRPr="00A43B7D">
        <w:rPr>
          <w:rFonts w:asciiTheme="minorHAnsi" w:hAnsiTheme="minorHAnsi" w:cstheme="minorHAnsi"/>
        </w:rPr>
        <w:fldChar w:fldCharType="end"/>
      </w:r>
      <w:r w:rsidR="002045A9" w:rsidRPr="00A43B7D">
        <w:rPr>
          <w:rFonts w:asciiTheme="minorHAnsi" w:hAnsiTheme="minorHAnsi" w:cstheme="minorHAnsi"/>
          <w:color w:val="auto"/>
        </w:rPr>
        <w:t xml:space="preserve">. </w:t>
      </w:r>
      <w:r w:rsidR="00485E98" w:rsidRPr="00A43B7D">
        <w:rPr>
          <w:rFonts w:asciiTheme="minorHAnsi" w:hAnsiTheme="minorHAnsi" w:cstheme="minorHAnsi"/>
          <w:color w:val="auto"/>
        </w:rPr>
        <w:t xml:space="preserve">In a previous study, we did not </w:t>
      </w:r>
      <w:r w:rsidR="0081690A" w:rsidRPr="00A43B7D">
        <w:rPr>
          <w:rFonts w:asciiTheme="minorHAnsi" w:hAnsiTheme="minorHAnsi" w:cstheme="minorHAnsi"/>
          <w:color w:val="auto"/>
        </w:rPr>
        <w:t>find</w:t>
      </w:r>
      <w:r w:rsidR="00026C43" w:rsidRPr="00A43B7D">
        <w:rPr>
          <w:rFonts w:asciiTheme="minorHAnsi" w:hAnsiTheme="minorHAnsi" w:cstheme="minorHAnsi"/>
          <w:color w:val="auto"/>
        </w:rPr>
        <w:t xml:space="preserve"> generalization of avoidance</w:t>
      </w:r>
      <w:r w:rsidR="00485E98" w:rsidRPr="00A43B7D">
        <w:rPr>
          <w:rFonts w:asciiTheme="minorHAnsi" w:hAnsiTheme="minorHAnsi" w:cstheme="minorHAnsi"/>
          <w:color w:val="auto"/>
        </w:rPr>
        <w:t xml:space="preserve">, possibly due to </w:t>
      </w:r>
      <w:r w:rsidR="0081690A" w:rsidRPr="00A43B7D">
        <w:rPr>
          <w:rFonts w:asciiTheme="minorHAnsi" w:hAnsiTheme="minorHAnsi" w:cstheme="minorHAnsi"/>
          <w:color w:val="auto"/>
        </w:rPr>
        <w:t>specific parameters of the paradigm</w:t>
      </w:r>
      <w:r w:rsidR="00230BFC"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230BFC"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3</w:t>
      </w:r>
      <w:r w:rsidR="00230BFC" w:rsidRPr="00A43B7D">
        <w:rPr>
          <w:rFonts w:asciiTheme="minorHAnsi" w:hAnsiTheme="minorHAnsi" w:cstheme="minorHAnsi"/>
          <w:color w:val="auto"/>
        </w:rPr>
        <w:fldChar w:fldCharType="end"/>
      </w:r>
      <w:r w:rsidR="00C67A97" w:rsidRPr="00A43B7D">
        <w:rPr>
          <w:rFonts w:asciiTheme="minorHAnsi" w:hAnsiTheme="minorHAnsi" w:cstheme="minorHAnsi"/>
          <w:color w:val="auto"/>
        </w:rPr>
        <w:t>.</w:t>
      </w:r>
    </w:p>
    <w:p w14:paraId="1149CC07" w14:textId="7EA6AAB0" w:rsidR="00E74BBF" w:rsidRPr="00A43B7D" w:rsidRDefault="00E74BBF" w:rsidP="00426A10">
      <w:pPr>
        <w:rPr>
          <w:rFonts w:asciiTheme="minorHAnsi" w:hAnsiTheme="minorHAnsi" w:cstheme="minorHAnsi"/>
          <w:color w:val="auto"/>
        </w:rPr>
      </w:pPr>
    </w:p>
    <w:p w14:paraId="5AEF303A" w14:textId="62407090" w:rsidR="00E74BBF" w:rsidRPr="00A43B7D" w:rsidRDefault="00E74BBF" w:rsidP="00426A10">
      <w:pPr>
        <w:rPr>
          <w:rFonts w:asciiTheme="minorHAnsi" w:hAnsiTheme="minorHAnsi" w:cstheme="minorHAnsi"/>
          <w:color w:val="auto"/>
        </w:rPr>
      </w:pPr>
      <w:r w:rsidRPr="00A43B7D">
        <w:rPr>
          <w:rFonts w:asciiTheme="minorHAnsi" w:hAnsiTheme="minorHAnsi" w:cstheme="minorHAnsi"/>
          <w:color w:val="auto"/>
        </w:rPr>
        <w:t xml:space="preserve">Generalization of </w:t>
      </w:r>
      <w:r w:rsidR="000F30ED" w:rsidRPr="00A43B7D">
        <w:rPr>
          <w:rFonts w:asciiTheme="minorHAnsi" w:hAnsiTheme="minorHAnsi" w:cstheme="minorHAnsi"/>
          <w:color w:val="auto"/>
        </w:rPr>
        <w:t>fear</w:t>
      </w:r>
      <w:r w:rsidR="00F3364C" w:rsidRPr="00A43B7D">
        <w:rPr>
          <w:rFonts w:asciiTheme="minorHAnsi" w:hAnsiTheme="minorHAnsi" w:cstheme="minorHAnsi"/>
          <w:color w:val="auto"/>
        </w:rPr>
        <w:t xml:space="preserve"> and pain-expectancy</w:t>
      </w:r>
      <w:r w:rsidRPr="00A43B7D">
        <w:rPr>
          <w:rFonts w:asciiTheme="minorHAnsi" w:hAnsiTheme="minorHAnsi" w:cstheme="minorHAnsi"/>
          <w:color w:val="auto"/>
        </w:rPr>
        <w:t xml:space="preserve"> is indicated </w:t>
      </w:r>
      <w:r w:rsidR="003E16EB" w:rsidRPr="00A43B7D">
        <w:rPr>
          <w:rFonts w:asciiTheme="minorHAnsi" w:hAnsiTheme="minorHAnsi" w:cstheme="minorHAnsi"/>
          <w:color w:val="auto"/>
        </w:rPr>
        <w:t>by a similar pattern to that of the acquisition phase</w:t>
      </w:r>
      <w:r w:rsidRPr="00A43B7D">
        <w:rPr>
          <w:rFonts w:asciiTheme="minorHAnsi" w:hAnsiTheme="minorHAnsi" w:cstheme="minorHAnsi"/>
          <w:color w:val="auto"/>
        </w:rPr>
        <w:t>, i.e.</w:t>
      </w:r>
      <w:r w:rsidR="00BB040C" w:rsidRPr="00A43B7D">
        <w:rPr>
          <w:rFonts w:asciiTheme="minorHAnsi" w:hAnsiTheme="minorHAnsi" w:cstheme="minorHAnsi"/>
          <w:color w:val="auto"/>
        </w:rPr>
        <w:t>,</w:t>
      </w:r>
      <w:r w:rsidRPr="00A43B7D">
        <w:rPr>
          <w:rFonts w:asciiTheme="minorHAnsi" w:hAnsiTheme="minorHAnsi" w:cstheme="minorHAnsi"/>
          <w:color w:val="auto"/>
        </w:rPr>
        <w:t xml:space="preserve"> </w:t>
      </w:r>
      <w:r w:rsidR="00485E98" w:rsidRPr="00A43B7D">
        <w:rPr>
          <w:rFonts w:asciiTheme="minorHAnsi" w:hAnsiTheme="minorHAnsi" w:cstheme="minorHAnsi"/>
          <w:color w:val="auto"/>
        </w:rPr>
        <w:t xml:space="preserve">by </w:t>
      </w:r>
      <w:r w:rsidR="000F30ED" w:rsidRPr="00A43B7D">
        <w:rPr>
          <w:rFonts w:asciiTheme="minorHAnsi" w:hAnsiTheme="minorHAnsi" w:cstheme="minorHAnsi"/>
          <w:color w:val="auto"/>
        </w:rPr>
        <w:t xml:space="preserve">participants </w:t>
      </w:r>
      <w:r w:rsidR="00F3364C" w:rsidRPr="00A43B7D">
        <w:rPr>
          <w:rFonts w:asciiTheme="minorHAnsi" w:hAnsiTheme="minorHAnsi" w:cstheme="minorHAnsi"/>
          <w:color w:val="auto"/>
        </w:rPr>
        <w:t xml:space="preserve">in the Experimental Group </w:t>
      </w:r>
      <w:r w:rsidR="000F30ED" w:rsidRPr="00A43B7D">
        <w:rPr>
          <w:rFonts w:asciiTheme="minorHAnsi" w:hAnsiTheme="minorHAnsi" w:cstheme="minorHAnsi"/>
          <w:color w:val="auto"/>
        </w:rPr>
        <w:t>reporting lower fear to G3 compared to G1 and G2, and expecting the pain stimulus less during G3 compared to G1 and G2</w:t>
      </w:r>
      <w:r w:rsidR="00DC20CF" w:rsidRPr="00A43B7D">
        <w:rPr>
          <w:rFonts w:asciiTheme="minorHAnsi" w:hAnsiTheme="minorHAnsi" w:cstheme="minorHAnsi"/>
          <w:color w:val="auto"/>
        </w:rPr>
        <w:t>, at the beginning of the generalization phase</w:t>
      </w:r>
      <w:r w:rsidR="00393728" w:rsidRPr="00A43B7D">
        <w:rPr>
          <w:rFonts w:asciiTheme="minorHAnsi" w:hAnsiTheme="minorHAnsi" w:cstheme="minorHAnsi"/>
          <w:color w:val="auto"/>
        </w:rPr>
        <w:t xml:space="preserve">. </w:t>
      </w:r>
      <w:r w:rsidR="00AA0A04" w:rsidRPr="00A43B7D">
        <w:rPr>
          <w:rFonts w:asciiTheme="minorHAnsi" w:hAnsiTheme="minorHAnsi" w:cstheme="minorHAnsi"/>
          <w:color w:val="auto"/>
        </w:rPr>
        <w:t xml:space="preserve">As in the </w:t>
      </w:r>
      <w:r w:rsidR="00AF442B" w:rsidRPr="00A43B7D">
        <w:rPr>
          <w:rFonts w:asciiTheme="minorHAnsi" w:hAnsiTheme="minorHAnsi" w:cstheme="minorHAnsi"/>
          <w:color w:val="auto"/>
        </w:rPr>
        <w:t>acquisition</w:t>
      </w:r>
      <w:r w:rsidR="00AA0A04" w:rsidRPr="00A43B7D">
        <w:rPr>
          <w:rFonts w:asciiTheme="minorHAnsi" w:hAnsiTheme="minorHAnsi" w:cstheme="minorHAnsi"/>
          <w:color w:val="auto"/>
        </w:rPr>
        <w:t xml:space="preserve"> phase</w:t>
      </w:r>
      <w:r w:rsidR="00393728" w:rsidRPr="00A43B7D">
        <w:rPr>
          <w:rFonts w:asciiTheme="minorHAnsi" w:hAnsiTheme="minorHAnsi" w:cstheme="minorHAnsi"/>
          <w:color w:val="auto"/>
        </w:rPr>
        <w:t xml:space="preserve">, differential self-reports between G1 and G3 are of </w:t>
      </w:r>
      <w:r w:rsidR="00AA0A04" w:rsidRPr="00A43B7D">
        <w:rPr>
          <w:rFonts w:asciiTheme="minorHAnsi" w:hAnsiTheme="minorHAnsi" w:cstheme="minorHAnsi"/>
          <w:color w:val="auto"/>
        </w:rPr>
        <w:t xml:space="preserve">primary </w:t>
      </w:r>
      <w:r w:rsidR="00393728" w:rsidRPr="00A43B7D">
        <w:rPr>
          <w:rFonts w:asciiTheme="minorHAnsi" w:hAnsiTheme="minorHAnsi" w:cstheme="minorHAnsi"/>
          <w:color w:val="auto"/>
        </w:rPr>
        <w:t>interest</w:t>
      </w:r>
      <w:r w:rsidR="004D741E" w:rsidRPr="00A43B7D">
        <w:rPr>
          <w:rFonts w:asciiTheme="minorHAnsi" w:hAnsiTheme="minorHAnsi" w:cstheme="minorHAnsi"/>
          <w:color w:val="auto"/>
        </w:rPr>
        <w:t xml:space="preserve"> (</w:t>
      </w:r>
      <w:r w:rsidR="00BB040C" w:rsidRPr="00A43B7D">
        <w:rPr>
          <w:rFonts w:asciiTheme="minorHAnsi" w:hAnsiTheme="minorHAnsi" w:cstheme="minorHAnsi"/>
          <w:b/>
          <w:bCs/>
          <w:color w:val="auto"/>
        </w:rPr>
        <w:t>F</w:t>
      </w:r>
      <w:r w:rsidR="004D741E" w:rsidRPr="00A43B7D">
        <w:rPr>
          <w:rFonts w:asciiTheme="minorHAnsi" w:hAnsiTheme="minorHAnsi" w:cstheme="minorHAnsi"/>
          <w:b/>
          <w:bCs/>
          <w:color w:val="auto"/>
        </w:rPr>
        <w:t>ig</w:t>
      </w:r>
      <w:r w:rsidR="00BB040C" w:rsidRPr="00A43B7D">
        <w:rPr>
          <w:rFonts w:asciiTheme="minorHAnsi" w:hAnsiTheme="minorHAnsi" w:cstheme="minorHAnsi"/>
          <w:b/>
          <w:bCs/>
          <w:color w:val="auto"/>
        </w:rPr>
        <w:t>ure</w:t>
      </w:r>
      <w:r w:rsidR="004D741E" w:rsidRPr="00A43B7D">
        <w:rPr>
          <w:rFonts w:asciiTheme="minorHAnsi" w:hAnsiTheme="minorHAnsi" w:cstheme="minorHAnsi"/>
          <w:b/>
          <w:bCs/>
          <w:color w:val="auto"/>
        </w:rPr>
        <w:t xml:space="preserve"> </w:t>
      </w:r>
      <w:r w:rsidR="00E05827" w:rsidRPr="00A43B7D">
        <w:rPr>
          <w:rFonts w:asciiTheme="minorHAnsi" w:hAnsiTheme="minorHAnsi" w:cstheme="minorHAnsi"/>
          <w:b/>
          <w:bCs/>
          <w:color w:val="auto"/>
        </w:rPr>
        <w:t>4</w:t>
      </w:r>
      <w:r w:rsidR="004D741E" w:rsidRPr="00A43B7D">
        <w:rPr>
          <w:rFonts w:asciiTheme="minorHAnsi" w:hAnsiTheme="minorHAnsi" w:cstheme="minorHAnsi"/>
          <w:b/>
          <w:bCs/>
          <w:color w:val="auto"/>
        </w:rPr>
        <w:t>B</w:t>
      </w:r>
      <w:r w:rsidR="004D741E" w:rsidRPr="00A43B7D">
        <w:rPr>
          <w:rFonts w:asciiTheme="minorHAnsi" w:hAnsiTheme="minorHAnsi" w:cstheme="minorHAnsi"/>
          <w:color w:val="auto"/>
        </w:rPr>
        <w:t xml:space="preserve"> </w:t>
      </w:r>
      <w:r w:rsidR="00BB040C" w:rsidRPr="00A43B7D">
        <w:rPr>
          <w:rFonts w:asciiTheme="minorHAnsi" w:hAnsiTheme="minorHAnsi" w:cstheme="minorHAnsi"/>
          <w:color w:val="auto"/>
        </w:rPr>
        <w:t>and</w:t>
      </w:r>
      <w:r w:rsidR="004D741E" w:rsidRPr="00A43B7D">
        <w:rPr>
          <w:rFonts w:asciiTheme="minorHAnsi" w:hAnsiTheme="minorHAnsi" w:cstheme="minorHAnsi"/>
          <w:color w:val="auto"/>
        </w:rPr>
        <w:t xml:space="preserve"> </w:t>
      </w:r>
      <w:r w:rsidR="00BB040C" w:rsidRPr="00A43B7D">
        <w:rPr>
          <w:rFonts w:asciiTheme="minorHAnsi" w:hAnsiTheme="minorHAnsi" w:cstheme="minorHAnsi"/>
          <w:b/>
          <w:bCs/>
          <w:color w:val="auto"/>
        </w:rPr>
        <w:t xml:space="preserve">Figure </w:t>
      </w:r>
      <w:r w:rsidR="00E05827" w:rsidRPr="00A43B7D">
        <w:rPr>
          <w:rFonts w:asciiTheme="minorHAnsi" w:hAnsiTheme="minorHAnsi" w:cstheme="minorHAnsi"/>
          <w:b/>
          <w:bCs/>
          <w:color w:val="auto"/>
        </w:rPr>
        <w:t>5</w:t>
      </w:r>
      <w:r w:rsidR="004D741E" w:rsidRPr="00A43B7D">
        <w:rPr>
          <w:rFonts w:asciiTheme="minorHAnsi" w:hAnsiTheme="minorHAnsi" w:cstheme="minorHAnsi"/>
          <w:b/>
          <w:bCs/>
          <w:color w:val="auto"/>
        </w:rPr>
        <w:t>B</w:t>
      </w:r>
      <w:r w:rsidR="004D741E" w:rsidRPr="00A43B7D">
        <w:rPr>
          <w:rFonts w:asciiTheme="minorHAnsi" w:hAnsiTheme="minorHAnsi" w:cstheme="minorHAnsi"/>
          <w:color w:val="auto"/>
        </w:rPr>
        <w:t>)</w:t>
      </w:r>
      <w:r w:rsidR="00393728" w:rsidRPr="00A43B7D">
        <w:rPr>
          <w:rFonts w:asciiTheme="minorHAnsi" w:hAnsiTheme="minorHAnsi" w:cstheme="minorHAnsi"/>
          <w:color w:val="auto"/>
        </w:rPr>
        <w:t>. Non-differential self-reports between G1 and G2 have been reported so far, with both differing from G3</w:t>
      </w:r>
      <w:r w:rsidR="0081690A"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81690A"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3</w:t>
      </w:r>
      <w:r w:rsidR="0081690A" w:rsidRPr="00A43B7D">
        <w:rPr>
          <w:rFonts w:asciiTheme="minorHAnsi" w:hAnsiTheme="minorHAnsi" w:cstheme="minorHAnsi"/>
          <w:color w:val="auto"/>
        </w:rPr>
        <w:fldChar w:fldCharType="end"/>
      </w:r>
      <w:r w:rsidR="00393728" w:rsidRPr="00A43B7D">
        <w:rPr>
          <w:rFonts w:asciiTheme="minorHAnsi" w:hAnsiTheme="minorHAnsi" w:cstheme="minorHAnsi"/>
          <w:color w:val="auto"/>
        </w:rPr>
        <w:t xml:space="preserve">. </w:t>
      </w:r>
      <w:r w:rsidR="00AC63C0" w:rsidRPr="00A43B7D">
        <w:rPr>
          <w:rFonts w:asciiTheme="minorHAnsi" w:hAnsiTheme="minorHAnsi" w:cstheme="minorHAnsi"/>
          <w:color w:val="auto"/>
        </w:rPr>
        <w:t xml:space="preserve">Furthermore, given that generalization is tested in the absence of pain stimuli, </w:t>
      </w:r>
      <w:r w:rsidR="000F30ED" w:rsidRPr="00A43B7D">
        <w:rPr>
          <w:rFonts w:asciiTheme="minorHAnsi" w:hAnsiTheme="minorHAnsi" w:cstheme="minorHAnsi"/>
          <w:color w:val="auto"/>
        </w:rPr>
        <w:t xml:space="preserve">participants may report less fear and pain-expectancies </w:t>
      </w:r>
      <w:r w:rsidR="00AC63C0" w:rsidRPr="00A43B7D">
        <w:rPr>
          <w:rFonts w:asciiTheme="minorHAnsi" w:hAnsiTheme="minorHAnsi" w:cstheme="minorHAnsi"/>
          <w:color w:val="auto"/>
        </w:rPr>
        <w:t>throughout the generalization phase</w:t>
      </w:r>
      <w:r w:rsidR="00330AA5" w:rsidRPr="00A43B7D">
        <w:rPr>
          <w:rFonts w:asciiTheme="minorHAnsi" w:hAnsiTheme="minorHAnsi" w:cstheme="minorHAnsi"/>
          <w:color w:val="auto"/>
        </w:rPr>
        <w:t>. Furthermore,</w:t>
      </w:r>
      <w:r w:rsidR="00AC63C0" w:rsidRPr="00A43B7D">
        <w:rPr>
          <w:rFonts w:asciiTheme="minorHAnsi" w:hAnsiTheme="minorHAnsi" w:cstheme="minorHAnsi"/>
          <w:color w:val="auto"/>
        </w:rPr>
        <w:t xml:space="preserve"> a general decrease in </w:t>
      </w:r>
      <w:r w:rsidR="000F30ED" w:rsidRPr="00A43B7D">
        <w:rPr>
          <w:rFonts w:asciiTheme="minorHAnsi" w:hAnsiTheme="minorHAnsi" w:cstheme="minorHAnsi"/>
          <w:color w:val="auto"/>
        </w:rPr>
        <w:t>fear and pain-expectancies</w:t>
      </w:r>
      <w:r w:rsidR="00AC63C0" w:rsidRPr="00A43B7D">
        <w:rPr>
          <w:rFonts w:asciiTheme="minorHAnsi" w:hAnsiTheme="minorHAnsi" w:cstheme="minorHAnsi"/>
          <w:color w:val="auto"/>
        </w:rPr>
        <w:t xml:space="preserve"> toward the novel generalization trajectories</w:t>
      </w:r>
      <w:r w:rsidR="0081690A" w:rsidRPr="00A43B7D">
        <w:rPr>
          <w:rFonts w:asciiTheme="minorHAnsi" w:hAnsiTheme="minorHAnsi" w:cstheme="minorHAnsi"/>
          <w:color w:val="auto"/>
        </w:rPr>
        <w:t>, compared to the acquisition trajectories</w:t>
      </w:r>
      <w:r w:rsidR="00AC63C0" w:rsidRPr="00A43B7D">
        <w:rPr>
          <w:rFonts w:asciiTheme="minorHAnsi" w:hAnsiTheme="minorHAnsi" w:cstheme="minorHAnsi"/>
          <w:color w:val="auto"/>
        </w:rPr>
        <w:t xml:space="preserve"> (generalization </w:t>
      </w:r>
      <w:r w:rsidR="00AC63C0" w:rsidRPr="007104FF">
        <w:rPr>
          <w:rFonts w:asciiTheme="minorHAnsi" w:hAnsiTheme="minorHAnsi" w:cstheme="minorHAnsi"/>
          <w:iCs/>
          <w:color w:val="auto"/>
        </w:rPr>
        <w:t>decrement</w:t>
      </w:r>
      <w:r w:rsidR="00AC63C0" w:rsidRPr="00A43B7D">
        <w:rPr>
          <w:rFonts w:asciiTheme="minorHAnsi" w:hAnsiTheme="minorHAnsi" w:cstheme="minorHAnsi"/>
          <w:color w:val="auto"/>
        </w:rPr>
        <w:t>) can be expected.</w:t>
      </w:r>
      <w:r w:rsidR="001154C7" w:rsidRPr="00A43B7D">
        <w:rPr>
          <w:rFonts w:asciiTheme="minorHAnsi" w:hAnsiTheme="minorHAnsi" w:cstheme="minorHAnsi"/>
          <w:color w:val="auto"/>
        </w:rPr>
        <w:t xml:space="preserve"> In a previous study, we found generalization of fear and pain-expectancies, despite avoidance not generalizing</w:t>
      </w:r>
      <w:r w:rsidR="001154C7"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1154C7"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3</w:t>
      </w:r>
      <w:r w:rsidR="001154C7" w:rsidRPr="00A43B7D">
        <w:rPr>
          <w:rFonts w:asciiTheme="minorHAnsi" w:hAnsiTheme="minorHAnsi" w:cstheme="minorHAnsi"/>
          <w:color w:val="auto"/>
        </w:rPr>
        <w:fldChar w:fldCharType="end"/>
      </w:r>
      <w:r w:rsidR="001154C7" w:rsidRPr="00A43B7D">
        <w:rPr>
          <w:rFonts w:asciiTheme="minorHAnsi" w:hAnsiTheme="minorHAnsi" w:cstheme="minorHAnsi"/>
          <w:color w:val="auto"/>
        </w:rPr>
        <w:t>.</w:t>
      </w:r>
    </w:p>
    <w:p w14:paraId="231F2CF6" w14:textId="679F210E" w:rsidR="00986CF0" w:rsidRPr="00A43B7D" w:rsidRDefault="00986CF0" w:rsidP="00426A10">
      <w:pPr>
        <w:rPr>
          <w:rFonts w:asciiTheme="minorHAnsi" w:hAnsiTheme="minorHAnsi" w:cstheme="minorHAnsi"/>
          <w:i/>
          <w:color w:val="auto"/>
        </w:rPr>
      </w:pPr>
    </w:p>
    <w:p w14:paraId="69D5B0CA" w14:textId="06F0DDCD" w:rsidR="00E868B3" w:rsidRPr="007104FF" w:rsidRDefault="00BB040C" w:rsidP="00426A10">
      <w:pPr>
        <w:rPr>
          <w:rFonts w:asciiTheme="minorHAnsi" w:hAnsiTheme="minorHAnsi" w:cstheme="minorHAnsi"/>
          <w:color w:val="auto"/>
        </w:rPr>
      </w:pPr>
      <w:r w:rsidRPr="00A43B7D">
        <w:rPr>
          <w:rFonts w:asciiTheme="minorHAnsi" w:hAnsiTheme="minorHAnsi" w:cstheme="minorHAnsi"/>
          <w:iCs/>
          <w:color w:val="auto"/>
        </w:rPr>
        <w:t xml:space="preserve">Acquisition is a prerequisite for extinction. </w:t>
      </w:r>
      <w:r w:rsidR="00204E62" w:rsidRPr="00A43B7D">
        <w:rPr>
          <w:rFonts w:asciiTheme="minorHAnsi" w:hAnsiTheme="minorHAnsi" w:cstheme="minorHAnsi"/>
          <w:color w:val="auto"/>
        </w:rPr>
        <w:t>During extinction</w:t>
      </w:r>
      <w:r w:rsidRPr="00A43B7D">
        <w:rPr>
          <w:rFonts w:asciiTheme="minorHAnsi" w:hAnsiTheme="minorHAnsi" w:cstheme="minorHAnsi"/>
          <w:color w:val="auto"/>
        </w:rPr>
        <w:t xml:space="preserve"> of avoidance behavior</w:t>
      </w:r>
      <w:r w:rsidR="00204E62" w:rsidRPr="00A43B7D">
        <w:rPr>
          <w:rFonts w:asciiTheme="minorHAnsi" w:hAnsiTheme="minorHAnsi" w:cstheme="minorHAnsi"/>
          <w:color w:val="auto"/>
        </w:rPr>
        <w:t xml:space="preserve"> with response prevention, participants are only allowed to perform </w:t>
      </w:r>
      <w:r w:rsidR="00EA5979" w:rsidRPr="00A43B7D">
        <w:rPr>
          <w:rFonts w:asciiTheme="minorHAnsi" w:hAnsiTheme="minorHAnsi" w:cstheme="minorHAnsi"/>
          <w:color w:val="auto"/>
        </w:rPr>
        <w:t>the</w:t>
      </w:r>
      <w:r w:rsidR="00243890" w:rsidRPr="00A43B7D">
        <w:rPr>
          <w:rFonts w:asciiTheme="minorHAnsi" w:hAnsiTheme="minorHAnsi" w:cstheme="minorHAnsi"/>
          <w:color w:val="auto"/>
        </w:rPr>
        <w:t xml:space="preserve"> previously painful</w:t>
      </w:r>
      <w:r w:rsidR="00CD61EF" w:rsidRPr="00A43B7D">
        <w:rPr>
          <w:rFonts w:asciiTheme="minorHAnsi" w:hAnsiTheme="minorHAnsi" w:cstheme="minorHAnsi"/>
          <w:color w:val="auto"/>
        </w:rPr>
        <w:t xml:space="preserve"> </w:t>
      </w:r>
      <w:r w:rsidR="00204E62" w:rsidRPr="00A43B7D">
        <w:rPr>
          <w:rFonts w:asciiTheme="minorHAnsi" w:hAnsiTheme="minorHAnsi" w:cstheme="minorHAnsi"/>
          <w:color w:val="auto"/>
        </w:rPr>
        <w:t xml:space="preserve">movement trajectory (T1), whereas the other two trajectories (T2 and T3) are </w:t>
      </w:r>
      <w:r w:rsidR="00EA5979" w:rsidRPr="00A43B7D">
        <w:rPr>
          <w:rFonts w:asciiTheme="minorHAnsi" w:hAnsiTheme="minorHAnsi" w:cstheme="minorHAnsi"/>
          <w:color w:val="auto"/>
        </w:rPr>
        <w:t>prohibited</w:t>
      </w:r>
      <w:r w:rsidR="00204E62" w:rsidRPr="00A43B7D">
        <w:rPr>
          <w:rFonts w:asciiTheme="minorHAnsi" w:hAnsiTheme="minorHAnsi" w:cstheme="minorHAnsi"/>
          <w:color w:val="auto"/>
        </w:rPr>
        <w:t xml:space="preserve">. Therefore, </w:t>
      </w:r>
      <w:r w:rsidR="00243890" w:rsidRPr="00A43B7D">
        <w:rPr>
          <w:rFonts w:asciiTheme="minorHAnsi" w:hAnsiTheme="minorHAnsi" w:cstheme="minorHAnsi"/>
          <w:color w:val="auto"/>
        </w:rPr>
        <w:t>given that participants only have the option of performing T1, and thus the observed data pattern does not reflect their own choices, i.e.</w:t>
      </w:r>
      <w:r w:rsidRPr="00A43B7D">
        <w:rPr>
          <w:rFonts w:asciiTheme="minorHAnsi" w:hAnsiTheme="minorHAnsi" w:cstheme="minorHAnsi"/>
          <w:color w:val="auto"/>
        </w:rPr>
        <w:t>,</w:t>
      </w:r>
      <w:r w:rsidR="00243890" w:rsidRPr="00A43B7D">
        <w:rPr>
          <w:rFonts w:asciiTheme="minorHAnsi" w:hAnsiTheme="minorHAnsi" w:cstheme="minorHAnsi"/>
          <w:color w:val="auto"/>
        </w:rPr>
        <w:t xml:space="preserve"> genuine extinction of avoidance behavior, extinction of </w:t>
      </w:r>
      <w:r w:rsidR="00243890" w:rsidRPr="00A43B7D">
        <w:rPr>
          <w:rFonts w:asciiTheme="minorHAnsi" w:hAnsiTheme="minorHAnsi" w:cstheme="minorHAnsi"/>
          <w:iCs/>
          <w:color w:val="auto"/>
        </w:rPr>
        <w:t>avoidance</w:t>
      </w:r>
      <w:r w:rsidR="00243890" w:rsidRPr="00A43B7D">
        <w:rPr>
          <w:rFonts w:asciiTheme="minorHAnsi" w:hAnsiTheme="minorHAnsi" w:cstheme="minorHAnsi"/>
          <w:color w:val="auto"/>
        </w:rPr>
        <w:t xml:space="preserve"> is not included in the analyses </w:t>
      </w:r>
      <w:r w:rsidR="00EA5979" w:rsidRPr="00A43B7D">
        <w:rPr>
          <w:rFonts w:asciiTheme="minorHAnsi" w:hAnsiTheme="minorHAnsi" w:cstheme="minorHAnsi"/>
          <w:color w:val="auto"/>
        </w:rPr>
        <w:t>(</w:t>
      </w:r>
      <w:r w:rsidRPr="00A43B7D">
        <w:rPr>
          <w:rFonts w:asciiTheme="minorHAnsi" w:hAnsiTheme="minorHAnsi" w:cstheme="minorHAnsi"/>
          <w:b/>
          <w:bCs/>
          <w:color w:val="auto"/>
        </w:rPr>
        <w:t>F</w:t>
      </w:r>
      <w:r w:rsidR="00EA5979" w:rsidRPr="00A43B7D">
        <w:rPr>
          <w:rFonts w:asciiTheme="minorHAnsi" w:hAnsiTheme="minorHAnsi" w:cstheme="minorHAnsi"/>
          <w:b/>
          <w:bCs/>
          <w:color w:val="auto"/>
        </w:rPr>
        <w:t>ig</w:t>
      </w:r>
      <w:r w:rsidRPr="00A43B7D">
        <w:rPr>
          <w:rFonts w:asciiTheme="minorHAnsi" w:hAnsiTheme="minorHAnsi" w:cstheme="minorHAnsi"/>
          <w:b/>
          <w:bCs/>
          <w:color w:val="auto"/>
        </w:rPr>
        <w:t>ure</w:t>
      </w:r>
      <w:r w:rsidR="00EA5979" w:rsidRPr="00A43B7D">
        <w:rPr>
          <w:rFonts w:asciiTheme="minorHAnsi" w:hAnsiTheme="minorHAnsi" w:cstheme="minorHAnsi"/>
          <w:b/>
          <w:bCs/>
          <w:color w:val="auto"/>
        </w:rPr>
        <w:t xml:space="preserve"> </w:t>
      </w:r>
      <w:r w:rsidR="00E05827" w:rsidRPr="00A43B7D">
        <w:rPr>
          <w:rFonts w:asciiTheme="minorHAnsi" w:hAnsiTheme="minorHAnsi" w:cstheme="minorHAnsi"/>
          <w:b/>
          <w:bCs/>
          <w:color w:val="auto"/>
        </w:rPr>
        <w:t>2</w:t>
      </w:r>
      <w:r w:rsidR="00EA5979" w:rsidRPr="00A43B7D">
        <w:rPr>
          <w:rFonts w:asciiTheme="minorHAnsi" w:hAnsiTheme="minorHAnsi" w:cstheme="minorHAnsi"/>
          <w:color w:val="auto"/>
        </w:rPr>
        <w:t>)</w:t>
      </w:r>
      <w:r w:rsidR="008D1D4F" w:rsidRPr="00A43B7D">
        <w:rPr>
          <w:rFonts w:asciiTheme="minorHAnsi" w:hAnsiTheme="minorHAnsi" w:cstheme="minorHAnsi"/>
          <w:color w:val="auto"/>
        </w:rPr>
        <w:t>.</w:t>
      </w:r>
    </w:p>
    <w:p w14:paraId="61966CF9" w14:textId="235133C3" w:rsidR="00DA2BE0" w:rsidRPr="00A43B7D" w:rsidRDefault="00DA2BE0" w:rsidP="00426A10">
      <w:pPr>
        <w:rPr>
          <w:rFonts w:asciiTheme="minorHAnsi" w:hAnsiTheme="minorHAnsi" w:cstheme="minorHAnsi"/>
          <w:color w:val="808080" w:themeColor="background1" w:themeShade="80"/>
        </w:rPr>
      </w:pPr>
    </w:p>
    <w:p w14:paraId="276F0A2F" w14:textId="6179B22D" w:rsidR="00972A0D" w:rsidRPr="00A43B7D" w:rsidRDefault="00D64F3D" w:rsidP="00426A10">
      <w:pPr>
        <w:rPr>
          <w:rFonts w:asciiTheme="minorHAnsi" w:hAnsiTheme="minorHAnsi" w:cstheme="minorHAnsi"/>
          <w:color w:val="auto"/>
        </w:rPr>
      </w:pPr>
      <w:r w:rsidRPr="00A43B7D">
        <w:rPr>
          <w:rFonts w:asciiTheme="minorHAnsi" w:hAnsiTheme="minorHAnsi" w:cstheme="minorHAnsi"/>
          <w:color w:val="auto"/>
        </w:rPr>
        <w:lastRenderedPageBreak/>
        <w:t xml:space="preserve">Extinction </w:t>
      </w:r>
      <w:r w:rsidR="00F3364C" w:rsidRPr="00A43B7D">
        <w:rPr>
          <w:rFonts w:asciiTheme="minorHAnsi" w:hAnsiTheme="minorHAnsi" w:cstheme="minorHAnsi"/>
          <w:color w:val="auto"/>
        </w:rPr>
        <w:t xml:space="preserve">of fear and pain-expectancies is </w:t>
      </w:r>
      <w:r w:rsidR="00F3364C" w:rsidRPr="00A43B7D">
        <w:rPr>
          <w:rFonts w:asciiTheme="minorHAnsi" w:hAnsiTheme="minorHAnsi" w:cstheme="minorHAnsi"/>
        </w:rPr>
        <w:t xml:space="preserve">evident when participants report lower fear for </w:t>
      </w:r>
      <w:r w:rsidR="0081690A" w:rsidRPr="00A43B7D">
        <w:rPr>
          <w:rFonts w:asciiTheme="minorHAnsi" w:hAnsiTheme="minorHAnsi" w:cstheme="minorHAnsi"/>
        </w:rPr>
        <w:t>T1</w:t>
      </w:r>
      <w:r w:rsidR="00F3364C" w:rsidRPr="00A43B7D">
        <w:rPr>
          <w:rFonts w:asciiTheme="minorHAnsi" w:hAnsiTheme="minorHAnsi" w:cstheme="minorHAnsi"/>
        </w:rPr>
        <w:t xml:space="preserve"> </w:t>
      </w:r>
      <w:r w:rsidR="00485E98" w:rsidRPr="00A43B7D">
        <w:rPr>
          <w:rFonts w:asciiTheme="minorHAnsi" w:hAnsiTheme="minorHAnsi" w:cstheme="minorHAnsi"/>
        </w:rPr>
        <w:t>and expect the pain</w:t>
      </w:r>
      <w:r w:rsidR="00F3364C" w:rsidRPr="00A43B7D">
        <w:rPr>
          <w:rFonts w:asciiTheme="minorHAnsi" w:hAnsiTheme="minorHAnsi" w:cstheme="minorHAnsi"/>
        </w:rPr>
        <w:t xml:space="preserve"> stimulus less when performing T1, at the end of the RPE phase, compared to the end of the acquisition phase. </w:t>
      </w:r>
      <w:r w:rsidR="00986CF0" w:rsidRPr="00A43B7D">
        <w:rPr>
          <w:rFonts w:asciiTheme="minorHAnsi" w:hAnsiTheme="minorHAnsi" w:cstheme="minorHAnsi"/>
          <w:color w:val="auto"/>
        </w:rPr>
        <w:t>(</w:t>
      </w:r>
      <w:r w:rsidR="00BB040C" w:rsidRPr="00A43B7D">
        <w:rPr>
          <w:rFonts w:asciiTheme="minorHAnsi" w:hAnsiTheme="minorHAnsi" w:cstheme="minorHAnsi"/>
          <w:b/>
          <w:bCs/>
          <w:color w:val="auto"/>
        </w:rPr>
        <w:t>F</w:t>
      </w:r>
      <w:r w:rsidR="00986CF0" w:rsidRPr="00A43B7D">
        <w:rPr>
          <w:rFonts w:asciiTheme="minorHAnsi" w:hAnsiTheme="minorHAnsi" w:cstheme="minorHAnsi"/>
          <w:b/>
          <w:bCs/>
          <w:color w:val="auto"/>
        </w:rPr>
        <w:t>ig</w:t>
      </w:r>
      <w:r w:rsidR="00BB040C" w:rsidRPr="00A43B7D">
        <w:rPr>
          <w:rFonts w:asciiTheme="minorHAnsi" w:hAnsiTheme="minorHAnsi" w:cstheme="minorHAnsi"/>
          <w:b/>
          <w:bCs/>
          <w:color w:val="auto"/>
        </w:rPr>
        <w:t>ure</w:t>
      </w:r>
      <w:r w:rsidR="00986CF0" w:rsidRPr="00A43B7D">
        <w:rPr>
          <w:rFonts w:asciiTheme="minorHAnsi" w:hAnsiTheme="minorHAnsi" w:cstheme="minorHAnsi"/>
          <w:b/>
          <w:bCs/>
          <w:color w:val="auto"/>
        </w:rPr>
        <w:t xml:space="preserve"> </w:t>
      </w:r>
      <w:r w:rsidR="0081690A" w:rsidRPr="00A43B7D">
        <w:rPr>
          <w:rFonts w:asciiTheme="minorHAnsi" w:hAnsiTheme="minorHAnsi" w:cstheme="minorHAnsi"/>
          <w:b/>
          <w:bCs/>
          <w:color w:val="auto"/>
        </w:rPr>
        <w:t>6</w:t>
      </w:r>
      <w:r w:rsidR="00FB492A" w:rsidRPr="00A43B7D">
        <w:rPr>
          <w:rFonts w:asciiTheme="minorHAnsi" w:hAnsiTheme="minorHAnsi" w:cstheme="minorHAnsi"/>
          <w:b/>
          <w:bCs/>
          <w:color w:val="auto"/>
        </w:rPr>
        <w:t>B</w:t>
      </w:r>
      <w:r w:rsidR="00986CF0" w:rsidRPr="00A43B7D">
        <w:rPr>
          <w:rFonts w:asciiTheme="minorHAnsi" w:hAnsiTheme="minorHAnsi" w:cstheme="minorHAnsi"/>
          <w:color w:val="auto"/>
        </w:rPr>
        <w:t xml:space="preserve"> </w:t>
      </w:r>
      <w:r w:rsidR="00BB040C" w:rsidRPr="00A43B7D">
        <w:rPr>
          <w:rFonts w:asciiTheme="minorHAnsi" w:hAnsiTheme="minorHAnsi" w:cstheme="minorHAnsi"/>
          <w:color w:val="auto"/>
        </w:rPr>
        <w:t>and</w:t>
      </w:r>
      <w:r w:rsidR="00986CF0" w:rsidRPr="00A43B7D">
        <w:rPr>
          <w:rFonts w:asciiTheme="minorHAnsi" w:hAnsiTheme="minorHAnsi" w:cstheme="minorHAnsi"/>
          <w:color w:val="auto"/>
        </w:rPr>
        <w:t xml:space="preserve"> </w:t>
      </w:r>
      <w:r w:rsidR="00BB040C" w:rsidRPr="00A43B7D">
        <w:rPr>
          <w:rFonts w:asciiTheme="minorHAnsi" w:hAnsiTheme="minorHAnsi" w:cstheme="minorHAnsi"/>
          <w:b/>
          <w:bCs/>
          <w:color w:val="auto"/>
        </w:rPr>
        <w:t xml:space="preserve">Figure </w:t>
      </w:r>
      <w:r w:rsidR="0081690A" w:rsidRPr="00A43B7D">
        <w:rPr>
          <w:rFonts w:asciiTheme="minorHAnsi" w:hAnsiTheme="minorHAnsi" w:cstheme="minorHAnsi"/>
          <w:b/>
          <w:bCs/>
          <w:color w:val="auto"/>
        </w:rPr>
        <w:t>7</w:t>
      </w:r>
      <w:r w:rsidR="00FB492A" w:rsidRPr="00A43B7D">
        <w:rPr>
          <w:rFonts w:asciiTheme="minorHAnsi" w:hAnsiTheme="minorHAnsi" w:cstheme="minorHAnsi"/>
          <w:b/>
          <w:bCs/>
          <w:color w:val="auto"/>
        </w:rPr>
        <w:t>B</w:t>
      </w:r>
      <w:r w:rsidR="00986CF0" w:rsidRPr="00A43B7D">
        <w:rPr>
          <w:rFonts w:asciiTheme="minorHAnsi" w:hAnsiTheme="minorHAnsi" w:cstheme="minorHAnsi"/>
          <w:color w:val="auto"/>
        </w:rPr>
        <w:t>)</w:t>
      </w:r>
      <w:r w:rsidR="00E74BBF" w:rsidRPr="00A43B7D">
        <w:rPr>
          <w:rFonts w:asciiTheme="minorHAnsi" w:hAnsiTheme="minorHAnsi" w:cstheme="minorHAnsi"/>
          <w:color w:val="auto"/>
        </w:rPr>
        <w:t>.</w:t>
      </w:r>
    </w:p>
    <w:p w14:paraId="284E0613" w14:textId="77777777" w:rsidR="002F5A71" w:rsidRPr="00A43B7D" w:rsidRDefault="002F5A71" w:rsidP="00426A10">
      <w:pPr>
        <w:rPr>
          <w:rFonts w:asciiTheme="minorHAnsi" w:hAnsiTheme="minorHAnsi" w:cstheme="minorHAnsi"/>
          <w:i/>
          <w:color w:val="auto"/>
        </w:rPr>
      </w:pPr>
    </w:p>
    <w:p w14:paraId="2EFE2104" w14:textId="22DB0D7B" w:rsidR="00681036" w:rsidRPr="007104FF" w:rsidRDefault="007B7D1D" w:rsidP="00426A10">
      <w:pPr>
        <w:rPr>
          <w:rFonts w:asciiTheme="minorHAnsi" w:hAnsiTheme="minorHAnsi" w:cstheme="minorHAnsi"/>
          <w:iCs/>
          <w:color w:val="auto"/>
        </w:rPr>
      </w:pPr>
      <w:r w:rsidRPr="00A43B7D">
        <w:rPr>
          <w:rFonts w:asciiTheme="minorHAnsi" w:hAnsiTheme="minorHAnsi" w:cstheme="minorHAnsi"/>
          <w:iCs/>
          <w:color w:val="auto"/>
        </w:rPr>
        <w:t xml:space="preserve">Extinction of self-report measures </w:t>
      </w:r>
      <w:r w:rsidR="008D738D" w:rsidRPr="00A43B7D">
        <w:rPr>
          <w:rFonts w:asciiTheme="minorHAnsi" w:hAnsiTheme="minorHAnsi" w:cstheme="minorHAnsi"/>
          <w:iCs/>
          <w:color w:val="auto"/>
        </w:rPr>
        <w:t xml:space="preserve">is a </w:t>
      </w:r>
      <w:r w:rsidRPr="00A43B7D">
        <w:rPr>
          <w:rFonts w:asciiTheme="minorHAnsi" w:hAnsiTheme="minorHAnsi" w:cstheme="minorHAnsi"/>
          <w:iCs/>
          <w:color w:val="auto"/>
        </w:rPr>
        <w:t>prerequisite for</w:t>
      </w:r>
      <w:r w:rsidR="00A84819" w:rsidRPr="00A43B7D">
        <w:rPr>
          <w:rFonts w:asciiTheme="minorHAnsi" w:hAnsiTheme="minorHAnsi" w:cstheme="minorHAnsi"/>
          <w:iCs/>
          <w:color w:val="auto"/>
        </w:rPr>
        <w:t xml:space="preserve"> </w:t>
      </w:r>
      <w:r w:rsidRPr="00A43B7D">
        <w:rPr>
          <w:rFonts w:asciiTheme="minorHAnsi" w:hAnsiTheme="minorHAnsi" w:cstheme="minorHAnsi"/>
          <w:iCs/>
          <w:color w:val="auto"/>
        </w:rPr>
        <w:t>spontaneous recovery.</w:t>
      </w:r>
      <w:r w:rsidR="00BB040C" w:rsidRPr="00A43B7D">
        <w:rPr>
          <w:rFonts w:asciiTheme="minorHAnsi" w:hAnsiTheme="minorHAnsi" w:cstheme="minorHAnsi"/>
          <w:iCs/>
          <w:color w:val="auto"/>
        </w:rPr>
        <w:t xml:space="preserve"> </w:t>
      </w:r>
      <w:r w:rsidR="00F51635" w:rsidRPr="00A43B7D">
        <w:rPr>
          <w:rFonts w:asciiTheme="minorHAnsi" w:hAnsiTheme="minorHAnsi" w:cstheme="minorHAnsi"/>
          <w:color w:val="auto"/>
        </w:rPr>
        <w:t xml:space="preserve">Spontaneous recovery of avoidance behavior is indicated </w:t>
      </w:r>
      <w:r w:rsidR="00F3364C" w:rsidRPr="00A43B7D">
        <w:rPr>
          <w:rFonts w:asciiTheme="minorHAnsi" w:hAnsiTheme="minorHAnsi" w:cstheme="minorHAnsi"/>
          <w:color w:val="auto"/>
        </w:rPr>
        <w:t>by participants avoiding more at the beginning</w:t>
      </w:r>
      <w:r w:rsidR="00F51635" w:rsidRPr="00A43B7D">
        <w:rPr>
          <w:rFonts w:asciiTheme="minorHAnsi" w:hAnsiTheme="minorHAnsi" w:cstheme="minorHAnsi"/>
          <w:color w:val="auto"/>
        </w:rPr>
        <w:t xml:space="preserve"> of the </w:t>
      </w:r>
      <w:r w:rsidR="00CE7696" w:rsidRPr="00A43B7D">
        <w:rPr>
          <w:rFonts w:asciiTheme="minorHAnsi" w:hAnsiTheme="minorHAnsi" w:cstheme="minorHAnsi"/>
          <w:color w:val="auto"/>
        </w:rPr>
        <w:t xml:space="preserve">test of </w:t>
      </w:r>
      <w:r w:rsidR="00F51635" w:rsidRPr="00A43B7D">
        <w:rPr>
          <w:rFonts w:asciiTheme="minorHAnsi" w:hAnsiTheme="minorHAnsi" w:cstheme="minorHAnsi"/>
          <w:color w:val="auto"/>
        </w:rPr>
        <w:t xml:space="preserve">spontaneous recovery, compared to the </w:t>
      </w:r>
      <w:r w:rsidR="00F3364C" w:rsidRPr="00A43B7D">
        <w:rPr>
          <w:rFonts w:asciiTheme="minorHAnsi" w:hAnsiTheme="minorHAnsi" w:cstheme="minorHAnsi"/>
          <w:color w:val="auto"/>
        </w:rPr>
        <w:t>end</w:t>
      </w:r>
      <w:r w:rsidR="00F51635" w:rsidRPr="00A43B7D">
        <w:rPr>
          <w:rFonts w:asciiTheme="minorHAnsi" w:hAnsiTheme="minorHAnsi" w:cstheme="minorHAnsi"/>
          <w:color w:val="auto"/>
        </w:rPr>
        <w:t xml:space="preserve"> of the RPE phase (</w:t>
      </w:r>
      <w:r w:rsidR="00BB040C" w:rsidRPr="00A43B7D">
        <w:rPr>
          <w:rFonts w:asciiTheme="minorHAnsi" w:hAnsiTheme="minorHAnsi" w:cstheme="minorHAnsi"/>
          <w:b/>
          <w:bCs/>
          <w:color w:val="auto"/>
        </w:rPr>
        <w:t>F</w:t>
      </w:r>
      <w:r w:rsidR="00F51635" w:rsidRPr="00A43B7D">
        <w:rPr>
          <w:rFonts w:asciiTheme="minorHAnsi" w:hAnsiTheme="minorHAnsi" w:cstheme="minorHAnsi"/>
          <w:b/>
          <w:bCs/>
          <w:color w:val="auto"/>
        </w:rPr>
        <w:t>ig</w:t>
      </w:r>
      <w:r w:rsidR="00BB040C" w:rsidRPr="00A43B7D">
        <w:rPr>
          <w:rFonts w:asciiTheme="minorHAnsi" w:hAnsiTheme="minorHAnsi" w:cstheme="minorHAnsi"/>
          <w:b/>
          <w:bCs/>
          <w:color w:val="auto"/>
        </w:rPr>
        <w:t xml:space="preserve">ure </w:t>
      </w:r>
      <w:r w:rsidR="00E05827" w:rsidRPr="00A43B7D">
        <w:rPr>
          <w:rFonts w:asciiTheme="minorHAnsi" w:hAnsiTheme="minorHAnsi" w:cstheme="minorHAnsi"/>
          <w:b/>
          <w:bCs/>
          <w:color w:val="auto"/>
        </w:rPr>
        <w:t>2</w:t>
      </w:r>
      <w:r w:rsidR="00C519C5" w:rsidRPr="00A43B7D">
        <w:rPr>
          <w:rFonts w:asciiTheme="minorHAnsi" w:hAnsiTheme="minorHAnsi" w:cstheme="minorHAnsi"/>
          <w:b/>
          <w:bCs/>
          <w:color w:val="auto"/>
        </w:rPr>
        <w:t>B</w:t>
      </w:r>
      <w:r w:rsidR="00F51635" w:rsidRPr="00A43B7D">
        <w:rPr>
          <w:rFonts w:asciiTheme="minorHAnsi" w:hAnsiTheme="minorHAnsi" w:cstheme="minorHAnsi"/>
          <w:color w:val="auto"/>
        </w:rPr>
        <w:t>).</w:t>
      </w:r>
    </w:p>
    <w:p w14:paraId="32566019" w14:textId="77777777" w:rsidR="002F5A71" w:rsidRPr="00A43B7D" w:rsidRDefault="002F5A71" w:rsidP="00426A10">
      <w:pPr>
        <w:rPr>
          <w:rFonts w:asciiTheme="minorHAnsi" w:hAnsiTheme="minorHAnsi" w:cstheme="minorHAnsi"/>
          <w:color w:val="auto"/>
        </w:rPr>
      </w:pPr>
    </w:p>
    <w:p w14:paraId="730A2378" w14:textId="14B544BD" w:rsidR="00681036" w:rsidRPr="00A43B7D" w:rsidRDefault="003F6270" w:rsidP="00426A10">
      <w:pPr>
        <w:rPr>
          <w:rFonts w:asciiTheme="minorHAnsi" w:hAnsiTheme="minorHAnsi" w:cstheme="minorHAnsi"/>
          <w:color w:val="auto"/>
        </w:rPr>
      </w:pPr>
      <w:r w:rsidRPr="00A43B7D">
        <w:rPr>
          <w:rFonts w:asciiTheme="minorHAnsi" w:hAnsiTheme="minorHAnsi" w:cstheme="minorHAnsi"/>
          <w:color w:val="auto"/>
        </w:rPr>
        <w:t xml:space="preserve">Spontaneous recovery of </w:t>
      </w:r>
      <w:r w:rsidR="00F51635" w:rsidRPr="00A43B7D">
        <w:rPr>
          <w:rFonts w:asciiTheme="minorHAnsi" w:hAnsiTheme="minorHAnsi" w:cstheme="minorHAnsi"/>
          <w:color w:val="auto"/>
        </w:rPr>
        <w:t>fear and pain-expectanc</w:t>
      </w:r>
      <w:r w:rsidR="00DC20CF" w:rsidRPr="00A43B7D">
        <w:rPr>
          <w:rFonts w:asciiTheme="minorHAnsi" w:hAnsiTheme="minorHAnsi" w:cstheme="minorHAnsi"/>
          <w:color w:val="auto"/>
        </w:rPr>
        <w:t>y</w:t>
      </w:r>
      <w:r w:rsidRPr="00A43B7D">
        <w:rPr>
          <w:rFonts w:asciiTheme="minorHAnsi" w:hAnsiTheme="minorHAnsi" w:cstheme="minorHAnsi"/>
          <w:color w:val="auto"/>
        </w:rPr>
        <w:t xml:space="preserve"> is indicated by</w:t>
      </w:r>
      <w:r w:rsidR="00F3364C" w:rsidRPr="00A43B7D">
        <w:rPr>
          <w:rFonts w:asciiTheme="minorHAnsi" w:hAnsiTheme="minorHAnsi" w:cstheme="minorHAnsi"/>
          <w:color w:val="auto"/>
        </w:rPr>
        <w:t xml:space="preserve"> participants reporting higher</w:t>
      </w:r>
      <w:r w:rsidRPr="00A43B7D">
        <w:rPr>
          <w:rFonts w:asciiTheme="minorHAnsi" w:hAnsiTheme="minorHAnsi" w:cstheme="minorHAnsi"/>
          <w:color w:val="auto"/>
        </w:rPr>
        <w:t xml:space="preserve"> fear and pain-expectancy for T1</w:t>
      </w:r>
      <w:r w:rsidR="00AA09BD" w:rsidRPr="00A43B7D">
        <w:rPr>
          <w:rFonts w:asciiTheme="minorHAnsi" w:hAnsiTheme="minorHAnsi" w:cstheme="minorHAnsi"/>
          <w:color w:val="auto"/>
        </w:rPr>
        <w:t>,</w:t>
      </w:r>
      <w:r w:rsidRPr="00A43B7D">
        <w:rPr>
          <w:rFonts w:asciiTheme="minorHAnsi" w:hAnsiTheme="minorHAnsi" w:cstheme="minorHAnsi"/>
          <w:color w:val="auto"/>
        </w:rPr>
        <w:t xml:space="preserve"> during the </w:t>
      </w:r>
      <w:r w:rsidR="00F3364C" w:rsidRPr="00A43B7D">
        <w:rPr>
          <w:rFonts w:asciiTheme="minorHAnsi" w:hAnsiTheme="minorHAnsi" w:cstheme="minorHAnsi"/>
          <w:color w:val="auto"/>
        </w:rPr>
        <w:t>beginning</w:t>
      </w:r>
      <w:r w:rsidRPr="00A43B7D">
        <w:rPr>
          <w:rFonts w:asciiTheme="minorHAnsi" w:hAnsiTheme="minorHAnsi" w:cstheme="minorHAnsi"/>
          <w:color w:val="auto"/>
        </w:rPr>
        <w:t xml:space="preserve"> of the </w:t>
      </w:r>
      <w:r w:rsidR="00F3364C" w:rsidRPr="00A43B7D">
        <w:rPr>
          <w:rFonts w:asciiTheme="minorHAnsi" w:hAnsiTheme="minorHAnsi" w:cstheme="minorHAnsi"/>
          <w:color w:val="auto"/>
        </w:rPr>
        <w:t xml:space="preserve">test of </w:t>
      </w:r>
      <w:r w:rsidRPr="00A43B7D">
        <w:rPr>
          <w:rFonts w:asciiTheme="minorHAnsi" w:hAnsiTheme="minorHAnsi" w:cstheme="minorHAnsi"/>
          <w:color w:val="auto"/>
        </w:rPr>
        <w:t xml:space="preserve">spontaneous recovery, compared to the </w:t>
      </w:r>
      <w:r w:rsidR="00F3364C" w:rsidRPr="00A43B7D">
        <w:rPr>
          <w:rFonts w:asciiTheme="minorHAnsi" w:hAnsiTheme="minorHAnsi" w:cstheme="minorHAnsi"/>
          <w:color w:val="auto"/>
        </w:rPr>
        <w:t>end</w:t>
      </w:r>
      <w:r w:rsidRPr="00A43B7D">
        <w:rPr>
          <w:rFonts w:asciiTheme="minorHAnsi" w:hAnsiTheme="minorHAnsi" w:cstheme="minorHAnsi"/>
          <w:color w:val="auto"/>
        </w:rPr>
        <w:t xml:space="preserve"> of the </w:t>
      </w:r>
      <w:r w:rsidR="00AA2FBD" w:rsidRPr="00A43B7D">
        <w:rPr>
          <w:rFonts w:asciiTheme="minorHAnsi" w:hAnsiTheme="minorHAnsi" w:cstheme="minorHAnsi"/>
          <w:color w:val="auto"/>
        </w:rPr>
        <w:t>RPE</w:t>
      </w:r>
      <w:r w:rsidRPr="00A43B7D">
        <w:rPr>
          <w:rFonts w:asciiTheme="minorHAnsi" w:hAnsiTheme="minorHAnsi" w:cstheme="minorHAnsi"/>
          <w:color w:val="auto"/>
        </w:rPr>
        <w:t xml:space="preserve"> phase</w:t>
      </w:r>
      <w:r w:rsidR="00986CF0" w:rsidRPr="00A43B7D">
        <w:rPr>
          <w:rFonts w:asciiTheme="minorHAnsi" w:hAnsiTheme="minorHAnsi" w:cstheme="minorHAnsi"/>
          <w:color w:val="auto"/>
        </w:rPr>
        <w:t xml:space="preserve"> (</w:t>
      </w:r>
      <w:r w:rsidR="00BB040C" w:rsidRPr="00A43B7D">
        <w:rPr>
          <w:rFonts w:asciiTheme="minorHAnsi" w:hAnsiTheme="minorHAnsi" w:cstheme="minorHAnsi"/>
          <w:b/>
          <w:bCs/>
          <w:color w:val="auto"/>
        </w:rPr>
        <w:t>F</w:t>
      </w:r>
      <w:r w:rsidR="00986CF0" w:rsidRPr="00A43B7D">
        <w:rPr>
          <w:rFonts w:asciiTheme="minorHAnsi" w:hAnsiTheme="minorHAnsi" w:cstheme="minorHAnsi"/>
          <w:b/>
          <w:bCs/>
          <w:color w:val="auto"/>
        </w:rPr>
        <w:t>ig</w:t>
      </w:r>
      <w:r w:rsidR="00BB040C" w:rsidRPr="00A43B7D">
        <w:rPr>
          <w:rFonts w:asciiTheme="minorHAnsi" w:hAnsiTheme="minorHAnsi" w:cstheme="minorHAnsi"/>
          <w:b/>
          <w:bCs/>
          <w:color w:val="auto"/>
        </w:rPr>
        <w:t xml:space="preserve">ure </w:t>
      </w:r>
      <w:r w:rsidR="0081690A" w:rsidRPr="00A43B7D">
        <w:rPr>
          <w:rFonts w:asciiTheme="minorHAnsi" w:hAnsiTheme="minorHAnsi" w:cstheme="minorHAnsi"/>
          <w:b/>
          <w:bCs/>
          <w:color w:val="auto"/>
        </w:rPr>
        <w:t>6</w:t>
      </w:r>
      <w:r w:rsidR="00FB492A" w:rsidRPr="00A43B7D">
        <w:rPr>
          <w:rFonts w:asciiTheme="minorHAnsi" w:hAnsiTheme="minorHAnsi" w:cstheme="minorHAnsi"/>
          <w:b/>
          <w:bCs/>
          <w:color w:val="auto"/>
        </w:rPr>
        <w:t>C</w:t>
      </w:r>
      <w:r w:rsidR="00986CF0" w:rsidRPr="00A43B7D">
        <w:rPr>
          <w:rFonts w:asciiTheme="minorHAnsi" w:hAnsiTheme="minorHAnsi" w:cstheme="minorHAnsi"/>
          <w:color w:val="auto"/>
        </w:rPr>
        <w:t xml:space="preserve"> </w:t>
      </w:r>
      <w:r w:rsidR="00BB040C" w:rsidRPr="00A43B7D">
        <w:rPr>
          <w:rFonts w:asciiTheme="minorHAnsi" w:hAnsiTheme="minorHAnsi" w:cstheme="minorHAnsi"/>
          <w:color w:val="auto"/>
        </w:rPr>
        <w:t xml:space="preserve">and </w:t>
      </w:r>
      <w:r w:rsidR="00BB040C" w:rsidRPr="00A43B7D">
        <w:rPr>
          <w:rFonts w:asciiTheme="minorHAnsi" w:hAnsiTheme="minorHAnsi" w:cstheme="minorHAnsi"/>
          <w:b/>
          <w:bCs/>
          <w:color w:val="auto"/>
        </w:rPr>
        <w:t xml:space="preserve">Figure </w:t>
      </w:r>
      <w:r w:rsidR="0081690A" w:rsidRPr="00A43B7D">
        <w:rPr>
          <w:rFonts w:asciiTheme="minorHAnsi" w:hAnsiTheme="minorHAnsi" w:cstheme="minorHAnsi"/>
          <w:b/>
          <w:bCs/>
          <w:color w:val="auto"/>
        </w:rPr>
        <w:t>7</w:t>
      </w:r>
      <w:r w:rsidR="00FB492A" w:rsidRPr="00A43B7D">
        <w:rPr>
          <w:rFonts w:asciiTheme="minorHAnsi" w:hAnsiTheme="minorHAnsi" w:cstheme="minorHAnsi"/>
          <w:b/>
          <w:bCs/>
          <w:color w:val="auto"/>
        </w:rPr>
        <w:t>C</w:t>
      </w:r>
      <w:r w:rsidR="00986CF0" w:rsidRPr="00A43B7D">
        <w:rPr>
          <w:rFonts w:asciiTheme="minorHAnsi" w:hAnsiTheme="minorHAnsi" w:cstheme="minorHAnsi"/>
          <w:color w:val="auto"/>
        </w:rPr>
        <w:t>)</w:t>
      </w:r>
      <w:r w:rsidRPr="00A43B7D">
        <w:rPr>
          <w:rFonts w:asciiTheme="minorHAnsi" w:hAnsiTheme="minorHAnsi" w:cstheme="minorHAnsi"/>
          <w:color w:val="auto"/>
        </w:rPr>
        <w:t>.</w:t>
      </w:r>
    </w:p>
    <w:p w14:paraId="7F2A54BA" w14:textId="77777777" w:rsidR="00497066" w:rsidRPr="00A43B7D" w:rsidRDefault="00497066" w:rsidP="00426A10">
      <w:pPr>
        <w:rPr>
          <w:rFonts w:asciiTheme="minorHAnsi" w:hAnsiTheme="minorHAnsi" w:cstheme="minorHAnsi"/>
          <w:b/>
        </w:rPr>
      </w:pPr>
    </w:p>
    <w:p w14:paraId="1CB3D44F" w14:textId="091AB8B7" w:rsidR="00B32616" w:rsidRPr="00AB5798" w:rsidRDefault="009726EE" w:rsidP="00426A10">
      <w:pPr>
        <w:widowControl/>
        <w:autoSpaceDE/>
        <w:autoSpaceDN/>
        <w:adjustRightInd/>
        <w:jc w:val="left"/>
        <w:rPr>
          <w:rFonts w:asciiTheme="minorHAnsi" w:hAnsiTheme="minorHAnsi" w:cstheme="minorHAnsi"/>
          <w:iCs/>
          <w:color w:val="808080" w:themeColor="background1" w:themeShade="80"/>
        </w:rPr>
      </w:pPr>
      <w:bookmarkStart w:id="8" w:name="Figure_Legends"/>
      <w:r w:rsidRPr="00A43B7D">
        <w:rPr>
          <w:rFonts w:asciiTheme="minorHAnsi" w:hAnsiTheme="minorHAnsi" w:cstheme="minorHAnsi"/>
          <w:b/>
        </w:rPr>
        <w:t>F</w:t>
      </w:r>
      <w:r w:rsidR="00B32616" w:rsidRPr="00A43B7D">
        <w:rPr>
          <w:rFonts w:asciiTheme="minorHAnsi" w:hAnsiTheme="minorHAnsi" w:cstheme="minorHAnsi"/>
          <w:b/>
        </w:rPr>
        <w:t>IGURE</w:t>
      </w:r>
      <w:r w:rsidR="007E058A" w:rsidRPr="00A43B7D">
        <w:rPr>
          <w:rFonts w:asciiTheme="minorHAnsi" w:hAnsiTheme="minorHAnsi" w:cstheme="minorHAnsi"/>
          <w:b/>
        </w:rPr>
        <w:t xml:space="preserve"> </w:t>
      </w:r>
      <w:r w:rsidR="00086FF5" w:rsidRPr="00A43B7D">
        <w:rPr>
          <w:rFonts w:asciiTheme="minorHAnsi" w:hAnsiTheme="minorHAnsi" w:cstheme="minorHAnsi"/>
          <w:b/>
          <w:bCs/>
        </w:rPr>
        <w:t xml:space="preserve">AND </w:t>
      </w:r>
      <w:r w:rsidR="007E058A" w:rsidRPr="00A43B7D">
        <w:rPr>
          <w:rFonts w:asciiTheme="minorHAnsi" w:hAnsiTheme="minorHAnsi" w:cstheme="minorHAnsi"/>
          <w:b/>
        </w:rPr>
        <w:t>TABLE</w:t>
      </w:r>
      <w:r w:rsidR="00B32616" w:rsidRPr="00A43B7D">
        <w:rPr>
          <w:rFonts w:asciiTheme="minorHAnsi" w:hAnsiTheme="minorHAnsi" w:cstheme="minorHAnsi"/>
          <w:b/>
        </w:rPr>
        <w:t xml:space="preserve"> LEGENDS</w:t>
      </w:r>
      <w:bookmarkEnd w:id="8"/>
      <w:r w:rsidR="00B32616" w:rsidRPr="00A43B7D">
        <w:rPr>
          <w:rFonts w:asciiTheme="minorHAnsi" w:hAnsiTheme="minorHAnsi" w:cstheme="minorHAnsi"/>
          <w:b/>
        </w:rPr>
        <w:t>:</w:t>
      </w:r>
    </w:p>
    <w:p w14:paraId="47BDC32C" w14:textId="59640771" w:rsidR="00466505" w:rsidRPr="00A43B7D" w:rsidRDefault="00466505" w:rsidP="00426A10">
      <w:pPr>
        <w:rPr>
          <w:rFonts w:asciiTheme="minorHAnsi" w:hAnsiTheme="minorHAnsi" w:cstheme="minorHAnsi"/>
          <w:color w:val="808080" w:themeColor="background1" w:themeShade="80"/>
          <w:shd w:val="clear" w:color="auto" w:fill="FFFFFF"/>
        </w:rPr>
      </w:pPr>
    </w:p>
    <w:p w14:paraId="6D7E6B44" w14:textId="2BB38CFA" w:rsidR="0081690A" w:rsidRPr="00A43B7D" w:rsidRDefault="0081690A" w:rsidP="00426A10">
      <w:pPr>
        <w:widowControl/>
        <w:jc w:val="left"/>
        <w:rPr>
          <w:rFonts w:asciiTheme="minorHAnsi" w:hAnsiTheme="minorHAnsi" w:cstheme="minorHAnsi"/>
          <w:color w:val="231F20"/>
        </w:rPr>
      </w:pPr>
      <w:r w:rsidRPr="00A43B7D">
        <w:rPr>
          <w:rFonts w:asciiTheme="minorHAnsi" w:hAnsiTheme="minorHAnsi" w:cstheme="minorHAnsi"/>
          <w:b/>
          <w:color w:val="000000" w:themeColor="text1"/>
          <w:shd w:val="clear" w:color="auto" w:fill="FFFFFF"/>
        </w:rPr>
        <w:t>Figure 1</w:t>
      </w:r>
      <w:r w:rsidR="00AB5798">
        <w:rPr>
          <w:rFonts w:asciiTheme="minorHAnsi" w:hAnsiTheme="minorHAnsi" w:cstheme="minorHAnsi"/>
          <w:b/>
          <w:color w:val="000000" w:themeColor="text1"/>
          <w:shd w:val="clear" w:color="auto" w:fill="FFFFFF"/>
        </w:rPr>
        <w:t>:</w:t>
      </w:r>
      <w:r w:rsidR="00AB5798" w:rsidRPr="00A43B7D">
        <w:rPr>
          <w:rFonts w:asciiTheme="minorHAnsi" w:hAnsiTheme="minorHAnsi" w:cstheme="minorHAnsi"/>
          <w:b/>
          <w:color w:val="000000" w:themeColor="text1"/>
          <w:shd w:val="clear" w:color="auto" w:fill="FFFFFF"/>
        </w:rPr>
        <w:t xml:space="preserve"> </w:t>
      </w:r>
      <w:r w:rsidRPr="00A43B7D">
        <w:rPr>
          <w:rFonts w:asciiTheme="minorHAnsi" w:hAnsiTheme="minorHAnsi" w:cstheme="minorHAnsi"/>
          <w:b/>
          <w:color w:val="231F20"/>
        </w:rPr>
        <w:t>The experimental set-up</w:t>
      </w:r>
      <w:r w:rsidR="004C78C7" w:rsidRPr="00A43B7D">
        <w:rPr>
          <w:rFonts w:asciiTheme="minorHAnsi" w:hAnsiTheme="minorHAnsi" w:cstheme="minorHAnsi"/>
          <w:b/>
          <w:color w:val="231F20"/>
        </w:rPr>
        <w:t xml:space="preserve"> and outlook of the experimental task</w:t>
      </w:r>
      <w:r w:rsidRPr="00A43B7D">
        <w:rPr>
          <w:rFonts w:asciiTheme="minorHAnsi" w:hAnsiTheme="minorHAnsi" w:cstheme="minorHAnsi"/>
          <w:b/>
          <w:color w:val="231F20"/>
        </w:rPr>
        <w:t>.</w:t>
      </w:r>
      <w:r w:rsidRPr="00A43B7D">
        <w:rPr>
          <w:rFonts w:asciiTheme="minorHAnsi" w:hAnsiTheme="minorHAnsi" w:cstheme="minorHAnsi"/>
          <w:color w:val="231F20"/>
        </w:rPr>
        <w:t xml:space="preserve"> </w:t>
      </w:r>
      <w:r w:rsidR="004C78C7" w:rsidRPr="00A43B7D">
        <w:rPr>
          <w:rFonts w:asciiTheme="minorHAnsi" w:hAnsiTheme="minorHAnsi" w:cstheme="minorHAnsi"/>
          <w:color w:val="231F20"/>
        </w:rPr>
        <w:t>T</w:t>
      </w:r>
      <w:r w:rsidRPr="00A43B7D">
        <w:rPr>
          <w:rFonts w:asciiTheme="minorHAnsi" w:hAnsiTheme="minorHAnsi" w:cstheme="minorHAnsi"/>
          <w:color w:val="231F20"/>
        </w:rPr>
        <w:t xml:space="preserve">he participant </w:t>
      </w:r>
      <w:r w:rsidR="004C78C7" w:rsidRPr="00A43B7D">
        <w:rPr>
          <w:rFonts w:asciiTheme="minorHAnsi" w:hAnsiTheme="minorHAnsi" w:cstheme="minorHAnsi"/>
          <w:color w:val="231F20"/>
        </w:rPr>
        <w:t xml:space="preserve">is seated </w:t>
      </w:r>
      <w:r w:rsidRPr="00A43B7D">
        <w:rPr>
          <w:rFonts w:asciiTheme="minorHAnsi" w:hAnsiTheme="minorHAnsi" w:cstheme="minorHAnsi"/>
          <w:color w:val="231F20"/>
        </w:rPr>
        <w:t xml:space="preserve">in front of the </w:t>
      </w:r>
      <w:r w:rsidR="00A45D47" w:rsidRPr="00A43B7D">
        <w:rPr>
          <w:rFonts w:asciiTheme="minorHAnsi" w:hAnsiTheme="minorHAnsi" w:cstheme="minorHAnsi"/>
          <w:color w:val="231F20"/>
        </w:rPr>
        <w:t xml:space="preserve">television </w:t>
      </w:r>
      <w:r w:rsidRPr="00A43B7D">
        <w:rPr>
          <w:rFonts w:asciiTheme="minorHAnsi" w:hAnsiTheme="minorHAnsi" w:cstheme="minorHAnsi"/>
          <w:color w:val="231F20"/>
        </w:rPr>
        <w:t xml:space="preserve">screen, </w:t>
      </w:r>
      <w:r w:rsidR="004C78C7" w:rsidRPr="00A43B7D">
        <w:rPr>
          <w:rFonts w:asciiTheme="minorHAnsi" w:hAnsiTheme="minorHAnsi" w:cstheme="minorHAnsi"/>
          <w:color w:val="231F20"/>
        </w:rPr>
        <w:t>at reaching distance from the sensor of the robotic arm. T</w:t>
      </w:r>
      <w:r w:rsidRPr="00A43B7D">
        <w:rPr>
          <w:rFonts w:asciiTheme="minorHAnsi" w:hAnsiTheme="minorHAnsi" w:cstheme="minorHAnsi"/>
          <w:color w:val="231F20"/>
        </w:rPr>
        <w:t>he electrodes</w:t>
      </w:r>
      <w:r w:rsidR="004C78C7" w:rsidRPr="00A43B7D">
        <w:rPr>
          <w:rFonts w:asciiTheme="minorHAnsi" w:hAnsiTheme="minorHAnsi" w:cstheme="minorHAnsi"/>
          <w:color w:val="231F20"/>
        </w:rPr>
        <w:t xml:space="preserve"> are placed on the triceps tendon of the right arm, where the pain stimuli are delivered </w:t>
      </w:r>
      <w:r w:rsidRPr="00A43B7D">
        <w:rPr>
          <w:rFonts w:asciiTheme="minorHAnsi" w:hAnsiTheme="minorHAnsi" w:cstheme="minorHAnsi"/>
          <w:color w:val="231F20"/>
        </w:rPr>
        <w:t xml:space="preserve">(red </w:t>
      </w:r>
      <w:r w:rsidR="004C78C7" w:rsidRPr="00A43B7D">
        <w:rPr>
          <w:rFonts w:asciiTheme="minorHAnsi" w:hAnsiTheme="minorHAnsi" w:cstheme="minorHAnsi"/>
          <w:color w:val="231F20"/>
        </w:rPr>
        <w:t>circle</w:t>
      </w:r>
      <w:r w:rsidRPr="00A43B7D">
        <w:rPr>
          <w:rFonts w:asciiTheme="minorHAnsi" w:hAnsiTheme="minorHAnsi" w:cstheme="minorHAnsi"/>
          <w:color w:val="231F20"/>
        </w:rPr>
        <w:t>)</w:t>
      </w:r>
      <w:r w:rsidR="004C78C7" w:rsidRPr="00A43B7D">
        <w:rPr>
          <w:rFonts w:asciiTheme="minorHAnsi" w:hAnsiTheme="minorHAnsi" w:cstheme="minorHAnsi"/>
          <w:color w:val="231F20"/>
        </w:rPr>
        <w:t>,</w:t>
      </w:r>
      <w:r w:rsidRPr="00A43B7D">
        <w:rPr>
          <w:rFonts w:asciiTheme="minorHAnsi" w:hAnsiTheme="minorHAnsi" w:cstheme="minorHAnsi"/>
          <w:color w:val="231F20"/>
        </w:rPr>
        <w:t xml:space="preserve"> and the triple foot switch </w:t>
      </w:r>
      <w:r w:rsidR="004C78C7" w:rsidRPr="00A43B7D">
        <w:rPr>
          <w:rFonts w:asciiTheme="minorHAnsi" w:hAnsiTheme="minorHAnsi" w:cstheme="minorHAnsi"/>
          <w:color w:val="231F20"/>
        </w:rPr>
        <w:t xml:space="preserve">is </w:t>
      </w:r>
      <w:r w:rsidRPr="00A43B7D">
        <w:rPr>
          <w:rFonts w:asciiTheme="minorHAnsi" w:hAnsiTheme="minorHAnsi" w:cstheme="minorHAnsi"/>
          <w:color w:val="231F20"/>
        </w:rPr>
        <w:t>u</w:t>
      </w:r>
      <w:r w:rsidR="004C78C7" w:rsidRPr="00A43B7D">
        <w:rPr>
          <w:rFonts w:asciiTheme="minorHAnsi" w:hAnsiTheme="minorHAnsi" w:cstheme="minorHAnsi"/>
          <w:color w:val="231F20"/>
        </w:rPr>
        <w:t xml:space="preserve">sed to give fear of movement-related pain and pain-expectancy </w:t>
      </w:r>
      <w:r w:rsidRPr="00A43B7D">
        <w:rPr>
          <w:rFonts w:asciiTheme="minorHAnsi" w:hAnsiTheme="minorHAnsi" w:cstheme="minorHAnsi"/>
          <w:color w:val="231F20"/>
        </w:rPr>
        <w:t>ratings.</w:t>
      </w:r>
      <w:r w:rsidR="004C78C7" w:rsidRPr="00A43B7D">
        <w:rPr>
          <w:rFonts w:asciiTheme="minorHAnsi" w:hAnsiTheme="minorHAnsi" w:cstheme="minorHAnsi"/>
          <w:color w:val="231F20"/>
        </w:rPr>
        <w:t xml:space="preserve"> The acquisition phase of the experimental task is shown on the </w:t>
      </w:r>
      <w:r w:rsidR="00A45D47" w:rsidRPr="00A43B7D">
        <w:rPr>
          <w:rFonts w:asciiTheme="minorHAnsi" w:hAnsiTheme="minorHAnsi" w:cstheme="minorHAnsi"/>
          <w:color w:val="231F20"/>
        </w:rPr>
        <w:t xml:space="preserve">television </w:t>
      </w:r>
      <w:r w:rsidR="004C78C7" w:rsidRPr="00A43B7D">
        <w:rPr>
          <w:rFonts w:asciiTheme="minorHAnsi" w:hAnsiTheme="minorHAnsi" w:cstheme="minorHAnsi"/>
          <w:color w:val="231F20"/>
        </w:rPr>
        <w:t>screen and magnified in the white box. The ball is situated in the lower</w:t>
      </w:r>
      <w:r w:rsidR="00AB5798">
        <w:rPr>
          <w:rFonts w:asciiTheme="minorHAnsi" w:hAnsiTheme="minorHAnsi" w:cstheme="minorHAnsi"/>
          <w:color w:val="231F20"/>
        </w:rPr>
        <w:t>-</w:t>
      </w:r>
      <w:r w:rsidR="004C78C7" w:rsidRPr="00A43B7D">
        <w:rPr>
          <w:rFonts w:asciiTheme="minorHAnsi" w:hAnsiTheme="minorHAnsi" w:cstheme="minorHAnsi"/>
          <w:color w:val="231F20"/>
        </w:rPr>
        <w:t>left corner, and the target in the upper</w:t>
      </w:r>
      <w:r w:rsidR="00AB5798">
        <w:rPr>
          <w:rFonts w:asciiTheme="minorHAnsi" w:hAnsiTheme="minorHAnsi" w:cstheme="minorHAnsi"/>
          <w:color w:val="231F20"/>
        </w:rPr>
        <w:t>-</w:t>
      </w:r>
      <w:r w:rsidR="004C78C7" w:rsidRPr="00A43B7D">
        <w:rPr>
          <w:rFonts w:asciiTheme="minorHAnsi" w:hAnsiTheme="minorHAnsi" w:cstheme="minorHAnsi"/>
          <w:color w:val="231F20"/>
        </w:rPr>
        <w:t>left corner (green arch). T1</w:t>
      </w:r>
      <w:r w:rsidR="00AB5798">
        <w:rPr>
          <w:rFonts w:asciiTheme="minorHAnsi" w:hAnsiTheme="minorHAnsi" w:cstheme="minorHAnsi"/>
          <w:color w:val="231F20"/>
        </w:rPr>
        <w:t>–</w:t>
      </w:r>
      <w:r w:rsidR="00C336BB" w:rsidRPr="00A43B7D">
        <w:rPr>
          <w:rFonts w:asciiTheme="minorHAnsi" w:hAnsiTheme="minorHAnsi" w:cstheme="minorHAnsi"/>
          <w:color w:val="231F20"/>
        </w:rPr>
        <w:t>T</w:t>
      </w:r>
      <w:r w:rsidR="004C78C7" w:rsidRPr="00A43B7D">
        <w:rPr>
          <w:rFonts w:asciiTheme="minorHAnsi" w:hAnsiTheme="minorHAnsi" w:cstheme="minorHAnsi"/>
          <w:color w:val="231F20"/>
        </w:rPr>
        <w:t xml:space="preserve">3 are situated midway through the movement-plane, from left to right, respectively. </w:t>
      </w:r>
      <w:r w:rsidR="00FA64C4" w:rsidRPr="00A43B7D">
        <w:rPr>
          <w:rFonts w:asciiTheme="minorHAnsi" w:hAnsiTheme="minorHAnsi" w:cstheme="minorHAnsi"/>
          <w:color w:val="231F20"/>
        </w:rPr>
        <w:t>S</w:t>
      </w:r>
      <w:r w:rsidR="004C78C7" w:rsidRPr="00A43B7D">
        <w:rPr>
          <w:rFonts w:asciiTheme="minorHAnsi" w:hAnsiTheme="minorHAnsi" w:cstheme="minorHAnsi"/>
          <w:color w:val="231F20"/>
        </w:rPr>
        <w:t>paces are left between T1</w:t>
      </w:r>
      <w:r w:rsidR="00524BF2">
        <w:rPr>
          <w:rFonts w:asciiTheme="minorHAnsi" w:hAnsiTheme="minorHAnsi" w:cstheme="minorHAnsi"/>
          <w:color w:val="231F20"/>
        </w:rPr>
        <w:t>–</w:t>
      </w:r>
      <w:r w:rsidR="00C127FD" w:rsidRPr="00A43B7D">
        <w:rPr>
          <w:rFonts w:asciiTheme="minorHAnsi" w:hAnsiTheme="minorHAnsi" w:cstheme="minorHAnsi"/>
          <w:color w:val="231F20"/>
        </w:rPr>
        <w:t>T</w:t>
      </w:r>
      <w:r w:rsidR="004C78C7" w:rsidRPr="00A43B7D">
        <w:rPr>
          <w:rFonts w:asciiTheme="minorHAnsi" w:hAnsiTheme="minorHAnsi" w:cstheme="minorHAnsi"/>
          <w:color w:val="231F20"/>
        </w:rPr>
        <w:t xml:space="preserve">3 </w:t>
      </w:r>
      <w:r w:rsidR="00FA64C4" w:rsidRPr="00A43B7D">
        <w:rPr>
          <w:rFonts w:asciiTheme="minorHAnsi" w:hAnsiTheme="minorHAnsi" w:cstheme="minorHAnsi"/>
          <w:color w:val="231F20"/>
        </w:rPr>
        <w:t xml:space="preserve">specifically in avoidance generalization protocols, </w:t>
      </w:r>
      <w:proofErr w:type="gramStart"/>
      <w:r w:rsidR="00FA64C4" w:rsidRPr="00A43B7D">
        <w:rPr>
          <w:rFonts w:asciiTheme="minorHAnsi" w:hAnsiTheme="minorHAnsi" w:cstheme="minorHAnsi"/>
          <w:color w:val="231F20"/>
        </w:rPr>
        <w:t xml:space="preserve">in order </w:t>
      </w:r>
      <w:r w:rsidR="004C78C7" w:rsidRPr="00A43B7D">
        <w:rPr>
          <w:rFonts w:asciiTheme="minorHAnsi" w:hAnsiTheme="minorHAnsi" w:cstheme="minorHAnsi"/>
          <w:color w:val="231F20"/>
        </w:rPr>
        <w:t>to</w:t>
      </w:r>
      <w:proofErr w:type="gramEnd"/>
      <w:r w:rsidR="004C78C7" w:rsidRPr="00A43B7D">
        <w:rPr>
          <w:rFonts w:asciiTheme="minorHAnsi" w:hAnsiTheme="minorHAnsi" w:cstheme="minorHAnsi"/>
          <w:color w:val="231F20"/>
        </w:rPr>
        <w:t xml:space="preserve"> leave room for the subsequent generalization trajectory arches (G1</w:t>
      </w:r>
      <w:r w:rsidR="00524BF2">
        <w:rPr>
          <w:rFonts w:asciiTheme="minorHAnsi" w:hAnsiTheme="minorHAnsi" w:cstheme="minorHAnsi"/>
          <w:color w:val="231F20"/>
        </w:rPr>
        <w:t>–</w:t>
      </w:r>
      <w:r w:rsidR="00C127FD" w:rsidRPr="00A43B7D">
        <w:rPr>
          <w:rFonts w:asciiTheme="minorHAnsi" w:hAnsiTheme="minorHAnsi" w:cstheme="minorHAnsi"/>
          <w:color w:val="231F20"/>
        </w:rPr>
        <w:t>G</w:t>
      </w:r>
      <w:r w:rsidR="004C78C7" w:rsidRPr="00A43B7D">
        <w:rPr>
          <w:rFonts w:asciiTheme="minorHAnsi" w:hAnsiTheme="minorHAnsi" w:cstheme="minorHAnsi"/>
          <w:color w:val="231F20"/>
        </w:rPr>
        <w:t>3).</w:t>
      </w:r>
    </w:p>
    <w:p w14:paraId="46A5AADC" w14:textId="77777777" w:rsidR="0081690A" w:rsidRPr="00A43B7D" w:rsidRDefault="0081690A" w:rsidP="00426A10">
      <w:pPr>
        <w:rPr>
          <w:rFonts w:asciiTheme="minorHAnsi" w:hAnsiTheme="minorHAnsi" w:cstheme="minorHAnsi"/>
          <w:color w:val="808080" w:themeColor="background1" w:themeShade="80"/>
          <w:shd w:val="clear" w:color="auto" w:fill="FFFFFF"/>
        </w:rPr>
      </w:pPr>
    </w:p>
    <w:p w14:paraId="05905F3D" w14:textId="7D57A582" w:rsidR="00C124E6" w:rsidRPr="00A43B7D" w:rsidRDefault="00466505" w:rsidP="00426A10">
      <w:pPr>
        <w:rPr>
          <w:rFonts w:asciiTheme="minorHAnsi" w:hAnsiTheme="minorHAnsi" w:cstheme="minorHAnsi"/>
        </w:rPr>
      </w:pPr>
      <w:r w:rsidRPr="00A43B7D">
        <w:rPr>
          <w:rFonts w:asciiTheme="minorHAnsi" w:hAnsiTheme="minorHAnsi" w:cstheme="minorBidi"/>
          <w:b/>
          <w:bCs/>
          <w:color w:val="auto"/>
          <w:shd w:val="clear" w:color="auto" w:fill="FFFFFF"/>
        </w:rPr>
        <w:t xml:space="preserve">Figure </w:t>
      </w:r>
      <w:r w:rsidR="452CDC82" w:rsidRPr="00A43B7D">
        <w:rPr>
          <w:rFonts w:asciiTheme="minorHAnsi" w:hAnsiTheme="minorHAnsi" w:cstheme="minorBidi"/>
          <w:b/>
          <w:bCs/>
          <w:color w:val="auto"/>
        </w:rPr>
        <w:t>2</w:t>
      </w:r>
      <w:r w:rsidRPr="00A43B7D">
        <w:rPr>
          <w:rFonts w:asciiTheme="minorHAnsi" w:hAnsiTheme="minorHAnsi" w:cstheme="minorBidi"/>
          <w:b/>
          <w:bCs/>
          <w:color w:val="auto"/>
          <w:shd w:val="clear" w:color="auto" w:fill="FFFFFF"/>
        </w:rPr>
        <w:t xml:space="preserve">: </w:t>
      </w:r>
      <w:r w:rsidR="00E05827" w:rsidRPr="00A43B7D">
        <w:rPr>
          <w:rFonts w:asciiTheme="minorHAnsi" w:hAnsiTheme="minorHAnsi" w:cstheme="minorHAnsi"/>
          <w:b/>
          <w:color w:val="auto"/>
          <w:shd w:val="clear" w:color="auto" w:fill="FFFFFF"/>
        </w:rPr>
        <w:t>Representative data of avoidance behavior during the acquisition, extinction with response prevention, and test of spontaneous recovery phases</w:t>
      </w:r>
      <w:r w:rsidR="00E05827" w:rsidRPr="00A43B7D">
        <w:rPr>
          <w:rFonts w:asciiTheme="minorHAnsi" w:hAnsiTheme="minorHAnsi" w:cstheme="minorHAnsi"/>
          <w:b/>
          <w:color w:val="auto"/>
          <w:shd w:val="clear" w:color="auto" w:fill="FFFFFF"/>
        </w:rPr>
        <w:fldChar w:fldCharType="begin"/>
      </w:r>
      <w:r w:rsidR="004111B8">
        <w:rPr>
          <w:rFonts w:asciiTheme="minorHAnsi" w:hAnsiTheme="minorHAnsi" w:cstheme="minorHAnsi"/>
          <w:b/>
          <w:color w:val="auto"/>
          <w:shd w:val="clear" w:color="auto" w:fill="FFFFFF"/>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E05827" w:rsidRPr="00A43B7D">
        <w:rPr>
          <w:rFonts w:asciiTheme="minorHAnsi" w:hAnsiTheme="minorHAnsi" w:cstheme="minorHAnsi"/>
          <w:b/>
          <w:color w:val="auto"/>
          <w:shd w:val="clear" w:color="auto" w:fill="FFFFFF"/>
        </w:rPr>
        <w:fldChar w:fldCharType="separate"/>
      </w:r>
      <w:r w:rsidR="004111B8" w:rsidRPr="004111B8">
        <w:rPr>
          <w:rFonts w:asciiTheme="minorHAnsi" w:hAnsiTheme="minorHAnsi" w:cstheme="minorHAnsi"/>
          <w:b/>
          <w:noProof/>
          <w:color w:val="auto"/>
          <w:shd w:val="clear" w:color="auto" w:fill="FFFFFF"/>
          <w:vertAlign w:val="superscript"/>
        </w:rPr>
        <w:t>22</w:t>
      </w:r>
      <w:r w:rsidR="00E05827" w:rsidRPr="00A43B7D">
        <w:rPr>
          <w:rFonts w:asciiTheme="minorHAnsi" w:hAnsiTheme="minorHAnsi" w:cstheme="minorHAnsi"/>
          <w:b/>
          <w:color w:val="auto"/>
          <w:shd w:val="clear" w:color="auto" w:fill="FFFFFF"/>
        </w:rPr>
        <w:fldChar w:fldCharType="end"/>
      </w:r>
      <w:r w:rsidR="00E05827" w:rsidRPr="00A43B7D">
        <w:rPr>
          <w:rFonts w:asciiTheme="minorHAnsi" w:hAnsiTheme="minorHAnsi" w:cstheme="minorHAnsi"/>
          <w:b/>
          <w:color w:val="auto"/>
          <w:shd w:val="clear" w:color="auto" w:fill="FFFFFF"/>
        </w:rPr>
        <w:t xml:space="preserve">. </w:t>
      </w:r>
      <w:r w:rsidR="00E05827" w:rsidRPr="00A43B7D">
        <w:rPr>
          <w:rFonts w:asciiTheme="minorHAnsi" w:hAnsiTheme="minorHAnsi" w:cstheme="minorHAnsi"/>
        </w:rPr>
        <w:t>Mean maximum deviation (in centimeters) from the shortest trajectory to the target during acquisition (ACQ1</w:t>
      </w:r>
      <w:r w:rsidR="00CF6F5C">
        <w:rPr>
          <w:rFonts w:asciiTheme="minorHAnsi" w:hAnsiTheme="minorHAnsi" w:cstheme="minorHAnsi"/>
        </w:rPr>
        <w:t>–</w:t>
      </w:r>
      <w:r w:rsidR="00E05827" w:rsidRPr="00A43B7D">
        <w:rPr>
          <w:rFonts w:asciiTheme="minorHAnsi" w:hAnsiTheme="minorHAnsi" w:cstheme="minorHAnsi"/>
        </w:rPr>
        <w:t>2), extinction with response prevention (RPE1</w:t>
      </w:r>
      <w:r w:rsidR="00CF6F5C">
        <w:rPr>
          <w:rFonts w:asciiTheme="minorHAnsi" w:hAnsiTheme="minorHAnsi" w:cstheme="minorHAnsi"/>
        </w:rPr>
        <w:t>–</w:t>
      </w:r>
      <w:r w:rsidR="00E05827" w:rsidRPr="00A43B7D">
        <w:rPr>
          <w:rFonts w:asciiTheme="minorHAnsi" w:hAnsiTheme="minorHAnsi" w:cstheme="minorHAnsi"/>
        </w:rPr>
        <w:t>4), and spontaneous recovery (TEST1</w:t>
      </w:r>
      <w:r w:rsidR="00CF6F5C">
        <w:rPr>
          <w:rFonts w:asciiTheme="minorHAnsi" w:hAnsiTheme="minorHAnsi" w:cstheme="minorHAnsi"/>
        </w:rPr>
        <w:t>–</w:t>
      </w:r>
      <w:r w:rsidR="00E05827" w:rsidRPr="00A43B7D">
        <w:rPr>
          <w:rFonts w:asciiTheme="minorHAnsi" w:hAnsiTheme="minorHAnsi" w:cstheme="minorHAnsi"/>
        </w:rPr>
        <w:t>2). Note that, participants are only allowed to perform the shortest trajectory (T1) during the RPE phase.</w:t>
      </w:r>
      <w:r w:rsidR="00C124E6" w:rsidRPr="00A43B7D">
        <w:rPr>
          <w:rFonts w:asciiTheme="minorHAnsi" w:hAnsiTheme="minorHAnsi" w:cstheme="minorHAnsi"/>
        </w:rPr>
        <w:t xml:space="preserve"> </w:t>
      </w:r>
      <w:r w:rsidR="00E05827" w:rsidRPr="00A43B7D">
        <w:rPr>
          <w:rFonts w:asciiTheme="minorHAnsi" w:hAnsiTheme="minorHAnsi" w:cstheme="minorHAnsi"/>
        </w:rPr>
        <w:t xml:space="preserve">Error bars represent </w:t>
      </w:r>
      <w:r w:rsidR="001154C7" w:rsidRPr="00A43B7D">
        <w:rPr>
          <w:rFonts w:asciiTheme="minorHAnsi" w:hAnsiTheme="minorHAnsi" w:cstheme="minorHAnsi"/>
        </w:rPr>
        <w:t>standard error of the mean (</w:t>
      </w:r>
      <w:r w:rsidR="00E05827" w:rsidRPr="00A43B7D">
        <w:rPr>
          <w:rFonts w:asciiTheme="minorHAnsi" w:hAnsiTheme="minorHAnsi" w:cstheme="minorHAnsi"/>
        </w:rPr>
        <w:t>SEM</w:t>
      </w:r>
      <w:r w:rsidR="001154C7" w:rsidRPr="00A43B7D">
        <w:rPr>
          <w:rFonts w:asciiTheme="minorHAnsi" w:hAnsiTheme="minorHAnsi" w:cstheme="minorHAnsi"/>
        </w:rPr>
        <w:t>)</w:t>
      </w:r>
      <w:r w:rsidR="00E05827" w:rsidRPr="00A43B7D">
        <w:rPr>
          <w:rFonts w:asciiTheme="minorHAnsi" w:hAnsiTheme="minorHAnsi" w:cstheme="minorHAnsi"/>
        </w:rPr>
        <w:t>.</w:t>
      </w:r>
      <w:r w:rsidR="00C124E6" w:rsidRPr="00A43B7D">
        <w:rPr>
          <w:rFonts w:asciiTheme="minorHAnsi" w:hAnsiTheme="minorHAnsi" w:cstheme="minorHAnsi"/>
        </w:rPr>
        <w:t xml:space="preserve"> Data in this figure </w:t>
      </w:r>
      <w:r w:rsidR="007C2454">
        <w:rPr>
          <w:rFonts w:asciiTheme="minorHAnsi" w:hAnsiTheme="minorHAnsi" w:cstheme="minorHAnsi"/>
        </w:rPr>
        <w:t>is</w:t>
      </w:r>
      <w:r w:rsidR="007C2454" w:rsidRPr="00A43B7D">
        <w:rPr>
          <w:rFonts w:asciiTheme="minorHAnsi" w:hAnsiTheme="minorHAnsi" w:cstheme="minorHAnsi"/>
        </w:rPr>
        <w:t xml:space="preserve"> </w:t>
      </w:r>
      <w:r w:rsidR="00C124E6" w:rsidRPr="00A43B7D">
        <w:rPr>
          <w:rFonts w:asciiTheme="minorHAnsi" w:hAnsiTheme="minorHAnsi" w:cstheme="minorHAnsi"/>
        </w:rPr>
        <w:t>from 30 participants (9 men, 21 women</w:t>
      </w:r>
      <w:r w:rsidR="00C336BB" w:rsidRPr="00A43B7D">
        <w:rPr>
          <w:rFonts w:asciiTheme="minorHAnsi" w:hAnsiTheme="minorHAnsi" w:cstheme="minorHAnsi"/>
        </w:rPr>
        <w:t>;</w:t>
      </w:r>
      <w:r w:rsidR="003B1255" w:rsidRPr="00A43B7D">
        <w:rPr>
          <w:rFonts w:asciiTheme="minorHAnsi" w:hAnsiTheme="minorHAnsi" w:cstheme="minorHAnsi"/>
        </w:rPr>
        <w:t xml:space="preserve"> mean age = 21.90</w:t>
      </w:r>
      <w:r w:rsidR="00C124E6" w:rsidRPr="00A43B7D">
        <w:rPr>
          <w:rFonts w:asciiTheme="minorHAnsi" w:hAnsiTheme="minorHAnsi" w:cstheme="minorHAnsi"/>
        </w:rPr>
        <w:t>)</w:t>
      </w:r>
      <w:r w:rsidR="00C124E6" w:rsidRPr="00A43B7D">
        <w:rPr>
          <w:rFonts w:asciiTheme="minorHAnsi" w:hAnsiTheme="minorHAnsi" w:cstheme="minorHAnsi"/>
        </w:rPr>
        <w:fldChar w:fldCharType="begin"/>
      </w:r>
      <w:r w:rsidR="004111B8">
        <w:rPr>
          <w:rFonts w:asciiTheme="minorHAnsi" w:hAnsiTheme="minorHAnsi" w:cstheme="minorHAnsi"/>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C124E6"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22</w:t>
      </w:r>
      <w:r w:rsidR="00C124E6" w:rsidRPr="00A43B7D">
        <w:rPr>
          <w:rFonts w:asciiTheme="minorHAnsi" w:hAnsiTheme="minorHAnsi" w:cstheme="minorHAnsi"/>
        </w:rPr>
        <w:fldChar w:fldCharType="end"/>
      </w:r>
      <w:r w:rsidR="00C124E6" w:rsidRPr="00A43B7D">
        <w:rPr>
          <w:rFonts w:asciiTheme="minorHAnsi" w:hAnsiTheme="minorHAnsi" w:cstheme="minorHAnsi"/>
        </w:rPr>
        <w:t xml:space="preserve">. </w:t>
      </w:r>
      <w:r w:rsidR="007104FF">
        <w:rPr>
          <w:rFonts w:asciiTheme="minorHAnsi" w:hAnsiTheme="minorHAnsi" w:cstheme="minorHAnsi"/>
        </w:rPr>
        <w:t>This f</w:t>
      </w:r>
      <w:r w:rsidR="007104FF" w:rsidRPr="00A43B7D">
        <w:rPr>
          <w:rFonts w:asciiTheme="minorHAnsi" w:hAnsiTheme="minorHAnsi" w:cstheme="minorHAnsi"/>
        </w:rPr>
        <w:t xml:space="preserve">igure </w:t>
      </w:r>
      <w:r w:rsidR="007104FF">
        <w:rPr>
          <w:rFonts w:asciiTheme="minorHAnsi" w:hAnsiTheme="minorHAnsi" w:cstheme="minorHAnsi"/>
        </w:rPr>
        <w:t xml:space="preserve">is </w:t>
      </w:r>
      <w:r w:rsidR="00096262" w:rsidRPr="00A43B7D">
        <w:rPr>
          <w:rFonts w:asciiTheme="minorHAnsi" w:hAnsiTheme="minorHAnsi" w:cstheme="minorHAnsi"/>
        </w:rPr>
        <w:t>modified with permission from ref.</w:t>
      </w:r>
      <w:r w:rsidR="00096262" w:rsidRPr="00A43B7D">
        <w:rPr>
          <w:rFonts w:asciiTheme="minorHAnsi" w:hAnsiTheme="minorHAnsi" w:cstheme="minorHAnsi"/>
        </w:rPr>
        <w:fldChar w:fldCharType="begin"/>
      </w:r>
      <w:r w:rsidR="004111B8">
        <w:rPr>
          <w:rFonts w:asciiTheme="minorHAnsi" w:hAnsiTheme="minorHAnsi" w:cstheme="minorHAnsi"/>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096262"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22</w:t>
      </w:r>
      <w:r w:rsidR="00096262" w:rsidRPr="00A43B7D">
        <w:rPr>
          <w:rFonts w:asciiTheme="minorHAnsi" w:hAnsiTheme="minorHAnsi" w:cstheme="minorHAnsi"/>
        </w:rPr>
        <w:fldChar w:fldCharType="end"/>
      </w:r>
      <w:r w:rsidR="00096262">
        <w:rPr>
          <w:rFonts w:asciiTheme="minorHAnsi" w:hAnsiTheme="minorHAnsi" w:cstheme="minorHAnsi"/>
        </w:rPr>
        <w:t>.</w:t>
      </w:r>
    </w:p>
    <w:p w14:paraId="0D343FD6" w14:textId="77777777" w:rsidR="00C124E6" w:rsidRPr="00A43B7D" w:rsidRDefault="00C124E6" w:rsidP="00426A10">
      <w:pPr>
        <w:rPr>
          <w:rFonts w:asciiTheme="minorHAnsi" w:hAnsiTheme="minorHAnsi" w:cstheme="minorHAnsi"/>
        </w:rPr>
      </w:pPr>
    </w:p>
    <w:p w14:paraId="50689E58" w14:textId="5B104C6A" w:rsidR="009555D8" w:rsidRPr="00A43B7D" w:rsidRDefault="00C124E6" w:rsidP="00426A10">
      <w:pPr>
        <w:rPr>
          <w:rFonts w:asciiTheme="minorHAnsi" w:hAnsiTheme="minorHAnsi" w:cstheme="minorBidi"/>
          <w:color w:val="auto"/>
          <w:shd w:val="clear" w:color="auto" w:fill="FFFFFF"/>
        </w:rPr>
      </w:pPr>
      <w:r w:rsidRPr="00A43B7D">
        <w:rPr>
          <w:rFonts w:asciiTheme="minorHAnsi" w:hAnsiTheme="minorHAnsi" w:cstheme="minorHAnsi"/>
          <w:b/>
        </w:rPr>
        <w:t xml:space="preserve">Figure 3: </w:t>
      </w:r>
      <w:r w:rsidR="00466505" w:rsidRPr="00A43B7D">
        <w:rPr>
          <w:rFonts w:asciiTheme="minorHAnsi" w:hAnsiTheme="minorHAnsi" w:cstheme="minorBidi"/>
          <w:b/>
          <w:bCs/>
          <w:color w:val="auto"/>
          <w:shd w:val="clear" w:color="auto" w:fill="FFFFFF"/>
        </w:rPr>
        <w:t>Representative</w:t>
      </w:r>
      <w:r w:rsidR="00D03F47" w:rsidRPr="00A43B7D">
        <w:rPr>
          <w:rFonts w:asciiTheme="minorHAnsi" w:hAnsiTheme="minorHAnsi" w:cstheme="minorBidi"/>
          <w:b/>
          <w:bCs/>
          <w:color w:val="auto"/>
          <w:shd w:val="clear" w:color="auto" w:fill="FFFFFF"/>
        </w:rPr>
        <w:t xml:space="preserve"> data of</w:t>
      </w:r>
      <w:r w:rsidR="00466505" w:rsidRPr="00A43B7D">
        <w:rPr>
          <w:rFonts w:asciiTheme="minorHAnsi" w:hAnsiTheme="minorHAnsi" w:cstheme="minorBidi"/>
          <w:b/>
          <w:bCs/>
          <w:color w:val="auto"/>
          <w:shd w:val="clear" w:color="auto" w:fill="FFFFFF"/>
        </w:rPr>
        <w:t xml:space="preserve"> avoidance behavior during </w:t>
      </w:r>
      <w:r w:rsidR="000149CA" w:rsidRPr="00A43B7D">
        <w:rPr>
          <w:rFonts w:asciiTheme="minorHAnsi" w:hAnsiTheme="minorHAnsi" w:cstheme="minorBidi"/>
          <w:b/>
          <w:bCs/>
          <w:color w:val="auto"/>
          <w:shd w:val="clear" w:color="auto" w:fill="FFFFFF"/>
        </w:rPr>
        <w:t xml:space="preserve">the </w:t>
      </w:r>
      <w:r w:rsidR="00466505" w:rsidRPr="00A43B7D">
        <w:rPr>
          <w:rFonts w:asciiTheme="minorHAnsi" w:hAnsiTheme="minorHAnsi" w:cstheme="minorBidi"/>
          <w:b/>
          <w:bCs/>
          <w:color w:val="auto"/>
          <w:shd w:val="clear" w:color="auto" w:fill="FFFFFF"/>
        </w:rPr>
        <w:t xml:space="preserve">acquisition </w:t>
      </w:r>
      <w:r w:rsidR="006F7CAE" w:rsidRPr="00A43B7D">
        <w:rPr>
          <w:rFonts w:asciiTheme="minorHAnsi" w:hAnsiTheme="minorHAnsi" w:cstheme="minorBidi"/>
          <w:b/>
          <w:bCs/>
          <w:color w:val="auto"/>
          <w:shd w:val="clear" w:color="auto" w:fill="FFFFFF"/>
        </w:rPr>
        <w:t>phase</w:t>
      </w:r>
      <w:r w:rsidR="006F7CAE" w:rsidRPr="00A43B7D">
        <w:rPr>
          <w:rFonts w:asciiTheme="minorHAnsi" w:hAnsiTheme="minorHAnsi" w:cstheme="minorBidi"/>
          <w:b/>
          <w:bCs/>
          <w:color w:val="auto"/>
          <w:shd w:val="clear" w:color="auto" w:fill="FFFFFF"/>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Bidi"/>
          <w:b/>
          <w:bCs/>
          <w:color w:val="auto"/>
          <w:shd w:val="clear" w:color="auto" w:fill="FFFFFF"/>
        </w:rPr>
        <w:instrText xml:space="preserve"> ADDIN EN.CITE </w:instrText>
      </w:r>
      <w:r w:rsidR="004111B8">
        <w:rPr>
          <w:rFonts w:asciiTheme="minorHAnsi" w:hAnsiTheme="minorHAnsi" w:cstheme="minorBidi"/>
          <w:b/>
          <w:bCs/>
          <w:color w:val="auto"/>
          <w:shd w:val="clear" w:color="auto" w:fill="FFFFFF"/>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Bidi"/>
          <w:b/>
          <w:bCs/>
          <w:color w:val="auto"/>
          <w:shd w:val="clear" w:color="auto" w:fill="FFFFFF"/>
        </w:rPr>
        <w:instrText xml:space="preserve"> ADDIN EN.CITE.DATA </w:instrText>
      </w:r>
      <w:r w:rsidR="004111B8">
        <w:rPr>
          <w:rFonts w:asciiTheme="minorHAnsi" w:hAnsiTheme="minorHAnsi" w:cstheme="minorBidi"/>
          <w:b/>
          <w:bCs/>
          <w:color w:val="auto"/>
          <w:shd w:val="clear" w:color="auto" w:fill="FFFFFF"/>
        </w:rPr>
      </w:r>
      <w:r w:rsidR="004111B8">
        <w:rPr>
          <w:rFonts w:asciiTheme="minorHAnsi" w:hAnsiTheme="minorHAnsi" w:cstheme="minorBidi"/>
          <w:b/>
          <w:bCs/>
          <w:color w:val="auto"/>
          <w:shd w:val="clear" w:color="auto" w:fill="FFFFFF"/>
        </w:rPr>
        <w:fldChar w:fldCharType="end"/>
      </w:r>
      <w:r w:rsidR="006F7CAE" w:rsidRPr="00A43B7D">
        <w:rPr>
          <w:rFonts w:asciiTheme="minorHAnsi" w:hAnsiTheme="minorHAnsi" w:cstheme="minorBidi"/>
          <w:b/>
          <w:bCs/>
          <w:color w:val="auto"/>
          <w:shd w:val="clear" w:color="auto" w:fill="FFFFFF"/>
        </w:rPr>
      </w:r>
      <w:r w:rsidR="006F7CAE" w:rsidRPr="00A43B7D">
        <w:rPr>
          <w:rFonts w:asciiTheme="minorHAnsi" w:hAnsiTheme="minorHAnsi" w:cstheme="minorBidi"/>
          <w:b/>
          <w:bCs/>
          <w:color w:val="auto"/>
          <w:shd w:val="clear" w:color="auto" w:fill="FFFFFF"/>
        </w:rPr>
        <w:fldChar w:fldCharType="separate"/>
      </w:r>
      <w:r w:rsidR="004111B8" w:rsidRPr="004111B8">
        <w:rPr>
          <w:rFonts w:asciiTheme="minorHAnsi" w:hAnsiTheme="minorHAnsi" w:cstheme="minorBidi"/>
          <w:b/>
          <w:bCs/>
          <w:noProof/>
          <w:color w:val="auto"/>
          <w:shd w:val="clear" w:color="auto" w:fill="FFFFFF"/>
          <w:vertAlign w:val="superscript"/>
        </w:rPr>
        <w:t>20</w:t>
      </w:r>
      <w:r w:rsidR="006F7CAE" w:rsidRPr="00A43B7D">
        <w:rPr>
          <w:rFonts w:asciiTheme="minorHAnsi" w:hAnsiTheme="minorHAnsi" w:cstheme="minorBidi"/>
          <w:b/>
          <w:bCs/>
          <w:color w:val="auto"/>
          <w:shd w:val="clear" w:color="auto" w:fill="FFFFFF"/>
        </w:rPr>
        <w:fldChar w:fldCharType="end"/>
      </w:r>
      <w:r w:rsidR="00466505" w:rsidRPr="00A43B7D">
        <w:rPr>
          <w:rFonts w:asciiTheme="minorHAnsi" w:hAnsiTheme="minorHAnsi" w:cstheme="minorBidi"/>
          <w:b/>
          <w:bCs/>
          <w:color w:val="auto"/>
          <w:shd w:val="clear" w:color="auto" w:fill="FFFFFF"/>
        </w:rPr>
        <w:t>.</w:t>
      </w:r>
      <w:r w:rsidR="00466505" w:rsidRPr="00A43B7D">
        <w:rPr>
          <w:rFonts w:asciiTheme="minorHAnsi" w:hAnsiTheme="minorHAnsi" w:cstheme="minorBidi"/>
          <w:color w:val="auto"/>
          <w:shd w:val="clear" w:color="auto" w:fill="FFFFFF"/>
        </w:rPr>
        <w:t xml:space="preserve"> </w:t>
      </w:r>
      <w:r w:rsidR="009555D8" w:rsidRPr="00A43B7D">
        <w:rPr>
          <w:rFonts w:asciiTheme="minorHAnsi" w:hAnsiTheme="minorHAnsi" w:cstheme="minorBidi"/>
          <w:color w:val="auto"/>
          <w:shd w:val="clear" w:color="auto" w:fill="FFFFFF"/>
        </w:rPr>
        <w:t>Relative proportions of movement</w:t>
      </w:r>
      <w:r w:rsidR="000E0729" w:rsidRPr="00A43B7D">
        <w:rPr>
          <w:rFonts w:asciiTheme="minorHAnsi" w:hAnsiTheme="minorHAnsi" w:cstheme="minorBidi"/>
          <w:color w:val="auto"/>
          <w:shd w:val="clear" w:color="auto" w:fill="FFFFFF"/>
        </w:rPr>
        <w:t>s</w:t>
      </w:r>
      <w:r w:rsidR="009555D8" w:rsidRPr="00A43B7D">
        <w:rPr>
          <w:rFonts w:asciiTheme="minorHAnsi" w:hAnsiTheme="minorHAnsi" w:cstheme="minorBidi"/>
          <w:color w:val="auto"/>
          <w:shd w:val="clear" w:color="auto" w:fill="FFFFFF"/>
        </w:rPr>
        <w:t xml:space="preserve"> between the Experimental and Y</w:t>
      </w:r>
      <w:r w:rsidR="000E0729" w:rsidRPr="00A43B7D">
        <w:rPr>
          <w:rFonts w:asciiTheme="minorHAnsi" w:hAnsiTheme="minorHAnsi" w:cstheme="minorBidi"/>
          <w:color w:val="auto"/>
          <w:shd w:val="clear" w:color="auto" w:fill="FFFFFF"/>
        </w:rPr>
        <w:t>oked</w:t>
      </w:r>
      <w:r w:rsidR="00B9301F" w:rsidRPr="00A43B7D">
        <w:rPr>
          <w:rFonts w:asciiTheme="minorHAnsi" w:hAnsiTheme="minorHAnsi" w:cstheme="minorBidi"/>
          <w:color w:val="auto"/>
          <w:shd w:val="clear" w:color="auto" w:fill="FFFFFF"/>
        </w:rPr>
        <w:fldChar w:fldCharType="begin"/>
      </w:r>
      <w:r w:rsidR="004111B8">
        <w:rPr>
          <w:rFonts w:asciiTheme="minorHAnsi" w:hAnsiTheme="minorHAnsi" w:cstheme="minorBidi"/>
          <w:color w:val="auto"/>
          <w:shd w:val="clear" w:color="auto" w:fill="FFFFFF"/>
        </w:rPr>
        <w:instrText xml:space="preserve"> ADDIN EN.CITE &lt;EndNote&gt;&lt;Cite&gt;&lt;Author&gt;Davis&lt;/Author&gt;&lt;Year&gt;1971&lt;/Year&gt;&lt;RecNum&gt;447&lt;/RecNum&gt;&lt;DisplayText&gt;&lt;style face="superscript"&gt;48&lt;/style&gt;&lt;/DisplayText&gt;&lt;record&gt;&lt;rec-number&gt;447&lt;/rec-number&gt;&lt;foreign-keys&gt;&lt;key app="EN" db-id="5rdpswedut59ebeppe0pstz8wwfpat9dtw9f" timestamp="1596033117"&gt;447&lt;/key&gt;&lt;/foreign-keys&gt;&lt;ref-type name="Journal Article"&gt;17&lt;/ref-type&gt;&lt;contributors&gt;&lt;authors&gt;&lt;author&gt;Davis, J.&lt;/author&gt;&lt;author&gt;Bitterman, M. E.&lt;/author&gt;&lt;/authors&gt;&lt;/contributors&gt;&lt;titles&gt;&lt;title&gt;Differential reinforcement of other behavior (DRO): a yoked-control comparison&lt;/title&gt;&lt;secondary-title&gt;Journal of the experimental analysis of behavior&lt;/secondary-title&gt;&lt;alt-title&gt;J Exp Anal Behav&lt;/alt-title&gt;&lt;/titles&gt;&lt;periodical&gt;&lt;full-title&gt;J Exp Anal Behav&lt;/full-title&gt;&lt;abbr-1&gt;Journal of the experimental analysis of behavior&lt;/abbr-1&gt;&lt;/periodical&gt;&lt;alt-periodical&gt;&lt;full-title&gt;J Exp Anal Behav&lt;/full-title&gt;&lt;abbr-1&gt;Journal of the experimental analysis of behavior&lt;/abbr-1&gt;&lt;/alt-periodical&gt;&lt;pages&gt;237-241&lt;/pages&gt;&lt;volume&gt;15&lt;/volume&gt;&lt;number&gt;2&lt;/number&gt;&lt;dates&gt;&lt;year&gt;1971&lt;/year&gt;&lt;/dates&gt;&lt;isbn&gt;0022-5002&lt;/isbn&gt;&lt;accession-num&gt;16811508&lt;/accession-num&gt;&lt;urls&gt;&lt;related-urls&gt;&lt;url&gt;https://pubmed.ncbi.nlm.nih.gov/16811508&lt;/url&gt;&lt;url&gt;https://www.ncbi.nlm.nih.gov/pmc/articles/PMC1333808/&lt;/url&gt;&lt;/related-urls&gt;&lt;/urls&gt;&lt;electronic-resource-num&gt;10.1901/jeab.1971.15-237&lt;/electronic-resource-num&gt;&lt;remote-database-name&gt;PubMed&lt;/remote-database-name&gt;&lt;language&gt;eng&lt;/language&gt;&lt;/record&gt;&lt;/Cite&gt;&lt;/EndNote&gt;</w:instrText>
      </w:r>
      <w:r w:rsidR="00B9301F" w:rsidRPr="00A43B7D">
        <w:rPr>
          <w:rFonts w:asciiTheme="minorHAnsi" w:hAnsiTheme="minorHAnsi" w:cstheme="minorBidi"/>
          <w:color w:val="auto"/>
          <w:shd w:val="clear" w:color="auto" w:fill="FFFFFF"/>
        </w:rPr>
        <w:fldChar w:fldCharType="separate"/>
      </w:r>
      <w:r w:rsidR="004111B8" w:rsidRPr="004111B8">
        <w:rPr>
          <w:rFonts w:asciiTheme="minorHAnsi" w:hAnsiTheme="minorHAnsi" w:cstheme="minorBidi"/>
          <w:noProof/>
          <w:color w:val="auto"/>
          <w:shd w:val="clear" w:color="auto" w:fill="FFFFFF"/>
          <w:vertAlign w:val="superscript"/>
        </w:rPr>
        <w:t>48</w:t>
      </w:r>
      <w:r w:rsidR="00B9301F" w:rsidRPr="00A43B7D">
        <w:rPr>
          <w:rFonts w:asciiTheme="minorHAnsi" w:hAnsiTheme="minorHAnsi" w:cstheme="minorBidi"/>
          <w:color w:val="auto"/>
          <w:shd w:val="clear" w:color="auto" w:fill="FFFFFF"/>
        </w:rPr>
        <w:fldChar w:fldCharType="end"/>
      </w:r>
      <w:r w:rsidR="00C336BB" w:rsidRPr="00A43B7D">
        <w:rPr>
          <w:rFonts w:asciiTheme="minorHAnsi" w:hAnsiTheme="minorHAnsi" w:cstheme="minorBidi"/>
          <w:color w:val="auto"/>
          <w:shd w:val="clear" w:color="auto" w:fill="FFFFFF"/>
        </w:rPr>
        <w:t xml:space="preserve"> Groups</w:t>
      </w:r>
      <w:r w:rsidR="000E0729" w:rsidRPr="00A43B7D">
        <w:rPr>
          <w:rFonts w:asciiTheme="minorHAnsi" w:hAnsiTheme="minorHAnsi" w:cstheme="minorBidi"/>
          <w:color w:val="auto"/>
          <w:shd w:val="clear" w:color="auto" w:fill="FFFFFF"/>
        </w:rPr>
        <w:t>, within the experimental movement plane</w:t>
      </w:r>
      <w:r w:rsidR="009555D8" w:rsidRPr="00A43B7D">
        <w:rPr>
          <w:rFonts w:asciiTheme="minorHAnsi" w:hAnsiTheme="minorHAnsi" w:cstheme="minorBidi"/>
          <w:color w:val="auto"/>
          <w:shd w:val="clear" w:color="auto" w:fill="FFFFFF"/>
        </w:rPr>
        <w:t xml:space="preserve">. Top, </w:t>
      </w:r>
      <w:r w:rsidR="452CDC82" w:rsidRPr="00A43B7D">
        <w:rPr>
          <w:rFonts w:asciiTheme="minorHAnsi" w:hAnsiTheme="minorHAnsi" w:cstheme="minorBidi"/>
          <w:color w:val="auto"/>
        </w:rPr>
        <w:t xml:space="preserve">yellow </w:t>
      </w:r>
      <w:r w:rsidR="009555D8" w:rsidRPr="00A43B7D">
        <w:rPr>
          <w:rFonts w:asciiTheme="minorHAnsi" w:hAnsiTheme="minorHAnsi" w:cstheme="minorBidi"/>
          <w:color w:val="auto"/>
          <w:shd w:val="clear" w:color="auto" w:fill="FFFFFF"/>
        </w:rPr>
        <w:t xml:space="preserve">patterns represent movements predominantly performed by the Experimental Group, and bottom, </w:t>
      </w:r>
      <w:r w:rsidR="452CDC82" w:rsidRPr="00A43B7D">
        <w:rPr>
          <w:rFonts w:asciiTheme="minorHAnsi" w:hAnsiTheme="minorHAnsi" w:cstheme="minorBidi"/>
          <w:color w:val="auto"/>
        </w:rPr>
        <w:t xml:space="preserve">blue </w:t>
      </w:r>
      <w:r w:rsidR="009555D8" w:rsidRPr="00A43B7D">
        <w:rPr>
          <w:rFonts w:asciiTheme="minorHAnsi" w:hAnsiTheme="minorHAnsi" w:cstheme="minorBidi"/>
          <w:color w:val="auto"/>
          <w:shd w:val="clear" w:color="auto" w:fill="FFFFFF"/>
        </w:rPr>
        <w:t xml:space="preserve">patterns represent movements predominantly performed by the Yoked Group. </w:t>
      </w:r>
      <w:r w:rsidR="00C972BD" w:rsidRPr="00A43B7D">
        <w:rPr>
          <w:rFonts w:asciiTheme="minorHAnsi" w:hAnsiTheme="minorHAnsi" w:cstheme="minorBidi"/>
          <w:color w:val="auto"/>
          <w:shd w:val="clear" w:color="auto" w:fill="FFFFFF"/>
        </w:rPr>
        <w:t>“</w:t>
      </w:r>
      <w:r w:rsidR="006F7CAE" w:rsidRPr="00A43B7D">
        <w:rPr>
          <w:rFonts w:asciiTheme="minorHAnsi" w:hAnsiTheme="minorHAnsi" w:cstheme="minorBidi"/>
          <w:color w:val="auto"/>
        </w:rPr>
        <w:t>Direction from starting point to target</w:t>
      </w:r>
      <w:r w:rsidR="00C972BD" w:rsidRPr="00A43B7D">
        <w:rPr>
          <w:rFonts w:asciiTheme="minorHAnsi" w:hAnsiTheme="minorHAnsi" w:cstheme="minorBidi"/>
          <w:color w:val="auto"/>
          <w:shd w:val="clear" w:color="auto" w:fill="FFFFFF"/>
        </w:rPr>
        <w:t xml:space="preserve">” </w:t>
      </w:r>
      <w:r w:rsidR="006F7CAE" w:rsidRPr="00A43B7D">
        <w:rPr>
          <w:rFonts w:asciiTheme="minorHAnsi" w:hAnsiTheme="minorHAnsi" w:cstheme="minorBidi"/>
          <w:color w:val="auto"/>
          <w:shd w:val="clear" w:color="auto" w:fill="FFFFFF"/>
        </w:rPr>
        <w:t>indicates the shortest possible trajectory from the starting point to the target</w:t>
      </w:r>
      <w:r w:rsidR="00C972BD" w:rsidRPr="00A43B7D">
        <w:rPr>
          <w:rFonts w:asciiTheme="minorHAnsi" w:hAnsiTheme="minorHAnsi" w:cstheme="minorBidi"/>
          <w:color w:val="auto"/>
          <w:shd w:val="clear" w:color="auto" w:fill="FFFFFF"/>
        </w:rPr>
        <w:t>. “</w:t>
      </w:r>
      <w:r w:rsidR="006F7CAE" w:rsidRPr="00A43B7D">
        <w:rPr>
          <w:rFonts w:asciiTheme="minorHAnsi" w:hAnsiTheme="minorHAnsi" w:cstheme="minorBidi"/>
          <w:color w:val="auto"/>
        </w:rPr>
        <w:t>Horizontal deviation</w:t>
      </w:r>
      <w:r w:rsidR="00C972BD" w:rsidRPr="00A43B7D">
        <w:rPr>
          <w:rFonts w:asciiTheme="minorHAnsi" w:hAnsiTheme="minorHAnsi" w:cstheme="minorBidi"/>
          <w:color w:val="auto"/>
          <w:shd w:val="clear" w:color="auto" w:fill="FFFFFF"/>
        </w:rPr>
        <w:t xml:space="preserve">” indicates </w:t>
      </w:r>
      <w:r w:rsidR="452CDC82" w:rsidRPr="00A43B7D">
        <w:rPr>
          <w:rFonts w:asciiTheme="minorHAnsi" w:hAnsiTheme="minorHAnsi" w:cstheme="minorBidi"/>
          <w:color w:val="auto"/>
        </w:rPr>
        <w:t xml:space="preserve">deviation </w:t>
      </w:r>
      <w:r w:rsidR="00C972BD" w:rsidRPr="00A43B7D">
        <w:rPr>
          <w:rFonts w:asciiTheme="minorHAnsi" w:hAnsiTheme="minorHAnsi" w:cstheme="minorBidi"/>
          <w:color w:val="auto"/>
          <w:shd w:val="clear" w:color="auto" w:fill="FFFFFF"/>
        </w:rPr>
        <w:t xml:space="preserve">from the shortest </w:t>
      </w:r>
      <w:r w:rsidR="003A1833" w:rsidRPr="00A43B7D">
        <w:rPr>
          <w:rFonts w:asciiTheme="minorHAnsi" w:hAnsiTheme="minorHAnsi" w:cstheme="minorBidi"/>
          <w:color w:val="auto"/>
          <w:shd w:val="clear" w:color="auto" w:fill="FFFFFF"/>
        </w:rPr>
        <w:t xml:space="preserve">possible </w:t>
      </w:r>
      <w:r w:rsidR="00C972BD" w:rsidRPr="00A43B7D">
        <w:rPr>
          <w:rFonts w:asciiTheme="minorHAnsi" w:hAnsiTheme="minorHAnsi" w:cstheme="minorBidi"/>
          <w:color w:val="auto"/>
          <w:shd w:val="clear" w:color="auto" w:fill="FFFFFF"/>
        </w:rPr>
        <w:t>movement trajectory.</w:t>
      </w:r>
      <w:r w:rsidR="452CDC82" w:rsidRPr="00A43B7D">
        <w:rPr>
          <w:rFonts w:asciiTheme="minorHAnsi" w:hAnsiTheme="minorHAnsi" w:cstheme="minorBidi"/>
          <w:color w:val="auto"/>
        </w:rPr>
        <w:t xml:space="preserve"> </w:t>
      </w:r>
      <w:r w:rsidR="00E05827" w:rsidRPr="00A43B7D">
        <w:rPr>
          <w:rFonts w:asciiTheme="minorHAnsi" w:hAnsiTheme="minorHAnsi" w:cstheme="minorBidi"/>
          <w:color w:val="auto"/>
        </w:rPr>
        <w:t xml:space="preserve">Data </w:t>
      </w:r>
      <w:r w:rsidRPr="00A43B7D">
        <w:rPr>
          <w:rFonts w:asciiTheme="minorHAnsi" w:hAnsiTheme="minorHAnsi" w:cstheme="minorBidi"/>
          <w:color w:val="auto"/>
        </w:rPr>
        <w:t>in</w:t>
      </w:r>
      <w:r w:rsidR="00E05827" w:rsidRPr="00A43B7D">
        <w:rPr>
          <w:rFonts w:asciiTheme="minorHAnsi" w:hAnsiTheme="minorHAnsi" w:cstheme="minorBidi"/>
          <w:color w:val="auto"/>
        </w:rPr>
        <w:t xml:space="preserve"> this figure </w:t>
      </w:r>
      <w:r w:rsidR="00BD474E">
        <w:rPr>
          <w:rFonts w:asciiTheme="minorHAnsi" w:hAnsiTheme="minorHAnsi" w:cstheme="minorBidi"/>
          <w:color w:val="auto"/>
        </w:rPr>
        <w:t>is</w:t>
      </w:r>
      <w:r w:rsidR="00BD474E" w:rsidRPr="00A43B7D">
        <w:rPr>
          <w:rFonts w:asciiTheme="minorHAnsi" w:hAnsiTheme="minorHAnsi" w:cstheme="minorBidi"/>
          <w:color w:val="auto"/>
        </w:rPr>
        <w:t xml:space="preserve"> </w:t>
      </w:r>
      <w:r w:rsidR="00E05827" w:rsidRPr="00A43B7D">
        <w:rPr>
          <w:rFonts w:asciiTheme="minorHAnsi" w:hAnsiTheme="minorHAnsi" w:cstheme="minorBidi"/>
          <w:color w:val="auto"/>
        </w:rPr>
        <w:t>from 50 participants (36 men, 14 women</w:t>
      </w:r>
      <w:r w:rsidR="00C336BB" w:rsidRPr="00A43B7D">
        <w:rPr>
          <w:rFonts w:asciiTheme="minorHAnsi" w:hAnsiTheme="minorHAnsi" w:cstheme="minorBidi"/>
          <w:color w:val="auto"/>
        </w:rPr>
        <w:t>;</w:t>
      </w:r>
      <w:r w:rsidR="003B1255" w:rsidRPr="00A43B7D">
        <w:rPr>
          <w:rFonts w:asciiTheme="minorHAnsi" w:hAnsiTheme="minorHAnsi" w:cstheme="minorBidi"/>
          <w:color w:val="auto"/>
        </w:rPr>
        <w:t xml:space="preserve"> mean age = 24.92</w:t>
      </w:r>
      <w:r w:rsidR="00E05827" w:rsidRPr="00A43B7D">
        <w:rPr>
          <w:rFonts w:asciiTheme="minorHAnsi" w:hAnsiTheme="minorHAnsi" w:cstheme="minorBidi"/>
          <w:color w:val="auto"/>
        </w:rPr>
        <w:t>)</w:t>
      </w:r>
      <w:r w:rsidR="00E05827" w:rsidRPr="00A43B7D">
        <w:rPr>
          <w:rFonts w:asciiTheme="minorHAnsi" w:hAnsiTheme="minorHAnsi" w:cstheme="minorBidi"/>
          <w:color w:val="auto"/>
          <w:shd w:val="clear" w:color="auto" w:fill="FFFFFF"/>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Bidi"/>
          <w:color w:val="auto"/>
          <w:shd w:val="clear" w:color="auto" w:fill="FFFFFF"/>
        </w:rPr>
        <w:instrText xml:space="preserve"> ADDIN EN.CITE </w:instrText>
      </w:r>
      <w:r w:rsidR="004111B8">
        <w:rPr>
          <w:rFonts w:asciiTheme="minorHAnsi" w:hAnsiTheme="minorHAnsi" w:cstheme="minorBidi"/>
          <w:color w:val="auto"/>
          <w:shd w:val="clear" w:color="auto" w:fill="FFFFFF"/>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Bidi"/>
          <w:color w:val="auto"/>
          <w:shd w:val="clear" w:color="auto" w:fill="FFFFFF"/>
        </w:rPr>
        <w:instrText xml:space="preserve"> ADDIN EN.CITE.DATA </w:instrText>
      </w:r>
      <w:r w:rsidR="004111B8">
        <w:rPr>
          <w:rFonts w:asciiTheme="minorHAnsi" w:hAnsiTheme="minorHAnsi" w:cstheme="minorBidi"/>
          <w:color w:val="auto"/>
          <w:shd w:val="clear" w:color="auto" w:fill="FFFFFF"/>
        </w:rPr>
      </w:r>
      <w:r w:rsidR="004111B8">
        <w:rPr>
          <w:rFonts w:asciiTheme="minorHAnsi" w:hAnsiTheme="minorHAnsi" w:cstheme="minorBidi"/>
          <w:color w:val="auto"/>
          <w:shd w:val="clear" w:color="auto" w:fill="FFFFFF"/>
        </w:rPr>
        <w:fldChar w:fldCharType="end"/>
      </w:r>
      <w:r w:rsidR="00E05827" w:rsidRPr="00A43B7D">
        <w:rPr>
          <w:rFonts w:asciiTheme="minorHAnsi" w:hAnsiTheme="minorHAnsi" w:cstheme="minorBidi"/>
          <w:color w:val="auto"/>
          <w:shd w:val="clear" w:color="auto" w:fill="FFFFFF"/>
        </w:rPr>
      </w:r>
      <w:r w:rsidR="00E05827" w:rsidRPr="00A43B7D">
        <w:rPr>
          <w:rFonts w:asciiTheme="minorHAnsi" w:hAnsiTheme="minorHAnsi" w:cstheme="minorBidi"/>
          <w:color w:val="auto"/>
          <w:shd w:val="clear" w:color="auto" w:fill="FFFFFF"/>
        </w:rPr>
        <w:fldChar w:fldCharType="separate"/>
      </w:r>
      <w:r w:rsidR="004111B8" w:rsidRPr="004111B8">
        <w:rPr>
          <w:rFonts w:asciiTheme="minorHAnsi" w:hAnsiTheme="minorHAnsi" w:cstheme="minorBidi"/>
          <w:noProof/>
          <w:color w:val="auto"/>
          <w:shd w:val="clear" w:color="auto" w:fill="FFFFFF"/>
          <w:vertAlign w:val="superscript"/>
        </w:rPr>
        <w:t>20</w:t>
      </w:r>
      <w:r w:rsidR="00E05827" w:rsidRPr="00A43B7D">
        <w:rPr>
          <w:rFonts w:asciiTheme="minorHAnsi" w:hAnsiTheme="minorHAnsi" w:cstheme="minorBidi"/>
          <w:color w:val="auto"/>
          <w:shd w:val="clear" w:color="auto" w:fill="FFFFFF"/>
        </w:rPr>
        <w:fldChar w:fldCharType="end"/>
      </w:r>
      <w:r w:rsidR="00E05827" w:rsidRPr="00A43B7D">
        <w:rPr>
          <w:rFonts w:asciiTheme="minorHAnsi" w:hAnsiTheme="minorHAnsi" w:cstheme="minorBidi"/>
          <w:color w:val="auto"/>
          <w:shd w:val="clear" w:color="auto" w:fill="FFFFFF"/>
        </w:rPr>
        <w:t>.</w:t>
      </w:r>
      <w:r w:rsidR="00E05827" w:rsidRPr="00A43B7D">
        <w:rPr>
          <w:rFonts w:asciiTheme="minorHAnsi" w:hAnsiTheme="minorHAnsi" w:cstheme="minorBidi"/>
          <w:color w:val="auto"/>
        </w:rPr>
        <w:t xml:space="preserve"> </w:t>
      </w:r>
      <w:r w:rsidR="007104FF">
        <w:rPr>
          <w:rFonts w:asciiTheme="minorHAnsi" w:hAnsiTheme="minorHAnsi" w:cstheme="minorBidi"/>
          <w:color w:val="auto"/>
        </w:rPr>
        <w:t>This f</w:t>
      </w:r>
      <w:r w:rsidR="00096262" w:rsidRPr="00A43B7D">
        <w:rPr>
          <w:rFonts w:asciiTheme="minorHAnsi" w:hAnsiTheme="minorHAnsi" w:cstheme="minorBidi"/>
          <w:color w:val="auto"/>
        </w:rPr>
        <w:t>igure</w:t>
      </w:r>
      <w:r w:rsidR="007104FF">
        <w:rPr>
          <w:rFonts w:asciiTheme="minorHAnsi" w:hAnsiTheme="minorHAnsi" w:cstheme="minorBidi"/>
          <w:color w:val="auto"/>
        </w:rPr>
        <w:t xml:space="preserve"> is</w:t>
      </w:r>
      <w:r w:rsidR="00096262" w:rsidRPr="00A43B7D">
        <w:rPr>
          <w:rFonts w:asciiTheme="minorHAnsi" w:hAnsiTheme="minorHAnsi" w:cstheme="minorBidi"/>
          <w:color w:val="auto"/>
        </w:rPr>
        <w:t xml:space="preserve"> reprinted with permission from ref.</w:t>
      </w:r>
      <w:r w:rsidR="00096262" w:rsidRPr="00A43B7D">
        <w:rPr>
          <w:rFonts w:asciiTheme="minorHAnsi" w:hAnsiTheme="minorHAnsi" w:cstheme="minorBidi"/>
          <w:color w:val="auto"/>
          <w:shd w:val="clear" w:color="auto" w:fill="FFFFFF"/>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Bidi"/>
          <w:color w:val="auto"/>
          <w:shd w:val="clear" w:color="auto" w:fill="FFFFFF"/>
        </w:rPr>
        <w:instrText xml:space="preserve"> ADDIN EN.CITE </w:instrText>
      </w:r>
      <w:r w:rsidR="004111B8">
        <w:rPr>
          <w:rFonts w:asciiTheme="minorHAnsi" w:hAnsiTheme="minorHAnsi" w:cstheme="minorBidi"/>
          <w:color w:val="auto"/>
          <w:shd w:val="clear" w:color="auto" w:fill="FFFFFF"/>
        </w:rPr>
        <w:fldChar w:fldCharType="begin">
          <w:fldData xml:space="preserve">PEVuZE5vdGU+PENpdGU+PEF1dGhvcj5NZXVsZGVyczwvQXV0aG9yPjxZZWFyPjIwMTY8L1llYXI+
PFJlY051bT4xNDg8L1JlY051bT48RGlzcGxheVRleHQ+PHN0eWxlIGZhY2U9InN1cGVyc2NyaXB0
Ij4yMDwvc3R5bGU+PC9EaXNwbGF5VGV4dD48cmVjb3JkPjxyZWMtbnVtYmVyPjE0ODwvcmVjLW51
bWJlcj48Zm9yZWlnbi1rZXlzPjxrZXkgYXBwPSJFTiIgZGItaWQ9IjVyZHBzd2VkdXQ1OWViZXBw
ZTBwc3R6OHd3ZnBhdDlkdHc5ZiIgdGltZXN0YW1wPSIxNTMxMDUxNzY5Ij4xNDg8L2tleT48L2Zv
cmVpZ24ta2V5cz48cmVmLXR5cGUgbmFtZT0iSm91cm5hbCBBcnRpY2xlIj4xNzwvcmVmLXR5cGU+
PGNvbnRyaWJ1dG9ycz48YXV0aG9ycz48YXV0aG9yPk1ldWxkZXJzLCBBbm48L2F1dGhvcj48YXV0
aG9yPkZyYW5zc2VuLCBNYXRoaWpzPC9hdXRob3I+PGF1dGhvcj5Gb250ZXluZSwgUmlldDwvYXV0
aG9yPjxhdXRob3I+VmxhZXllbiwgSm9oYW48L2F1dGhvcj48L2F1dGhvcnM+PC9jb250cmlidXRv
cnM+PGF1dGgtYWRkcmVzcz5hUmVzZWFyY2ggR3JvdXAgb24gSGVhbHRoIFBzeWNob2xvZ3ksIEtV
IExldXZlbiwgTGV1dmVuLCBCZWxnaXVtIGJDZW50ZXIgZm9yIEV4Y2VsbGVuY2UgR2VuZXJhbGl6
YXRpb24gb24gUmVzZWFyY2ggaW4gSGVhbHRoIGFuZCBQc3ljaG9wYXRob2xvZ3ksIEtVIExldXZl
biwgTGV1dmVuLCBCZWxnaXVtIGNDZW50ZXIgZm9yIHRoZSBQc3ljaG9sb2d5IG9mIExlYXJuaW5n
IGFuZCBFeHBlcmltZW50YWwgUHN5Y2hvcGF0aG9sb2d5LCBLVSBMZXV2ZW4sIExldXZlbiwgQmVs
Z2l1bSBkRGVwYXJ0bWVudCBvZiBDbGluaWNhbCBQc3ljaG9sb2dpY2FsIFNjaWVuY2UsIE1hYXN0
cmljaHQgVW5pdmVyc2l0eSwgdGhlIE5ldGhlcmxhbmRzLjwvYXV0aC1hZGRyZXNzPjx0aXRsZXM+
PHRpdGxlPkFjcXVpc2l0aW9uIGFuZCBleHRpbmN0aW9uIG9mIG9wZXJhbnQgcGFpbi1yZWxhdGVk
IGF2b2lkYW5jZSBiZWhhdmlvciB1c2luZyBhIDMgZGVncmVlcy1vZi1mcmVlZG9tIHJvYm90aWMg
YXJtPC90aXRsZT48c2Vjb25kYXJ5LXRpdGxlPlBhaW48L3NlY29uZGFyeS10aXRsZT48YWx0LXRp
dGxlPlBhaW48L2FsdC10aXRsZT48L3RpdGxlcz48cGVyaW9kaWNhbD48ZnVsbC10aXRsZT5QYWlu
PC9mdWxsLXRpdGxlPjwvcGVyaW9kaWNhbD48YWx0LXBlcmlvZGljYWw+PGZ1bGwtdGl0bGU+UGFp
bjwvZnVsbC10aXRsZT48L2FsdC1wZXJpb2RpY2FsPjxwYWdlcz4xMDk0LTEwNDwvcGFnZXM+PHZv
bHVtZT4xNTc8L3ZvbHVtZT48bnVtYmVyPjU8L251bWJlcj48ZWRpdGlvbj4yMDE2LzAxLzE0PC9l
ZGl0aW9uPjxrZXl3b3Jkcz48a2V5d29yZD5BZHVsdDwva2V5d29yZD48a2V5d29yZD5BbmFseXNp
cyBvZiBWYXJpYW5jZTwva2V5d29yZD48a2V5d29yZD4qQXJtPC9rZXl3b3JkPjxrZXl3b3JkPkF2
b2lkYW5jZSBMZWFybmluZy8qcGh5c2lvbG9neTwva2V5d29yZD48a2V5d29yZD5FbGVjdHJpYyBT
dGltdWxhdGlvbi9hZHZlcnNlIGVmZmVjdHM8L2tleXdvcmQ+PGtleXdvcmQ+RXh0aW5jdGlvbiwg
UHN5Y2hvbG9naWNhbC8qcGh5c2lvbG9neTwva2V5d29yZD48a2V5d29yZD5GZW1hbGU8L2tleXdv
cmQ+PGtleXdvcmQ+SHVtYW5zPC9rZXl3b3JkPjxrZXl3b3JkPk1hbGU8L2tleXdvcmQ+PGtleXdv
cmQ+TWlkZGxlIEFnZWQ8L2tleXdvcmQ+PGtleXdvcmQ+TXVzY2xlIFN0cmVuZ3RoPC9rZXl3b3Jk
PjxrZXl3b3JkPlBhaW4vKnBoeXNpb3BhdGhvbG9neS9wc3ljaG9sb2d5PC9rZXl3b3JkPjxrZXl3
b3JkPlJhbmdlIG9mIE1vdGlvbiwgQXJ0aWN1bGFyL3BoeXNpb2xvZ3k8L2tleXdvcmQ+PGtleXdv
cmQ+UmVpbmZvcmNlbWVudCAoUHN5Y2hvbG9neSk8L2tleXdvcmQ+PGtleXdvcmQ+KlJvYm90aWNz
PC9rZXl3b3JkPjxrZXl3b3JkPlNraW4vaW5uZXJ2YXRpb248L2tleXdvcmQ+PGtleXdvcmQ+U3Vy
dmV5cyBhbmQgUXVlc3Rpb25uYWlyZXM8L2tleXdvcmQ+PGtleXdvcmQ+WW91bmcgQWR1bHQ8L2tl
eXdvcmQ+PC9rZXl3b3Jkcz48ZGF0ZXM+PHllYXI+MjAxNjwveWVhcj48cHViLWRhdGVzPjxkYXRl
Pk1heTwvZGF0ZT48L3B1Yi1kYXRlcz48L2RhdGVzPjxpc2JuPjAzMDQtMzk1OTwvaXNibj48YWNj
ZXNzaW9uLW51bT4yNjc2MTM4ODwvYWNjZXNzaW9uLW51bT48dXJscz48L3VybHM+PGVsZWN0cm9u
aWMtcmVzb3VyY2UtbnVtPjEwLjEwOTcvai5wYWluLjAwMDAwMDAwMDAwMDA0ODM8L2VsZWN0cm9u
aWMtcmVzb3VyY2UtbnVtPjxyZW1vdGUtZGF0YWJhc2UtcHJvdmlkZXI+TkxNPC9yZW1vdGUtZGF0
YWJhc2UtcHJvdmlkZXI+PGxhbmd1YWdlPmVuZzwvbGFuZ3VhZ2U+PC9yZWNvcmQ+PC9DaXRlPjwv
RW5kTm90ZT4A
</w:fldData>
        </w:fldChar>
      </w:r>
      <w:r w:rsidR="004111B8">
        <w:rPr>
          <w:rFonts w:asciiTheme="minorHAnsi" w:hAnsiTheme="minorHAnsi" w:cstheme="minorBidi"/>
          <w:color w:val="auto"/>
          <w:shd w:val="clear" w:color="auto" w:fill="FFFFFF"/>
        </w:rPr>
        <w:instrText xml:space="preserve"> ADDIN EN.CITE.DATA </w:instrText>
      </w:r>
      <w:r w:rsidR="004111B8">
        <w:rPr>
          <w:rFonts w:asciiTheme="minorHAnsi" w:hAnsiTheme="minorHAnsi" w:cstheme="minorBidi"/>
          <w:color w:val="auto"/>
          <w:shd w:val="clear" w:color="auto" w:fill="FFFFFF"/>
        </w:rPr>
      </w:r>
      <w:r w:rsidR="004111B8">
        <w:rPr>
          <w:rFonts w:asciiTheme="minorHAnsi" w:hAnsiTheme="minorHAnsi" w:cstheme="minorBidi"/>
          <w:color w:val="auto"/>
          <w:shd w:val="clear" w:color="auto" w:fill="FFFFFF"/>
        </w:rPr>
        <w:fldChar w:fldCharType="end"/>
      </w:r>
      <w:r w:rsidR="00096262" w:rsidRPr="00A43B7D">
        <w:rPr>
          <w:rFonts w:asciiTheme="minorHAnsi" w:hAnsiTheme="minorHAnsi" w:cstheme="minorBidi"/>
          <w:color w:val="auto"/>
          <w:shd w:val="clear" w:color="auto" w:fill="FFFFFF"/>
        </w:rPr>
      </w:r>
      <w:r w:rsidR="00096262" w:rsidRPr="00A43B7D">
        <w:rPr>
          <w:rFonts w:asciiTheme="minorHAnsi" w:hAnsiTheme="minorHAnsi" w:cstheme="minorBidi"/>
          <w:color w:val="auto"/>
          <w:shd w:val="clear" w:color="auto" w:fill="FFFFFF"/>
        </w:rPr>
        <w:fldChar w:fldCharType="separate"/>
      </w:r>
      <w:r w:rsidR="004111B8" w:rsidRPr="004111B8">
        <w:rPr>
          <w:rFonts w:asciiTheme="minorHAnsi" w:hAnsiTheme="minorHAnsi" w:cstheme="minorBidi"/>
          <w:noProof/>
          <w:color w:val="auto"/>
          <w:shd w:val="clear" w:color="auto" w:fill="FFFFFF"/>
          <w:vertAlign w:val="superscript"/>
        </w:rPr>
        <w:t>20</w:t>
      </w:r>
      <w:r w:rsidR="00096262" w:rsidRPr="00A43B7D">
        <w:rPr>
          <w:rFonts w:asciiTheme="minorHAnsi" w:hAnsiTheme="minorHAnsi" w:cstheme="minorBidi"/>
          <w:color w:val="auto"/>
          <w:shd w:val="clear" w:color="auto" w:fill="FFFFFF"/>
        </w:rPr>
        <w:fldChar w:fldCharType="end"/>
      </w:r>
      <w:r w:rsidR="00096262" w:rsidRPr="00A43B7D">
        <w:rPr>
          <w:rFonts w:asciiTheme="minorHAnsi" w:hAnsiTheme="minorHAnsi" w:cstheme="minorBidi"/>
          <w:color w:val="auto"/>
        </w:rPr>
        <w:t>.</w:t>
      </w:r>
    </w:p>
    <w:p w14:paraId="70446E70" w14:textId="32C1A2AB" w:rsidR="00466505" w:rsidRPr="00A43B7D" w:rsidRDefault="00466505" w:rsidP="00426A10">
      <w:pPr>
        <w:rPr>
          <w:rFonts w:asciiTheme="minorHAnsi" w:hAnsiTheme="minorHAnsi" w:cstheme="minorHAnsi"/>
        </w:rPr>
      </w:pPr>
    </w:p>
    <w:p w14:paraId="498A365D" w14:textId="300C01F4" w:rsidR="00466505" w:rsidRPr="00A43B7D" w:rsidRDefault="00466505" w:rsidP="00426A10">
      <w:pPr>
        <w:rPr>
          <w:rFonts w:asciiTheme="minorHAnsi" w:hAnsiTheme="minorHAnsi" w:cstheme="minorHAnsi"/>
        </w:rPr>
      </w:pPr>
      <w:r w:rsidRPr="00A43B7D">
        <w:rPr>
          <w:rFonts w:asciiTheme="minorHAnsi" w:hAnsiTheme="minorHAnsi" w:cstheme="minorHAnsi"/>
          <w:b/>
        </w:rPr>
        <w:t xml:space="preserve">Figure </w:t>
      </w:r>
      <w:r w:rsidR="0081690A" w:rsidRPr="00A43B7D">
        <w:rPr>
          <w:rFonts w:asciiTheme="minorHAnsi" w:hAnsiTheme="minorHAnsi" w:cstheme="minorHAnsi"/>
          <w:b/>
        </w:rPr>
        <w:t>4</w:t>
      </w:r>
      <w:r w:rsidRPr="00A43B7D">
        <w:rPr>
          <w:rFonts w:asciiTheme="minorHAnsi" w:hAnsiTheme="minorHAnsi" w:cstheme="minorHAnsi"/>
          <w:b/>
        </w:rPr>
        <w:t>:</w:t>
      </w:r>
      <w:r w:rsidRPr="00A43B7D">
        <w:rPr>
          <w:rFonts w:asciiTheme="minorHAnsi" w:hAnsiTheme="minorHAnsi" w:cstheme="minorHAnsi"/>
        </w:rPr>
        <w:t xml:space="preserve"> </w:t>
      </w:r>
      <w:r w:rsidRPr="00A43B7D">
        <w:rPr>
          <w:rFonts w:asciiTheme="minorHAnsi" w:hAnsiTheme="minorHAnsi" w:cstheme="minorHAnsi"/>
          <w:b/>
          <w:color w:val="auto"/>
          <w:shd w:val="clear" w:color="auto" w:fill="FFFFFF"/>
        </w:rPr>
        <w:t>Representative</w:t>
      </w:r>
      <w:r w:rsidR="00321306" w:rsidRPr="00A43B7D">
        <w:rPr>
          <w:rFonts w:asciiTheme="minorHAnsi" w:hAnsiTheme="minorHAnsi" w:cstheme="minorHAnsi"/>
          <w:b/>
          <w:color w:val="auto"/>
          <w:shd w:val="clear" w:color="auto" w:fill="FFFFFF"/>
        </w:rPr>
        <w:t xml:space="preserve"> data of</w:t>
      </w:r>
      <w:r w:rsidRPr="00A43B7D">
        <w:rPr>
          <w:rFonts w:asciiTheme="minorHAnsi" w:hAnsiTheme="minorHAnsi" w:cstheme="minorHAnsi"/>
          <w:b/>
          <w:color w:val="auto"/>
          <w:shd w:val="clear" w:color="auto" w:fill="FFFFFF"/>
        </w:rPr>
        <w:t xml:space="preserve"> </w:t>
      </w:r>
      <w:r w:rsidR="00321306" w:rsidRPr="00A43B7D">
        <w:rPr>
          <w:rFonts w:asciiTheme="minorHAnsi" w:hAnsiTheme="minorHAnsi" w:cstheme="minorHAnsi"/>
          <w:b/>
          <w:color w:val="auto"/>
          <w:shd w:val="clear" w:color="auto" w:fill="FFFFFF"/>
        </w:rPr>
        <w:t>fear</w:t>
      </w:r>
      <w:r w:rsidRPr="00A43B7D">
        <w:rPr>
          <w:rFonts w:asciiTheme="minorHAnsi" w:hAnsiTheme="minorHAnsi" w:cstheme="minorHAnsi"/>
          <w:b/>
          <w:color w:val="auto"/>
          <w:shd w:val="clear" w:color="auto" w:fill="FFFFFF"/>
        </w:rPr>
        <w:t xml:space="preserve"> of movement-related pain during </w:t>
      </w:r>
      <w:r w:rsidR="00873A03" w:rsidRPr="00A43B7D">
        <w:rPr>
          <w:rFonts w:asciiTheme="minorHAnsi" w:hAnsiTheme="minorHAnsi" w:cstheme="minorHAnsi"/>
          <w:b/>
          <w:color w:val="auto"/>
          <w:shd w:val="clear" w:color="auto" w:fill="FFFFFF"/>
        </w:rPr>
        <w:t xml:space="preserve">the </w:t>
      </w:r>
      <w:r w:rsidRPr="00A43B7D">
        <w:rPr>
          <w:rFonts w:asciiTheme="minorHAnsi" w:hAnsiTheme="minorHAnsi" w:cstheme="minorHAnsi"/>
          <w:b/>
          <w:color w:val="auto"/>
          <w:shd w:val="clear" w:color="auto" w:fill="FFFFFF"/>
        </w:rPr>
        <w:t xml:space="preserve">acquisition and </w:t>
      </w:r>
      <w:r w:rsidRPr="00A43B7D">
        <w:rPr>
          <w:rFonts w:asciiTheme="minorHAnsi" w:hAnsiTheme="minorHAnsi" w:cstheme="minorHAnsi"/>
          <w:b/>
          <w:color w:val="auto"/>
          <w:shd w:val="clear" w:color="auto" w:fill="FFFFFF"/>
        </w:rPr>
        <w:lastRenderedPageBreak/>
        <w:t>generalization phases</w:t>
      </w:r>
      <w:r w:rsidR="00E7015C" w:rsidRPr="00A43B7D">
        <w:rPr>
          <w:rFonts w:asciiTheme="minorHAnsi" w:hAnsiTheme="minorHAnsi" w:cstheme="minorHAnsi"/>
          <w:b/>
          <w:color w:val="auto"/>
          <w:shd w:val="clear" w:color="auto" w:fill="FFFFFF"/>
        </w:rPr>
        <w:fldChar w:fldCharType="begin"/>
      </w:r>
      <w:r w:rsidR="004111B8">
        <w:rPr>
          <w:rFonts w:asciiTheme="minorHAnsi" w:hAnsiTheme="minorHAnsi" w:cstheme="minorHAnsi"/>
          <w:b/>
          <w:color w:val="auto"/>
          <w:shd w:val="clear" w:color="auto" w:fill="FFFFFF"/>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E7015C" w:rsidRPr="00A43B7D">
        <w:rPr>
          <w:rFonts w:asciiTheme="minorHAnsi" w:hAnsiTheme="minorHAnsi" w:cstheme="minorHAnsi"/>
          <w:b/>
          <w:color w:val="auto"/>
          <w:shd w:val="clear" w:color="auto" w:fill="FFFFFF"/>
        </w:rPr>
        <w:fldChar w:fldCharType="separate"/>
      </w:r>
      <w:r w:rsidR="004111B8" w:rsidRPr="004111B8">
        <w:rPr>
          <w:rFonts w:asciiTheme="minorHAnsi" w:hAnsiTheme="minorHAnsi" w:cstheme="minorHAnsi"/>
          <w:b/>
          <w:noProof/>
          <w:color w:val="auto"/>
          <w:shd w:val="clear" w:color="auto" w:fill="FFFFFF"/>
          <w:vertAlign w:val="superscript"/>
        </w:rPr>
        <w:t>23</w:t>
      </w:r>
      <w:r w:rsidR="00E7015C" w:rsidRPr="00A43B7D">
        <w:rPr>
          <w:rFonts w:asciiTheme="minorHAnsi" w:hAnsiTheme="minorHAnsi" w:cstheme="minorHAnsi"/>
          <w:b/>
          <w:color w:val="auto"/>
          <w:shd w:val="clear" w:color="auto" w:fill="FFFFFF"/>
        </w:rPr>
        <w:fldChar w:fldCharType="end"/>
      </w:r>
      <w:r w:rsidRPr="00A43B7D">
        <w:rPr>
          <w:rFonts w:asciiTheme="minorHAnsi" w:hAnsiTheme="minorHAnsi" w:cstheme="minorHAnsi"/>
          <w:b/>
          <w:color w:val="auto"/>
          <w:shd w:val="clear" w:color="auto" w:fill="FFFFFF"/>
        </w:rPr>
        <w:t xml:space="preserve">. </w:t>
      </w:r>
      <w:r w:rsidR="00EC0ADF" w:rsidRPr="00A43B7D">
        <w:rPr>
          <w:rFonts w:asciiTheme="minorHAnsi" w:hAnsiTheme="minorHAnsi" w:cstheme="minorHAnsi"/>
        </w:rPr>
        <w:t>Mean fear of movement-related pain toward the acquisition trajectories in the Experimental and Yoked</w:t>
      </w:r>
      <w:r w:rsidR="00B9301F" w:rsidRPr="00A43B7D">
        <w:rPr>
          <w:rFonts w:asciiTheme="minorHAnsi" w:hAnsiTheme="minorHAnsi" w:cstheme="minorHAnsi"/>
        </w:rPr>
        <w:fldChar w:fldCharType="begin"/>
      </w:r>
      <w:r w:rsidR="004111B8">
        <w:rPr>
          <w:rFonts w:asciiTheme="minorHAnsi" w:hAnsiTheme="minorHAnsi" w:cstheme="minorHAnsi"/>
        </w:rPr>
        <w:instrText xml:space="preserve"> ADDIN EN.CITE &lt;EndNote&gt;&lt;Cite&gt;&lt;Author&gt;Davis&lt;/Author&gt;&lt;Year&gt;1971&lt;/Year&gt;&lt;RecNum&gt;447&lt;/RecNum&gt;&lt;DisplayText&gt;&lt;style face="superscript"&gt;48&lt;/style&gt;&lt;/DisplayText&gt;&lt;record&gt;&lt;rec-number&gt;447&lt;/rec-number&gt;&lt;foreign-keys&gt;&lt;key app="EN" db-id="5rdpswedut59ebeppe0pstz8wwfpat9dtw9f" timestamp="1596033117"&gt;447&lt;/key&gt;&lt;/foreign-keys&gt;&lt;ref-type name="Journal Article"&gt;17&lt;/ref-type&gt;&lt;contributors&gt;&lt;authors&gt;&lt;author&gt;Davis, J.&lt;/author&gt;&lt;author&gt;Bitterman, M. E.&lt;/author&gt;&lt;/authors&gt;&lt;/contributors&gt;&lt;titles&gt;&lt;title&gt;Differential reinforcement of other behavior (DRO): a yoked-control comparison&lt;/title&gt;&lt;secondary-title&gt;Journal of the experimental analysis of behavior&lt;/secondary-title&gt;&lt;alt-title&gt;J Exp Anal Behav&lt;/alt-title&gt;&lt;/titles&gt;&lt;periodical&gt;&lt;full-title&gt;J Exp Anal Behav&lt;/full-title&gt;&lt;abbr-1&gt;Journal of the experimental analysis of behavior&lt;/abbr-1&gt;&lt;/periodical&gt;&lt;alt-periodical&gt;&lt;full-title&gt;J Exp Anal Behav&lt;/full-title&gt;&lt;abbr-1&gt;Journal of the experimental analysis of behavior&lt;/abbr-1&gt;&lt;/alt-periodical&gt;&lt;pages&gt;237-241&lt;/pages&gt;&lt;volume&gt;15&lt;/volume&gt;&lt;number&gt;2&lt;/number&gt;&lt;dates&gt;&lt;year&gt;1971&lt;/year&gt;&lt;/dates&gt;&lt;isbn&gt;0022-5002&lt;/isbn&gt;&lt;accession-num&gt;16811508&lt;/accession-num&gt;&lt;urls&gt;&lt;related-urls&gt;&lt;url&gt;https://pubmed.ncbi.nlm.nih.gov/16811508&lt;/url&gt;&lt;url&gt;https://www.ncbi.nlm.nih.gov/pmc/articles/PMC1333808/&lt;/url&gt;&lt;/related-urls&gt;&lt;/urls&gt;&lt;electronic-resource-num&gt;10.1901/jeab.1971.15-237&lt;/electronic-resource-num&gt;&lt;remote-database-name&gt;PubMed&lt;/remote-database-name&gt;&lt;language&gt;eng&lt;/language&gt;&lt;/record&gt;&lt;/Cite&gt;&lt;/EndNote&gt;</w:instrText>
      </w:r>
      <w:r w:rsidR="00B9301F"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48</w:t>
      </w:r>
      <w:r w:rsidR="00B9301F" w:rsidRPr="00A43B7D">
        <w:rPr>
          <w:rFonts w:asciiTheme="minorHAnsi" w:hAnsiTheme="minorHAnsi" w:cstheme="minorHAnsi"/>
        </w:rPr>
        <w:fldChar w:fldCharType="end"/>
      </w:r>
      <w:r w:rsidR="003B1255" w:rsidRPr="00A43B7D">
        <w:rPr>
          <w:rFonts w:asciiTheme="minorHAnsi" w:hAnsiTheme="minorHAnsi" w:cstheme="minorHAnsi"/>
        </w:rPr>
        <w:t xml:space="preserve"> </w:t>
      </w:r>
      <w:r w:rsidR="007104FF">
        <w:rPr>
          <w:rFonts w:asciiTheme="minorHAnsi" w:hAnsiTheme="minorHAnsi" w:cstheme="minorHAnsi"/>
        </w:rPr>
        <w:t>g</w:t>
      </w:r>
      <w:r w:rsidR="007104FF" w:rsidRPr="00A43B7D">
        <w:rPr>
          <w:rFonts w:asciiTheme="minorHAnsi" w:hAnsiTheme="minorHAnsi" w:cstheme="minorHAnsi"/>
        </w:rPr>
        <w:t xml:space="preserve">roups </w:t>
      </w:r>
      <w:r w:rsidR="00EC0ADF" w:rsidRPr="00A43B7D">
        <w:rPr>
          <w:rFonts w:asciiTheme="minorHAnsi" w:hAnsiTheme="minorHAnsi" w:cstheme="minorHAnsi"/>
        </w:rPr>
        <w:t>during the acquisition blocks (ACQ1</w:t>
      </w:r>
      <w:r w:rsidR="00CF6F5C">
        <w:rPr>
          <w:rFonts w:asciiTheme="minorHAnsi" w:hAnsiTheme="minorHAnsi" w:cstheme="minorHAnsi"/>
        </w:rPr>
        <w:t>–</w:t>
      </w:r>
      <w:r w:rsidR="00AC63C0" w:rsidRPr="00A43B7D">
        <w:rPr>
          <w:rFonts w:asciiTheme="minorHAnsi" w:hAnsiTheme="minorHAnsi" w:cstheme="minorHAnsi"/>
        </w:rPr>
        <w:t>3</w:t>
      </w:r>
      <w:r w:rsidR="00EC0ADF" w:rsidRPr="00A43B7D">
        <w:rPr>
          <w:rFonts w:asciiTheme="minorHAnsi" w:hAnsiTheme="minorHAnsi" w:cstheme="minorHAnsi"/>
        </w:rPr>
        <w:t>),</w:t>
      </w:r>
      <w:r w:rsidR="00981F6E" w:rsidRPr="00A43B7D">
        <w:rPr>
          <w:rFonts w:asciiTheme="minorHAnsi" w:hAnsiTheme="minorHAnsi" w:cstheme="minorHAnsi"/>
        </w:rPr>
        <w:t xml:space="preserve"> and</w:t>
      </w:r>
      <w:r w:rsidR="00EC0ADF" w:rsidRPr="00A43B7D">
        <w:rPr>
          <w:rFonts w:asciiTheme="minorHAnsi" w:hAnsiTheme="minorHAnsi" w:cstheme="minorHAnsi"/>
        </w:rPr>
        <w:t xml:space="preserve"> generalization blocks (GEN1</w:t>
      </w:r>
      <w:r w:rsidR="00CF6F5C">
        <w:rPr>
          <w:rFonts w:asciiTheme="minorHAnsi" w:hAnsiTheme="minorHAnsi" w:cstheme="minorHAnsi"/>
        </w:rPr>
        <w:t>–</w:t>
      </w:r>
      <w:r w:rsidR="00EC0ADF" w:rsidRPr="00A43B7D">
        <w:rPr>
          <w:rFonts w:asciiTheme="minorHAnsi" w:hAnsiTheme="minorHAnsi" w:cstheme="minorHAnsi"/>
        </w:rPr>
        <w:t>3).</w:t>
      </w:r>
      <w:r w:rsidR="00C93FD9" w:rsidRPr="00A43B7D">
        <w:rPr>
          <w:rFonts w:asciiTheme="minorHAnsi" w:hAnsiTheme="minorHAnsi" w:cstheme="minorHAnsi"/>
        </w:rPr>
        <w:t xml:space="preserve"> Note </w:t>
      </w:r>
      <w:r w:rsidR="00C56007">
        <w:rPr>
          <w:rFonts w:asciiTheme="minorHAnsi" w:hAnsiTheme="minorHAnsi" w:cstheme="minorHAnsi"/>
        </w:rPr>
        <w:t>that</w:t>
      </w:r>
      <w:r w:rsidR="00C56007" w:rsidRPr="00A43B7D">
        <w:rPr>
          <w:rFonts w:asciiTheme="minorHAnsi" w:hAnsiTheme="minorHAnsi" w:cstheme="minorHAnsi"/>
        </w:rPr>
        <w:t xml:space="preserve"> </w:t>
      </w:r>
      <w:r w:rsidR="00C93FD9" w:rsidRPr="00A43B7D">
        <w:rPr>
          <w:rFonts w:asciiTheme="minorHAnsi" w:hAnsiTheme="minorHAnsi" w:cstheme="minorHAnsi"/>
        </w:rPr>
        <w:t>during the acquisition phase, self-reports are provided for trajectories T1</w:t>
      </w:r>
      <w:r w:rsidR="00C56007">
        <w:rPr>
          <w:rFonts w:asciiTheme="minorHAnsi" w:hAnsiTheme="minorHAnsi" w:cstheme="minorHAnsi"/>
        </w:rPr>
        <w:t>–</w:t>
      </w:r>
      <w:r w:rsidR="00C336BB" w:rsidRPr="00A43B7D">
        <w:rPr>
          <w:rFonts w:asciiTheme="minorHAnsi" w:hAnsiTheme="minorHAnsi" w:cstheme="minorHAnsi"/>
        </w:rPr>
        <w:t>T</w:t>
      </w:r>
      <w:r w:rsidR="00C93FD9" w:rsidRPr="00A43B7D">
        <w:rPr>
          <w:rFonts w:asciiTheme="minorHAnsi" w:hAnsiTheme="minorHAnsi" w:cstheme="minorHAnsi"/>
        </w:rPr>
        <w:t>3 and during the generalization phase, for G1</w:t>
      </w:r>
      <w:r w:rsidR="00C56007">
        <w:rPr>
          <w:rFonts w:asciiTheme="minorHAnsi" w:hAnsiTheme="minorHAnsi" w:cstheme="minorHAnsi"/>
        </w:rPr>
        <w:t>–</w:t>
      </w:r>
      <w:r w:rsidR="00C336BB" w:rsidRPr="00A43B7D">
        <w:rPr>
          <w:rFonts w:asciiTheme="minorHAnsi" w:hAnsiTheme="minorHAnsi" w:cstheme="minorHAnsi"/>
        </w:rPr>
        <w:t>G</w:t>
      </w:r>
      <w:r w:rsidR="00C93FD9" w:rsidRPr="00A43B7D">
        <w:rPr>
          <w:rFonts w:asciiTheme="minorHAnsi" w:hAnsiTheme="minorHAnsi" w:cstheme="minorHAnsi"/>
        </w:rPr>
        <w:t>3.</w:t>
      </w:r>
      <w:r w:rsidR="00EC0ADF" w:rsidRPr="00A43B7D">
        <w:rPr>
          <w:rFonts w:asciiTheme="minorHAnsi" w:hAnsiTheme="minorHAnsi" w:cstheme="minorHAnsi"/>
        </w:rPr>
        <w:t xml:space="preserve"> Error bars represent SEM.</w:t>
      </w:r>
      <w:r w:rsidR="00FF6002" w:rsidRPr="00A43B7D">
        <w:rPr>
          <w:rFonts w:asciiTheme="minorHAnsi" w:hAnsiTheme="minorHAnsi" w:cstheme="minorHAnsi"/>
        </w:rPr>
        <w:t xml:space="preserve"> </w:t>
      </w:r>
      <w:r w:rsidR="00C124E6" w:rsidRPr="00A43B7D">
        <w:rPr>
          <w:rFonts w:asciiTheme="minorHAnsi" w:hAnsiTheme="minorHAnsi" w:cstheme="minorBidi"/>
          <w:color w:val="auto"/>
        </w:rPr>
        <w:t xml:space="preserve">Data in this figure </w:t>
      </w:r>
      <w:r w:rsidR="00C56007">
        <w:rPr>
          <w:rFonts w:asciiTheme="minorHAnsi" w:hAnsiTheme="minorHAnsi" w:cstheme="minorBidi"/>
          <w:color w:val="auto"/>
        </w:rPr>
        <w:t>is</w:t>
      </w:r>
      <w:r w:rsidR="00C56007" w:rsidRPr="00A43B7D">
        <w:rPr>
          <w:rFonts w:asciiTheme="minorHAnsi" w:hAnsiTheme="minorHAnsi" w:cstheme="minorBidi"/>
          <w:color w:val="auto"/>
        </w:rPr>
        <w:t xml:space="preserve"> </w:t>
      </w:r>
      <w:r w:rsidR="00C124E6" w:rsidRPr="00A43B7D">
        <w:rPr>
          <w:rFonts w:asciiTheme="minorHAnsi" w:hAnsiTheme="minorHAnsi" w:cstheme="minorBidi"/>
          <w:color w:val="auto"/>
        </w:rPr>
        <w:t xml:space="preserve">from </w:t>
      </w:r>
      <w:r w:rsidR="003B1255" w:rsidRPr="00A43B7D">
        <w:rPr>
          <w:rFonts w:asciiTheme="minorHAnsi" w:hAnsiTheme="minorHAnsi" w:cstheme="minorBidi"/>
          <w:color w:val="auto"/>
        </w:rPr>
        <w:t>64 participants (32 per group; Experimental Group: 10 men, 22</w:t>
      </w:r>
      <w:r w:rsidR="00C124E6" w:rsidRPr="00A43B7D">
        <w:rPr>
          <w:rFonts w:asciiTheme="minorHAnsi" w:hAnsiTheme="minorHAnsi" w:cstheme="minorBidi"/>
          <w:color w:val="auto"/>
        </w:rPr>
        <w:t xml:space="preserve"> </w:t>
      </w:r>
      <w:r w:rsidR="003B1255" w:rsidRPr="00A43B7D">
        <w:rPr>
          <w:rFonts w:asciiTheme="minorHAnsi" w:hAnsiTheme="minorHAnsi" w:cstheme="minorBidi"/>
          <w:color w:val="auto"/>
        </w:rPr>
        <w:t>women, mean age = 22.88; Yoked Group: 12 men, 20 women</w:t>
      </w:r>
      <w:r w:rsidR="00C336BB" w:rsidRPr="00A43B7D">
        <w:rPr>
          <w:rFonts w:asciiTheme="minorHAnsi" w:hAnsiTheme="minorHAnsi" w:cstheme="minorBidi"/>
          <w:color w:val="auto"/>
        </w:rPr>
        <w:t>;</w:t>
      </w:r>
      <w:r w:rsidR="003B1255" w:rsidRPr="00A43B7D">
        <w:rPr>
          <w:rFonts w:asciiTheme="minorHAnsi" w:hAnsiTheme="minorHAnsi" w:cstheme="minorBidi"/>
          <w:color w:val="auto"/>
        </w:rPr>
        <w:t xml:space="preserve"> mean age = 23.44</w:t>
      </w:r>
      <w:r w:rsidR="00C124E6" w:rsidRPr="00A43B7D">
        <w:rPr>
          <w:rFonts w:asciiTheme="minorHAnsi" w:hAnsiTheme="minorHAnsi" w:cstheme="minorBidi"/>
          <w:color w:val="auto"/>
        </w:rPr>
        <w:t>)</w:t>
      </w:r>
      <w:r w:rsidR="003B1255" w:rsidRPr="00A43B7D">
        <w:rPr>
          <w:rFonts w:asciiTheme="minorHAnsi" w:hAnsiTheme="minorHAnsi" w:cstheme="minorHAnsi"/>
          <w:color w:val="auto"/>
          <w:shd w:val="clear" w:color="auto" w:fill="FFFFFF"/>
        </w:rPr>
        <w:fldChar w:fldCharType="begin"/>
      </w:r>
      <w:r w:rsidR="004111B8">
        <w:rPr>
          <w:rFonts w:asciiTheme="minorHAnsi" w:hAnsiTheme="minorHAnsi" w:cstheme="minorHAnsi"/>
          <w:color w:val="auto"/>
          <w:shd w:val="clear" w:color="auto" w:fill="FFFFFF"/>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3B1255" w:rsidRPr="00A43B7D">
        <w:rPr>
          <w:rFonts w:asciiTheme="minorHAnsi" w:hAnsiTheme="minorHAnsi" w:cstheme="minorHAnsi"/>
          <w:color w:val="auto"/>
          <w:shd w:val="clear" w:color="auto" w:fill="FFFFFF"/>
        </w:rPr>
        <w:fldChar w:fldCharType="separate"/>
      </w:r>
      <w:r w:rsidR="004111B8" w:rsidRPr="004111B8">
        <w:rPr>
          <w:rFonts w:asciiTheme="minorHAnsi" w:hAnsiTheme="minorHAnsi" w:cstheme="minorHAnsi"/>
          <w:noProof/>
          <w:color w:val="auto"/>
          <w:shd w:val="clear" w:color="auto" w:fill="FFFFFF"/>
          <w:vertAlign w:val="superscript"/>
        </w:rPr>
        <w:t>23</w:t>
      </w:r>
      <w:r w:rsidR="003B1255" w:rsidRPr="00A43B7D">
        <w:rPr>
          <w:rFonts w:asciiTheme="minorHAnsi" w:hAnsiTheme="minorHAnsi" w:cstheme="minorHAnsi"/>
          <w:color w:val="auto"/>
          <w:shd w:val="clear" w:color="auto" w:fill="FFFFFF"/>
        </w:rPr>
        <w:fldChar w:fldCharType="end"/>
      </w:r>
      <w:r w:rsidR="003B1255" w:rsidRPr="00A43B7D">
        <w:rPr>
          <w:rFonts w:asciiTheme="minorHAnsi" w:hAnsiTheme="minorHAnsi" w:cstheme="minorBidi"/>
          <w:color w:val="auto"/>
        </w:rPr>
        <w:t xml:space="preserve">. </w:t>
      </w:r>
      <w:r w:rsidR="007104FF">
        <w:rPr>
          <w:rFonts w:asciiTheme="minorHAnsi" w:hAnsiTheme="minorHAnsi" w:cstheme="minorBidi"/>
          <w:color w:val="auto"/>
        </w:rPr>
        <w:t xml:space="preserve">This </w:t>
      </w:r>
      <w:r w:rsidR="007104FF">
        <w:rPr>
          <w:rFonts w:asciiTheme="minorHAnsi" w:hAnsiTheme="minorHAnsi" w:cstheme="minorHAnsi"/>
        </w:rPr>
        <w:t>f</w:t>
      </w:r>
      <w:r w:rsidR="007104FF" w:rsidRPr="00A43B7D">
        <w:rPr>
          <w:rFonts w:asciiTheme="minorHAnsi" w:hAnsiTheme="minorHAnsi" w:cstheme="minorHAnsi"/>
        </w:rPr>
        <w:t xml:space="preserve">igure </w:t>
      </w:r>
      <w:r w:rsidR="007104FF">
        <w:rPr>
          <w:rFonts w:asciiTheme="minorHAnsi" w:hAnsiTheme="minorHAnsi" w:cstheme="minorHAnsi"/>
        </w:rPr>
        <w:t xml:space="preserve">is </w:t>
      </w:r>
      <w:r w:rsidR="00096262" w:rsidRPr="00A43B7D">
        <w:rPr>
          <w:rFonts w:asciiTheme="minorHAnsi" w:hAnsiTheme="minorHAnsi" w:cstheme="minorHAnsi"/>
        </w:rPr>
        <w:t>modified with permission from ref.</w:t>
      </w:r>
      <w:r w:rsidR="00096262" w:rsidRPr="00A43B7D">
        <w:rPr>
          <w:rFonts w:asciiTheme="minorHAnsi" w:hAnsiTheme="minorHAnsi" w:cstheme="minorHAnsi"/>
        </w:rPr>
        <w:fldChar w:fldCharType="begin"/>
      </w:r>
      <w:r w:rsidR="004111B8">
        <w:rPr>
          <w:rFonts w:asciiTheme="minorHAnsi" w:hAnsiTheme="minorHAnsi" w:cstheme="minorHAnsi"/>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096262"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23</w:t>
      </w:r>
      <w:r w:rsidR="00096262" w:rsidRPr="00A43B7D">
        <w:rPr>
          <w:rFonts w:asciiTheme="minorHAnsi" w:hAnsiTheme="minorHAnsi" w:cstheme="minorHAnsi"/>
        </w:rPr>
        <w:fldChar w:fldCharType="end"/>
      </w:r>
      <w:r w:rsidR="00096262" w:rsidRPr="00A43B7D">
        <w:rPr>
          <w:rFonts w:asciiTheme="minorHAnsi" w:hAnsiTheme="minorHAnsi" w:cstheme="minorHAnsi"/>
        </w:rPr>
        <w:t>.</w:t>
      </w:r>
    </w:p>
    <w:p w14:paraId="185000B4" w14:textId="3AAB6D4F" w:rsidR="00E05827" w:rsidRPr="00A43B7D" w:rsidRDefault="00E05827" w:rsidP="00426A10">
      <w:pPr>
        <w:rPr>
          <w:rFonts w:asciiTheme="minorHAnsi" w:hAnsiTheme="minorHAnsi" w:cstheme="minorHAnsi"/>
        </w:rPr>
      </w:pPr>
    </w:p>
    <w:p w14:paraId="27A10DBE" w14:textId="5AC15277" w:rsidR="000149CA" w:rsidRPr="00A43B7D" w:rsidRDefault="00E05827" w:rsidP="00426A10">
      <w:pPr>
        <w:rPr>
          <w:rFonts w:asciiTheme="minorHAnsi" w:hAnsiTheme="minorHAnsi" w:cstheme="minorHAnsi"/>
        </w:rPr>
      </w:pPr>
      <w:r w:rsidRPr="00A43B7D">
        <w:rPr>
          <w:rFonts w:asciiTheme="minorHAnsi" w:hAnsiTheme="minorHAnsi" w:cstheme="minorHAnsi"/>
          <w:b/>
        </w:rPr>
        <w:t xml:space="preserve">Figure </w:t>
      </w:r>
      <w:r w:rsidR="00C124E6" w:rsidRPr="00A43B7D">
        <w:rPr>
          <w:rFonts w:asciiTheme="minorHAnsi" w:hAnsiTheme="minorHAnsi" w:cstheme="minorHAnsi"/>
          <w:b/>
        </w:rPr>
        <w:t>5</w:t>
      </w:r>
      <w:r w:rsidRPr="00A43B7D">
        <w:rPr>
          <w:rFonts w:asciiTheme="minorHAnsi" w:hAnsiTheme="minorHAnsi" w:cstheme="minorHAnsi"/>
          <w:b/>
        </w:rPr>
        <w:t>:</w:t>
      </w:r>
      <w:r w:rsidRPr="00A43B7D">
        <w:rPr>
          <w:rFonts w:asciiTheme="minorHAnsi" w:hAnsiTheme="minorHAnsi" w:cstheme="minorHAnsi"/>
        </w:rPr>
        <w:t xml:space="preserve"> </w:t>
      </w:r>
      <w:r w:rsidRPr="00A43B7D">
        <w:rPr>
          <w:rFonts w:asciiTheme="minorHAnsi" w:hAnsiTheme="minorHAnsi" w:cstheme="minorHAnsi"/>
          <w:b/>
          <w:color w:val="auto"/>
          <w:shd w:val="clear" w:color="auto" w:fill="FFFFFF"/>
        </w:rPr>
        <w:t>Representative data of pain-expectancy during the acquisition and generalization phases</w:t>
      </w:r>
      <w:r w:rsidRPr="00A43B7D">
        <w:rPr>
          <w:rFonts w:asciiTheme="minorHAnsi" w:hAnsiTheme="minorHAnsi" w:cstheme="minorHAnsi"/>
          <w:b/>
          <w:color w:val="auto"/>
          <w:shd w:val="clear" w:color="auto" w:fill="FFFFFF"/>
        </w:rPr>
        <w:fldChar w:fldCharType="begin"/>
      </w:r>
      <w:r w:rsidR="004111B8">
        <w:rPr>
          <w:rFonts w:asciiTheme="minorHAnsi" w:hAnsiTheme="minorHAnsi" w:cstheme="minorHAnsi"/>
          <w:b/>
          <w:color w:val="auto"/>
          <w:shd w:val="clear" w:color="auto" w:fill="FFFFFF"/>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Pr="00A43B7D">
        <w:rPr>
          <w:rFonts w:asciiTheme="minorHAnsi" w:hAnsiTheme="minorHAnsi" w:cstheme="minorHAnsi"/>
          <w:b/>
          <w:color w:val="auto"/>
          <w:shd w:val="clear" w:color="auto" w:fill="FFFFFF"/>
        </w:rPr>
        <w:fldChar w:fldCharType="separate"/>
      </w:r>
      <w:r w:rsidR="004111B8" w:rsidRPr="004111B8">
        <w:rPr>
          <w:rFonts w:asciiTheme="minorHAnsi" w:hAnsiTheme="minorHAnsi" w:cstheme="minorHAnsi"/>
          <w:b/>
          <w:noProof/>
          <w:color w:val="auto"/>
          <w:shd w:val="clear" w:color="auto" w:fill="FFFFFF"/>
          <w:vertAlign w:val="superscript"/>
        </w:rPr>
        <w:t>23</w:t>
      </w:r>
      <w:r w:rsidRPr="00A43B7D">
        <w:rPr>
          <w:rFonts w:asciiTheme="minorHAnsi" w:hAnsiTheme="minorHAnsi" w:cstheme="minorHAnsi"/>
          <w:b/>
          <w:color w:val="auto"/>
          <w:shd w:val="clear" w:color="auto" w:fill="FFFFFF"/>
        </w:rPr>
        <w:fldChar w:fldCharType="end"/>
      </w:r>
      <w:r w:rsidRPr="00A43B7D">
        <w:rPr>
          <w:rFonts w:asciiTheme="minorHAnsi" w:hAnsiTheme="minorHAnsi" w:cstheme="minorHAnsi"/>
          <w:b/>
          <w:color w:val="auto"/>
          <w:shd w:val="clear" w:color="auto" w:fill="FFFFFF"/>
        </w:rPr>
        <w:t xml:space="preserve">. </w:t>
      </w:r>
      <w:r w:rsidRPr="00A43B7D">
        <w:rPr>
          <w:rFonts w:asciiTheme="minorHAnsi" w:hAnsiTheme="minorHAnsi" w:cstheme="minorHAnsi"/>
        </w:rPr>
        <w:t>Mean pain-expectancy toward the acquisition trajectories in the Experimental and Yoked</w:t>
      </w:r>
      <w:r w:rsidRPr="00A43B7D">
        <w:rPr>
          <w:rFonts w:asciiTheme="minorHAnsi" w:hAnsiTheme="minorHAnsi" w:cstheme="minorHAnsi"/>
        </w:rPr>
        <w:fldChar w:fldCharType="begin"/>
      </w:r>
      <w:r w:rsidR="004111B8">
        <w:rPr>
          <w:rFonts w:asciiTheme="minorHAnsi" w:hAnsiTheme="minorHAnsi" w:cstheme="minorHAnsi"/>
        </w:rPr>
        <w:instrText xml:space="preserve"> ADDIN EN.CITE &lt;EndNote&gt;&lt;Cite&gt;&lt;Author&gt;Davis&lt;/Author&gt;&lt;Year&gt;1971&lt;/Year&gt;&lt;RecNum&gt;447&lt;/RecNum&gt;&lt;DisplayText&gt;&lt;style face="superscript"&gt;48&lt;/style&gt;&lt;/DisplayText&gt;&lt;record&gt;&lt;rec-number&gt;447&lt;/rec-number&gt;&lt;foreign-keys&gt;&lt;key app="EN" db-id="5rdpswedut59ebeppe0pstz8wwfpat9dtw9f" timestamp="1596033117"&gt;447&lt;/key&gt;&lt;/foreign-keys&gt;&lt;ref-type name="Journal Article"&gt;17&lt;/ref-type&gt;&lt;contributors&gt;&lt;authors&gt;&lt;author&gt;Davis, J.&lt;/author&gt;&lt;author&gt;Bitterman, M. E.&lt;/author&gt;&lt;/authors&gt;&lt;/contributors&gt;&lt;titles&gt;&lt;title&gt;Differential reinforcement of other behavior (DRO): a yoked-control comparison&lt;/title&gt;&lt;secondary-title&gt;Journal of the experimental analysis of behavior&lt;/secondary-title&gt;&lt;alt-title&gt;J Exp Anal Behav&lt;/alt-title&gt;&lt;/titles&gt;&lt;periodical&gt;&lt;full-title&gt;J Exp Anal Behav&lt;/full-title&gt;&lt;abbr-1&gt;Journal of the experimental analysis of behavior&lt;/abbr-1&gt;&lt;/periodical&gt;&lt;alt-periodical&gt;&lt;full-title&gt;J Exp Anal Behav&lt;/full-title&gt;&lt;abbr-1&gt;Journal of the experimental analysis of behavior&lt;/abbr-1&gt;&lt;/alt-periodical&gt;&lt;pages&gt;237-241&lt;/pages&gt;&lt;volume&gt;15&lt;/volume&gt;&lt;number&gt;2&lt;/number&gt;&lt;dates&gt;&lt;year&gt;1971&lt;/year&gt;&lt;/dates&gt;&lt;isbn&gt;0022-5002&lt;/isbn&gt;&lt;accession-num&gt;16811508&lt;/accession-num&gt;&lt;urls&gt;&lt;related-urls&gt;&lt;url&gt;https://pubmed.ncbi.nlm.nih.gov/16811508&lt;/url&gt;&lt;url&gt;https://www.ncbi.nlm.nih.gov/pmc/articles/PMC1333808/&lt;/url&gt;&lt;/related-urls&gt;&lt;/urls&gt;&lt;electronic-resource-num&gt;10.1901/jeab.1971.15-237&lt;/electronic-resource-num&gt;&lt;remote-database-name&gt;PubMed&lt;/remote-database-name&gt;&lt;language&gt;eng&lt;/language&gt;&lt;/record&gt;&lt;/Cite&gt;&lt;/EndNote&gt;</w:instrText>
      </w:r>
      <w:r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48</w:t>
      </w:r>
      <w:r w:rsidRPr="00A43B7D">
        <w:rPr>
          <w:rFonts w:asciiTheme="minorHAnsi" w:hAnsiTheme="minorHAnsi" w:cstheme="minorHAnsi"/>
        </w:rPr>
        <w:fldChar w:fldCharType="end"/>
      </w:r>
      <w:r w:rsidR="00C336BB" w:rsidRPr="00A43B7D">
        <w:rPr>
          <w:rFonts w:asciiTheme="minorHAnsi" w:hAnsiTheme="minorHAnsi" w:cstheme="minorHAnsi"/>
        </w:rPr>
        <w:t xml:space="preserve"> </w:t>
      </w:r>
      <w:r w:rsidR="00C56007">
        <w:rPr>
          <w:rFonts w:asciiTheme="minorHAnsi" w:hAnsiTheme="minorHAnsi" w:cstheme="minorHAnsi"/>
        </w:rPr>
        <w:t>g</w:t>
      </w:r>
      <w:r w:rsidR="00C336BB" w:rsidRPr="00A43B7D">
        <w:rPr>
          <w:rFonts w:asciiTheme="minorHAnsi" w:hAnsiTheme="minorHAnsi" w:cstheme="minorHAnsi"/>
        </w:rPr>
        <w:t>roups</w:t>
      </w:r>
      <w:r w:rsidRPr="00A43B7D">
        <w:rPr>
          <w:rFonts w:asciiTheme="minorHAnsi" w:hAnsiTheme="minorHAnsi" w:cstheme="minorHAnsi"/>
        </w:rPr>
        <w:t xml:space="preserve"> during the acquisition blocks (ACQ1</w:t>
      </w:r>
      <w:r w:rsidR="00CF6F5C">
        <w:rPr>
          <w:rFonts w:asciiTheme="minorHAnsi" w:hAnsiTheme="minorHAnsi" w:cstheme="minorHAnsi"/>
        </w:rPr>
        <w:t>–</w:t>
      </w:r>
      <w:r w:rsidRPr="00A43B7D">
        <w:rPr>
          <w:rFonts w:asciiTheme="minorHAnsi" w:hAnsiTheme="minorHAnsi" w:cstheme="minorHAnsi"/>
        </w:rPr>
        <w:t>3), and generalization blocks (GEN1</w:t>
      </w:r>
      <w:r w:rsidR="00CF6F5C">
        <w:rPr>
          <w:rFonts w:asciiTheme="minorHAnsi" w:hAnsiTheme="minorHAnsi" w:cstheme="minorHAnsi"/>
        </w:rPr>
        <w:t>–</w:t>
      </w:r>
      <w:r w:rsidRPr="00A43B7D">
        <w:rPr>
          <w:rFonts w:asciiTheme="minorHAnsi" w:hAnsiTheme="minorHAnsi" w:cstheme="minorHAnsi"/>
        </w:rPr>
        <w:t xml:space="preserve">3). Note </w:t>
      </w:r>
      <w:r w:rsidR="00C56007">
        <w:rPr>
          <w:rFonts w:asciiTheme="minorHAnsi" w:hAnsiTheme="minorHAnsi" w:cstheme="minorHAnsi"/>
        </w:rPr>
        <w:t>that</w:t>
      </w:r>
      <w:r w:rsidR="00C56007" w:rsidRPr="00A43B7D">
        <w:rPr>
          <w:rFonts w:asciiTheme="minorHAnsi" w:hAnsiTheme="minorHAnsi" w:cstheme="minorHAnsi"/>
        </w:rPr>
        <w:t xml:space="preserve"> </w:t>
      </w:r>
      <w:r w:rsidRPr="00A43B7D">
        <w:rPr>
          <w:rFonts w:asciiTheme="minorHAnsi" w:hAnsiTheme="minorHAnsi" w:cstheme="minorHAnsi"/>
        </w:rPr>
        <w:t>during the acquisition phase, self-reports are provided for trajectories T1</w:t>
      </w:r>
      <w:r w:rsidR="00C56007">
        <w:rPr>
          <w:rFonts w:asciiTheme="minorHAnsi" w:hAnsiTheme="minorHAnsi" w:cstheme="minorHAnsi"/>
        </w:rPr>
        <w:t>–</w:t>
      </w:r>
      <w:r w:rsidR="00C336BB" w:rsidRPr="00A43B7D">
        <w:rPr>
          <w:rFonts w:asciiTheme="minorHAnsi" w:hAnsiTheme="minorHAnsi" w:cstheme="minorHAnsi"/>
        </w:rPr>
        <w:t>T</w:t>
      </w:r>
      <w:r w:rsidRPr="00A43B7D">
        <w:rPr>
          <w:rFonts w:asciiTheme="minorHAnsi" w:hAnsiTheme="minorHAnsi" w:cstheme="minorHAnsi"/>
        </w:rPr>
        <w:t>3 and during the generalization phase, for G1</w:t>
      </w:r>
      <w:r w:rsidR="00C56007">
        <w:rPr>
          <w:rFonts w:asciiTheme="minorHAnsi" w:hAnsiTheme="minorHAnsi" w:cstheme="minorHAnsi"/>
        </w:rPr>
        <w:t>–</w:t>
      </w:r>
      <w:r w:rsidR="00C336BB" w:rsidRPr="00A43B7D">
        <w:rPr>
          <w:rFonts w:asciiTheme="minorHAnsi" w:hAnsiTheme="minorHAnsi" w:cstheme="minorHAnsi"/>
        </w:rPr>
        <w:t>G</w:t>
      </w:r>
      <w:r w:rsidRPr="00A43B7D">
        <w:rPr>
          <w:rFonts w:asciiTheme="minorHAnsi" w:hAnsiTheme="minorHAnsi" w:cstheme="minorHAnsi"/>
        </w:rPr>
        <w:t>3. Error bars represent SEM.</w:t>
      </w:r>
      <w:r w:rsidR="003B1255" w:rsidRPr="00A43B7D">
        <w:rPr>
          <w:rFonts w:asciiTheme="minorHAnsi" w:hAnsiTheme="minorHAnsi" w:cstheme="minorHAnsi"/>
        </w:rPr>
        <w:t xml:space="preserve"> </w:t>
      </w:r>
      <w:r w:rsidR="003B1255" w:rsidRPr="00A43B7D">
        <w:rPr>
          <w:rFonts w:asciiTheme="minorHAnsi" w:hAnsiTheme="minorHAnsi" w:cstheme="minorBidi"/>
          <w:color w:val="auto"/>
        </w:rPr>
        <w:t xml:space="preserve">Data in this figure </w:t>
      </w:r>
      <w:r w:rsidR="00C23FA8">
        <w:rPr>
          <w:rFonts w:asciiTheme="minorHAnsi" w:hAnsiTheme="minorHAnsi" w:cstheme="minorBidi"/>
          <w:color w:val="auto"/>
        </w:rPr>
        <w:t>is</w:t>
      </w:r>
      <w:r w:rsidR="00C23FA8" w:rsidRPr="00A43B7D">
        <w:rPr>
          <w:rFonts w:asciiTheme="minorHAnsi" w:hAnsiTheme="minorHAnsi" w:cstheme="minorBidi"/>
          <w:color w:val="auto"/>
        </w:rPr>
        <w:t xml:space="preserve"> </w:t>
      </w:r>
      <w:r w:rsidR="003B1255" w:rsidRPr="00A43B7D">
        <w:rPr>
          <w:rFonts w:asciiTheme="minorHAnsi" w:hAnsiTheme="minorHAnsi" w:cstheme="minorBidi"/>
          <w:color w:val="auto"/>
        </w:rPr>
        <w:t>from 64 participants (32 per group; Experimental Group: 10 men, 22 women, mean age = 22.88</w:t>
      </w:r>
      <w:r w:rsidR="00C336BB" w:rsidRPr="00A43B7D">
        <w:rPr>
          <w:rFonts w:asciiTheme="minorHAnsi" w:hAnsiTheme="minorHAnsi" w:cstheme="minorBidi"/>
          <w:color w:val="auto"/>
        </w:rPr>
        <w:t>; Yoked Group: 12 men, 20 women;</w:t>
      </w:r>
      <w:r w:rsidR="003B1255" w:rsidRPr="00A43B7D">
        <w:rPr>
          <w:rFonts w:asciiTheme="minorHAnsi" w:hAnsiTheme="minorHAnsi" w:cstheme="minorBidi"/>
          <w:color w:val="auto"/>
        </w:rPr>
        <w:t xml:space="preserve"> mean age = 23.44)</w:t>
      </w:r>
      <w:r w:rsidR="003B1255" w:rsidRPr="00A43B7D">
        <w:rPr>
          <w:rFonts w:asciiTheme="minorHAnsi" w:hAnsiTheme="minorHAnsi" w:cstheme="minorHAnsi"/>
          <w:color w:val="auto"/>
          <w:shd w:val="clear" w:color="auto" w:fill="FFFFFF"/>
        </w:rPr>
        <w:fldChar w:fldCharType="begin"/>
      </w:r>
      <w:r w:rsidR="004111B8">
        <w:rPr>
          <w:rFonts w:asciiTheme="minorHAnsi" w:hAnsiTheme="minorHAnsi" w:cstheme="minorHAnsi"/>
          <w:color w:val="auto"/>
          <w:shd w:val="clear" w:color="auto" w:fill="FFFFFF"/>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3B1255" w:rsidRPr="00A43B7D">
        <w:rPr>
          <w:rFonts w:asciiTheme="minorHAnsi" w:hAnsiTheme="minorHAnsi" w:cstheme="minorHAnsi"/>
          <w:color w:val="auto"/>
          <w:shd w:val="clear" w:color="auto" w:fill="FFFFFF"/>
        </w:rPr>
        <w:fldChar w:fldCharType="separate"/>
      </w:r>
      <w:r w:rsidR="004111B8" w:rsidRPr="004111B8">
        <w:rPr>
          <w:rFonts w:asciiTheme="minorHAnsi" w:hAnsiTheme="minorHAnsi" w:cstheme="minorHAnsi"/>
          <w:noProof/>
          <w:color w:val="auto"/>
          <w:shd w:val="clear" w:color="auto" w:fill="FFFFFF"/>
          <w:vertAlign w:val="superscript"/>
        </w:rPr>
        <w:t>23</w:t>
      </w:r>
      <w:r w:rsidR="003B1255" w:rsidRPr="00A43B7D">
        <w:rPr>
          <w:rFonts w:asciiTheme="minorHAnsi" w:hAnsiTheme="minorHAnsi" w:cstheme="minorHAnsi"/>
          <w:color w:val="auto"/>
          <w:shd w:val="clear" w:color="auto" w:fill="FFFFFF"/>
        </w:rPr>
        <w:fldChar w:fldCharType="end"/>
      </w:r>
      <w:r w:rsidR="003B1255" w:rsidRPr="00A43B7D">
        <w:rPr>
          <w:rFonts w:asciiTheme="minorHAnsi" w:hAnsiTheme="minorHAnsi" w:cstheme="minorBidi"/>
          <w:color w:val="auto"/>
        </w:rPr>
        <w:t>.</w:t>
      </w:r>
      <w:r w:rsidR="007104FF">
        <w:rPr>
          <w:rFonts w:asciiTheme="minorHAnsi" w:hAnsiTheme="minorHAnsi" w:cstheme="minorBidi"/>
          <w:color w:val="auto"/>
        </w:rPr>
        <w:t xml:space="preserve"> This f</w:t>
      </w:r>
      <w:r w:rsidR="00096262" w:rsidRPr="00A43B7D">
        <w:rPr>
          <w:rFonts w:asciiTheme="minorHAnsi" w:hAnsiTheme="minorHAnsi" w:cstheme="minorHAnsi"/>
        </w:rPr>
        <w:t xml:space="preserve">igure </w:t>
      </w:r>
      <w:r w:rsidR="007104FF">
        <w:rPr>
          <w:rFonts w:asciiTheme="minorHAnsi" w:hAnsiTheme="minorHAnsi" w:cstheme="minorHAnsi"/>
        </w:rPr>
        <w:t xml:space="preserve">is </w:t>
      </w:r>
      <w:r w:rsidR="00096262" w:rsidRPr="00A43B7D">
        <w:rPr>
          <w:rFonts w:asciiTheme="minorHAnsi" w:hAnsiTheme="minorHAnsi" w:cstheme="minorHAnsi"/>
        </w:rPr>
        <w:t>modified with permission from ref.</w:t>
      </w:r>
      <w:r w:rsidR="00096262" w:rsidRPr="00A43B7D">
        <w:rPr>
          <w:rFonts w:asciiTheme="minorHAnsi" w:hAnsiTheme="minorHAnsi" w:cstheme="minorHAnsi"/>
        </w:rPr>
        <w:fldChar w:fldCharType="begin"/>
      </w:r>
      <w:r w:rsidR="004111B8">
        <w:rPr>
          <w:rFonts w:asciiTheme="minorHAnsi" w:hAnsiTheme="minorHAnsi" w:cstheme="minorHAnsi"/>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096262"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23</w:t>
      </w:r>
      <w:r w:rsidR="00096262" w:rsidRPr="00A43B7D">
        <w:rPr>
          <w:rFonts w:asciiTheme="minorHAnsi" w:hAnsiTheme="minorHAnsi" w:cstheme="minorHAnsi"/>
        </w:rPr>
        <w:fldChar w:fldCharType="end"/>
      </w:r>
      <w:r w:rsidR="00096262">
        <w:rPr>
          <w:rFonts w:asciiTheme="minorHAnsi" w:hAnsiTheme="minorHAnsi" w:cstheme="minorHAnsi"/>
        </w:rPr>
        <w:t>.</w:t>
      </w:r>
    </w:p>
    <w:p w14:paraId="29F212B1" w14:textId="77777777" w:rsidR="00096262" w:rsidRDefault="00096262" w:rsidP="00426A10">
      <w:pPr>
        <w:rPr>
          <w:rFonts w:asciiTheme="minorHAnsi" w:hAnsiTheme="minorHAnsi" w:cstheme="minorHAnsi"/>
          <w:b/>
        </w:rPr>
      </w:pPr>
    </w:p>
    <w:p w14:paraId="5DF30ADC" w14:textId="4FC4F901" w:rsidR="000149CA" w:rsidRPr="00096262" w:rsidRDefault="000149CA" w:rsidP="00426A10">
      <w:r w:rsidRPr="00A43B7D">
        <w:rPr>
          <w:rFonts w:asciiTheme="minorHAnsi" w:hAnsiTheme="minorHAnsi" w:cstheme="minorHAnsi"/>
          <w:b/>
        </w:rPr>
        <w:t>Figure</w:t>
      </w:r>
      <w:r w:rsidR="00C336BB" w:rsidRPr="00A43B7D">
        <w:rPr>
          <w:rFonts w:asciiTheme="minorHAnsi" w:hAnsiTheme="minorHAnsi" w:cstheme="minorHAnsi"/>
          <w:b/>
        </w:rPr>
        <w:t xml:space="preserve"> </w:t>
      </w:r>
      <w:r w:rsidR="0081690A" w:rsidRPr="00A43B7D">
        <w:rPr>
          <w:rFonts w:asciiTheme="minorHAnsi" w:hAnsiTheme="minorHAnsi" w:cstheme="minorHAnsi"/>
          <w:b/>
        </w:rPr>
        <w:t>6</w:t>
      </w:r>
      <w:r w:rsidRPr="00A43B7D">
        <w:rPr>
          <w:rFonts w:asciiTheme="minorHAnsi" w:hAnsiTheme="minorHAnsi" w:cstheme="minorHAnsi"/>
          <w:b/>
        </w:rPr>
        <w:t>:</w:t>
      </w:r>
      <w:r w:rsidRPr="00A43B7D">
        <w:rPr>
          <w:rFonts w:asciiTheme="minorHAnsi" w:hAnsiTheme="minorHAnsi" w:cstheme="minorHAnsi"/>
        </w:rPr>
        <w:t xml:space="preserve"> </w:t>
      </w:r>
      <w:r w:rsidRPr="00A43B7D">
        <w:rPr>
          <w:rFonts w:asciiTheme="minorHAnsi" w:hAnsiTheme="minorHAnsi" w:cstheme="minorHAnsi"/>
          <w:b/>
          <w:color w:val="auto"/>
          <w:shd w:val="clear" w:color="auto" w:fill="FFFFFF"/>
        </w:rPr>
        <w:t xml:space="preserve">Representative </w:t>
      </w:r>
      <w:r w:rsidR="00321306" w:rsidRPr="00A43B7D">
        <w:rPr>
          <w:rFonts w:asciiTheme="minorHAnsi" w:hAnsiTheme="minorHAnsi" w:cstheme="minorHAnsi"/>
          <w:b/>
          <w:color w:val="auto"/>
          <w:shd w:val="clear" w:color="auto" w:fill="FFFFFF"/>
        </w:rPr>
        <w:t xml:space="preserve">data of </w:t>
      </w:r>
      <w:r w:rsidRPr="00A43B7D">
        <w:rPr>
          <w:rFonts w:asciiTheme="minorHAnsi" w:hAnsiTheme="minorHAnsi" w:cstheme="minorHAnsi"/>
          <w:b/>
          <w:color w:val="auto"/>
          <w:shd w:val="clear" w:color="auto" w:fill="FFFFFF"/>
        </w:rPr>
        <w:t xml:space="preserve">fear of movement-related pain during the acquisition, </w:t>
      </w:r>
      <w:r w:rsidR="00321306" w:rsidRPr="00A43B7D">
        <w:rPr>
          <w:rFonts w:asciiTheme="minorHAnsi" w:hAnsiTheme="minorHAnsi" w:cstheme="minorHAnsi"/>
          <w:b/>
          <w:color w:val="auto"/>
          <w:shd w:val="clear" w:color="auto" w:fill="FFFFFF"/>
        </w:rPr>
        <w:t>extinction with response</w:t>
      </w:r>
      <w:r w:rsidR="00DD26DB" w:rsidRPr="00A43B7D">
        <w:rPr>
          <w:rFonts w:asciiTheme="minorHAnsi" w:hAnsiTheme="minorHAnsi" w:cstheme="minorHAnsi"/>
          <w:b/>
          <w:color w:val="auto"/>
          <w:shd w:val="clear" w:color="auto" w:fill="FFFFFF"/>
        </w:rPr>
        <w:t xml:space="preserve"> </w:t>
      </w:r>
      <w:r w:rsidR="00321306" w:rsidRPr="00A43B7D">
        <w:rPr>
          <w:rFonts w:asciiTheme="minorHAnsi" w:hAnsiTheme="minorHAnsi" w:cstheme="minorHAnsi"/>
          <w:b/>
          <w:color w:val="auto"/>
          <w:shd w:val="clear" w:color="auto" w:fill="FFFFFF"/>
        </w:rPr>
        <w:t>prevention</w:t>
      </w:r>
      <w:r w:rsidRPr="00A43B7D">
        <w:rPr>
          <w:rFonts w:asciiTheme="minorHAnsi" w:hAnsiTheme="minorHAnsi" w:cstheme="minorHAnsi"/>
          <w:b/>
          <w:color w:val="auto"/>
          <w:shd w:val="clear" w:color="auto" w:fill="FFFFFF"/>
        </w:rPr>
        <w:t xml:space="preserve">, and </w:t>
      </w:r>
      <w:r w:rsidR="00321306" w:rsidRPr="00A43B7D">
        <w:rPr>
          <w:rFonts w:asciiTheme="minorHAnsi" w:hAnsiTheme="minorHAnsi" w:cstheme="minorHAnsi"/>
          <w:b/>
          <w:color w:val="auto"/>
          <w:shd w:val="clear" w:color="auto" w:fill="FFFFFF"/>
        </w:rPr>
        <w:t xml:space="preserve">test of </w:t>
      </w:r>
      <w:r w:rsidRPr="00A43B7D">
        <w:rPr>
          <w:rFonts w:asciiTheme="minorHAnsi" w:hAnsiTheme="minorHAnsi" w:cstheme="minorHAnsi"/>
          <w:b/>
          <w:color w:val="auto"/>
          <w:shd w:val="clear" w:color="auto" w:fill="FFFFFF"/>
        </w:rPr>
        <w:t>spontaneous recovery phases</w:t>
      </w:r>
      <w:r w:rsidR="00351458" w:rsidRPr="00A43B7D">
        <w:rPr>
          <w:rFonts w:asciiTheme="minorHAnsi" w:hAnsiTheme="minorHAnsi" w:cstheme="minorHAnsi"/>
          <w:b/>
          <w:color w:val="auto"/>
          <w:shd w:val="clear" w:color="auto" w:fill="FFFFFF"/>
        </w:rPr>
        <w:fldChar w:fldCharType="begin"/>
      </w:r>
      <w:r w:rsidR="004111B8">
        <w:rPr>
          <w:rFonts w:asciiTheme="minorHAnsi" w:hAnsiTheme="minorHAnsi" w:cstheme="minorHAnsi"/>
          <w:b/>
          <w:color w:val="auto"/>
          <w:shd w:val="clear" w:color="auto" w:fill="FFFFFF"/>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351458" w:rsidRPr="00A43B7D">
        <w:rPr>
          <w:rFonts w:asciiTheme="minorHAnsi" w:hAnsiTheme="minorHAnsi" w:cstheme="minorHAnsi"/>
          <w:b/>
          <w:color w:val="auto"/>
          <w:shd w:val="clear" w:color="auto" w:fill="FFFFFF"/>
        </w:rPr>
        <w:fldChar w:fldCharType="separate"/>
      </w:r>
      <w:r w:rsidR="004111B8" w:rsidRPr="004111B8">
        <w:rPr>
          <w:rFonts w:asciiTheme="minorHAnsi" w:hAnsiTheme="minorHAnsi" w:cstheme="minorHAnsi"/>
          <w:b/>
          <w:noProof/>
          <w:color w:val="auto"/>
          <w:shd w:val="clear" w:color="auto" w:fill="FFFFFF"/>
          <w:vertAlign w:val="superscript"/>
        </w:rPr>
        <w:t>22</w:t>
      </w:r>
      <w:r w:rsidR="00351458" w:rsidRPr="00A43B7D">
        <w:rPr>
          <w:rFonts w:asciiTheme="minorHAnsi" w:hAnsiTheme="minorHAnsi" w:cstheme="minorHAnsi"/>
          <w:b/>
          <w:color w:val="auto"/>
          <w:shd w:val="clear" w:color="auto" w:fill="FFFFFF"/>
        </w:rPr>
        <w:fldChar w:fldCharType="end"/>
      </w:r>
      <w:r w:rsidRPr="00A43B7D">
        <w:rPr>
          <w:rFonts w:asciiTheme="minorHAnsi" w:hAnsiTheme="minorHAnsi" w:cstheme="minorHAnsi"/>
          <w:b/>
          <w:color w:val="auto"/>
          <w:shd w:val="clear" w:color="auto" w:fill="FFFFFF"/>
        </w:rPr>
        <w:t xml:space="preserve">. </w:t>
      </w:r>
      <w:r w:rsidR="000557D3" w:rsidRPr="00A43B7D">
        <w:rPr>
          <w:rFonts w:asciiTheme="minorHAnsi" w:hAnsiTheme="minorHAnsi" w:cstheme="minorHAnsi"/>
        </w:rPr>
        <w:t xml:space="preserve">Mean fear of movement-related </w:t>
      </w:r>
      <w:r w:rsidR="00C336BB" w:rsidRPr="00A43B7D">
        <w:rPr>
          <w:rFonts w:asciiTheme="minorHAnsi" w:hAnsiTheme="minorHAnsi" w:cstheme="minorHAnsi"/>
        </w:rPr>
        <w:t xml:space="preserve">pain </w:t>
      </w:r>
      <w:r w:rsidR="000557D3" w:rsidRPr="00A43B7D">
        <w:rPr>
          <w:rFonts w:asciiTheme="minorHAnsi" w:hAnsiTheme="minorHAnsi" w:cstheme="minorHAnsi"/>
        </w:rPr>
        <w:t>toward the different trajectories (T1</w:t>
      </w:r>
      <w:r w:rsidR="00FF7BB7">
        <w:rPr>
          <w:rFonts w:asciiTheme="minorHAnsi" w:hAnsiTheme="minorHAnsi" w:cstheme="minorHAnsi"/>
        </w:rPr>
        <w:t>–</w:t>
      </w:r>
      <w:r w:rsidR="00C336BB" w:rsidRPr="00A43B7D">
        <w:rPr>
          <w:rFonts w:asciiTheme="minorHAnsi" w:hAnsiTheme="minorHAnsi" w:cstheme="minorHAnsi"/>
        </w:rPr>
        <w:t>T</w:t>
      </w:r>
      <w:r w:rsidR="000557D3" w:rsidRPr="00A43B7D">
        <w:rPr>
          <w:rFonts w:asciiTheme="minorHAnsi" w:hAnsiTheme="minorHAnsi" w:cstheme="minorHAnsi"/>
        </w:rPr>
        <w:t>3) during acquisition (ACQ1</w:t>
      </w:r>
      <w:r w:rsidR="00CF6F5C">
        <w:rPr>
          <w:rFonts w:asciiTheme="minorHAnsi" w:hAnsiTheme="minorHAnsi" w:cstheme="minorHAnsi"/>
        </w:rPr>
        <w:t>–</w:t>
      </w:r>
      <w:r w:rsidR="000557D3" w:rsidRPr="00A43B7D">
        <w:rPr>
          <w:rFonts w:asciiTheme="minorHAnsi" w:hAnsiTheme="minorHAnsi" w:cstheme="minorHAnsi"/>
        </w:rPr>
        <w:t>2), extinction with response</w:t>
      </w:r>
      <w:r w:rsidR="00DD26DB" w:rsidRPr="00A43B7D">
        <w:rPr>
          <w:rFonts w:asciiTheme="minorHAnsi" w:hAnsiTheme="minorHAnsi" w:cstheme="minorHAnsi"/>
        </w:rPr>
        <w:t xml:space="preserve"> </w:t>
      </w:r>
      <w:r w:rsidR="000557D3" w:rsidRPr="00A43B7D">
        <w:rPr>
          <w:rFonts w:asciiTheme="minorHAnsi" w:hAnsiTheme="minorHAnsi" w:cstheme="minorHAnsi"/>
        </w:rPr>
        <w:t>prevention (RPE1</w:t>
      </w:r>
      <w:r w:rsidR="00CF6F5C">
        <w:rPr>
          <w:rFonts w:asciiTheme="minorHAnsi" w:hAnsiTheme="minorHAnsi" w:cstheme="minorHAnsi"/>
        </w:rPr>
        <w:t>–</w:t>
      </w:r>
      <w:r w:rsidR="000557D3" w:rsidRPr="00A43B7D">
        <w:rPr>
          <w:rFonts w:asciiTheme="minorHAnsi" w:hAnsiTheme="minorHAnsi" w:cstheme="minorHAnsi"/>
        </w:rPr>
        <w:t>4), and spontaneous recovery (</w:t>
      </w:r>
      <w:r w:rsidR="004D741E" w:rsidRPr="00A43B7D">
        <w:rPr>
          <w:rFonts w:asciiTheme="minorHAnsi" w:hAnsiTheme="minorHAnsi" w:cstheme="minorHAnsi"/>
        </w:rPr>
        <w:t>TEST1</w:t>
      </w:r>
      <w:r w:rsidR="00CF6F5C">
        <w:rPr>
          <w:rFonts w:asciiTheme="minorHAnsi" w:hAnsiTheme="minorHAnsi" w:cstheme="minorHAnsi"/>
        </w:rPr>
        <w:t>–</w:t>
      </w:r>
      <w:r w:rsidR="000557D3" w:rsidRPr="00A43B7D">
        <w:rPr>
          <w:rFonts w:asciiTheme="minorHAnsi" w:hAnsiTheme="minorHAnsi" w:cstheme="minorHAnsi"/>
        </w:rPr>
        <w:t xml:space="preserve">2). Error bars represent SEM. </w:t>
      </w:r>
      <w:r w:rsidR="00D43417" w:rsidRPr="00A43B7D">
        <w:rPr>
          <w:rFonts w:asciiTheme="minorHAnsi" w:hAnsiTheme="minorHAnsi" w:cstheme="minorHAnsi"/>
        </w:rPr>
        <w:t xml:space="preserve">Data in this figure </w:t>
      </w:r>
      <w:r w:rsidR="00FF7BB7">
        <w:rPr>
          <w:rFonts w:asciiTheme="minorHAnsi" w:hAnsiTheme="minorHAnsi" w:cstheme="minorHAnsi"/>
        </w:rPr>
        <w:t>is</w:t>
      </w:r>
      <w:r w:rsidR="00FF7BB7" w:rsidRPr="00A43B7D">
        <w:rPr>
          <w:rFonts w:asciiTheme="minorHAnsi" w:hAnsiTheme="minorHAnsi" w:cstheme="minorHAnsi"/>
        </w:rPr>
        <w:t xml:space="preserve"> </w:t>
      </w:r>
      <w:r w:rsidR="00D43417" w:rsidRPr="00A43B7D">
        <w:rPr>
          <w:rFonts w:asciiTheme="minorHAnsi" w:hAnsiTheme="minorHAnsi" w:cstheme="minorHAnsi"/>
        </w:rPr>
        <w:t>from 3</w:t>
      </w:r>
      <w:r w:rsidR="00C336BB" w:rsidRPr="00A43B7D">
        <w:rPr>
          <w:rFonts w:asciiTheme="minorHAnsi" w:hAnsiTheme="minorHAnsi" w:cstheme="minorHAnsi"/>
        </w:rPr>
        <w:t>0 participants (9 men, 21 women;</w:t>
      </w:r>
      <w:r w:rsidR="00D43417" w:rsidRPr="00A43B7D">
        <w:rPr>
          <w:rFonts w:asciiTheme="minorHAnsi" w:hAnsiTheme="minorHAnsi" w:cstheme="minorHAnsi"/>
        </w:rPr>
        <w:t xml:space="preserve"> mean age = 21.90)</w:t>
      </w:r>
      <w:r w:rsidR="00D43417" w:rsidRPr="00A43B7D">
        <w:rPr>
          <w:rFonts w:asciiTheme="minorHAnsi" w:hAnsiTheme="minorHAnsi" w:cstheme="minorHAnsi"/>
        </w:rPr>
        <w:fldChar w:fldCharType="begin"/>
      </w:r>
      <w:r w:rsidR="004111B8">
        <w:rPr>
          <w:rFonts w:asciiTheme="minorHAnsi" w:hAnsiTheme="minorHAnsi" w:cstheme="minorHAnsi"/>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D43417"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22</w:t>
      </w:r>
      <w:r w:rsidR="00D43417" w:rsidRPr="00A43B7D">
        <w:rPr>
          <w:rFonts w:asciiTheme="minorHAnsi" w:hAnsiTheme="minorHAnsi" w:cstheme="minorHAnsi"/>
        </w:rPr>
        <w:fldChar w:fldCharType="end"/>
      </w:r>
      <w:r w:rsidR="00D43417" w:rsidRPr="00A43B7D">
        <w:rPr>
          <w:rFonts w:asciiTheme="minorHAnsi" w:hAnsiTheme="minorHAnsi" w:cstheme="minorHAnsi"/>
        </w:rPr>
        <w:t>.</w:t>
      </w:r>
      <w:r w:rsidR="00096262" w:rsidRPr="00096262">
        <w:rPr>
          <w:rFonts w:asciiTheme="minorHAnsi" w:hAnsiTheme="minorHAnsi" w:cstheme="minorHAnsi"/>
        </w:rPr>
        <w:t xml:space="preserve"> </w:t>
      </w:r>
      <w:r w:rsidR="007104FF">
        <w:rPr>
          <w:rFonts w:asciiTheme="minorHAnsi" w:hAnsiTheme="minorHAnsi" w:cstheme="minorHAnsi"/>
        </w:rPr>
        <w:t>This f</w:t>
      </w:r>
      <w:r w:rsidR="007104FF" w:rsidRPr="00A43B7D">
        <w:rPr>
          <w:rFonts w:asciiTheme="minorHAnsi" w:hAnsiTheme="minorHAnsi" w:cstheme="minorHAnsi"/>
        </w:rPr>
        <w:t>igure</w:t>
      </w:r>
      <w:r w:rsidR="007104FF">
        <w:rPr>
          <w:rFonts w:asciiTheme="minorHAnsi" w:hAnsiTheme="minorHAnsi" w:cstheme="minorHAnsi"/>
        </w:rPr>
        <w:t xml:space="preserve"> is</w:t>
      </w:r>
      <w:r w:rsidR="007104FF" w:rsidRPr="00A43B7D">
        <w:rPr>
          <w:rFonts w:asciiTheme="minorHAnsi" w:hAnsiTheme="minorHAnsi" w:cstheme="minorHAnsi"/>
        </w:rPr>
        <w:t xml:space="preserve"> </w:t>
      </w:r>
      <w:r w:rsidR="00096262" w:rsidRPr="00A43B7D">
        <w:rPr>
          <w:rFonts w:asciiTheme="minorHAnsi" w:hAnsiTheme="minorHAnsi" w:cstheme="minorHAnsi"/>
        </w:rPr>
        <w:t>modified with permission from ref.</w:t>
      </w:r>
      <w:r w:rsidR="00096262" w:rsidRPr="00A43B7D">
        <w:rPr>
          <w:rFonts w:asciiTheme="minorHAnsi" w:hAnsiTheme="minorHAnsi" w:cstheme="minorHAnsi"/>
        </w:rPr>
        <w:fldChar w:fldCharType="begin"/>
      </w:r>
      <w:r w:rsidR="004111B8">
        <w:rPr>
          <w:rFonts w:asciiTheme="minorHAnsi" w:hAnsiTheme="minorHAnsi" w:cstheme="minorHAnsi"/>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096262"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22</w:t>
      </w:r>
      <w:r w:rsidR="00096262" w:rsidRPr="00A43B7D">
        <w:rPr>
          <w:rFonts w:asciiTheme="minorHAnsi" w:hAnsiTheme="minorHAnsi" w:cstheme="minorHAnsi"/>
        </w:rPr>
        <w:fldChar w:fldCharType="end"/>
      </w:r>
      <w:r w:rsidR="00096262" w:rsidRPr="00A43B7D">
        <w:rPr>
          <w:rFonts w:asciiTheme="minorHAnsi" w:hAnsiTheme="minorHAnsi" w:cstheme="minorHAnsi"/>
        </w:rPr>
        <w:t>.</w:t>
      </w:r>
    </w:p>
    <w:p w14:paraId="4C9BE291" w14:textId="5630163C" w:rsidR="002618E9" w:rsidRPr="00A43B7D" w:rsidRDefault="002618E9" w:rsidP="00426A10">
      <w:pPr>
        <w:rPr>
          <w:rFonts w:asciiTheme="minorHAnsi" w:hAnsiTheme="minorHAnsi" w:cstheme="minorHAnsi"/>
          <w:b/>
        </w:rPr>
      </w:pPr>
      <w:bookmarkStart w:id="9" w:name="Discussion"/>
    </w:p>
    <w:p w14:paraId="53840F93" w14:textId="466CA85E" w:rsidR="00C124E6" w:rsidRPr="00A43B7D" w:rsidRDefault="00C124E6" w:rsidP="00426A10">
      <w:pPr>
        <w:rPr>
          <w:rFonts w:asciiTheme="minorHAnsi" w:hAnsiTheme="minorHAnsi" w:cstheme="minorHAnsi"/>
          <w:color w:val="808080" w:themeColor="background1" w:themeShade="80"/>
          <w:shd w:val="clear" w:color="auto" w:fill="FFFFFF"/>
        </w:rPr>
      </w:pPr>
      <w:r w:rsidRPr="00A43B7D">
        <w:rPr>
          <w:rFonts w:asciiTheme="minorHAnsi" w:hAnsiTheme="minorHAnsi" w:cstheme="minorHAnsi"/>
          <w:b/>
        </w:rPr>
        <w:t>Figure 7:</w:t>
      </w:r>
      <w:r w:rsidRPr="00A43B7D">
        <w:rPr>
          <w:rFonts w:asciiTheme="minorHAnsi" w:hAnsiTheme="minorHAnsi" w:cstheme="minorHAnsi"/>
        </w:rPr>
        <w:t xml:space="preserve"> </w:t>
      </w:r>
      <w:r w:rsidRPr="00A43B7D">
        <w:rPr>
          <w:rFonts w:asciiTheme="minorHAnsi" w:hAnsiTheme="minorHAnsi" w:cstheme="minorHAnsi"/>
          <w:b/>
          <w:color w:val="auto"/>
          <w:shd w:val="clear" w:color="auto" w:fill="FFFFFF"/>
        </w:rPr>
        <w:t>Representative data of pain-expectancy during the acquisition, extinction with response prevention, and test of spontaneous recovery phases</w:t>
      </w:r>
      <w:r w:rsidRPr="00A43B7D">
        <w:rPr>
          <w:rFonts w:asciiTheme="minorHAnsi" w:hAnsiTheme="minorHAnsi" w:cstheme="minorHAnsi"/>
          <w:b/>
          <w:color w:val="auto"/>
          <w:shd w:val="clear" w:color="auto" w:fill="FFFFFF"/>
        </w:rPr>
        <w:fldChar w:fldCharType="begin"/>
      </w:r>
      <w:r w:rsidR="004111B8">
        <w:rPr>
          <w:rFonts w:asciiTheme="minorHAnsi" w:hAnsiTheme="minorHAnsi" w:cstheme="minorHAnsi"/>
          <w:b/>
          <w:color w:val="auto"/>
          <w:shd w:val="clear" w:color="auto" w:fill="FFFFFF"/>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Pr="00A43B7D">
        <w:rPr>
          <w:rFonts w:asciiTheme="minorHAnsi" w:hAnsiTheme="minorHAnsi" w:cstheme="minorHAnsi"/>
          <w:b/>
          <w:color w:val="auto"/>
          <w:shd w:val="clear" w:color="auto" w:fill="FFFFFF"/>
        </w:rPr>
        <w:fldChar w:fldCharType="separate"/>
      </w:r>
      <w:r w:rsidR="004111B8" w:rsidRPr="004111B8">
        <w:rPr>
          <w:rFonts w:asciiTheme="minorHAnsi" w:hAnsiTheme="minorHAnsi" w:cstheme="minorHAnsi"/>
          <w:b/>
          <w:noProof/>
          <w:color w:val="auto"/>
          <w:shd w:val="clear" w:color="auto" w:fill="FFFFFF"/>
          <w:vertAlign w:val="superscript"/>
        </w:rPr>
        <w:t>22</w:t>
      </w:r>
      <w:r w:rsidRPr="00A43B7D">
        <w:rPr>
          <w:rFonts w:asciiTheme="minorHAnsi" w:hAnsiTheme="minorHAnsi" w:cstheme="minorHAnsi"/>
          <w:b/>
          <w:color w:val="auto"/>
          <w:shd w:val="clear" w:color="auto" w:fill="FFFFFF"/>
        </w:rPr>
        <w:fldChar w:fldCharType="end"/>
      </w:r>
      <w:r w:rsidRPr="00A43B7D">
        <w:rPr>
          <w:rFonts w:asciiTheme="minorHAnsi" w:hAnsiTheme="minorHAnsi" w:cstheme="minorHAnsi"/>
          <w:b/>
          <w:color w:val="auto"/>
          <w:shd w:val="clear" w:color="auto" w:fill="FFFFFF"/>
        </w:rPr>
        <w:t xml:space="preserve">. </w:t>
      </w:r>
      <w:r w:rsidRPr="00A43B7D">
        <w:rPr>
          <w:rFonts w:asciiTheme="minorHAnsi" w:hAnsiTheme="minorHAnsi" w:cstheme="minorHAnsi"/>
        </w:rPr>
        <w:t>Mean pain-expectancy toward the different trajectories (T1</w:t>
      </w:r>
      <w:r w:rsidR="00FF7BB7">
        <w:rPr>
          <w:rFonts w:asciiTheme="minorHAnsi" w:hAnsiTheme="minorHAnsi" w:cstheme="minorHAnsi"/>
        </w:rPr>
        <w:t>–</w:t>
      </w:r>
      <w:r w:rsidR="00C336BB" w:rsidRPr="00A43B7D">
        <w:rPr>
          <w:rFonts w:asciiTheme="minorHAnsi" w:hAnsiTheme="minorHAnsi" w:cstheme="minorHAnsi"/>
        </w:rPr>
        <w:t>T</w:t>
      </w:r>
      <w:r w:rsidRPr="00A43B7D">
        <w:rPr>
          <w:rFonts w:asciiTheme="minorHAnsi" w:hAnsiTheme="minorHAnsi" w:cstheme="minorHAnsi"/>
        </w:rPr>
        <w:t>3) during acquisition (ACQ1</w:t>
      </w:r>
      <w:r w:rsidR="00CF6F5C">
        <w:rPr>
          <w:rFonts w:asciiTheme="minorHAnsi" w:hAnsiTheme="minorHAnsi" w:cstheme="minorHAnsi"/>
        </w:rPr>
        <w:t>–</w:t>
      </w:r>
      <w:r w:rsidRPr="00A43B7D">
        <w:rPr>
          <w:rFonts w:asciiTheme="minorHAnsi" w:hAnsiTheme="minorHAnsi" w:cstheme="minorHAnsi"/>
        </w:rPr>
        <w:t>2), extinction with response prevention (RPE1</w:t>
      </w:r>
      <w:r w:rsidR="00CF6F5C">
        <w:rPr>
          <w:rFonts w:asciiTheme="minorHAnsi" w:hAnsiTheme="minorHAnsi" w:cstheme="minorHAnsi"/>
        </w:rPr>
        <w:t>–</w:t>
      </w:r>
      <w:r w:rsidRPr="00A43B7D">
        <w:rPr>
          <w:rFonts w:asciiTheme="minorHAnsi" w:hAnsiTheme="minorHAnsi" w:cstheme="minorHAnsi"/>
        </w:rPr>
        <w:t>4), and spontaneous recovery (TEST1</w:t>
      </w:r>
      <w:r w:rsidR="00CF6F5C">
        <w:rPr>
          <w:rFonts w:asciiTheme="minorHAnsi" w:hAnsiTheme="minorHAnsi" w:cstheme="minorHAnsi"/>
        </w:rPr>
        <w:t>–</w:t>
      </w:r>
      <w:r w:rsidRPr="00A43B7D">
        <w:rPr>
          <w:rFonts w:asciiTheme="minorHAnsi" w:hAnsiTheme="minorHAnsi" w:cstheme="minorHAnsi"/>
        </w:rPr>
        <w:t xml:space="preserve">2). Error bars represent SEM. </w:t>
      </w:r>
      <w:r w:rsidR="00D43417" w:rsidRPr="00A43B7D">
        <w:rPr>
          <w:rFonts w:asciiTheme="minorHAnsi" w:hAnsiTheme="minorHAnsi" w:cstheme="minorHAnsi"/>
        </w:rPr>
        <w:t xml:space="preserve">Data in this figure </w:t>
      </w:r>
      <w:r w:rsidR="00FF7BB7">
        <w:rPr>
          <w:rFonts w:asciiTheme="minorHAnsi" w:hAnsiTheme="minorHAnsi" w:cstheme="minorHAnsi"/>
        </w:rPr>
        <w:t>is</w:t>
      </w:r>
      <w:r w:rsidR="00FF7BB7" w:rsidRPr="00A43B7D">
        <w:rPr>
          <w:rFonts w:asciiTheme="minorHAnsi" w:hAnsiTheme="minorHAnsi" w:cstheme="minorHAnsi"/>
        </w:rPr>
        <w:t xml:space="preserve"> </w:t>
      </w:r>
      <w:r w:rsidR="00D43417" w:rsidRPr="00A43B7D">
        <w:rPr>
          <w:rFonts w:asciiTheme="minorHAnsi" w:hAnsiTheme="minorHAnsi" w:cstheme="minorHAnsi"/>
        </w:rPr>
        <w:t>from 3</w:t>
      </w:r>
      <w:r w:rsidR="00C336BB" w:rsidRPr="00A43B7D">
        <w:rPr>
          <w:rFonts w:asciiTheme="minorHAnsi" w:hAnsiTheme="minorHAnsi" w:cstheme="minorHAnsi"/>
        </w:rPr>
        <w:t>0 participants (9 men, 21 women;</w:t>
      </w:r>
      <w:r w:rsidR="00D43417" w:rsidRPr="00A43B7D">
        <w:rPr>
          <w:rFonts w:asciiTheme="minorHAnsi" w:hAnsiTheme="minorHAnsi" w:cstheme="minorHAnsi"/>
        </w:rPr>
        <w:t xml:space="preserve"> mean age = 21.90)</w:t>
      </w:r>
      <w:r w:rsidR="00D43417" w:rsidRPr="00A43B7D">
        <w:rPr>
          <w:rFonts w:asciiTheme="minorHAnsi" w:hAnsiTheme="minorHAnsi" w:cstheme="minorHAnsi"/>
        </w:rPr>
        <w:fldChar w:fldCharType="begin"/>
      </w:r>
      <w:r w:rsidR="004111B8">
        <w:rPr>
          <w:rFonts w:asciiTheme="minorHAnsi" w:hAnsiTheme="minorHAnsi" w:cstheme="minorHAnsi"/>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D43417"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22</w:t>
      </w:r>
      <w:r w:rsidR="00D43417" w:rsidRPr="00A43B7D">
        <w:rPr>
          <w:rFonts w:asciiTheme="minorHAnsi" w:hAnsiTheme="minorHAnsi" w:cstheme="minorHAnsi"/>
        </w:rPr>
        <w:fldChar w:fldCharType="end"/>
      </w:r>
      <w:r w:rsidR="00D43417" w:rsidRPr="00A43B7D">
        <w:rPr>
          <w:rFonts w:asciiTheme="minorHAnsi" w:hAnsiTheme="minorHAnsi" w:cstheme="minorHAnsi"/>
        </w:rPr>
        <w:t>.</w:t>
      </w:r>
      <w:r w:rsidR="00096262" w:rsidRPr="00096262">
        <w:rPr>
          <w:rFonts w:asciiTheme="minorHAnsi" w:hAnsiTheme="minorHAnsi" w:cstheme="minorHAnsi"/>
        </w:rPr>
        <w:t xml:space="preserve"> </w:t>
      </w:r>
      <w:r w:rsidR="007104FF">
        <w:rPr>
          <w:rFonts w:asciiTheme="minorHAnsi" w:hAnsiTheme="minorHAnsi" w:cstheme="minorHAnsi"/>
        </w:rPr>
        <w:t>This f</w:t>
      </w:r>
      <w:r w:rsidR="007104FF" w:rsidRPr="00A43B7D">
        <w:rPr>
          <w:rFonts w:asciiTheme="minorHAnsi" w:hAnsiTheme="minorHAnsi" w:cstheme="minorHAnsi"/>
        </w:rPr>
        <w:t>igure</w:t>
      </w:r>
      <w:r w:rsidR="007104FF">
        <w:rPr>
          <w:rFonts w:asciiTheme="minorHAnsi" w:hAnsiTheme="minorHAnsi" w:cstheme="minorHAnsi"/>
        </w:rPr>
        <w:t xml:space="preserve"> is</w:t>
      </w:r>
      <w:r w:rsidR="007104FF" w:rsidRPr="00A43B7D">
        <w:rPr>
          <w:rFonts w:asciiTheme="minorHAnsi" w:hAnsiTheme="minorHAnsi" w:cstheme="minorHAnsi"/>
        </w:rPr>
        <w:t xml:space="preserve"> </w:t>
      </w:r>
      <w:r w:rsidR="00096262" w:rsidRPr="00A43B7D">
        <w:rPr>
          <w:rFonts w:asciiTheme="minorHAnsi" w:hAnsiTheme="minorHAnsi" w:cstheme="minorHAnsi"/>
        </w:rPr>
        <w:t>modified with permission from ref.</w:t>
      </w:r>
      <w:r w:rsidR="00096262" w:rsidRPr="00A43B7D">
        <w:rPr>
          <w:rFonts w:asciiTheme="minorHAnsi" w:hAnsiTheme="minorHAnsi" w:cstheme="minorHAnsi"/>
        </w:rPr>
        <w:fldChar w:fldCharType="begin"/>
      </w:r>
      <w:r w:rsidR="004111B8">
        <w:rPr>
          <w:rFonts w:asciiTheme="minorHAnsi" w:hAnsiTheme="minorHAnsi" w:cstheme="minorHAnsi"/>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096262"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22</w:t>
      </w:r>
      <w:r w:rsidR="00096262" w:rsidRPr="00A43B7D">
        <w:rPr>
          <w:rFonts w:asciiTheme="minorHAnsi" w:hAnsiTheme="minorHAnsi" w:cstheme="minorHAnsi"/>
        </w:rPr>
        <w:fldChar w:fldCharType="end"/>
      </w:r>
      <w:r w:rsidR="00096262" w:rsidRPr="00A43B7D">
        <w:rPr>
          <w:rFonts w:asciiTheme="minorHAnsi" w:hAnsiTheme="minorHAnsi" w:cstheme="minorHAnsi"/>
        </w:rPr>
        <w:t>.</w:t>
      </w:r>
    </w:p>
    <w:p w14:paraId="4DB9E59C" w14:textId="77777777" w:rsidR="00C124E6" w:rsidRPr="00A43B7D" w:rsidRDefault="00C124E6" w:rsidP="00426A10">
      <w:pPr>
        <w:rPr>
          <w:rFonts w:asciiTheme="minorHAnsi" w:hAnsiTheme="minorHAnsi" w:cstheme="minorHAnsi"/>
          <w:b/>
        </w:rPr>
      </w:pPr>
    </w:p>
    <w:p w14:paraId="660A6DF4" w14:textId="42B3B2AA" w:rsidR="00497066" w:rsidRPr="00A43B7D" w:rsidRDefault="009726EE" w:rsidP="00426A10">
      <w:pPr>
        <w:rPr>
          <w:rFonts w:asciiTheme="minorHAnsi" w:hAnsiTheme="minorHAnsi" w:cstheme="minorHAnsi"/>
          <w:color w:val="808080" w:themeColor="background1" w:themeShade="80"/>
        </w:rPr>
      </w:pPr>
      <w:r w:rsidRPr="00A43B7D">
        <w:rPr>
          <w:rFonts w:asciiTheme="minorHAnsi" w:hAnsiTheme="minorHAnsi" w:cstheme="minorHAnsi"/>
          <w:b/>
        </w:rPr>
        <w:t>DISCUSSION</w:t>
      </w:r>
      <w:bookmarkEnd w:id="9"/>
      <w:r w:rsidRPr="00A43B7D">
        <w:rPr>
          <w:rFonts w:asciiTheme="minorHAnsi" w:hAnsiTheme="minorHAnsi" w:cstheme="minorHAnsi"/>
          <w:b/>
          <w:bCs/>
        </w:rPr>
        <w:t>:</w:t>
      </w:r>
    </w:p>
    <w:p w14:paraId="1ED88F64" w14:textId="22EE48CE" w:rsidR="009005FB" w:rsidRPr="00A43B7D" w:rsidRDefault="009F338B" w:rsidP="00426A10">
      <w:pPr>
        <w:rPr>
          <w:rFonts w:asciiTheme="minorHAnsi" w:hAnsiTheme="minorHAnsi" w:cstheme="minorHAnsi"/>
          <w:color w:val="auto"/>
        </w:rPr>
      </w:pPr>
      <w:r w:rsidRPr="00A43B7D">
        <w:rPr>
          <w:rFonts w:asciiTheme="minorHAnsi" w:hAnsiTheme="minorHAnsi" w:cstheme="minorHAnsi"/>
          <w:color w:val="auto"/>
        </w:rPr>
        <w:t xml:space="preserve">Given the key role of avoidance in </w:t>
      </w:r>
      <w:r w:rsidR="00595627" w:rsidRPr="00A43B7D">
        <w:rPr>
          <w:rFonts w:asciiTheme="minorHAnsi" w:hAnsiTheme="minorHAnsi" w:cstheme="minorHAnsi"/>
          <w:color w:val="auto"/>
        </w:rPr>
        <w:t xml:space="preserve">chronic pain </w:t>
      </w:r>
      <w:r w:rsidRPr="00A43B7D">
        <w:rPr>
          <w:rFonts w:asciiTheme="minorHAnsi" w:hAnsiTheme="minorHAnsi" w:cstheme="minorHAnsi"/>
          <w:color w:val="auto"/>
        </w:rPr>
        <w:t>disability</w:t>
      </w:r>
      <w:r w:rsidR="008365BE" w:rsidRPr="00A43B7D">
        <w:rPr>
          <w:rFonts w:asciiTheme="minorHAnsi" w:hAnsiTheme="minorHAnsi" w:cstheme="minorHAnsi"/>
        </w:rPr>
        <w:fldChar w:fldCharType="begin">
          <w:fldData xml:space="preserve">PEVuZE5vdGU+PENpdGU+PEF1dGhvcj5Dcm9tYmV6PC9BdXRob3I+PFllYXI+MjAxMjwvWWVhcj48
UmVjTnVtPjEyNDwvUmVjTnVtPjxEaXNwbGF5VGV4dD48c3R5bGUgZmFjZT0ic3VwZXJzY3JpcHQi
PjEtNTwvc3R5bGU+PC9EaXNwbGF5VGV4dD48cmVjb3JkPjxyZWMtbnVtYmVyPjEyNDwvcmVjLW51
bWJlcj48Zm9yZWlnbi1rZXlzPjxrZXkgYXBwPSJFTiIgZGItaWQ9IjVyZHBzd2VkdXQ1OWViZXBw
ZTBwc3R6OHd3ZnBhdDlkdHc5ZiIgdGltZXN0YW1wPSIxNTI1ODgzMjMxIj4xMjQ8L2tleT48L2Zv
cmVpZ24ta2V5cz48cmVmLXR5cGUgbmFtZT0iSm91cm5hbCBBcnRpY2xlIj4xNzwvcmVmLXR5cGU+
PGNvbnRyaWJ1dG9ycz48YXV0aG9ycz48YXV0aG9yPkNyb21iZXosIEcuPC9hdXRob3I+PGF1dGhv
cj5FY2NsZXN0b24sIEMuPC9hdXRob3I+PGF1dGhvcj5WYW4gRGFtbWUsIFMuPC9hdXRob3I+PGF1
dGhvcj5WbGFleWVuLCBKLiBXLjwvYXV0aG9yPjxhdXRob3I+S2Fyb2x5LCBQLjwvYXV0aG9yPjwv
YXV0aG9ycz48L2NvbnRyaWJ1dG9ycz48YXV0aC1hZGRyZXNzPkRlcGFydG1lbnQgb2YgRXhwZXJp
bWVudGFsLUNsaW5pY2FsIGFuZCBIZWFsdGggUHN5Y2hvbG9neSwgR2hlbnQgVW5pdmVyc2l0eSwg
SGVucmkgRHVuYW50bGFhbiAyLCBHZW50LCBCZWxnaXVtLiBHZWVydC5Dcm9tYmV6QFVHZW50LmJl
PC9hdXRoLWFkZHJlc3M+PHRpdGxlcz48dGl0bGU+RmVhci1hdm9pZGFuY2UgbW9kZWwgb2YgY2hy
b25pYyBwYWluOiB0aGUgbmV4dCBnZW5lcmF0aW9uPC90aXRsZT48c2Vjb25kYXJ5LXRpdGxlPlRo
ZSBDbGluaWNhbCBKb3VybmFsIG9mIFBhaW48L3NlY29uZGFyeS10aXRsZT48YWx0LXRpdGxlPlRo
ZSBDbGluaWNhbCBqb3VybmFsIG9mIHBhaW48L2FsdC10aXRsZT48L3RpdGxlcz48cGVyaW9kaWNh
bD48ZnVsbC10aXRsZT5DbGluIEogUGFpbjwvZnVsbC10aXRsZT48YWJici0xPlRoZSBDbGluaWNh
bCBqb3VybmFsIG9mIHBhaW48L2FiYnItMT48L3BlcmlvZGljYWw+PGFsdC1wZXJpb2RpY2FsPjxm
dWxsLXRpdGxlPkNsaW4gSiBQYWluPC9mdWxsLXRpdGxlPjxhYmJyLTE+VGhlIENsaW5pY2FsIGpv
dXJuYWwgb2YgcGFpbjwvYWJici0xPjwvYWx0LXBlcmlvZGljYWw+PHBhZ2VzPjQ3NS04MzwvcGFn
ZXM+PHZvbHVtZT4yODwvdm9sdW1lPjxudW1iZXI+NjwvbnVtYmVyPjxlZGl0aW9uPjIwMTIvMDYv
MDg8L2VkaXRpb24+PGtleXdvcmRzPjxrZXl3b3JkPkFueGlldHkvKmNvbXBsaWNhdGlvbnMvKnBz
eWNob2xvZ3k8L2tleXdvcmQ+PGtleXdvcmQ+KkF2b2lkYW5jZSBMZWFybmluZzwva2V5d29yZD48
a2V5d29yZD5DaHJvbmljIFBhaW4vKmNvbXBsaWNhdGlvbnMvKnBzeWNob2xvZ3k8L2tleXdvcmQ+
PGtleXdvcmQ+RmVhci8qcHN5Y2hvbG9neTwva2V5d29yZD48a2V5d29yZD5Gb3JlY2FzdGluZzwv
a2V5d29yZD48a2V5d29yZD5IdW1hbnM8L2tleXdvcmQ+PGtleXdvcmQ+Kk1vZGVscywgUHN5Y2hv
bG9naWNhbDwva2V5d29yZD48L2tleXdvcmRzPjxkYXRlcz48eWVhcj4yMDEyPC95ZWFyPjxwdWIt
ZGF0ZXM+PGRhdGU+SnVsPC9kYXRlPjwvcHViLWRhdGVzPjwvZGF0ZXM+PGlzYm4+MDc0OS04MDQ3
PC9pc2JuPjxhY2Nlc3Npb24tbnVtPjIyNjczNDc5PC9hY2Nlc3Npb24tbnVtPjx1cmxzPjwvdXJs
cz48ZWxlY3Ryb25pYy1yZXNvdXJjZS1udW0+MTAuMTA5Ny9BSlAuMGIwMTNlMzE4MjM4NTM5Mjwv
ZWxlY3Ryb25pYy1yZXNvdXJjZS1udW0+PHJlbW90ZS1kYXRhYmFzZS1wcm92aWRlcj5OTE08L3Jl
bW90ZS1kYXRhYmFzZS1wcm92aWRlcj48bGFuZ3VhZ2U+ZW5nPC9sYW5ndWFnZT48L3JlY29yZD48
L0NpdGU+PENpdGU+PEF1dGhvcj5MZWV1dzwvQXV0aG9yPjxZZWFyPjIwMDc8L1llYXI+PFJlY051
bT4xMjM8L1JlY051bT48cmVjb3JkPjxyZWMtbnVtYmVyPjEyMzwvcmVjLW51bWJlcj48Zm9yZWln
bi1rZXlzPjxrZXkgYXBwPSJFTiIgZGItaWQ9IjVyZHBzd2VkdXQ1OWViZXBwZTBwc3R6OHd3ZnBh
dDlkdHc5ZiIgdGltZXN0YW1wPSIxNTI1ODgzMjI4Ij4xMjM8L2tleT48L2ZvcmVpZ24ta2V5cz48
cmVmLXR5cGUgbmFtZT0iSm91cm5hbCBBcnRpY2xlIj4xNzwvcmVmLXR5cGU+PGNvbnRyaWJ1dG9y
cz48YXV0aG9ycz48YXV0aG9yPkxlZXV3LCBNLjwvYXV0aG9yPjxhdXRob3I+R29vc3NlbnMsIE0u
IEUuPC9hdXRob3I+PGF1dGhvcj5MaW50b24sIFMuIEouPC9hdXRob3I+PGF1dGhvcj5Dcm9tYmV6
LCBHLjwvYXV0aG9yPjxhdXRob3I+Qm9lcnNtYSwgSy48L2F1dGhvcj48YXV0aG9yPlZsYWV5ZW4s
IEouIFcuPC9hdXRob3I+PC9hdXRob3JzPjwvY29udHJpYnV0b3JzPjxhdXRoLWFkZHJlc3M+RGVw
YXJ0bWVudCBvZiBNZWRpY2FsLCBDbGluaWNhbCwgYW5kIEV4cGVyaW1lbnRhbCBQc3ljaG9sb2d5
LCBNYWFzdHJpY2h0IFVuaXZlcnNpdHksIFAuTy4gQm94IDYxNiwgNjIwMCBNRCwgTWFhc3RyaWNo
dCwgVGhlIE5ldGhlcmxhbmRzLiBNLkxlZXV3QERNS0VQLlVuaW1hYXMubmw8L2F1dGgtYWRkcmVz
cz48dGl0bGVzPjx0aXRsZT5UaGUgZmVhci1hdm9pZGFuY2UgbW9kZWwgb2YgbXVzY3Vsb3NrZWxl
dGFsIHBhaW46IGN1cnJlbnQgc3RhdGUgb2Ygc2NpZW50aWZpYyBldmlkZW5jZTwvdGl0bGU+PHNl
Y29uZGFyeS10aXRsZT5Kb3VybmFsIG9mIEJlaGF2aW9yYWwgTWVkaWNpbmU8L3NlY29uZGFyeS10
aXRsZT48YWx0LXRpdGxlPkpvdXJuYWwgb2YgYmVoYXZpb3JhbCBtZWRpY2luZTwvYWx0LXRpdGxl
PjwvdGl0bGVzPjxwZXJpb2RpY2FsPjxmdWxsLXRpdGxlPkogQmVoYXYgTWVkPC9mdWxsLXRpdGxl
PjxhYmJyLTE+Sm91cm5hbCBvZiBiZWhhdmlvcmFsIG1lZGljaW5lPC9hYmJyLTE+PC9wZXJpb2Rp
Y2FsPjxhbHQtcGVyaW9kaWNhbD48ZnVsbC10aXRsZT5KIEJlaGF2IE1lZDwvZnVsbC10aXRsZT48
YWJici0xPkpvdXJuYWwgb2YgYmVoYXZpb3JhbCBtZWRpY2luZTwvYWJici0xPjwvYWx0LXBlcmlv
ZGljYWw+PHBhZ2VzPjc3LTk0PC9wYWdlcz48dm9sdW1lPjMwPC92b2x1bWU+PG51bWJlcj4xPC9u
dW1iZXI+PGVkaXRpb24+MjAwNi8xMi8yMTwvZWRpdGlvbj48a2V5d29yZHM+PGtleXdvcmQ+QWZm
ZWN0PC9rZXl3b3JkPjxrZXl3b3JkPkFueGlldHkvZXBpZGVtaW9sb2d5L3BzeWNob2xvZ3k8L2tl
eXdvcmQ+PGtleXdvcmQ+QXR0ZW50aW9uPC9rZXl3b3JkPjxrZXl3b3JkPkNocm9uaWMgRGlzZWFz
ZTwva2V5d29yZD48a2V5d29yZD5Db2duaXRpdmUgVGhlcmFweTwva2V5d29yZD48a2V5d29yZD4q
RXNjYXBlIFJlYWN0aW9uPC9rZXl3b3JkPjxrZXl3b3JkPipGZWFyPC9rZXl3b3JkPjxrZXl3b3Jk
Pkh1bWFuczwva2V5d29yZD48a2V5d29yZD5Nb3RvciBBY3Rpdml0eTwva2V5d29yZD48a2V5d29y
ZD5NdXNjdWxhciBEaXNvcmRlcnMsIEF0cm9waGljPC9rZXl3b3JkPjxrZXl3b3JkPk11c2N1bG9z
a2VsZXRhbCBEaXNlYXNlcy8qY29tcGxpY2F0aW9uczwva2V5d29yZD48a2V5d29yZD5QYWluL2Vw
aWRlbWlvbG9neS8qZXRpb2xvZ3kvKnByZXZlbnRpb24gJmFtcDsgY29udHJvbDwva2V5d29yZD48
L2tleXdvcmRzPjxkYXRlcz48eWVhcj4yMDA3PC95ZWFyPjxwdWItZGF0ZXM+PGRhdGU+RmViPC9k
YXRlPjwvcHViLWRhdGVzPjwvZGF0ZXM+PGlzYm4+MDE2MC03NzE1IChQcmludCkmI3hEOzAxNjAt
NzcxNTwvaXNibj48YWNjZXNzaW9uLW51bT4xNzE4MDY0MDwvYWNjZXNzaW9uLW51bT48dXJscz48
L3VybHM+PGVsZWN0cm9uaWMtcmVzb3VyY2UtbnVtPjEwLjEwMDcvczEwODY1LTAwNi05MDg1LTA8
L2VsZWN0cm9uaWMtcmVzb3VyY2UtbnVtPjxyZW1vdGUtZGF0YWJhc2UtcHJvdmlkZXI+TkxNPC9y
ZW1vdGUtZGF0YWJhc2UtcHJvdmlkZXI+PGxhbmd1YWdlPmVuZzwvbGFuZ3VhZ2U+PC9yZWNvcmQ+
PC9DaXRlPjxDaXRlPjxBdXRob3I+VmxhZXllbjwvQXV0aG9yPjxZZWFyPjIwMTI8L1llYXI+PFJl
Y051bT4xMTM8L1JlY051bT48cmVjb3JkPjxyZWMtbnVtYmVyPjExMzwvcmVjLW51bWJlcj48Zm9y
ZWlnbi1rZXlzPjxrZXkgYXBwPSJFTiIgZGItaWQ9IjVyZHBzd2VkdXQ1OWViZXBwZTBwc3R6OHd3
ZnBhdDlkdHc5ZiIgdGltZXN0YW1wPSIxNTE5MDM2Njg4Ij4xMTM8L2tleT48L2ZvcmVpZ24ta2V5
cz48cmVmLXR5cGUgbmFtZT0iSm91cm5hbCBBcnRpY2xlIj4xNzwvcmVmLXR5cGU+PGNvbnRyaWJ1
dG9ycz48YXV0aG9ycz48YXV0aG9yPlZsYWV5ZW4sIEpvaGFuPC9hdXRob3I+PGF1dGhvcj5MaW50
b24sIFN0ZXZlbjwvYXV0aG9yPjwvYXV0aG9ycz48L2NvbnRyaWJ1dG9ycz48YXV0aC1hZGRyZXNz
PlJlc2VhcmNoIEdyb3VwIG9uIEhlYWx0aCBQc3ljaG9sb2d5LCBEZXBhcnRtZW50IG9mIFBzeWNo
b2xvZ3ksIFVuaXZlcnNpdHkgb2YgTGV1dmVuLCBMZXV2ZW4gMzAwMCwgQmVsZ2l1bS4gam9oYW4u
dmxhZXllbkBwc3kua3VsZXV2ZW4uYmU8L2F1dGgtYWRkcmVzcz48dGl0bGVzPjx0aXRsZT5GZWFy
LWF2b2lkYW5jZSBtb2RlbCBvZiBjaHJvbmljIG11c2N1bG9za2VsZXRhbCBwYWluOiAxMiB5ZWFy
cyBvbjwvdGl0bGU+PHNlY29uZGFyeS10aXRsZT5QYWluPC9zZWNvbmRhcnktdGl0bGU+PGFsdC10
aXRsZT5QYWluPC9hbHQtdGl0bGU+PC90aXRsZXM+PHBlcmlvZGljYWw+PGZ1bGwtdGl0bGU+UGFp
bjwvZnVsbC10aXRsZT48L3BlcmlvZGljYWw+PGFsdC1wZXJpb2RpY2FsPjxmdWxsLXRpdGxlPlBh
aW48L2Z1bGwtdGl0bGU+PC9hbHQtcGVyaW9kaWNhbD48cGFnZXM+MTE0NC03PC9wYWdlcz48dm9s
dW1lPjE1Mzwvdm9sdW1lPjxudW1iZXI+NjwvbnVtYmVyPjxlZGl0aW9uPjIwMTIvMDIvMTE8L2Vk
aXRpb24+PGtleXdvcmRzPjxrZXl3b3JkPkF2b2lkYW5jZSBMZWFybmluZy8qcGh5c2lvbG9neTwv
a2V5d29yZD48a2V5d29yZD5DaHJvbmljIFBhaW4vcGh5c2lvcGF0aG9sb2d5Lypwc3ljaG9sb2d5
PC9rZXl3b3JkPjxrZXl3b3JkPkRpc2FibGVkIFBlcnNvbnMvcHN5Y2hvbG9neTwva2V5d29yZD48
a2V5d29yZD5GZWFyL3BoeXNpb2xvZ3kvKnBzeWNob2xvZ3k8L2tleXdvcmQ+PGtleXdvcmQ+SHVt
YW5zPC9rZXl3b3JkPjxrZXl3b3JkPipNb2RlbHMsIFBzeWNob2xvZ2ljYWw8L2tleXdvcmQ+PGtl
eXdvcmQ+TXVzY3Vsb3NrZWxldGFsIFBhaW4vcGh5c2lvcGF0aG9sb2d5Lypwc3ljaG9sb2d5PC9r
ZXl3b3JkPjwva2V5d29yZHM+PGRhdGVzPjx5ZWFyPjIwMTI8L3llYXI+PHB1Yi1kYXRlcz48ZGF0
ZT5KdW48L2RhdGU+PC9wdWItZGF0ZXM+PC9kYXRlcz48aXNibj4wMzA0LTM5NTk8L2lzYm4+PGFj
Y2Vzc2lvbi1udW0+MjIzMjE5MTc8L2FjY2Vzc2lvbi1udW0+PHVybHM+PC91cmxzPjxlbGVjdHJv
bmljLXJlc291cmNlLW51bT4xMC4xMDE2L2oucGFpbi4yMDExLjEyLjAwOTwvZWxlY3Ryb25pYy1y
ZXNvdXJjZS1udW0+PHJlbW90ZS1kYXRhYmFzZS1wcm92aWRlcj5OTE08L3JlbW90ZS1kYXRhYmFz
ZS1wcm92aWRlcj48bGFuZ3VhZ2U+ZW5nPC9sYW5ndWFnZT48L3JlY29yZD48L0NpdGU+PENpdGU+
PEF1dGhvcj5WbGFleWVuPC9BdXRob3I+PFllYXI+MjAwMDwvWWVhcj48UmVjTnVtPjY0PC9SZWNO
dW0+PHJlY29yZD48cmVjLW51bWJlcj42NDwvcmVjLW51bWJlcj48Zm9yZWlnbi1rZXlzPjxrZXkg
YXBwPSJFTiIgZGItaWQ9IjVyZHBzd2VkdXQ1OWViZXBwZTBwc3R6OHd3ZnBhdDlkdHc5ZiIgdGlt
ZXN0YW1wPSIxNTEzMzU2NzMzIj42NDwva2V5PjwvZm9yZWlnbi1rZXlzPjxyZWYtdHlwZSBuYW1l
PSJKb3VybmFsIEFydGljbGUiPjE3PC9yZWYtdHlwZT48Y29udHJpYnV0b3JzPjxhdXRob3JzPjxh
dXRob3I+VmxhZXllbiwgSm9oYW48L2F1dGhvcj48YXV0aG9yPkxpbnRvbiwgU3RldmVuPC9hdXRo
b3I+PC9hdXRob3JzPjwvY29udHJpYnV0b3JzPjx0aXRsZXM+PHRpdGxlPkZlYXItYXZvaWRhbmNl
IGFuZCBpdHMgY29uc2VxdWVuY2VzIGluIGNocm9uaWMgbXVzY3Vsb3NrZWxldGFsIHBhaW46IGEg
c3RhdGUgb2YgdGhlIGFydDwvdGl0bGU+PHNlY29uZGFyeS10aXRsZT5QYWluPC9zZWNvbmRhcnkt
dGl0bGU+PC90aXRsZXM+PHBlcmlvZGljYWw+PGZ1bGwtdGl0bGU+UGFpbjwvZnVsbC10aXRsZT48
L3BlcmlvZGljYWw+PHBhZ2VzPjMxNy0zMzI8L3BhZ2VzPjx2b2x1bWU+ODU8L3ZvbHVtZT48bnVt
YmVyPjM8L251bWJlcj48ZGF0ZXM+PHllYXI+MjAwMDwveWVhcj48L2RhdGVzPjxpc2JuPjAzMDQt
Mzk1OTwvaXNibj48dXJscz48L3VybHM+PC9yZWNvcmQ+PC9DaXRlPjxDaXRlPjxBdXRob3I+TWV1
bGRlcnM8L0F1dGhvcj48WWVhcj4yMDE5PC9ZZWFyPjxSZWNOdW0+MjcyPC9SZWNOdW0+PHJlY29y
ZD48cmVjLW51bWJlcj4yNzI8L3JlYy1udW1iZXI+PGZvcmVpZ24ta2V5cz48a2V5IGFwcD0iRU4i
IGRiLWlkPSI1cmRwc3dlZHV0NTllYmVwcGUwcHN0ejh3d2ZwYXQ5ZHR3OWYiIHRpbWVzdGFtcD0i
MTU1NDgxOTAwOCI+MjcyPC9rZXk+PC9mb3JlaWduLWtleXM+PHJlZi10eXBlIG5hbWU9IkpvdXJu
YWwgQXJ0aWNsZSI+MTc8L3JlZi10eXBlPjxjb250cmlidXRvcnM+PGF1dGhvcnM+PGF1dGhvcj5N
ZXVsZGVycywgQW5uPC9hdXRob3I+PC9hdXRob3JzPjwvY29udHJpYnV0b3JzPjx0aXRsZXM+PHRp
dGxlPkZyb20gZmVhciBvZiBtb3ZlbWVudC1yZWxhdGVkIHBhaW4gYW5kIGF2b2lkYW5jZSB0byBj
aHJvbmljIHBhaW4gZGlzYWJpbGl0eTogYSBzdGF0ZS1vZi10aGUtYXJ0IHJldmlldzwvdGl0bGU+
PHNlY29uZGFyeS10aXRsZT5DdXJyZW50IE9waW5pb24gaW4gQmVoYXZpb3JhbCBTY2llbmNlczwv
c2Vjb25kYXJ5LXRpdGxlPjwvdGl0bGVzPjxwZXJpb2RpY2FsPjxmdWxsLXRpdGxlPkN1cnJlbnQg
T3BpbmlvbiBpbiBCZWhhdmlvcmFsIFNjaWVuY2VzPC9mdWxsLXRpdGxlPjwvcGVyaW9kaWNhbD48
cGFnZXM+MTMwLTEzNjwvcGFnZXM+PHZvbHVtZT4yNjwvdm9sdW1lPjxkYXRlcz48eWVhcj4yMDE5
PC95ZWFyPjxwdWItZGF0ZXM+PGRhdGU+MjAxOS8wNC8wMS88L2RhdGU+PC9wdWItZGF0ZXM+PC9k
YXRlcz48aXNibj4yMzUyLTE1NDY8L2lzYm4+PHVybHM+PHJlbGF0ZWQtdXJscz48dXJsPmh0dHA6
Ly93d3cuc2NpZW5jZWRpcmVjdC5jb20vc2NpZW5jZS9hcnRpY2xlL3BpaS9TMjM1MjE1NDYxODMw
MDY0MDwvdXJsPjwvcmVsYXRlZC11cmxzPjwvdXJscz48ZWxlY3Ryb25pYy1yZXNvdXJjZS1udW0+
aHR0cHM6Ly9kb2kub3JnLzEwLjEwMTYvai5jb2JlaGEuMjAxOC4xMi4wMDc8L2VsZWN0cm9uaWMt
cmVzb3VyY2UtbnVtPjwvcmVjb3JkPjwvQ2l0ZT48L0VuZE5vdGU+AG==
</w:fldData>
        </w:fldChar>
      </w:r>
      <w:r w:rsidR="00D7418B">
        <w:rPr>
          <w:rFonts w:asciiTheme="minorHAnsi" w:hAnsiTheme="minorHAnsi" w:cstheme="minorHAnsi"/>
        </w:rPr>
        <w:instrText xml:space="preserve"> ADDIN EN.CITE </w:instrText>
      </w:r>
      <w:r w:rsidR="00D7418B">
        <w:rPr>
          <w:rFonts w:asciiTheme="minorHAnsi" w:hAnsiTheme="minorHAnsi" w:cstheme="minorHAnsi"/>
        </w:rPr>
        <w:fldChar w:fldCharType="begin">
          <w:fldData xml:space="preserve">PEVuZE5vdGU+PENpdGU+PEF1dGhvcj5Dcm9tYmV6PC9BdXRob3I+PFllYXI+MjAxMjwvWWVhcj48
UmVjTnVtPjEyNDwvUmVjTnVtPjxEaXNwbGF5VGV4dD48c3R5bGUgZmFjZT0ic3VwZXJzY3JpcHQi
PjEtNTwvc3R5bGU+PC9EaXNwbGF5VGV4dD48cmVjb3JkPjxyZWMtbnVtYmVyPjEyNDwvcmVjLW51
bWJlcj48Zm9yZWlnbi1rZXlzPjxrZXkgYXBwPSJFTiIgZGItaWQ9IjVyZHBzd2VkdXQ1OWViZXBw
ZTBwc3R6OHd3ZnBhdDlkdHc5ZiIgdGltZXN0YW1wPSIxNTI1ODgzMjMxIj4xMjQ8L2tleT48L2Zv
cmVpZ24ta2V5cz48cmVmLXR5cGUgbmFtZT0iSm91cm5hbCBBcnRpY2xlIj4xNzwvcmVmLXR5cGU+
PGNvbnRyaWJ1dG9ycz48YXV0aG9ycz48YXV0aG9yPkNyb21iZXosIEcuPC9hdXRob3I+PGF1dGhv
cj5FY2NsZXN0b24sIEMuPC9hdXRob3I+PGF1dGhvcj5WYW4gRGFtbWUsIFMuPC9hdXRob3I+PGF1
dGhvcj5WbGFleWVuLCBKLiBXLjwvYXV0aG9yPjxhdXRob3I+S2Fyb2x5LCBQLjwvYXV0aG9yPjwv
YXV0aG9ycz48L2NvbnRyaWJ1dG9ycz48YXV0aC1hZGRyZXNzPkRlcGFydG1lbnQgb2YgRXhwZXJp
bWVudGFsLUNsaW5pY2FsIGFuZCBIZWFsdGggUHN5Y2hvbG9neSwgR2hlbnQgVW5pdmVyc2l0eSwg
SGVucmkgRHVuYW50bGFhbiAyLCBHZW50LCBCZWxnaXVtLiBHZWVydC5Dcm9tYmV6QFVHZW50LmJl
PC9hdXRoLWFkZHJlc3M+PHRpdGxlcz48dGl0bGU+RmVhci1hdm9pZGFuY2UgbW9kZWwgb2YgY2hy
b25pYyBwYWluOiB0aGUgbmV4dCBnZW5lcmF0aW9uPC90aXRsZT48c2Vjb25kYXJ5LXRpdGxlPlRo
ZSBDbGluaWNhbCBKb3VybmFsIG9mIFBhaW48L3NlY29uZGFyeS10aXRsZT48YWx0LXRpdGxlPlRo
ZSBDbGluaWNhbCBqb3VybmFsIG9mIHBhaW48L2FsdC10aXRsZT48L3RpdGxlcz48cGVyaW9kaWNh
bD48ZnVsbC10aXRsZT5DbGluIEogUGFpbjwvZnVsbC10aXRsZT48YWJici0xPlRoZSBDbGluaWNh
bCBqb3VybmFsIG9mIHBhaW48L2FiYnItMT48L3BlcmlvZGljYWw+PGFsdC1wZXJpb2RpY2FsPjxm
dWxsLXRpdGxlPkNsaW4gSiBQYWluPC9mdWxsLXRpdGxlPjxhYmJyLTE+VGhlIENsaW5pY2FsIGpv
dXJuYWwgb2YgcGFpbjwvYWJici0xPjwvYWx0LXBlcmlvZGljYWw+PHBhZ2VzPjQ3NS04MzwvcGFn
ZXM+PHZvbHVtZT4yODwvdm9sdW1lPjxudW1iZXI+NjwvbnVtYmVyPjxlZGl0aW9uPjIwMTIvMDYv
MDg8L2VkaXRpb24+PGtleXdvcmRzPjxrZXl3b3JkPkFueGlldHkvKmNvbXBsaWNhdGlvbnMvKnBz
eWNob2xvZ3k8L2tleXdvcmQ+PGtleXdvcmQ+KkF2b2lkYW5jZSBMZWFybmluZzwva2V5d29yZD48
a2V5d29yZD5DaHJvbmljIFBhaW4vKmNvbXBsaWNhdGlvbnMvKnBzeWNob2xvZ3k8L2tleXdvcmQ+
PGtleXdvcmQ+RmVhci8qcHN5Y2hvbG9neTwva2V5d29yZD48a2V5d29yZD5Gb3JlY2FzdGluZzwv
a2V5d29yZD48a2V5d29yZD5IdW1hbnM8L2tleXdvcmQ+PGtleXdvcmQ+Kk1vZGVscywgUHN5Y2hv
bG9naWNhbDwva2V5d29yZD48L2tleXdvcmRzPjxkYXRlcz48eWVhcj4yMDEyPC95ZWFyPjxwdWIt
ZGF0ZXM+PGRhdGU+SnVsPC9kYXRlPjwvcHViLWRhdGVzPjwvZGF0ZXM+PGlzYm4+MDc0OS04MDQ3
PC9pc2JuPjxhY2Nlc3Npb24tbnVtPjIyNjczNDc5PC9hY2Nlc3Npb24tbnVtPjx1cmxzPjwvdXJs
cz48ZWxlY3Ryb25pYy1yZXNvdXJjZS1udW0+MTAuMTA5Ny9BSlAuMGIwMTNlMzE4MjM4NTM5Mjwv
ZWxlY3Ryb25pYy1yZXNvdXJjZS1udW0+PHJlbW90ZS1kYXRhYmFzZS1wcm92aWRlcj5OTE08L3Jl
bW90ZS1kYXRhYmFzZS1wcm92aWRlcj48bGFuZ3VhZ2U+ZW5nPC9sYW5ndWFnZT48L3JlY29yZD48
L0NpdGU+PENpdGU+PEF1dGhvcj5MZWV1dzwvQXV0aG9yPjxZZWFyPjIwMDc8L1llYXI+PFJlY051
bT4xMjM8L1JlY051bT48cmVjb3JkPjxyZWMtbnVtYmVyPjEyMzwvcmVjLW51bWJlcj48Zm9yZWln
bi1rZXlzPjxrZXkgYXBwPSJFTiIgZGItaWQ9IjVyZHBzd2VkdXQ1OWViZXBwZTBwc3R6OHd3ZnBh
dDlkdHc5ZiIgdGltZXN0YW1wPSIxNTI1ODgzMjI4Ij4xMjM8L2tleT48L2ZvcmVpZ24ta2V5cz48
cmVmLXR5cGUgbmFtZT0iSm91cm5hbCBBcnRpY2xlIj4xNzwvcmVmLXR5cGU+PGNvbnRyaWJ1dG9y
cz48YXV0aG9ycz48YXV0aG9yPkxlZXV3LCBNLjwvYXV0aG9yPjxhdXRob3I+R29vc3NlbnMsIE0u
IEUuPC9hdXRob3I+PGF1dGhvcj5MaW50b24sIFMuIEouPC9hdXRob3I+PGF1dGhvcj5Dcm9tYmV6
LCBHLjwvYXV0aG9yPjxhdXRob3I+Qm9lcnNtYSwgSy48L2F1dGhvcj48YXV0aG9yPlZsYWV5ZW4s
IEouIFcuPC9hdXRob3I+PC9hdXRob3JzPjwvY29udHJpYnV0b3JzPjxhdXRoLWFkZHJlc3M+RGVw
YXJ0bWVudCBvZiBNZWRpY2FsLCBDbGluaWNhbCwgYW5kIEV4cGVyaW1lbnRhbCBQc3ljaG9sb2d5
LCBNYWFzdHJpY2h0IFVuaXZlcnNpdHksIFAuTy4gQm94IDYxNiwgNjIwMCBNRCwgTWFhc3RyaWNo
dCwgVGhlIE5ldGhlcmxhbmRzLiBNLkxlZXV3QERNS0VQLlVuaW1hYXMubmw8L2F1dGgtYWRkcmVz
cz48dGl0bGVzPjx0aXRsZT5UaGUgZmVhci1hdm9pZGFuY2UgbW9kZWwgb2YgbXVzY3Vsb3NrZWxl
dGFsIHBhaW46IGN1cnJlbnQgc3RhdGUgb2Ygc2NpZW50aWZpYyBldmlkZW5jZTwvdGl0bGU+PHNl
Y29uZGFyeS10aXRsZT5Kb3VybmFsIG9mIEJlaGF2aW9yYWwgTWVkaWNpbmU8L3NlY29uZGFyeS10
aXRsZT48YWx0LXRpdGxlPkpvdXJuYWwgb2YgYmVoYXZpb3JhbCBtZWRpY2luZTwvYWx0LXRpdGxl
PjwvdGl0bGVzPjxwZXJpb2RpY2FsPjxmdWxsLXRpdGxlPkogQmVoYXYgTWVkPC9mdWxsLXRpdGxl
PjxhYmJyLTE+Sm91cm5hbCBvZiBiZWhhdmlvcmFsIG1lZGljaW5lPC9hYmJyLTE+PC9wZXJpb2Rp
Y2FsPjxhbHQtcGVyaW9kaWNhbD48ZnVsbC10aXRsZT5KIEJlaGF2IE1lZDwvZnVsbC10aXRsZT48
YWJici0xPkpvdXJuYWwgb2YgYmVoYXZpb3JhbCBtZWRpY2luZTwvYWJici0xPjwvYWx0LXBlcmlv
ZGljYWw+PHBhZ2VzPjc3LTk0PC9wYWdlcz48dm9sdW1lPjMwPC92b2x1bWU+PG51bWJlcj4xPC9u
dW1iZXI+PGVkaXRpb24+MjAwNi8xMi8yMTwvZWRpdGlvbj48a2V5d29yZHM+PGtleXdvcmQ+QWZm
ZWN0PC9rZXl3b3JkPjxrZXl3b3JkPkFueGlldHkvZXBpZGVtaW9sb2d5L3BzeWNob2xvZ3k8L2tl
eXdvcmQ+PGtleXdvcmQ+QXR0ZW50aW9uPC9rZXl3b3JkPjxrZXl3b3JkPkNocm9uaWMgRGlzZWFz
ZTwva2V5d29yZD48a2V5d29yZD5Db2duaXRpdmUgVGhlcmFweTwva2V5d29yZD48a2V5d29yZD4q
RXNjYXBlIFJlYWN0aW9uPC9rZXl3b3JkPjxrZXl3b3JkPipGZWFyPC9rZXl3b3JkPjxrZXl3b3Jk
Pkh1bWFuczwva2V5d29yZD48a2V5d29yZD5Nb3RvciBBY3Rpdml0eTwva2V5d29yZD48a2V5d29y
ZD5NdXNjdWxhciBEaXNvcmRlcnMsIEF0cm9waGljPC9rZXl3b3JkPjxrZXl3b3JkPk11c2N1bG9z
a2VsZXRhbCBEaXNlYXNlcy8qY29tcGxpY2F0aW9uczwva2V5d29yZD48a2V5d29yZD5QYWluL2Vw
aWRlbWlvbG9neS8qZXRpb2xvZ3kvKnByZXZlbnRpb24gJmFtcDsgY29udHJvbDwva2V5d29yZD48
L2tleXdvcmRzPjxkYXRlcz48eWVhcj4yMDA3PC95ZWFyPjxwdWItZGF0ZXM+PGRhdGU+RmViPC9k
YXRlPjwvcHViLWRhdGVzPjwvZGF0ZXM+PGlzYm4+MDE2MC03NzE1IChQcmludCkmI3hEOzAxNjAt
NzcxNTwvaXNibj48YWNjZXNzaW9uLW51bT4xNzE4MDY0MDwvYWNjZXNzaW9uLW51bT48dXJscz48
L3VybHM+PGVsZWN0cm9uaWMtcmVzb3VyY2UtbnVtPjEwLjEwMDcvczEwODY1LTAwNi05MDg1LTA8
L2VsZWN0cm9uaWMtcmVzb3VyY2UtbnVtPjxyZW1vdGUtZGF0YWJhc2UtcHJvdmlkZXI+TkxNPC9y
ZW1vdGUtZGF0YWJhc2UtcHJvdmlkZXI+PGxhbmd1YWdlPmVuZzwvbGFuZ3VhZ2U+PC9yZWNvcmQ+
PC9DaXRlPjxDaXRlPjxBdXRob3I+VmxhZXllbjwvQXV0aG9yPjxZZWFyPjIwMTI8L1llYXI+PFJl
Y051bT4xMTM8L1JlY051bT48cmVjb3JkPjxyZWMtbnVtYmVyPjExMzwvcmVjLW51bWJlcj48Zm9y
ZWlnbi1rZXlzPjxrZXkgYXBwPSJFTiIgZGItaWQ9IjVyZHBzd2VkdXQ1OWViZXBwZTBwc3R6OHd3
ZnBhdDlkdHc5ZiIgdGltZXN0YW1wPSIxNTE5MDM2Njg4Ij4xMTM8L2tleT48L2ZvcmVpZ24ta2V5
cz48cmVmLXR5cGUgbmFtZT0iSm91cm5hbCBBcnRpY2xlIj4xNzwvcmVmLXR5cGU+PGNvbnRyaWJ1
dG9ycz48YXV0aG9ycz48YXV0aG9yPlZsYWV5ZW4sIEpvaGFuPC9hdXRob3I+PGF1dGhvcj5MaW50
b24sIFN0ZXZlbjwvYXV0aG9yPjwvYXV0aG9ycz48L2NvbnRyaWJ1dG9ycz48YXV0aC1hZGRyZXNz
PlJlc2VhcmNoIEdyb3VwIG9uIEhlYWx0aCBQc3ljaG9sb2d5LCBEZXBhcnRtZW50IG9mIFBzeWNo
b2xvZ3ksIFVuaXZlcnNpdHkgb2YgTGV1dmVuLCBMZXV2ZW4gMzAwMCwgQmVsZ2l1bS4gam9oYW4u
dmxhZXllbkBwc3kua3VsZXV2ZW4uYmU8L2F1dGgtYWRkcmVzcz48dGl0bGVzPjx0aXRsZT5GZWFy
LWF2b2lkYW5jZSBtb2RlbCBvZiBjaHJvbmljIG11c2N1bG9za2VsZXRhbCBwYWluOiAxMiB5ZWFy
cyBvbjwvdGl0bGU+PHNlY29uZGFyeS10aXRsZT5QYWluPC9zZWNvbmRhcnktdGl0bGU+PGFsdC10
aXRsZT5QYWluPC9hbHQtdGl0bGU+PC90aXRsZXM+PHBlcmlvZGljYWw+PGZ1bGwtdGl0bGU+UGFp
bjwvZnVsbC10aXRsZT48L3BlcmlvZGljYWw+PGFsdC1wZXJpb2RpY2FsPjxmdWxsLXRpdGxlPlBh
aW48L2Z1bGwtdGl0bGU+PC9hbHQtcGVyaW9kaWNhbD48cGFnZXM+MTE0NC03PC9wYWdlcz48dm9s
dW1lPjE1Mzwvdm9sdW1lPjxudW1iZXI+NjwvbnVtYmVyPjxlZGl0aW9uPjIwMTIvMDIvMTE8L2Vk
aXRpb24+PGtleXdvcmRzPjxrZXl3b3JkPkF2b2lkYW5jZSBMZWFybmluZy8qcGh5c2lvbG9neTwv
a2V5d29yZD48a2V5d29yZD5DaHJvbmljIFBhaW4vcGh5c2lvcGF0aG9sb2d5Lypwc3ljaG9sb2d5
PC9rZXl3b3JkPjxrZXl3b3JkPkRpc2FibGVkIFBlcnNvbnMvcHN5Y2hvbG9neTwva2V5d29yZD48
a2V5d29yZD5GZWFyL3BoeXNpb2xvZ3kvKnBzeWNob2xvZ3k8L2tleXdvcmQ+PGtleXdvcmQ+SHVt
YW5zPC9rZXl3b3JkPjxrZXl3b3JkPipNb2RlbHMsIFBzeWNob2xvZ2ljYWw8L2tleXdvcmQ+PGtl
eXdvcmQ+TXVzY3Vsb3NrZWxldGFsIFBhaW4vcGh5c2lvcGF0aG9sb2d5Lypwc3ljaG9sb2d5PC9r
ZXl3b3JkPjwva2V5d29yZHM+PGRhdGVzPjx5ZWFyPjIwMTI8L3llYXI+PHB1Yi1kYXRlcz48ZGF0
ZT5KdW48L2RhdGU+PC9wdWItZGF0ZXM+PC9kYXRlcz48aXNibj4wMzA0LTM5NTk8L2lzYm4+PGFj
Y2Vzc2lvbi1udW0+MjIzMjE5MTc8L2FjY2Vzc2lvbi1udW0+PHVybHM+PC91cmxzPjxlbGVjdHJv
bmljLXJlc291cmNlLW51bT4xMC4xMDE2L2oucGFpbi4yMDExLjEyLjAwOTwvZWxlY3Ryb25pYy1y
ZXNvdXJjZS1udW0+PHJlbW90ZS1kYXRhYmFzZS1wcm92aWRlcj5OTE08L3JlbW90ZS1kYXRhYmFz
ZS1wcm92aWRlcj48bGFuZ3VhZ2U+ZW5nPC9sYW5ndWFnZT48L3JlY29yZD48L0NpdGU+PENpdGU+
PEF1dGhvcj5WbGFleWVuPC9BdXRob3I+PFllYXI+MjAwMDwvWWVhcj48UmVjTnVtPjY0PC9SZWNO
dW0+PHJlY29yZD48cmVjLW51bWJlcj42NDwvcmVjLW51bWJlcj48Zm9yZWlnbi1rZXlzPjxrZXkg
YXBwPSJFTiIgZGItaWQ9IjVyZHBzd2VkdXQ1OWViZXBwZTBwc3R6OHd3ZnBhdDlkdHc5ZiIgdGlt
ZXN0YW1wPSIxNTEzMzU2NzMzIj42NDwva2V5PjwvZm9yZWlnbi1rZXlzPjxyZWYtdHlwZSBuYW1l
PSJKb3VybmFsIEFydGljbGUiPjE3PC9yZWYtdHlwZT48Y29udHJpYnV0b3JzPjxhdXRob3JzPjxh
dXRob3I+VmxhZXllbiwgSm9oYW48L2F1dGhvcj48YXV0aG9yPkxpbnRvbiwgU3RldmVuPC9hdXRo
b3I+PC9hdXRob3JzPjwvY29udHJpYnV0b3JzPjx0aXRsZXM+PHRpdGxlPkZlYXItYXZvaWRhbmNl
IGFuZCBpdHMgY29uc2VxdWVuY2VzIGluIGNocm9uaWMgbXVzY3Vsb3NrZWxldGFsIHBhaW46IGEg
c3RhdGUgb2YgdGhlIGFydDwvdGl0bGU+PHNlY29uZGFyeS10aXRsZT5QYWluPC9zZWNvbmRhcnkt
dGl0bGU+PC90aXRsZXM+PHBlcmlvZGljYWw+PGZ1bGwtdGl0bGU+UGFpbjwvZnVsbC10aXRsZT48
L3BlcmlvZGljYWw+PHBhZ2VzPjMxNy0zMzI8L3BhZ2VzPjx2b2x1bWU+ODU8L3ZvbHVtZT48bnVt
YmVyPjM8L251bWJlcj48ZGF0ZXM+PHllYXI+MjAwMDwveWVhcj48L2RhdGVzPjxpc2JuPjAzMDQt
Mzk1OTwvaXNibj48dXJscz48L3VybHM+PC9yZWNvcmQ+PC9DaXRlPjxDaXRlPjxBdXRob3I+TWV1
bGRlcnM8L0F1dGhvcj48WWVhcj4yMDE5PC9ZZWFyPjxSZWNOdW0+MjcyPC9SZWNOdW0+PHJlY29y
ZD48cmVjLW51bWJlcj4yNzI8L3JlYy1udW1iZXI+PGZvcmVpZ24ta2V5cz48a2V5IGFwcD0iRU4i
IGRiLWlkPSI1cmRwc3dlZHV0NTllYmVwcGUwcHN0ejh3d2ZwYXQ5ZHR3OWYiIHRpbWVzdGFtcD0i
MTU1NDgxOTAwOCI+MjcyPC9rZXk+PC9mb3JlaWduLWtleXM+PHJlZi10eXBlIG5hbWU9IkpvdXJu
YWwgQXJ0aWNsZSI+MTc8L3JlZi10eXBlPjxjb250cmlidXRvcnM+PGF1dGhvcnM+PGF1dGhvcj5N
ZXVsZGVycywgQW5uPC9hdXRob3I+PC9hdXRob3JzPjwvY29udHJpYnV0b3JzPjx0aXRsZXM+PHRp
dGxlPkZyb20gZmVhciBvZiBtb3ZlbWVudC1yZWxhdGVkIHBhaW4gYW5kIGF2b2lkYW5jZSB0byBj
aHJvbmljIHBhaW4gZGlzYWJpbGl0eTogYSBzdGF0ZS1vZi10aGUtYXJ0IHJldmlldzwvdGl0bGU+
PHNlY29uZGFyeS10aXRsZT5DdXJyZW50IE9waW5pb24gaW4gQmVoYXZpb3JhbCBTY2llbmNlczwv
c2Vjb25kYXJ5LXRpdGxlPjwvdGl0bGVzPjxwZXJpb2RpY2FsPjxmdWxsLXRpdGxlPkN1cnJlbnQg
T3BpbmlvbiBpbiBCZWhhdmlvcmFsIFNjaWVuY2VzPC9mdWxsLXRpdGxlPjwvcGVyaW9kaWNhbD48
cGFnZXM+MTMwLTEzNjwvcGFnZXM+PHZvbHVtZT4yNjwvdm9sdW1lPjxkYXRlcz48eWVhcj4yMDE5
PC95ZWFyPjxwdWItZGF0ZXM+PGRhdGU+MjAxOS8wNC8wMS88L2RhdGU+PC9wdWItZGF0ZXM+PC9k
YXRlcz48aXNibj4yMzUyLTE1NDY8L2lzYm4+PHVybHM+PHJlbGF0ZWQtdXJscz48dXJsPmh0dHA6
Ly93d3cuc2NpZW5jZWRpcmVjdC5jb20vc2NpZW5jZS9hcnRpY2xlL3BpaS9TMjM1MjE1NDYxODMw
MDY0MDwvdXJsPjwvcmVsYXRlZC11cmxzPjwvdXJscz48ZWxlY3Ryb25pYy1yZXNvdXJjZS1udW0+
aHR0cHM6Ly9kb2kub3JnLzEwLjEwMTYvai5jb2JlaGEuMjAxOC4xMi4wMDc8L2VsZWN0cm9uaWMt
cmVzb3VyY2UtbnVtPjwvcmVjb3JkPjwvQ2l0ZT48L0VuZE5vdGU+AG==
</w:fldData>
        </w:fldChar>
      </w:r>
      <w:r w:rsidR="00D7418B">
        <w:rPr>
          <w:rFonts w:asciiTheme="minorHAnsi" w:hAnsiTheme="minorHAnsi" w:cstheme="minorHAnsi"/>
        </w:rPr>
        <w:instrText xml:space="preserve"> ADDIN EN.CITE.DATA </w:instrText>
      </w:r>
      <w:r w:rsidR="00D7418B">
        <w:rPr>
          <w:rFonts w:asciiTheme="minorHAnsi" w:hAnsiTheme="minorHAnsi" w:cstheme="minorHAnsi"/>
        </w:rPr>
      </w:r>
      <w:r w:rsidR="00D7418B">
        <w:rPr>
          <w:rFonts w:asciiTheme="minorHAnsi" w:hAnsiTheme="minorHAnsi" w:cstheme="minorHAnsi"/>
        </w:rPr>
        <w:fldChar w:fldCharType="end"/>
      </w:r>
      <w:r w:rsidR="008365BE" w:rsidRPr="00A43B7D">
        <w:rPr>
          <w:rFonts w:asciiTheme="minorHAnsi" w:hAnsiTheme="minorHAnsi" w:cstheme="minorHAnsi"/>
        </w:rPr>
      </w:r>
      <w:r w:rsidR="008365BE" w:rsidRPr="00A43B7D">
        <w:rPr>
          <w:rFonts w:asciiTheme="minorHAnsi" w:hAnsiTheme="minorHAnsi" w:cstheme="minorHAnsi"/>
        </w:rPr>
        <w:fldChar w:fldCharType="separate"/>
      </w:r>
      <w:r w:rsidR="00D7418B" w:rsidRPr="00D7418B">
        <w:rPr>
          <w:rFonts w:asciiTheme="minorHAnsi" w:hAnsiTheme="minorHAnsi" w:cstheme="minorHAnsi"/>
          <w:noProof/>
          <w:vertAlign w:val="superscript"/>
        </w:rPr>
        <w:t>1-5</w:t>
      </w:r>
      <w:r w:rsidR="008365BE" w:rsidRPr="00A43B7D">
        <w:rPr>
          <w:rFonts w:asciiTheme="minorHAnsi" w:hAnsiTheme="minorHAnsi" w:cstheme="minorHAnsi"/>
        </w:rPr>
        <w:fldChar w:fldCharType="end"/>
      </w:r>
      <w:r w:rsidRPr="00A43B7D">
        <w:rPr>
          <w:rFonts w:asciiTheme="minorHAnsi" w:hAnsiTheme="minorHAnsi" w:cstheme="minorHAnsi"/>
          <w:color w:val="auto"/>
        </w:rPr>
        <w:t xml:space="preserve">, </w:t>
      </w:r>
      <w:r w:rsidR="003D32A6" w:rsidRPr="00A43B7D">
        <w:rPr>
          <w:rFonts w:asciiTheme="minorHAnsi" w:hAnsiTheme="minorHAnsi" w:cstheme="minorHAnsi"/>
          <w:color w:val="auto"/>
        </w:rPr>
        <w:t xml:space="preserve">and the limitations </w:t>
      </w:r>
      <w:r w:rsidR="00595627" w:rsidRPr="00A43B7D">
        <w:rPr>
          <w:rFonts w:asciiTheme="minorHAnsi" w:hAnsiTheme="minorHAnsi" w:cstheme="minorHAnsi"/>
          <w:color w:val="auto"/>
        </w:rPr>
        <w:t>faced by</w:t>
      </w:r>
      <w:r w:rsidR="003D32A6" w:rsidRPr="00A43B7D">
        <w:rPr>
          <w:rFonts w:asciiTheme="minorHAnsi" w:hAnsiTheme="minorHAnsi" w:cstheme="minorHAnsi"/>
          <w:color w:val="auto"/>
        </w:rPr>
        <w:t xml:space="preserve"> traditional avoidance paradigms</w:t>
      </w:r>
      <w:r w:rsidR="008365BE"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Krypotos&lt;/Author&gt;&lt;Year&gt;2018&lt;/Year&gt;&lt;RecNum&gt;220&lt;/RecNum&gt;&lt;DisplayText&gt;&lt;style face="superscript"&gt;19&lt;/style&gt;&lt;/DisplayText&gt;&lt;record&gt;&lt;rec-number&gt;220&lt;/rec-number&gt;&lt;foreign-keys&gt;&lt;key app="EN" db-id="5rdpswedut59ebeppe0pstz8wwfpat9dtw9f" timestamp="1549379095"&gt;220&lt;/key&gt;&lt;/foreign-keys&gt;&lt;ref-type name="Journal Article"&gt;17&lt;/ref-type&gt;&lt;contributors&gt;&lt;authors&gt;&lt;author&gt;Krypotos, A. M.&lt;/author&gt;&lt;author&gt;Vervliet, B.&lt;/author&gt;&lt;author&gt;Engelhard, I. M.&lt;/author&gt;&lt;/authors&gt;&lt;/contributors&gt;&lt;titles&gt;&lt;title&gt;The validity of human avoidance paradigms&lt;/title&gt;&lt;secondary-title&gt;Behaviour Research and Therapy&lt;/secondary-title&gt;&lt;/titles&gt;&lt;periodical&gt;&lt;full-title&gt;Behaviour research and therapy&lt;/full-title&gt;&lt;/periodical&gt;&lt;pages&gt;99-105&lt;/pages&gt;&lt;volume&gt;111&lt;/volume&gt;&lt;keywords&gt;&lt;keyword&gt;Anxiety disorders&lt;/keyword&gt;&lt;keyword&gt;Psychopathology&lt;/keyword&gt;&lt;keyword&gt;Fear&lt;/keyword&gt;&lt;keyword&gt;Defensive behaviors&lt;/keyword&gt;&lt;/keywords&gt;&lt;dates&gt;&lt;year&gt;2018&lt;/year&gt;&lt;pub-dates&gt;&lt;date&gt;2018/12/01/&lt;/date&gt;&lt;/pub-dates&gt;&lt;/dates&gt;&lt;isbn&gt;0005-7967&lt;/isbn&gt;&lt;urls&gt;&lt;related-urls&gt;&lt;url&gt;http://www.sciencedirect.com/science/article/pii/S0005796718301645&lt;/url&gt;&lt;/related-urls&gt;&lt;/urls&gt;&lt;electronic-resource-num&gt;https://doi.org/10.1016/j.brat.2018.10.011&lt;/electronic-resource-num&gt;&lt;/record&gt;&lt;/Cite&gt;&lt;/EndNote&gt;</w:instrText>
      </w:r>
      <w:r w:rsidR="008365BE"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19</w:t>
      </w:r>
      <w:r w:rsidR="008365BE" w:rsidRPr="00A43B7D">
        <w:rPr>
          <w:rFonts w:asciiTheme="minorHAnsi" w:hAnsiTheme="minorHAnsi" w:cstheme="minorHAnsi"/>
          <w:color w:val="auto"/>
        </w:rPr>
        <w:fldChar w:fldCharType="end"/>
      </w:r>
      <w:r w:rsidR="003D32A6" w:rsidRPr="00A43B7D">
        <w:rPr>
          <w:rFonts w:asciiTheme="minorHAnsi" w:hAnsiTheme="minorHAnsi" w:cstheme="minorHAnsi"/>
          <w:color w:val="auto"/>
        </w:rPr>
        <w:t xml:space="preserve">, </w:t>
      </w:r>
      <w:r w:rsidRPr="00A43B7D">
        <w:rPr>
          <w:rFonts w:asciiTheme="minorHAnsi" w:hAnsiTheme="minorHAnsi" w:cstheme="minorHAnsi"/>
          <w:color w:val="auto"/>
        </w:rPr>
        <w:t>there is a need for</w:t>
      </w:r>
      <w:r w:rsidR="003D32A6" w:rsidRPr="00A43B7D">
        <w:rPr>
          <w:rFonts w:asciiTheme="minorHAnsi" w:hAnsiTheme="minorHAnsi" w:cstheme="minorHAnsi"/>
          <w:color w:val="auto"/>
        </w:rPr>
        <w:t xml:space="preserve"> </w:t>
      </w:r>
      <w:r w:rsidRPr="00A43B7D">
        <w:rPr>
          <w:rFonts w:asciiTheme="minorHAnsi" w:hAnsiTheme="minorHAnsi" w:cstheme="minorHAnsi"/>
          <w:color w:val="auto"/>
        </w:rPr>
        <w:t xml:space="preserve">methods </w:t>
      </w:r>
      <w:r w:rsidR="000E5D1A" w:rsidRPr="00A43B7D">
        <w:rPr>
          <w:rFonts w:asciiTheme="minorHAnsi" w:hAnsiTheme="minorHAnsi" w:cstheme="minorHAnsi"/>
          <w:color w:val="auto"/>
        </w:rPr>
        <w:t xml:space="preserve">to </w:t>
      </w:r>
      <w:r w:rsidRPr="00A43B7D">
        <w:rPr>
          <w:rFonts w:asciiTheme="minorHAnsi" w:hAnsiTheme="minorHAnsi" w:cstheme="minorHAnsi"/>
          <w:color w:val="auto"/>
        </w:rPr>
        <w:t>investigat</w:t>
      </w:r>
      <w:r w:rsidR="000E5D1A" w:rsidRPr="00A43B7D">
        <w:rPr>
          <w:rFonts w:asciiTheme="minorHAnsi" w:hAnsiTheme="minorHAnsi" w:cstheme="minorHAnsi"/>
          <w:color w:val="auto"/>
        </w:rPr>
        <w:t>e</w:t>
      </w:r>
      <w:r w:rsidRPr="00A43B7D">
        <w:rPr>
          <w:rFonts w:asciiTheme="minorHAnsi" w:hAnsiTheme="minorHAnsi" w:cstheme="minorHAnsi"/>
          <w:color w:val="auto"/>
        </w:rPr>
        <w:t xml:space="preserve"> </w:t>
      </w:r>
      <w:r w:rsidR="000E5D1A" w:rsidRPr="00A43B7D">
        <w:rPr>
          <w:rFonts w:asciiTheme="minorHAnsi" w:hAnsiTheme="minorHAnsi" w:cstheme="minorHAnsi"/>
          <w:color w:val="auto"/>
        </w:rPr>
        <w:t xml:space="preserve">(pain-related) </w:t>
      </w:r>
      <w:r w:rsidRPr="00A43B7D">
        <w:rPr>
          <w:rFonts w:asciiTheme="minorHAnsi" w:hAnsiTheme="minorHAnsi" w:cstheme="minorHAnsi"/>
          <w:color w:val="auto"/>
        </w:rPr>
        <w:t xml:space="preserve">avoidance behavior. </w:t>
      </w:r>
      <w:r w:rsidR="00595627" w:rsidRPr="00A43B7D">
        <w:rPr>
          <w:rFonts w:asciiTheme="minorHAnsi" w:hAnsiTheme="minorHAnsi" w:cstheme="minorHAnsi"/>
          <w:color w:val="auto"/>
        </w:rPr>
        <w:t xml:space="preserve">The robotic arm-reaching paradigm </w:t>
      </w:r>
      <w:r w:rsidR="00401DE2" w:rsidRPr="00A43B7D">
        <w:rPr>
          <w:rFonts w:asciiTheme="minorHAnsi" w:hAnsiTheme="minorHAnsi" w:cstheme="minorHAnsi"/>
          <w:color w:val="auto"/>
        </w:rPr>
        <w:t xml:space="preserve">presented here </w:t>
      </w:r>
      <w:r w:rsidR="00595627" w:rsidRPr="00A43B7D">
        <w:rPr>
          <w:rFonts w:asciiTheme="minorHAnsi" w:hAnsiTheme="minorHAnsi" w:cstheme="minorHAnsi"/>
          <w:color w:val="auto"/>
        </w:rPr>
        <w:t>addresses a number of these limitations. We have employed th</w:t>
      </w:r>
      <w:r w:rsidR="0025059A" w:rsidRPr="00A43B7D">
        <w:rPr>
          <w:rFonts w:asciiTheme="minorHAnsi" w:hAnsiTheme="minorHAnsi" w:cstheme="minorHAnsi"/>
          <w:color w:val="auto"/>
        </w:rPr>
        <w:t>e</w:t>
      </w:r>
      <w:r w:rsidR="00595627" w:rsidRPr="00A43B7D">
        <w:rPr>
          <w:rFonts w:asciiTheme="minorHAnsi" w:hAnsiTheme="minorHAnsi" w:cstheme="minorHAnsi"/>
          <w:color w:val="auto"/>
        </w:rPr>
        <w:t xml:space="preserve"> </w:t>
      </w:r>
      <w:r w:rsidR="003D32A6" w:rsidRPr="00A43B7D">
        <w:rPr>
          <w:rFonts w:asciiTheme="minorHAnsi" w:hAnsiTheme="minorHAnsi" w:cstheme="minorHAnsi"/>
          <w:color w:val="auto"/>
        </w:rPr>
        <w:t xml:space="preserve">paradigm </w:t>
      </w:r>
      <w:r w:rsidRPr="00A43B7D">
        <w:rPr>
          <w:rFonts w:asciiTheme="minorHAnsi" w:hAnsiTheme="minorHAnsi" w:cstheme="minorHAnsi"/>
          <w:color w:val="auto"/>
        </w:rPr>
        <w:t>i</w:t>
      </w:r>
      <w:r w:rsidR="003269C0" w:rsidRPr="00A43B7D">
        <w:rPr>
          <w:rFonts w:asciiTheme="minorHAnsi" w:hAnsiTheme="minorHAnsi" w:cstheme="minorHAnsi"/>
          <w:color w:val="auto"/>
        </w:rPr>
        <w:t>n a series of studies</w:t>
      </w:r>
      <w:r w:rsidR="0009612C" w:rsidRPr="00A43B7D">
        <w:rPr>
          <w:rFonts w:asciiTheme="minorHAnsi" w:hAnsiTheme="minorHAnsi" w:cstheme="minorHAnsi"/>
          <w:color w:val="auto"/>
        </w:rPr>
        <w:t>,</w:t>
      </w:r>
      <w:r w:rsidR="003269C0" w:rsidRPr="00A43B7D">
        <w:rPr>
          <w:rFonts w:asciiTheme="minorHAnsi" w:hAnsiTheme="minorHAnsi" w:cstheme="minorHAnsi"/>
          <w:color w:val="auto"/>
        </w:rPr>
        <w:t xml:space="preserve"> </w:t>
      </w:r>
      <w:r w:rsidRPr="00A43B7D">
        <w:rPr>
          <w:rFonts w:asciiTheme="minorHAnsi" w:hAnsiTheme="minorHAnsi" w:cstheme="minorHAnsi"/>
          <w:color w:val="auto"/>
        </w:rPr>
        <w:t xml:space="preserve">which have </w:t>
      </w:r>
      <w:r w:rsidR="003269C0" w:rsidRPr="00A43B7D">
        <w:rPr>
          <w:rFonts w:asciiTheme="minorHAnsi" w:hAnsiTheme="minorHAnsi" w:cstheme="minorHAnsi"/>
          <w:color w:val="auto"/>
        </w:rPr>
        <w:t xml:space="preserve">consistently demonstrated </w:t>
      </w:r>
      <w:r w:rsidR="00617846" w:rsidRPr="00A43B7D">
        <w:rPr>
          <w:rFonts w:asciiTheme="minorHAnsi" w:hAnsiTheme="minorHAnsi" w:cstheme="minorHAnsi"/>
          <w:color w:val="auto"/>
        </w:rPr>
        <w:t>acquisition of avoidance</w:t>
      </w:r>
      <w:r w:rsidRPr="00A43B7D">
        <w:rPr>
          <w:rFonts w:asciiTheme="minorHAnsi" w:hAnsiTheme="minorHAnsi" w:cstheme="minorHAnsi"/>
          <w:color w:val="auto"/>
        </w:rPr>
        <w:t>,</w:t>
      </w:r>
      <w:r w:rsidR="00595627" w:rsidRPr="00A43B7D">
        <w:rPr>
          <w:rFonts w:asciiTheme="minorHAnsi" w:hAnsiTheme="minorHAnsi" w:cstheme="minorHAnsi"/>
          <w:color w:val="auto"/>
        </w:rPr>
        <w:t xml:space="preserve"> and</w:t>
      </w:r>
      <w:r w:rsidRPr="00A43B7D">
        <w:rPr>
          <w:rFonts w:asciiTheme="minorHAnsi" w:hAnsiTheme="minorHAnsi" w:cstheme="minorHAnsi"/>
          <w:color w:val="auto"/>
        </w:rPr>
        <w:t xml:space="preserve"> t</w:t>
      </w:r>
      <w:r w:rsidR="009005FB" w:rsidRPr="00A43B7D">
        <w:rPr>
          <w:rFonts w:asciiTheme="minorHAnsi" w:hAnsiTheme="minorHAnsi" w:cstheme="minorHAnsi"/>
          <w:color w:val="auto"/>
        </w:rPr>
        <w:t>hese effects</w:t>
      </w:r>
      <w:r w:rsidR="005219E6" w:rsidRPr="00A43B7D">
        <w:rPr>
          <w:rFonts w:asciiTheme="minorHAnsi" w:hAnsiTheme="minorHAnsi" w:cstheme="minorHAnsi"/>
          <w:color w:val="auto"/>
        </w:rPr>
        <w:t xml:space="preserve"> have </w:t>
      </w:r>
      <w:r w:rsidR="00DA400F" w:rsidRPr="00A43B7D">
        <w:rPr>
          <w:rFonts w:asciiTheme="minorHAnsi" w:hAnsiTheme="minorHAnsi" w:cstheme="minorHAnsi"/>
          <w:color w:val="auto"/>
        </w:rPr>
        <w:t>extended</w:t>
      </w:r>
      <w:r w:rsidR="005219E6" w:rsidRPr="00A43B7D">
        <w:rPr>
          <w:rFonts w:asciiTheme="minorHAnsi" w:hAnsiTheme="minorHAnsi" w:cstheme="minorHAnsi"/>
          <w:color w:val="auto"/>
        </w:rPr>
        <w:t xml:space="preserve"> </w:t>
      </w:r>
      <w:r w:rsidR="00DA400F" w:rsidRPr="00A43B7D">
        <w:rPr>
          <w:rFonts w:asciiTheme="minorHAnsi" w:hAnsiTheme="minorHAnsi" w:cstheme="minorHAnsi"/>
          <w:color w:val="auto"/>
        </w:rPr>
        <w:t>to</w:t>
      </w:r>
      <w:r w:rsidR="005219E6" w:rsidRPr="00A43B7D">
        <w:rPr>
          <w:rFonts w:asciiTheme="minorHAnsi" w:hAnsiTheme="minorHAnsi" w:cstheme="minorHAnsi"/>
          <w:color w:val="auto"/>
        </w:rPr>
        <w:t xml:space="preserve"> our self-report measures of pain-expectancy and fear of movement-related pain</w:t>
      </w:r>
      <w:r w:rsidR="007D5663" w:rsidRPr="00A43B7D">
        <w:rPr>
          <w:rFonts w:asciiTheme="minorHAnsi" w:hAnsiTheme="minorHAnsi" w:cstheme="minorHAnsi"/>
          <w:color w:val="auto"/>
        </w:rPr>
        <w:fldChar w:fldCharType="begin">
          <w:fldData xml:space="preserve">PEVuZE5vdGU+PENpdGU+PEF1dGhvcj5HYXR6b3VuaXM8L0F1dGhvcj48WWVhcj4yMDIwPC9ZZWFy
PjxSZWNOdW0+NDQ5PC9SZWNOdW0+PERpc3BsYXlUZXh0PjxzdHlsZSBmYWNlPSJzdXBlcnNjcmlw
dCI+MjAsMjItMjQ8L3N0eWxlPjwvRGlzcGxheVRleHQ+PHJlY29yZD48cmVjLW51bWJlcj40NDk8
L3JlYy1udW1iZXI+PGZvcmVpZ24ta2V5cz48a2V5IGFwcD0iRU4iIGRiLWlkPSI1cmRwc3dlZHV0
NTllYmVwcGUwcHN0ejh3d2ZwYXQ5ZHR3OWYiIHRpbWVzdGFtcD0iMTU5NjEwNjk4NCI+NDQ5PC9r
ZXk+PC9mb3JlaWduLWtleXM+PHJlZi10eXBlIG5hbWU9IkpvdXJuYWwgQXJ0aWNsZSI+MTc8L3Jl
Zi10eXBlPjxjb250cmlidXRvcnM+PGF1dGhvcnM+PGF1dGhvcj5HYXR6b3VuaXMsIFJlbmE8L2F1
dGhvcj48YXV0aG9yPk1ldWxkZXJzLCBBbm48L2F1dGhvcj48L2F1dGhvcnM+PC9jb250cmlidXRv
cnM+PHRpdGxlcz48dGl0bGU+T25jZSBhbiBBdm9pZGVyIEFsd2F5cyBhbiBBdm9pZGVyPyBSZXR1
cm4gb2YgUGFpbi1SZWxhdGVkIEF2b2lkYW5jZSBBZnRlciBFeHRpbmN0aW9uIFdpdGggUmVzcG9u
c2UgUHJldmVudGlvbjwvdGl0bGU+PHNlY29uZGFyeS10aXRsZT5UaGUgSm91cm5hbCBvZiBQYWlu
PC9zZWNvbmRhcnktdGl0bGU+PC90aXRsZXM+PHBlcmlvZGljYWw+PGZ1bGwtdGl0bGU+VGhlIEpv
dXJuYWwgb2YgUGFpbjwvZnVsbC10aXRsZT48L3BlcmlvZGljYWw+PGtleXdvcmRzPjxrZXl3b3Jk
PlBhaW48L2tleXdvcmQ+PGtleXdvcmQ+YXZvaWRhbmNlPC9rZXl3b3JkPjxrZXl3b3JkPnJlbGFw
c2U8L2tleXdvcmQ+PGtleXdvcmQ+ZXhwb3N1cmU8L2tleXdvcmQ+PGtleXdvcmQ+ZXh0aW5jdGlv
bjwva2V5d29yZD48a2V5d29yZD5vcGVyYW50IGxlYXJuaW5nPC9rZXl3b3JkPjxrZXl3b3JkPnNw
b250YW5lb3VzIHJlY292ZXJ5PC9rZXl3b3JkPjwva2V5d29yZHM+PGRhdGVzPjx5ZWFyPjIwMjA8
L3llYXI+PHB1Yi1kYXRlcz48ZGF0ZT4yMDIwLzA2LzE0LzwvZGF0ZT48L3B1Yi1kYXRlcz48L2Rh
dGVzPjxpc2JuPjE1MjYtNTkwMDwvaXNibj48dXJscz48cmVsYXRlZC11cmxzPjx1cmw+aHR0cDov
L3d3dy5zY2llbmNlZGlyZWN0LmNvbS9zY2llbmNlL2FydGljbGUvcGlpL1MxNTI2NTkwMDIwMzAw
MTgzPC91cmw+PC9yZWxhdGVkLXVybHM+PC91cmxzPjxlbGVjdHJvbmljLXJlc291cmNlLW51bT5o
dHRwczovL2RvaS5vcmcvMTAuMTAxNi9qLmpwYWluLjIwMjAuMDIuMDAzPC9lbGVjdHJvbmljLXJl
c291cmNlLW51bT48L3JlY29yZD48L0NpdGU+PENpdGU+PEF1dGhvcj5HbG9nYW48L0F1dGhvcj48
WWVhcj4yMDIwPC9ZZWFyPjxSZWNOdW0+MzU3PC9SZWNOdW0+PHJlY29yZD48cmVjLW51bWJlcj4z
NTc8L3JlYy1udW1iZXI+PGZvcmVpZ24ta2V5cz48a2V5IGFwcD0iRU4iIGRiLWlkPSI1cmRwc3dl
ZHV0NTllYmVwcGUwcHN0ejh3d2ZwYXQ5ZHR3OWYiIHRpbWVzdGFtcD0iMTU4NTkxNzY0NiI+MzU3
PC9rZXk+PC9mb3JlaWduLWtleXM+PHJlZi10eXBlIG5hbWU9IkpvdXJuYWwgQXJ0aWNsZSI+MTc8
L3JlZi10eXBlPjxjb250cmlidXRvcnM+PGF1dGhvcnM+PGF1dGhvcj5HbG9nYW4sIEV2ZWxpaW5h
PC9hdXRob3I+PGF1dGhvcj5HYXR6b3VuaXMsIFJlbmE8L2F1dGhvcj48YXV0aG9yPk1ldWxkZXJz
LCBNaWNoZWw8L2F1dGhvcj48YXV0aG9yPk1ldWxkZXJzLCBBbm48L2F1dGhvcj48L2F1dGhvcnM+
PC9jb250cmlidXRvcnM+PHRpdGxlcz48dGl0bGU+R2VuZXJhbGl6YXRpb24gb2YgaW5zdHJ1bWVu
dGFsbHkgYWNxdWlyZWQgcGFpbi1yZWxhdGVkIGF2b2lkYW5jZSB0byBub3ZlbCBidXQgc2ltaWxh
ciBtb3ZlbWVudHMgdXNpbmcgYSByb2JvdGljIGFybS1yZWFjaGluZyBwYXJhZGlnbTwvdGl0bGU+
PHNlY29uZGFyeS10aXRsZT5CZWhhdmlvdXIgUmVzZWFyY2ggYW5kIFRoZXJhcHk8L3NlY29uZGFy
eS10aXRsZT48L3RpdGxlcz48cGVyaW9kaWNhbD48ZnVsbC10aXRsZT5CZWhhdmlvdXIgcmVzZWFy
Y2ggYW5kIHRoZXJhcHk8L2Z1bGwtdGl0bGU+PC9wZXJpb2RpY2FsPjxwYWdlcz4xMDM1MjU8L3Bh
Z2VzPjx2b2x1bWU+MTI0PC92b2x1bWU+PGtleXdvcmRzPjxrZXl3b3JkPkF2b2lkYW5jZSBiZWhh
dmlvcjwva2V5d29yZD48a2V5d29yZD5GZWFyIGdlbmVyYWxpemF0aW9uPC9rZXl3b3JkPjxrZXl3
b3JkPkF2b2lkYW5jZSBnZW5lcmFsaXphdGlvbjwva2V5d29yZD48a2V5d29yZD5DaHJvbmljIHBh
aW48L2tleXdvcmQ+PGtleXdvcmQ+T3BlcmFudCBjb25kaXRpb25pbmc8L2tleXdvcmQ+PC9rZXl3
b3Jkcz48ZGF0ZXM+PHllYXI+MjAyMDwveWVhcj48cHViLWRhdGVzPjxkYXRlPjIwMjAvMDEvMDEv
PC9kYXRlPjwvcHViLWRhdGVzPjwvZGF0ZXM+PGlzYm4+MDAwNS03OTY3PC9pc2JuPjx1cmxzPjxy
ZWxhdGVkLXVybHM+PHVybD5odHRwOi8vd3d3LnNjaWVuY2VkaXJlY3QuY29tL3NjaWVuY2UvYXJ0
aWNsZS9waWkvUzAwMDU3OTY3MTkzMDIxMTY8L3VybD48L3JlbGF0ZWQtdXJscz48L3VybHM+PGVs
ZWN0cm9uaWMtcmVzb3VyY2UtbnVtPmh0dHBzOi8vZG9pLm9yZy8xMC4xMDE2L2ouYnJhdC4yMDE5
LjEwMzUyNTwvZWxlY3Ryb25pYy1yZXNvdXJjZS1udW0+PC9yZWNvcmQ+PC9DaXRlPjxDaXRlPjxB
dXRob3I+TWV1bGRlcnM8L0F1dGhvcj48WWVhcj4yMDIwPC9ZZWFyPjxSZWNOdW0+NDQ2PC9SZWNO
dW0+PHJlY29yZD48cmVjLW51bWJlcj40NDY8L3JlYy1udW1iZXI+PGZvcmVpZ24ta2V5cz48a2V5
IGFwcD0iRU4iIGRiLWlkPSI1cmRwc3dlZHV0NTllYmVwcGUwcHN0ejh3d2ZwYXQ5ZHR3OWYiIHRp
bWVzdGFtcD0iMTU5NjAyODk4NCI+NDQ2PC9rZXk+PC9mb3JlaWduLWtleXM+PHJlZi10eXBlIG5h
bWU9IkpvdXJuYWwgQXJ0aWNsZSI+MTc8L3JlZi10eXBlPjxjb250cmlidXRvcnM+PGF1dGhvcnM+
PGF1dGhvcj5NZXVsZGVycywgQW5uPC9hdXRob3I+PGF1dGhvcj5GcmFuc3NlbiwgTWF0aGlqczwv
YXV0aG9yPjxhdXRob3I+Q2xhZXMsIEphbm5lPC9hdXRob3I+PC9hdXRob3JzPjwvY29udHJpYnV0
b3JzPjx0aXRsZXM+PHRpdGxlPkF2b2lkaW5nIEJhc2VkIG9uIFNoYWRlcyBvZiBHcmF5OiBHZW5l
cmFsaXphdGlvbiBvZiBQYWluLVJlbGF0ZWQgQXZvaWRhbmNlIEJlaGF2aW9yIHRvIE5vdmVsIENv
bnRleHRzPC90aXRsZT48c2Vjb25kYXJ5LXRpdGxlPlRoZSBKb3VybmFsIG9mIFBhaW48L3NlY29u
ZGFyeS10aXRsZT48L3RpdGxlcz48cGVyaW9kaWNhbD48ZnVsbC10aXRsZT5UaGUgSm91cm5hbCBv
ZiBQYWluPC9mdWxsLXRpdGxlPjwvcGVyaW9kaWNhbD48a2V5d29yZHM+PGtleXdvcmQ+R2VuZXJh
bGl6YXRpb248L2tleXdvcmQ+PGtleXdvcmQ+QXZvaWRhbmNlPC9rZXl3b3JkPjxrZXl3b3JkPk9w
ZXJhbnQgbGVhcm5pbmc8L2tleXdvcmQ+PGtleXdvcmQ+Q29udGV4dDwva2V5d29yZD48a2V5d29y
ZD5Db25kaXRpb25pbmc8L2tleXdvcmQ+PGtleXdvcmQ+Um9ib3RpYyBhcm08L2tleXdvcmQ+PC9r
ZXl3b3Jkcz48ZGF0ZXM+PHllYXI+MjAyMDwveWVhcj48cHViLWRhdGVzPjxkYXRlPjIwMjAvMDYv
MTQvPC9kYXRlPjwvcHViLWRhdGVzPjwvZGF0ZXM+PGlzYm4+MTUyNi01OTAwPC9pc2JuPjx1cmxz
PjxyZWxhdGVkLXVybHM+PHVybD5odHRwOi8vd3d3LnNjaWVuY2VkaXJlY3QuY29tL3NjaWVuY2Uv
YXJ0aWNsZS9waWkvUzE1MjY1OTAwMjAzMDAxNzE8L3VybD48L3JlbGF0ZWQtdXJscz48L3VybHM+
PGVsZWN0cm9uaWMtcmVzb3VyY2UtbnVtPmh0dHBzOi8vZG9pLm9yZy8xMC4xMDE2L2ouanBhaW4u
MjAyMC4wMi4wMDI8L2VsZWN0cm9uaWMtcmVzb3VyY2UtbnVtPjwvcmVjb3JkPjwvQ2l0ZT48Q2l0
ZT48QXV0aG9yPk1ldWxkZXJzPC9BdXRob3I+PFllYXI+MjAxNjwvWWVhcj48UmVjTnVtPjE0ODwv
UmVjTnVtPjxyZWNvcmQ+PHJlYy1udW1iZXI+MTQ4PC9yZWMtbnVtYmVyPjxmb3JlaWduLWtleXM+
PGtleSBhcHA9IkVOIiBkYi1pZD0iNXJkcHN3ZWR1dDU5ZWJlcHBlMHBzdHo4d3dmcGF0OWR0dzlm
IiB0aW1lc3RhbXA9IjE1MzEwNTE3NjkiPjE0ODwva2V5PjwvZm9yZWlnbi1rZXlzPjxyZWYtdHlw
ZSBuYW1lPSJKb3VybmFsIEFydGljbGUiPjE3PC9yZWYtdHlwZT48Y29udHJpYnV0b3JzPjxhdXRo
b3JzPjxhdXRob3I+TWV1bGRlcnMsIEFubjwvYXV0aG9yPjxhdXRob3I+RnJhbnNzZW4sIE1hdGhp
anM8L2F1dGhvcj48YXV0aG9yPkZvbnRleW5lLCBSaWV0PC9hdXRob3I+PGF1dGhvcj5WbGFleWVu
LCBKb2hhbjwvYXV0aG9yPjwvYXV0aG9ycz48L2NvbnRyaWJ1dG9ycz48YXV0aC1hZGRyZXNzPmFS
ZXNlYXJjaCBHcm91cCBvbiBIZWFsdGggUHN5Y2hvbG9neSwgS1UgTGV1dmVuLCBMZXV2ZW4sIEJl
bGdpdW0gYkNlbnRlciBmb3IgRXhjZWxsZW5jZSBHZW5lcmFsaXphdGlvbiBvbiBSZXNlYXJjaCBp
biBIZWFsdGggYW5kIFBzeWNob3BhdGhvbG9neSwgS1UgTGV1dmVuLCBMZXV2ZW4sIEJlbGdpdW0g
Y0NlbnRlciBmb3IgdGhlIFBzeWNob2xvZ3kgb2YgTGVhcm5pbmcgYW5kIEV4cGVyaW1lbnRhbCBQ
c3ljaG9wYXRob2xvZ3ksIEtVIExldXZlbiwgTGV1dmVuLCBCZWxnaXVtIGREZXBhcnRtZW50IG9m
IENsaW5pY2FsIFBzeWNob2xvZ2ljYWwgU2NpZW5jZSwgTWFhc3RyaWNodCBVbml2ZXJzaXR5LCB0
aGUgTmV0aGVybGFuZHMuPC9hdXRoLWFkZHJlc3M+PHRpdGxlcz48dGl0bGU+QWNxdWlzaXRpb24g
YW5kIGV4dGluY3Rpb24gb2Ygb3BlcmFudCBwYWluLXJlbGF0ZWQgYXZvaWRhbmNlIGJlaGF2aW9y
IHVzaW5nIGEgMyBkZWdyZWVzLW9mLWZyZWVkb20gcm9ib3RpYyBhcm08L3RpdGxlPjxzZWNvbmRh
cnktdGl0bGU+UGFpbjwvc2Vjb25kYXJ5LXRpdGxlPjxhbHQtdGl0bGU+UGFpbjwvYWx0LXRpdGxl
PjwvdGl0bGVzPjxwZXJpb2RpY2FsPjxmdWxsLXRpdGxlPlBhaW48L2Z1bGwtdGl0bGU+PC9wZXJp
b2RpY2FsPjxhbHQtcGVyaW9kaWNhbD48ZnVsbC10aXRsZT5QYWluPC9mdWxsLXRpdGxlPjwvYWx0
LXBlcmlvZGljYWw+PHBhZ2VzPjEwOTQtMTA0PC9wYWdlcz48dm9sdW1lPjE1Nzwvdm9sdW1lPjxu
dW1iZXI+NTwvbnVtYmVyPjxlZGl0aW9uPjIwMTYvMDEvMTQ8L2VkaXRpb24+PGtleXdvcmRzPjxr
ZXl3b3JkPkFkdWx0PC9rZXl3b3JkPjxrZXl3b3JkPkFuYWx5c2lzIG9mIFZhcmlhbmNlPC9rZXl3
b3JkPjxrZXl3b3JkPipBcm08L2tleXdvcmQ+PGtleXdvcmQ+QXZvaWRhbmNlIExlYXJuaW5nLypw
aHlzaW9sb2d5PC9rZXl3b3JkPjxrZXl3b3JkPkVsZWN0cmljIFN0aW11bGF0aW9uL2FkdmVyc2Ug
ZWZmZWN0czwva2V5d29yZD48a2V5d29yZD5FeHRpbmN0aW9uLCBQc3ljaG9sb2dpY2FsLypwaHlz
aW9sb2d5PC9rZXl3b3JkPjxrZXl3b3JkPkZlbWFsZTwva2V5d29yZD48a2V5d29yZD5IdW1hbnM8
L2tleXdvcmQ+PGtleXdvcmQ+TWFsZTwva2V5d29yZD48a2V5d29yZD5NaWRkbGUgQWdlZDwva2V5
d29yZD48a2V5d29yZD5NdXNjbGUgU3RyZW5ndGg8L2tleXdvcmQ+PGtleXdvcmQ+UGFpbi8qcGh5
c2lvcGF0aG9sb2d5L3BzeWNob2xvZ3k8L2tleXdvcmQ+PGtleXdvcmQ+UmFuZ2Ugb2YgTW90aW9u
LCBBcnRpY3VsYXIvcGh5c2lvbG9neTwva2V5d29yZD48a2V5d29yZD5SZWluZm9yY2VtZW50IChQ
c3ljaG9sb2d5KTwva2V5d29yZD48a2V5d29yZD4qUm9ib3RpY3M8L2tleXdvcmQ+PGtleXdvcmQ+
U2tpbi9pbm5lcnZhdGlvbjwva2V5d29yZD48a2V5d29yZD5TdXJ2ZXlzIGFuZCBRdWVzdGlvbm5h
aXJlczwva2V5d29yZD48a2V5d29yZD5Zb3VuZyBBZHVsdDwva2V5d29yZD48L2tleXdvcmRzPjxk
YXRlcz48eWVhcj4yMDE2PC95ZWFyPjxwdWItZGF0ZXM+PGRhdGU+TWF5PC9kYXRlPjwvcHViLWRh
dGVzPjwvZGF0ZXM+PGlzYm4+MDMwNC0zOTU5PC9pc2JuPjxhY2Nlc3Npb24tbnVtPjI2NzYxMzg4
PC9hY2Nlc3Npb24tbnVtPjx1cmxzPjwvdXJscz48ZWxlY3Ryb25pYy1yZXNvdXJjZS1udW0+MTAu
MTA5Ny9qLnBhaW4uMDAwMDAwMDAwMDAwMDQ4MzwvZWxlY3Ryb25pYy1yZXNvdXJjZS1udW0+PHJl
bW90ZS1kYXRhYmFzZS1wcm92aWRlcj5OTE08L3JlbW90ZS1kYXRhYmFzZS1wcm92aWRlcj48bGFu
Z3VhZ2U+ZW5nPC9sYW5ndWFnZT48L3JlY29yZD48L0NpdGU+PC9FbmROb3RlPn==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HYXR6b3VuaXM8L0F1dGhvcj48WWVhcj4yMDIwPC9ZZWFy
PjxSZWNOdW0+NDQ5PC9SZWNOdW0+PERpc3BsYXlUZXh0PjxzdHlsZSBmYWNlPSJzdXBlcnNjcmlw
dCI+MjAsMjItMjQ8L3N0eWxlPjwvRGlzcGxheVRleHQ+PHJlY29yZD48cmVjLW51bWJlcj40NDk8
L3JlYy1udW1iZXI+PGZvcmVpZ24ta2V5cz48a2V5IGFwcD0iRU4iIGRiLWlkPSI1cmRwc3dlZHV0
NTllYmVwcGUwcHN0ejh3d2ZwYXQ5ZHR3OWYiIHRpbWVzdGFtcD0iMTU5NjEwNjk4NCI+NDQ5PC9r
ZXk+PC9mb3JlaWduLWtleXM+PHJlZi10eXBlIG5hbWU9IkpvdXJuYWwgQXJ0aWNsZSI+MTc8L3Jl
Zi10eXBlPjxjb250cmlidXRvcnM+PGF1dGhvcnM+PGF1dGhvcj5HYXR6b3VuaXMsIFJlbmE8L2F1
dGhvcj48YXV0aG9yPk1ldWxkZXJzLCBBbm48L2F1dGhvcj48L2F1dGhvcnM+PC9jb250cmlidXRv
cnM+PHRpdGxlcz48dGl0bGU+T25jZSBhbiBBdm9pZGVyIEFsd2F5cyBhbiBBdm9pZGVyPyBSZXR1
cm4gb2YgUGFpbi1SZWxhdGVkIEF2b2lkYW5jZSBBZnRlciBFeHRpbmN0aW9uIFdpdGggUmVzcG9u
c2UgUHJldmVudGlvbjwvdGl0bGU+PHNlY29uZGFyeS10aXRsZT5UaGUgSm91cm5hbCBvZiBQYWlu
PC9zZWNvbmRhcnktdGl0bGU+PC90aXRsZXM+PHBlcmlvZGljYWw+PGZ1bGwtdGl0bGU+VGhlIEpv
dXJuYWwgb2YgUGFpbjwvZnVsbC10aXRsZT48L3BlcmlvZGljYWw+PGtleXdvcmRzPjxrZXl3b3Jk
PlBhaW48L2tleXdvcmQ+PGtleXdvcmQ+YXZvaWRhbmNlPC9rZXl3b3JkPjxrZXl3b3JkPnJlbGFw
c2U8L2tleXdvcmQ+PGtleXdvcmQ+ZXhwb3N1cmU8L2tleXdvcmQ+PGtleXdvcmQ+ZXh0aW5jdGlv
bjwva2V5d29yZD48a2V5d29yZD5vcGVyYW50IGxlYXJuaW5nPC9rZXl3b3JkPjxrZXl3b3JkPnNw
b250YW5lb3VzIHJlY292ZXJ5PC9rZXl3b3JkPjwva2V5d29yZHM+PGRhdGVzPjx5ZWFyPjIwMjA8
L3llYXI+PHB1Yi1kYXRlcz48ZGF0ZT4yMDIwLzA2LzE0LzwvZGF0ZT48L3B1Yi1kYXRlcz48L2Rh
dGVzPjxpc2JuPjE1MjYtNTkwMDwvaXNibj48dXJscz48cmVsYXRlZC11cmxzPjx1cmw+aHR0cDov
L3d3dy5zY2llbmNlZGlyZWN0LmNvbS9zY2llbmNlL2FydGljbGUvcGlpL1MxNTI2NTkwMDIwMzAw
MTgzPC91cmw+PC9yZWxhdGVkLXVybHM+PC91cmxzPjxlbGVjdHJvbmljLXJlc291cmNlLW51bT5o
dHRwczovL2RvaS5vcmcvMTAuMTAxNi9qLmpwYWluLjIwMjAuMDIuMDAzPC9lbGVjdHJvbmljLXJl
c291cmNlLW51bT48L3JlY29yZD48L0NpdGU+PENpdGU+PEF1dGhvcj5HbG9nYW48L0F1dGhvcj48
WWVhcj4yMDIwPC9ZZWFyPjxSZWNOdW0+MzU3PC9SZWNOdW0+PHJlY29yZD48cmVjLW51bWJlcj4z
NTc8L3JlYy1udW1iZXI+PGZvcmVpZ24ta2V5cz48a2V5IGFwcD0iRU4iIGRiLWlkPSI1cmRwc3dl
ZHV0NTllYmVwcGUwcHN0ejh3d2ZwYXQ5ZHR3OWYiIHRpbWVzdGFtcD0iMTU4NTkxNzY0NiI+MzU3
PC9rZXk+PC9mb3JlaWduLWtleXM+PHJlZi10eXBlIG5hbWU9IkpvdXJuYWwgQXJ0aWNsZSI+MTc8
L3JlZi10eXBlPjxjb250cmlidXRvcnM+PGF1dGhvcnM+PGF1dGhvcj5HbG9nYW4sIEV2ZWxpaW5h
PC9hdXRob3I+PGF1dGhvcj5HYXR6b3VuaXMsIFJlbmE8L2F1dGhvcj48YXV0aG9yPk1ldWxkZXJz
LCBNaWNoZWw8L2F1dGhvcj48YXV0aG9yPk1ldWxkZXJzLCBBbm48L2F1dGhvcj48L2F1dGhvcnM+
PC9jb250cmlidXRvcnM+PHRpdGxlcz48dGl0bGU+R2VuZXJhbGl6YXRpb24gb2YgaW5zdHJ1bWVu
dGFsbHkgYWNxdWlyZWQgcGFpbi1yZWxhdGVkIGF2b2lkYW5jZSB0byBub3ZlbCBidXQgc2ltaWxh
ciBtb3ZlbWVudHMgdXNpbmcgYSByb2JvdGljIGFybS1yZWFjaGluZyBwYXJhZGlnbTwvdGl0bGU+
PHNlY29uZGFyeS10aXRsZT5CZWhhdmlvdXIgUmVzZWFyY2ggYW5kIFRoZXJhcHk8L3NlY29uZGFy
eS10aXRsZT48L3RpdGxlcz48cGVyaW9kaWNhbD48ZnVsbC10aXRsZT5CZWhhdmlvdXIgcmVzZWFy
Y2ggYW5kIHRoZXJhcHk8L2Z1bGwtdGl0bGU+PC9wZXJpb2RpY2FsPjxwYWdlcz4xMDM1MjU8L3Bh
Z2VzPjx2b2x1bWU+MTI0PC92b2x1bWU+PGtleXdvcmRzPjxrZXl3b3JkPkF2b2lkYW5jZSBiZWhh
dmlvcjwva2V5d29yZD48a2V5d29yZD5GZWFyIGdlbmVyYWxpemF0aW9uPC9rZXl3b3JkPjxrZXl3
b3JkPkF2b2lkYW5jZSBnZW5lcmFsaXphdGlvbjwva2V5d29yZD48a2V5d29yZD5DaHJvbmljIHBh
aW48L2tleXdvcmQ+PGtleXdvcmQ+T3BlcmFudCBjb25kaXRpb25pbmc8L2tleXdvcmQ+PC9rZXl3
b3Jkcz48ZGF0ZXM+PHllYXI+MjAyMDwveWVhcj48cHViLWRhdGVzPjxkYXRlPjIwMjAvMDEvMDEv
PC9kYXRlPjwvcHViLWRhdGVzPjwvZGF0ZXM+PGlzYm4+MDAwNS03OTY3PC9pc2JuPjx1cmxzPjxy
ZWxhdGVkLXVybHM+PHVybD5odHRwOi8vd3d3LnNjaWVuY2VkaXJlY3QuY29tL3NjaWVuY2UvYXJ0
aWNsZS9waWkvUzAwMDU3OTY3MTkzMDIxMTY8L3VybD48L3JlbGF0ZWQtdXJscz48L3VybHM+PGVs
ZWN0cm9uaWMtcmVzb3VyY2UtbnVtPmh0dHBzOi8vZG9pLm9yZy8xMC4xMDE2L2ouYnJhdC4yMDE5
LjEwMzUyNTwvZWxlY3Ryb25pYy1yZXNvdXJjZS1udW0+PC9yZWNvcmQ+PC9DaXRlPjxDaXRlPjxB
dXRob3I+TWV1bGRlcnM8L0F1dGhvcj48WWVhcj4yMDIwPC9ZZWFyPjxSZWNOdW0+NDQ2PC9SZWNO
dW0+PHJlY29yZD48cmVjLW51bWJlcj40NDY8L3JlYy1udW1iZXI+PGZvcmVpZ24ta2V5cz48a2V5
IGFwcD0iRU4iIGRiLWlkPSI1cmRwc3dlZHV0NTllYmVwcGUwcHN0ejh3d2ZwYXQ5ZHR3OWYiIHRp
bWVzdGFtcD0iMTU5NjAyODk4NCI+NDQ2PC9rZXk+PC9mb3JlaWduLWtleXM+PHJlZi10eXBlIG5h
bWU9IkpvdXJuYWwgQXJ0aWNsZSI+MTc8L3JlZi10eXBlPjxjb250cmlidXRvcnM+PGF1dGhvcnM+
PGF1dGhvcj5NZXVsZGVycywgQW5uPC9hdXRob3I+PGF1dGhvcj5GcmFuc3NlbiwgTWF0aGlqczwv
YXV0aG9yPjxhdXRob3I+Q2xhZXMsIEphbm5lPC9hdXRob3I+PC9hdXRob3JzPjwvY29udHJpYnV0
b3JzPjx0aXRsZXM+PHRpdGxlPkF2b2lkaW5nIEJhc2VkIG9uIFNoYWRlcyBvZiBHcmF5OiBHZW5l
cmFsaXphdGlvbiBvZiBQYWluLVJlbGF0ZWQgQXZvaWRhbmNlIEJlaGF2aW9yIHRvIE5vdmVsIENv
bnRleHRzPC90aXRsZT48c2Vjb25kYXJ5LXRpdGxlPlRoZSBKb3VybmFsIG9mIFBhaW48L3NlY29u
ZGFyeS10aXRsZT48L3RpdGxlcz48cGVyaW9kaWNhbD48ZnVsbC10aXRsZT5UaGUgSm91cm5hbCBv
ZiBQYWluPC9mdWxsLXRpdGxlPjwvcGVyaW9kaWNhbD48a2V5d29yZHM+PGtleXdvcmQ+R2VuZXJh
bGl6YXRpb248L2tleXdvcmQ+PGtleXdvcmQ+QXZvaWRhbmNlPC9rZXl3b3JkPjxrZXl3b3JkPk9w
ZXJhbnQgbGVhcm5pbmc8L2tleXdvcmQ+PGtleXdvcmQ+Q29udGV4dDwva2V5d29yZD48a2V5d29y
ZD5Db25kaXRpb25pbmc8L2tleXdvcmQ+PGtleXdvcmQ+Um9ib3RpYyBhcm08L2tleXdvcmQ+PC9r
ZXl3b3Jkcz48ZGF0ZXM+PHllYXI+MjAyMDwveWVhcj48cHViLWRhdGVzPjxkYXRlPjIwMjAvMDYv
MTQvPC9kYXRlPjwvcHViLWRhdGVzPjwvZGF0ZXM+PGlzYm4+MTUyNi01OTAwPC9pc2JuPjx1cmxz
PjxyZWxhdGVkLXVybHM+PHVybD5odHRwOi8vd3d3LnNjaWVuY2VkaXJlY3QuY29tL3NjaWVuY2Uv
YXJ0aWNsZS9waWkvUzE1MjY1OTAwMjAzMDAxNzE8L3VybD48L3JlbGF0ZWQtdXJscz48L3VybHM+
PGVsZWN0cm9uaWMtcmVzb3VyY2UtbnVtPmh0dHBzOi8vZG9pLm9yZy8xMC4xMDE2L2ouanBhaW4u
MjAyMC4wMi4wMDI8L2VsZWN0cm9uaWMtcmVzb3VyY2UtbnVtPjwvcmVjb3JkPjwvQ2l0ZT48Q2l0
ZT48QXV0aG9yPk1ldWxkZXJzPC9BdXRob3I+PFllYXI+MjAxNjwvWWVhcj48UmVjTnVtPjE0ODwv
UmVjTnVtPjxyZWNvcmQ+PHJlYy1udW1iZXI+MTQ4PC9yZWMtbnVtYmVyPjxmb3JlaWduLWtleXM+
PGtleSBhcHA9IkVOIiBkYi1pZD0iNXJkcHN3ZWR1dDU5ZWJlcHBlMHBzdHo4d3dmcGF0OWR0dzlm
IiB0aW1lc3RhbXA9IjE1MzEwNTE3NjkiPjE0ODwva2V5PjwvZm9yZWlnbi1rZXlzPjxyZWYtdHlw
ZSBuYW1lPSJKb3VybmFsIEFydGljbGUiPjE3PC9yZWYtdHlwZT48Y29udHJpYnV0b3JzPjxhdXRo
b3JzPjxhdXRob3I+TWV1bGRlcnMsIEFubjwvYXV0aG9yPjxhdXRob3I+RnJhbnNzZW4sIE1hdGhp
anM8L2F1dGhvcj48YXV0aG9yPkZvbnRleW5lLCBSaWV0PC9hdXRob3I+PGF1dGhvcj5WbGFleWVu
LCBKb2hhbjwvYXV0aG9yPjwvYXV0aG9ycz48L2NvbnRyaWJ1dG9ycz48YXV0aC1hZGRyZXNzPmFS
ZXNlYXJjaCBHcm91cCBvbiBIZWFsdGggUHN5Y2hvbG9neSwgS1UgTGV1dmVuLCBMZXV2ZW4sIEJl
bGdpdW0gYkNlbnRlciBmb3IgRXhjZWxsZW5jZSBHZW5lcmFsaXphdGlvbiBvbiBSZXNlYXJjaCBp
biBIZWFsdGggYW5kIFBzeWNob3BhdGhvbG9neSwgS1UgTGV1dmVuLCBMZXV2ZW4sIEJlbGdpdW0g
Y0NlbnRlciBmb3IgdGhlIFBzeWNob2xvZ3kgb2YgTGVhcm5pbmcgYW5kIEV4cGVyaW1lbnRhbCBQ
c3ljaG9wYXRob2xvZ3ksIEtVIExldXZlbiwgTGV1dmVuLCBCZWxnaXVtIGREZXBhcnRtZW50IG9m
IENsaW5pY2FsIFBzeWNob2xvZ2ljYWwgU2NpZW5jZSwgTWFhc3RyaWNodCBVbml2ZXJzaXR5LCB0
aGUgTmV0aGVybGFuZHMuPC9hdXRoLWFkZHJlc3M+PHRpdGxlcz48dGl0bGU+QWNxdWlzaXRpb24g
YW5kIGV4dGluY3Rpb24gb2Ygb3BlcmFudCBwYWluLXJlbGF0ZWQgYXZvaWRhbmNlIGJlaGF2aW9y
IHVzaW5nIGEgMyBkZWdyZWVzLW9mLWZyZWVkb20gcm9ib3RpYyBhcm08L3RpdGxlPjxzZWNvbmRh
cnktdGl0bGU+UGFpbjwvc2Vjb25kYXJ5LXRpdGxlPjxhbHQtdGl0bGU+UGFpbjwvYWx0LXRpdGxl
PjwvdGl0bGVzPjxwZXJpb2RpY2FsPjxmdWxsLXRpdGxlPlBhaW48L2Z1bGwtdGl0bGU+PC9wZXJp
b2RpY2FsPjxhbHQtcGVyaW9kaWNhbD48ZnVsbC10aXRsZT5QYWluPC9mdWxsLXRpdGxlPjwvYWx0
LXBlcmlvZGljYWw+PHBhZ2VzPjEwOTQtMTA0PC9wYWdlcz48dm9sdW1lPjE1Nzwvdm9sdW1lPjxu
dW1iZXI+NTwvbnVtYmVyPjxlZGl0aW9uPjIwMTYvMDEvMTQ8L2VkaXRpb24+PGtleXdvcmRzPjxr
ZXl3b3JkPkFkdWx0PC9rZXl3b3JkPjxrZXl3b3JkPkFuYWx5c2lzIG9mIFZhcmlhbmNlPC9rZXl3
b3JkPjxrZXl3b3JkPipBcm08L2tleXdvcmQ+PGtleXdvcmQ+QXZvaWRhbmNlIExlYXJuaW5nLypw
aHlzaW9sb2d5PC9rZXl3b3JkPjxrZXl3b3JkPkVsZWN0cmljIFN0aW11bGF0aW9uL2FkdmVyc2Ug
ZWZmZWN0czwva2V5d29yZD48a2V5d29yZD5FeHRpbmN0aW9uLCBQc3ljaG9sb2dpY2FsLypwaHlz
aW9sb2d5PC9rZXl3b3JkPjxrZXl3b3JkPkZlbWFsZTwva2V5d29yZD48a2V5d29yZD5IdW1hbnM8
L2tleXdvcmQ+PGtleXdvcmQ+TWFsZTwva2V5d29yZD48a2V5d29yZD5NaWRkbGUgQWdlZDwva2V5
d29yZD48a2V5d29yZD5NdXNjbGUgU3RyZW5ndGg8L2tleXdvcmQ+PGtleXdvcmQ+UGFpbi8qcGh5
c2lvcGF0aG9sb2d5L3BzeWNob2xvZ3k8L2tleXdvcmQ+PGtleXdvcmQ+UmFuZ2Ugb2YgTW90aW9u
LCBBcnRpY3VsYXIvcGh5c2lvbG9neTwva2V5d29yZD48a2V5d29yZD5SZWluZm9yY2VtZW50IChQ
c3ljaG9sb2d5KTwva2V5d29yZD48a2V5d29yZD4qUm9ib3RpY3M8L2tleXdvcmQ+PGtleXdvcmQ+
U2tpbi9pbm5lcnZhdGlvbjwva2V5d29yZD48a2V5d29yZD5TdXJ2ZXlzIGFuZCBRdWVzdGlvbm5h
aXJlczwva2V5d29yZD48a2V5d29yZD5Zb3VuZyBBZHVsdDwva2V5d29yZD48L2tleXdvcmRzPjxk
YXRlcz48eWVhcj4yMDE2PC95ZWFyPjxwdWItZGF0ZXM+PGRhdGU+TWF5PC9kYXRlPjwvcHViLWRh
dGVzPjwvZGF0ZXM+PGlzYm4+MDMwNC0zOTU5PC9pc2JuPjxhY2Nlc3Npb24tbnVtPjI2NzYxMzg4
PC9hY2Nlc3Npb24tbnVtPjx1cmxzPjwvdXJscz48ZWxlY3Ryb25pYy1yZXNvdXJjZS1udW0+MTAu
MTA5Ny9qLnBhaW4uMDAwMDAwMDAwMDAwMDQ4MzwvZWxlY3Ryb25pYy1yZXNvdXJjZS1udW0+PHJl
bW90ZS1kYXRhYmFzZS1wcm92aWRlcj5OTE08L3JlbW90ZS1kYXRhYmFzZS1wcm92aWRlcj48bGFu
Z3VhZ2U+ZW5nPC9sYW5ndWFnZT48L3JlY29yZD48L0NpdGU+PC9FbmROb3RlPn==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7D5663" w:rsidRPr="00A43B7D">
        <w:rPr>
          <w:rFonts w:asciiTheme="minorHAnsi" w:hAnsiTheme="minorHAnsi" w:cstheme="minorHAnsi"/>
          <w:color w:val="auto"/>
        </w:rPr>
      </w:r>
      <w:r w:rsidR="007D5663"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0,22-24</w:t>
      </w:r>
      <w:r w:rsidR="007D5663" w:rsidRPr="00A43B7D">
        <w:rPr>
          <w:rFonts w:asciiTheme="minorHAnsi" w:hAnsiTheme="minorHAnsi" w:cstheme="minorHAnsi"/>
          <w:color w:val="auto"/>
        </w:rPr>
        <w:fldChar w:fldCharType="end"/>
      </w:r>
      <w:r w:rsidR="005219E6" w:rsidRPr="00A43B7D">
        <w:rPr>
          <w:rFonts w:asciiTheme="minorHAnsi" w:hAnsiTheme="minorHAnsi" w:cstheme="minorHAnsi"/>
          <w:color w:val="auto"/>
        </w:rPr>
        <w:t>.</w:t>
      </w:r>
      <w:r w:rsidR="00595627" w:rsidRPr="00A43B7D">
        <w:rPr>
          <w:rFonts w:asciiTheme="minorHAnsi" w:hAnsiTheme="minorHAnsi" w:cstheme="minorHAnsi"/>
          <w:color w:val="auto"/>
        </w:rPr>
        <w:t xml:space="preserve"> </w:t>
      </w:r>
      <w:r w:rsidR="00585671" w:rsidRPr="00A43B7D">
        <w:rPr>
          <w:rFonts w:asciiTheme="minorHAnsi" w:hAnsiTheme="minorHAnsi" w:cstheme="minorHAnsi"/>
          <w:color w:val="auto"/>
        </w:rPr>
        <w:t>However, we have also found</w:t>
      </w:r>
      <w:r w:rsidR="00C22E38" w:rsidRPr="00A43B7D">
        <w:rPr>
          <w:rFonts w:asciiTheme="minorHAnsi" w:hAnsiTheme="minorHAnsi" w:cstheme="minorHAnsi"/>
          <w:color w:val="auto"/>
        </w:rPr>
        <w:t xml:space="preserve"> dissociations between fear and avoidance</w:t>
      </w:r>
      <w:r w:rsidR="00FA64C4"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FA64C4"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3</w:t>
      </w:r>
      <w:r w:rsidR="00FA64C4" w:rsidRPr="00A43B7D">
        <w:rPr>
          <w:rFonts w:asciiTheme="minorHAnsi" w:hAnsiTheme="minorHAnsi" w:cstheme="minorHAnsi"/>
          <w:color w:val="auto"/>
        </w:rPr>
        <w:fldChar w:fldCharType="end"/>
      </w:r>
      <w:r w:rsidR="00FA64C4" w:rsidRPr="00A43B7D">
        <w:rPr>
          <w:rFonts w:asciiTheme="minorHAnsi" w:hAnsiTheme="minorHAnsi" w:cstheme="minorHAnsi"/>
          <w:color w:val="auto"/>
        </w:rPr>
        <w:t xml:space="preserve"> </w:t>
      </w:r>
      <w:r w:rsidR="00585671" w:rsidRPr="00A43B7D">
        <w:rPr>
          <w:rFonts w:asciiTheme="minorHAnsi" w:hAnsiTheme="minorHAnsi" w:cstheme="minorHAnsi"/>
          <w:color w:val="auto"/>
        </w:rPr>
        <w:t xml:space="preserve">that may be </w:t>
      </w:r>
      <w:r w:rsidR="00542859" w:rsidRPr="00A43B7D">
        <w:rPr>
          <w:rFonts w:asciiTheme="minorHAnsi" w:hAnsiTheme="minorHAnsi" w:cstheme="minorHAnsi"/>
          <w:color w:val="auto"/>
        </w:rPr>
        <w:t xml:space="preserve">genuine and </w:t>
      </w:r>
      <w:r w:rsidR="00585671" w:rsidRPr="00A43B7D">
        <w:rPr>
          <w:rFonts w:asciiTheme="minorHAnsi" w:hAnsiTheme="minorHAnsi" w:cstheme="minorHAnsi"/>
          <w:color w:val="auto"/>
        </w:rPr>
        <w:t>informative</w:t>
      </w:r>
      <w:r w:rsidR="00DF1E03" w:rsidRPr="00A43B7D">
        <w:rPr>
          <w:rFonts w:asciiTheme="minorHAnsi" w:hAnsiTheme="minorHAnsi" w:cstheme="minorHAnsi"/>
          <w:color w:val="auto"/>
        </w:rPr>
        <w:t xml:space="preserve">, </w:t>
      </w:r>
      <w:r w:rsidR="00935342" w:rsidRPr="00A43B7D">
        <w:rPr>
          <w:rFonts w:asciiTheme="minorHAnsi" w:hAnsiTheme="minorHAnsi" w:cstheme="minorHAnsi"/>
          <w:color w:val="auto"/>
        </w:rPr>
        <w:t>suggesting that the two do not always share a one-to-one relationship</w:t>
      </w:r>
      <w:r w:rsidR="00935342" w:rsidRPr="00A43B7D">
        <w:rPr>
          <w:rStyle w:val="CommentReference"/>
          <w:rFonts w:asciiTheme="minorHAnsi" w:hAnsiTheme="minorHAnsi" w:cstheme="minorHAnsi"/>
          <w:sz w:val="24"/>
          <w:szCs w:val="24"/>
        </w:rPr>
        <w:fldChar w:fldCharType="begin">
          <w:fldData xml:space="preserve">PEVuZE5vdGU+PENpdGU+PEF1dGhvcj5CcmF2by1SaXZlcmE8L0F1dGhvcj48WWVhcj4yMDE1PC9Z
ZWFyPjxSZWNOdW0+MjcxPC9SZWNOdW0+PERpc3BsYXlUZXh0PjxzdHlsZSBmYWNlPSJzdXBlcnNj
cmlwdCI+NSwxMiw0My00NTwvc3R5bGU+PC9EaXNwbGF5VGV4dD48cmVjb3JkPjxyZWMtbnVtYmVy
PjI3MTwvcmVjLW51bWJlcj48Zm9yZWlnbi1rZXlzPjxrZXkgYXBwPSJFTiIgZGItaWQ9IjVyZHBz
d2VkdXQ1OWViZXBwZTBwc3R6OHd3ZnBhdDlkdHc5ZiIgdGltZXN0YW1wPSIxNTU0ODE5MDA3Ij4y
NzE8L2tleT48L2ZvcmVpZ24ta2V5cz48cmVmLXR5cGUgbmFtZT0iSm91cm5hbCBBcnRpY2xlIj4x
NzwvcmVmLXR5cGU+PGNvbnRyaWJ1dG9ycz48YXV0aG9ycz48YXV0aG9yPkJyYXZvLVJpdmVyYSwg
Q2hyaXN0aWFuPC9hdXRob3I+PGF1dGhvcj5Sb21hbi1PcnRpeiwgQ2lvcmFuYTwvYXV0aG9yPjxh
dXRob3I+TW9udGVzaW5vcy1DYXJ0YWdlbmEsIE1hcmxpYW48L2F1dGhvcj48YXV0aG9yPlF1aXJr
LCBHcmVnb3J5IEouPC9hdXRob3I+PC9hdXRob3JzPjwvY29udHJpYnV0b3JzPjx0aXRsZXM+PHRp
dGxlPlBlcnNpc3RlbnQgYWN0aXZlIGF2b2lkYW5jZSBjb3JyZWxhdGVzIHdpdGggYWN0aXZpdHkg
aW4gcHJlbGltYmljIGNvcnRleCBhbmQgdmVudHJhbCBzdHJpYXR1bTwvdGl0bGU+PHNlY29uZGFy
eS10aXRsZT5Gcm9udGllcnMgSW4gQmVoYXZpb3JhbCBOZXVyb3NjaWVuY2U8L3NlY29uZGFyeS10
aXRsZT48L3RpdGxlcz48cGVyaW9kaWNhbD48ZnVsbC10aXRsZT5Gcm9udCBCZWhhdiBOZXVyb3Nj
aTwvZnVsbC10aXRsZT48YWJici0xPkZyb250aWVycyBpbiBiZWhhdmlvcmFsIG5ldXJvc2NpZW5j
ZTwvYWJici0xPjwvcGVyaW9kaWNhbD48cGFnZXM+MTg0LTE4NDwvcGFnZXM+PHZvbHVtZT45PC92
b2x1bWU+PGRhdGVzPjx5ZWFyPjIwMTU8L3llYXI+PC9kYXRlcz48cHVibGlzaGVyPkZyb250aWVy
cyBNZWRpYSBTLkEuPC9wdWJsaXNoZXI+PGlzYm4+MTY2Mi01MTUzPC9pc2JuPjxhY2Nlc3Npb24t
bnVtPjI2MjM2MjA5PC9hY2Nlc3Npb24tbnVtPjx1cmxzPjxyZWxhdGVkLXVybHM+PHVybD5odHRw
czovL3d3dy5uY2JpLm5sbS5uaWguZ292L3B1Ym1lZC8yNjIzNjIwOTwvdXJsPjx1cmw+aHR0cHM6
Ly93d3cubmNiaS5ubG0ubmloLmdvdi9wbWMvUE1DNDUwMjM1NC88L3VybD48L3JlbGF0ZWQtdXJs
cz48L3VybHM+PGVsZWN0cm9uaWMtcmVzb3VyY2UtbnVtPjEwLjMzODkvZm5iZWguMjAxNS4wMDE4
NDwvZWxlY3Ryb25pYy1yZXNvdXJjZS1udW0+PHJlbW90ZS1kYXRhYmFzZS1uYW1lPlB1Yk1lZDwv
cmVtb3RlLWRhdGFiYXNlLW5hbWU+PGxhbmd1YWdlPmVuZzwvbGFuZ3VhZ2U+PC9yZWNvcmQ+PC9D
aXRlPjxDaXRlPjxBdXRob3I+S3J5cG90b3M8L0F1dGhvcj48WWVhcj4yMDE1PC9ZZWFyPjxSZWNO
dW0+MjE5PC9SZWNOdW0+PHJlY29yZD48cmVjLW51bWJlcj4yMTk8L3JlYy1udW1iZXI+PGZvcmVp
Z24ta2V5cz48a2V5IGFwcD0iRU4iIGRiLWlkPSI1cmRwc3dlZHV0NTllYmVwcGUwcHN0ejh3d2Zw
YXQ5ZHR3OWYiIHRpbWVzdGFtcD0iMTU0OTM3OTA5MyI+MjE5PC9rZXk+PC9mb3JlaWduLWtleXM+
PHJlZi10eXBlIG5hbWU9IkpvdXJuYWwgQXJ0aWNsZSI+MTc8L3JlZi10eXBlPjxjb250cmlidXRv
cnM+PGF1dGhvcnM+PGF1dGhvcj5Lcnlwb3RvcywgQS4gTS48L2F1dGhvcj48YXV0aG9yPkVmZnRp
bmcsIE0uPC9hdXRob3I+PGF1dGhvcj5LaW5kdCwgTS48L2F1dGhvcj48YXV0aG9yPkJlY2tlcnMs
IFQuPC9hdXRob3I+PC9hdXRob3JzPjwvY29udHJpYnV0b3JzPjxhdXRoLWFkZHJlc3M+RGVwYXJ0
bWVudCBvZiBDbGluaWNhbCBQc3ljaG9sb2d5LCBVbml2ZXJzaXR5IG9mIEFtc3RlcmRhbSBBbXN0
ZXJkYW0sIE5ldGhlcmxhbmRzIDsgQW1zdGVyZGFtIEJyYWluIGFuZCBDb2duaXRpb24sIFVuaXZl
cnNpdHkgb2YgQW1zdGVyZGFtIEFtc3RlcmRhbSwgTmV0aGVybGFuZHMuJiN4RDtEZXBhcnRtZW50
IG9mIENsaW5pY2FsIFBzeWNob2xvZ3ksIFVuaXZlcnNpdHkgb2YgQW1zdGVyZGFtIEFtc3RlcmRh
bSwgTmV0aGVybGFuZHMgOyBBbXN0ZXJkYW0gQnJhaW4gYW5kIENvZ25pdGlvbiwgVW5pdmVyc2l0
eSBvZiBBbXN0ZXJkYW0gQW1zdGVyZGFtLCBOZXRoZXJsYW5kcyA7IERlcGFydG1lbnQgb2YgUHN5
Y2hvbG9neSwgS1UgTGV1dmVuIExldXZlbiwgQmVsZ2l1bS48L2F1dGgtYWRkcmVzcz48dGl0bGVz
Pjx0aXRsZT5Bdm9pZGFuY2UgbGVhcm5pbmc6IGEgcmV2aWV3IG9mIHRoZW9yZXRpY2FsIG1vZGVs
cyBhbmQgcmVjZW50IGRldmVsb3BtZW50czwvdGl0bGU+PHNlY29uZGFyeS10aXRsZT5Gcm9udGll
cnMgaW4gQmVoYXZpb3JhbCBOZXVyb3NjaWVuY2U8L3NlY29uZGFyeS10aXRsZT48YWx0LXRpdGxl
PkZyb250aWVycyBpbiBiZWhhdmlvcmFsIG5ldXJvc2NpZW5jZTwvYWx0LXRpdGxlPjwvdGl0bGVz
PjxwZXJpb2RpY2FsPjxmdWxsLXRpdGxlPkZyb250IEJlaGF2IE5ldXJvc2NpPC9mdWxsLXRpdGxl
PjxhYmJyLTE+RnJvbnRpZXJzIGluIGJlaGF2aW9yYWwgbmV1cm9zY2llbmNlPC9hYmJyLTE+PC9w
ZXJpb2RpY2FsPjxhbHQtcGVyaW9kaWNhbD48ZnVsbC10aXRsZT5Gcm9udCBCZWhhdiBOZXVyb3Nj
aTwvZnVsbC10aXRsZT48YWJici0xPkZyb250aWVycyBpbiBiZWhhdmlvcmFsIG5ldXJvc2NpZW5j
ZTwvYWJici0xPjwvYWx0LXBlcmlvZGljYWw+PHBhZ2VzPjE4OTwvcGFnZXM+PHZvbHVtZT45PC92
b2x1bWU+PGVkaXRpb24+MjAxNS8wOC8xMTwvZWRpdGlvbj48a2V5d29yZHM+PGtleXdvcmQ+YW54
aWV0eTwva2V5d29yZD48a2V5d29yZD5hdm9pZGFuY2U8L2tleXdvcmQ+PGtleXdvcmQ+ZmVhcjwv
a2V5d29yZD48a2V5d29yZD5sZWFybmluZzwva2V5d29yZD48a2V5d29yZD5uZXVyb3NjaWVuY2U8
L2tleXdvcmQ+PC9rZXl3b3Jkcz48ZGF0ZXM+PHllYXI+MjAxNTwveWVhcj48L2RhdGVzPjxpc2Ju
PjE2NjItNTE1MyAoUHJpbnQpJiN4RDsxNjYyLTUxNTM8L2lzYm4+PGFjY2Vzc2lvbi1udW0+MjYy
NTc2MTg8L2FjY2Vzc2lvbi1udW0+PHVybHM+PC91cmxzPjxjdXN0b20yPlBNQzQ1MDg1ODA8L2N1
c3RvbTI+PGVsZWN0cm9uaWMtcmVzb3VyY2UtbnVtPjEwLjMzODkvZm5iZWguMjAxNS4wMDE4OTwv
ZWxlY3Ryb25pYy1yZXNvdXJjZS1udW0+PHJlbW90ZS1kYXRhYmFzZS1wcm92aWRlcj5OTE08L3Jl
bW90ZS1kYXRhYmFzZS1wcm92aWRlcj48bGFuZ3VhZ2U+ZW5nPC9sYW5ndWFnZT48L3JlY29yZD48
L0NpdGU+PENpdGU+PEF1dGhvcj5NZXVsZGVyczwvQXV0aG9yPjxZZWFyPjIwMTk8L1llYXI+PFJl
Y051bT4yNzI8L1JlY051bT48cmVjb3JkPjxyZWMtbnVtYmVyPjI3MjwvcmVjLW51bWJlcj48Zm9y
ZWlnbi1rZXlzPjxrZXkgYXBwPSJFTiIgZGItaWQ9IjVyZHBzd2VkdXQ1OWViZXBwZTBwc3R6OHd3
ZnBhdDlkdHc5ZiIgdGltZXN0YW1wPSIxNTU0ODE5MDA4Ij4yNzI8L2tleT48L2ZvcmVpZ24ta2V5
cz48cmVmLXR5cGUgbmFtZT0iSm91cm5hbCBBcnRpY2xlIj4xNzwvcmVmLXR5cGU+PGNvbnRyaWJ1
dG9ycz48YXV0aG9ycz48YXV0aG9yPk1ldWxkZXJzLCBBbm48L2F1dGhvcj48L2F1dGhvcnM+PC9j
b250cmlidXRvcnM+PHRpdGxlcz48dGl0bGU+RnJvbSBmZWFyIG9mIG1vdmVtZW50LXJlbGF0ZWQg
cGFpbiBhbmQgYXZvaWRhbmNlIHRvIGNocm9uaWMgcGFpbiBkaXNhYmlsaXR5OiBhIHN0YXRlLW9m
LXRoZS1hcnQgcmV2aWV3PC90aXRsZT48c2Vjb25kYXJ5LXRpdGxlPkN1cnJlbnQgT3BpbmlvbiBp
biBCZWhhdmlvcmFsIFNjaWVuY2VzPC9zZWNvbmRhcnktdGl0bGU+PC90aXRsZXM+PHBlcmlvZGlj
YWw+PGZ1bGwtdGl0bGU+Q3VycmVudCBPcGluaW9uIGluIEJlaGF2aW9yYWwgU2NpZW5jZXM8L2Z1
bGwtdGl0bGU+PC9wZXJpb2RpY2FsPjxwYWdlcz4xMzAtMTM2PC9wYWdlcz48dm9sdW1lPjI2PC92
b2x1bWU+PGRhdGVzPjx5ZWFyPjIwMTk8L3llYXI+PHB1Yi1kYXRlcz48ZGF0ZT4yMDE5LzA0LzAx
LzwvZGF0ZT48L3B1Yi1kYXRlcz48L2RhdGVzPjxpc2JuPjIzNTItMTU0NjwvaXNibj48dXJscz48
cmVsYXRlZC11cmxzPjx1cmw+aHR0cDovL3d3dy5zY2llbmNlZGlyZWN0LmNvbS9zY2llbmNlL2Fy
dGljbGUvcGlpL1MyMzUyMTU0NjE4MzAwNjQwPC91cmw+PC9yZWxhdGVkLXVybHM+PC91cmxzPjxl
bGVjdHJvbmljLXJlc291cmNlLW51bT5odHRwczovL2RvaS5vcmcvMTAuMTAxNi9qLmNvYmVoYS4y
MDE4LjEyLjAwNzwvZWxlY3Ryb25pYy1yZXNvdXJjZS1udW0+PC9yZWNvcmQ+PC9DaXRlPjxDaXRl
PjxBdXRob3I+TWluZWthPC9BdXRob3I+PFllYXI+MTk3OTwvWWVhcj48UmVjTnVtPjI3MDwvUmVj
TnVtPjxyZWNvcmQ+PHJlYy1udW1iZXI+MjcwPC9yZWMtbnVtYmVyPjxmb3JlaWduLWtleXM+PGtl
eSBhcHA9IkVOIiBkYi1pZD0iNXJkcHN3ZWR1dDU5ZWJlcHBlMHBzdHo4d3dmcGF0OWR0dzlmIiB0
aW1lc3RhbXA9IjE1NTQ4MTkwMDUiPjI3MDwva2V5PjwvZm9yZWlnbi1rZXlzPjxyZWYtdHlwZSBu
YW1lPSJKb3VybmFsIEFydGljbGUiPjE3PC9yZWYtdHlwZT48Y29udHJpYnV0b3JzPjxhdXRob3Jz
PjxhdXRob3I+TWluZWthLCBTdXNhbjwvYXV0aG9yPjwvYXV0aG9ycz48L2NvbnRyaWJ1dG9ycz48
dGl0bGVzPjx0aXRsZT5UaGUgcm9sZSBvZiBmZWFyIGluIHRoZW9yaWVzIG9mIGF2b2lkYW5jZSBs
ZWFybmluZywgZmxvb2RpbmcsIGFuZCBleHRpbmN0aW9uPC90aXRsZT48c2Vjb25kYXJ5LXRpdGxl
PlBzeWNob2xvZ2ljYWwgQnVsbGV0aW48L3NlY29uZGFyeS10aXRsZT48L3RpdGxlcz48cGVyaW9k
aWNhbD48ZnVsbC10aXRsZT5Qc3ljaG9sb2dpY2FsIEJ1bGxldGluPC9mdWxsLXRpdGxlPjwvcGVy
aW9kaWNhbD48cGFnZXM+OTg1LTEwMTA8L3BhZ2VzPjx2b2x1bWU+ODY8L3ZvbHVtZT48bnVtYmVy
PjU8L251bWJlcj48a2V5d29yZHM+PGtleXdvcmQ+KkFuaW1hbCBFbW90aW9uYWxpdHk8L2tleXdv
cmQ+PGtleXdvcmQ+KkF2b2lkYW5jZSBDb25kaXRpb25pbmc8L2tleXdvcmQ+PGtleXdvcmQ+KkNv
bmRpdGlvbmVkIEVtb3Rpb25hbCBSZXNwb25zZXM8L2tleXdvcmQ+PGtleXdvcmQ+KkV4dGluY3Rp
b24gKExlYXJuaW5nKTwva2V5d29yZD48a2V5d29yZD4qRmVhcjwva2V5d29yZD48a2V5d29yZD5D
b25kaXRpb25lZCBSZXNwb25zZXM8L2tleXdvcmQ+PGtleXdvcmQ+SW1wbG9zaXZlIFRoZXJhcHk8
L2tleXdvcmQ+PC9rZXl3b3Jkcz48ZGF0ZXM+PHllYXI+MTk3OTwveWVhcj48L2RhdGVzPjxwdWIt
bG9jYXRpb24+VVM8L3B1Yi1sb2NhdGlvbj48cHVibGlzaGVyPkFtZXJpY2FuIFBzeWNob2xvZ2lj
YWwgQXNzb2NpYXRpb248L3B1Ymxpc2hlcj48aXNibj4xOTM5LTE0NTUoRWxlY3Ryb25pYyksMDAz
My0yOTA5KFByaW50KTwvaXNibj48dXJscz48L3VybHM+PGVsZWN0cm9uaWMtcmVzb3VyY2UtbnVt
PjEwLjEwMzcvMDAzMy0yOTA5Ljg2LjUuOTg1PC9lbGVjdHJvbmljLXJlc291cmNlLW51bT48L3Jl
Y29yZD48L0NpdGU+PENpdGU+PEF1dGhvcj5WZXJ2bGlldDwvQXV0aG9yPjxZZWFyPjIwMTU8L1ll
YXI+PFJlY051bT4yNjk8L1JlY051bT48cmVjb3JkPjxyZWMtbnVtYmVyPjI2OTwvcmVjLW51bWJl
cj48Zm9yZWlnbi1rZXlzPjxrZXkgYXBwPSJFTiIgZGItaWQ9IjVyZHBzd2VkdXQ1OWViZXBwZTBw
c3R6OHd3ZnBhdDlkdHc5ZiIgdGltZXN0YW1wPSIxNTU0ODE5MDA0Ij4yNjk8L2tleT48L2ZvcmVp
Z24ta2V5cz48cmVmLXR5cGUgbmFtZT0iSm91cm5hbCBBcnRpY2xlIj4xNzwvcmVmLXR5cGU+PGNv
bnRyaWJ1dG9ycz48YXV0aG9ycz48YXV0aG9yPlZlcnZsaWV0LCBCLjwvYXV0aG9yPjxhdXRob3I+
SW5kZWtldSwgRS48L2F1dGhvcj48L2F1dGhvcnM+PC9jb250cmlidXRvcnM+PGF1dGgtYWRkcmVz
cz5EZXBhcnRtZW50IG9mIFBzeWNoaWF0cnksIE1hc3NhY2h1c2V0dHMgR2VuZXJhbCBIb3NwaXRh
bCBhbmQgSGFydmFyZCBNZWRpY2FsIFNjaG9vbEJvc3RvbiwgTUEsIFVTQTsgQ2VudGVyIGZvciBF
eGNlbGxlbmNlIG9uIEdlbmVyYWxpemF0aW9uIGluIEhlYWx0aCBhbmQgUHN5Y2hvcGF0aG9sb2d5
LCBVbml2ZXJzaXR5IG9mIExldXZlbi1LVSBMZXV2ZW5MZXV2ZW4sIEJlbGdpdW0uJiN4RDtEZXBh
cnRtZW50IG9mIFBzeWNob2xvZ3ksIFVuaXZlcnNpdHkgb2YgTGV1dmVuLUtVIExldXZlbiBMZXV2
ZW4sIEJlbGdpdW0uPC9hdXRoLWFkZHJlc3M+PHRpdGxlcz48dGl0bGU+TG93LUNvc3QgQXZvaWRh
bmNlIEJlaGF2aW9ycyBhcmUgUmVzaXN0YW50IHRvIEZlYXIgRXh0aW5jdGlvbiBpbiBIdW1hbnM8
L3RpdGxlPjxzZWNvbmRhcnktdGl0bGU+RnJvbnRpZXJzIEluIEJlaGF2aW9yYWwgTmV1cm9zY2ll
bmNlPC9zZWNvbmRhcnktdGl0bGU+PGFsdC10aXRsZT5Gcm9udGllcnMgaW4gYmVoYXZpb3JhbCBu
ZXVyb3NjaWVuY2U8L2FsdC10aXRsZT48L3RpdGxlcz48cGVyaW9kaWNhbD48ZnVsbC10aXRsZT5G
cm9udCBCZWhhdiBOZXVyb3NjaTwvZnVsbC10aXRsZT48YWJici0xPkZyb250aWVycyBpbiBiZWhh
dmlvcmFsIG5ldXJvc2NpZW5jZTwvYWJici0xPjwvcGVyaW9kaWNhbD48YWx0LXBlcmlvZGljYWw+
PGZ1bGwtdGl0bGU+RnJvbnQgQmVoYXYgTmV1cm9zY2k8L2Z1bGwtdGl0bGU+PGFiYnItMT5Gcm9u
dGllcnMgaW4gYmVoYXZpb3JhbCBuZXVyb3NjaWVuY2U8L2FiYnItMT48L2FsdC1wZXJpb2RpY2Fs
PjxwYWdlcz4zNTE8L3BhZ2VzPjx2b2x1bWU+OTwvdm9sdW1lPjxlZGl0aW9uPjIwMTYvMDEvMDc8
L2VkaXRpb24+PGtleXdvcmRzPjxrZXl3b3JkPmF2b2lkYW5jZTwva2V5d29yZD48a2V5d29yZD5l
eHBvc3VyZTwva2V5d29yZD48a2V5d29yZD5leHRpbmN0aW9uPC9rZXl3b3JkPjxrZXl3b3JkPmZl
YXI8L2tleXdvcmQ+PGtleXdvcmQ+cmVzcG9uc2UgcHJldmVudGlvbjwva2V5d29yZD48L2tleXdv
cmRzPjxkYXRlcz48eWVhcj4yMDE1PC95ZWFyPjwvZGF0ZXM+PGlzYm4+MTY2Mi01MTUzIChQcmlu
dCkmI3hEOzE2NjItNTE1MzwvaXNibj48YWNjZXNzaW9uLW51bT4yNjczMzgzNzwvYWNjZXNzaW9u
LW51bT48dXJscz48L3VybHM+PGN1c3RvbTI+UE1DNDY4OTgwNzwvY3VzdG9tMj48ZWxlY3Ryb25p
Yy1yZXNvdXJjZS1udW0+MTAuMzM4OS9mbmJlaC4yMDE1LjAwMzUxPC9lbGVjdHJvbmljLXJlc291
cmNlLW51bT48cmVtb3RlLWRhdGFiYXNlLXByb3ZpZGVyPk5MTTwvcmVtb3RlLWRhdGFiYXNlLXBy
b3ZpZGVyPjxsYW5ndWFnZT5lbmc8L2xhbmd1YWdlPjwvcmVjb3JkPjwvQ2l0ZT48L0VuZE5vdGU+
AG==
</w:fldData>
        </w:fldChar>
      </w:r>
      <w:r w:rsidR="004111B8">
        <w:rPr>
          <w:rStyle w:val="CommentReference"/>
          <w:rFonts w:asciiTheme="minorHAnsi" w:hAnsiTheme="minorHAnsi" w:cstheme="minorHAnsi"/>
          <w:sz w:val="24"/>
          <w:szCs w:val="24"/>
        </w:rPr>
        <w:instrText xml:space="preserve"> ADDIN EN.CITE </w:instrText>
      </w:r>
      <w:r w:rsidR="004111B8">
        <w:rPr>
          <w:rStyle w:val="CommentReference"/>
          <w:rFonts w:asciiTheme="minorHAnsi" w:hAnsiTheme="minorHAnsi" w:cstheme="minorHAnsi"/>
          <w:sz w:val="24"/>
          <w:szCs w:val="24"/>
        </w:rPr>
        <w:fldChar w:fldCharType="begin">
          <w:fldData xml:space="preserve">PEVuZE5vdGU+PENpdGU+PEF1dGhvcj5CcmF2by1SaXZlcmE8L0F1dGhvcj48WWVhcj4yMDE1PC9Z
ZWFyPjxSZWNOdW0+MjcxPC9SZWNOdW0+PERpc3BsYXlUZXh0PjxzdHlsZSBmYWNlPSJzdXBlcnNj
cmlwdCI+NSwxMiw0My00NTwvc3R5bGU+PC9EaXNwbGF5VGV4dD48cmVjb3JkPjxyZWMtbnVtYmVy
PjI3MTwvcmVjLW51bWJlcj48Zm9yZWlnbi1rZXlzPjxrZXkgYXBwPSJFTiIgZGItaWQ9IjVyZHBz
d2VkdXQ1OWViZXBwZTBwc3R6OHd3ZnBhdDlkdHc5ZiIgdGltZXN0YW1wPSIxNTU0ODE5MDA3Ij4y
NzE8L2tleT48L2ZvcmVpZ24ta2V5cz48cmVmLXR5cGUgbmFtZT0iSm91cm5hbCBBcnRpY2xlIj4x
NzwvcmVmLXR5cGU+PGNvbnRyaWJ1dG9ycz48YXV0aG9ycz48YXV0aG9yPkJyYXZvLVJpdmVyYSwg
Q2hyaXN0aWFuPC9hdXRob3I+PGF1dGhvcj5Sb21hbi1PcnRpeiwgQ2lvcmFuYTwvYXV0aG9yPjxh
dXRob3I+TW9udGVzaW5vcy1DYXJ0YWdlbmEsIE1hcmxpYW48L2F1dGhvcj48YXV0aG9yPlF1aXJr
LCBHcmVnb3J5IEouPC9hdXRob3I+PC9hdXRob3JzPjwvY29udHJpYnV0b3JzPjx0aXRsZXM+PHRp
dGxlPlBlcnNpc3RlbnQgYWN0aXZlIGF2b2lkYW5jZSBjb3JyZWxhdGVzIHdpdGggYWN0aXZpdHkg
aW4gcHJlbGltYmljIGNvcnRleCBhbmQgdmVudHJhbCBzdHJpYXR1bTwvdGl0bGU+PHNlY29uZGFy
eS10aXRsZT5Gcm9udGllcnMgSW4gQmVoYXZpb3JhbCBOZXVyb3NjaWVuY2U8L3NlY29uZGFyeS10
aXRsZT48L3RpdGxlcz48cGVyaW9kaWNhbD48ZnVsbC10aXRsZT5Gcm9udCBCZWhhdiBOZXVyb3Nj
aTwvZnVsbC10aXRsZT48YWJici0xPkZyb250aWVycyBpbiBiZWhhdmlvcmFsIG5ldXJvc2NpZW5j
ZTwvYWJici0xPjwvcGVyaW9kaWNhbD48cGFnZXM+MTg0LTE4NDwvcGFnZXM+PHZvbHVtZT45PC92
b2x1bWU+PGRhdGVzPjx5ZWFyPjIwMTU8L3llYXI+PC9kYXRlcz48cHVibGlzaGVyPkZyb250aWVy
cyBNZWRpYSBTLkEuPC9wdWJsaXNoZXI+PGlzYm4+MTY2Mi01MTUzPC9pc2JuPjxhY2Nlc3Npb24t
bnVtPjI2MjM2MjA5PC9hY2Nlc3Npb24tbnVtPjx1cmxzPjxyZWxhdGVkLXVybHM+PHVybD5odHRw
czovL3d3dy5uY2JpLm5sbS5uaWguZ292L3B1Ym1lZC8yNjIzNjIwOTwvdXJsPjx1cmw+aHR0cHM6
Ly93d3cubmNiaS5ubG0ubmloLmdvdi9wbWMvUE1DNDUwMjM1NC88L3VybD48L3JlbGF0ZWQtdXJs
cz48L3VybHM+PGVsZWN0cm9uaWMtcmVzb3VyY2UtbnVtPjEwLjMzODkvZm5iZWguMjAxNS4wMDE4
NDwvZWxlY3Ryb25pYy1yZXNvdXJjZS1udW0+PHJlbW90ZS1kYXRhYmFzZS1uYW1lPlB1Yk1lZDwv
cmVtb3RlLWRhdGFiYXNlLW5hbWU+PGxhbmd1YWdlPmVuZzwvbGFuZ3VhZ2U+PC9yZWNvcmQ+PC9D
aXRlPjxDaXRlPjxBdXRob3I+S3J5cG90b3M8L0F1dGhvcj48WWVhcj4yMDE1PC9ZZWFyPjxSZWNO
dW0+MjE5PC9SZWNOdW0+PHJlY29yZD48cmVjLW51bWJlcj4yMTk8L3JlYy1udW1iZXI+PGZvcmVp
Z24ta2V5cz48a2V5IGFwcD0iRU4iIGRiLWlkPSI1cmRwc3dlZHV0NTllYmVwcGUwcHN0ejh3d2Zw
YXQ5ZHR3OWYiIHRpbWVzdGFtcD0iMTU0OTM3OTA5MyI+MjE5PC9rZXk+PC9mb3JlaWduLWtleXM+
PHJlZi10eXBlIG5hbWU9IkpvdXJuYWwgQXJ0aWNsZSI+MTc8L3JlZi10eXBlPjxjb250cmlidXRv
cnM+PGF1dGhvcnM+PGF1dGhvcj5Lcnlwb3RvcywgQS4gTS48L2F1dGhvcj48YXV0aG9yPkVmZnRp
bmcsIE0uPC9hdXRob3I+PGF1dGhvcj5LaW5kdCwgTS48L2F1dGhvcj48YXV0aG9yPkJlY2tlcnMs
IFQuPC9hdXRob3I+PC9hdXRob3JzPjwvY29udHJpYnV0b3JzPjxhdXRoLWFkZHJlc3M+RGVwYXJ0
bWVudCBvZiBDbGluaWNhbCBQc3ljaG9sb2d5LCBVbml2ZXJzaXR5IG9mIEFtc3RlcmRhbSBBbXN0
ZXJkYW0sIE5ldGhlcmxhbmRzIDsgQW1zdGVyZGFtIEJyYWluIGFuZCBDb2duaXRpb24sIFVuaXZl
cnNpdHkgb2YgQW1zdGVyZGFtIEFtc3RlcmRhbSwgTmV0aGVybGFuZHMuJiN4RDtEZXBhcnRtZW50
IG9mIENsaW5pY2FsIFBzeWNob2xvZ3ksIFVuaXZlcnNpdHkgb2YgQW1zdGVyZGFtIEFtc3RlcmRh
bSwgTmV0aGVybGFuZHMgOyBBbXN0ZXJkYW0gQnJhaW4gYW5kIENvZ25pdGlvbiwgVW5pdmVyc2l0
eSBvZiBBbXN0ZXJkYW0gQW1zdGVyZGFtLCBOZXRoZXJsYW5kcyA7IERlcGFydG1lbnQgb2YgUHN5
Y2hvbG9neSwgS1UgTGV1dmVuIExldXZlbiwgQmVsZ2l1bS48L2F1dGgtYWRkcmVzcz48dGl0bGVz
Pjx0aXRsZT5Bdm9pZGFuY2UgbGVhcm5pbmc6IGEgcmV2aWV3IG9mIHRoZW9yZXRpY2FsIG1vZGVs
cyBhbmQgcmVjZW50IGRldmVsb3BtZW50czwvdGl0bGU+PHNlY29uZGFyeS10aXRsZT5Gcm9udGll
cnMgaW4gQmVoYXZpb3JhbCBOZXVyb3NjaWVuY2U8L3NlY29uZGFyeS10aXRsZT48YWx0LXRpdGxl
PkZyb250aWVycyBpbiBiZWhhdmlvcmFsIG5ldXJvc2NpZW5jZTwvYWx0LXRpdGxlPjwvdGl0bGVz
PjxwZXJpb2RpY2FsPjxmdWxsLXRpdGxlPkZyb250IEJlaGF2IE5ldXJvc2NpPC9mdWxsLXRpdGxl
PjxhYmJyLTE+RnJvbnRpZXJzIGluIGJlaGF2aW9yYWwgbmV1cm9zY2llbmNlPC9hYmJyLTE+PC9w
ZXJpb2RpY2FsPjxhbHQtcGVyaW9kaWNhbD48ZnVsbC10aXRsZT5Gcm9udCBCZWhhdiBOZXVyb3Nj
aTwvZnVsbC10aXRsZT48YWJici0xPkZyb250aWVycyBpbiBiZWhhdmlvcmFsIG5ldXJvc2NpZW5j
ZTwvYWJici0xPjwvYWx0LXBlcmlvZGljYWw+PHBhZ2VzPjE4OTwvcGFnZXM+PHZvbHVtZT45PC92
b2x1bWU+PGVkaXRpb24+MjAxNS8wOC8xMTwvZWRpdGlvbj48a2V5d29yZHM+PGtleXdvcmQ+YW54
aWV0eTwva2V5d29yZD48a2V5d29yZD5hdm9pZGFuY2U8L2tleXdvcmQ+PGtleXdvcmQ+ZmVhcjwv
a2V5d29yZD48a2V5d29yZD5sZWFybmluZzwva2V5d29yZD48a2V5d29yZD5uZXVyb3NjaWVuY2U8
L2tleXdvcmQ+PC9rZXl3b3Jkcz48ZGF0ZXM+PHllYXI+MjAxNTwveWVhcj48L2RhdGVzPjxpc2Ju
PjE2NjItNTE1MyAoUHJpbnQpJiN4RDsxNjYyLTUxNTM8L2lzYm4+PGFjY2Vzc2lvbi1udW0+MjYy
NTc2MTg8L2FjY2Vzc2lvbi1udW0+PHVybHM+PC91cmxzPjxjdXN0b20yPlBNQzQ1MDg1ODA8L2N1
c3RvbTI+PGVsZWN0cm9uaWMtcmVzb3VyY2UtbnVtPjEwLjMzODkvZm5iZWguMjAxNS4wMDE4OTwv
ZWxlY3Ryb25pYy1yZXNvdXJjZS1udW0+PHJlbW90ZS1kYXRhYmFzZS1wcm92aWRlcj5OTE08L3Jl
bW90ZS1kYXRhYmFzZS1wcm92aWRlcj48bGFuZ3VhZ2U+ZW5nPC9sYW5ndWFnZT48L3JlY29yZD48
L0NpdGU+PENpdGU+PEF1dGhvcj5NZXVsZGVyczwvQXV0aG9yPjxZZWFyPjIwMTk8L1llYXI+PFJl
Y051bT4yNzI8L1JlY051bT48cmVjb3JkPjxyZWMtbnVtYmVyPjI3MjwvcmVjLW51bWJlcj48Zm9y
ZWlnbi1rZXlzPjxrZXkgYXBwPSJFTiIgZGItaWQ9IjVyZHBzd2VkdXQ1OWViZXBwZTBwc3R6OHd3
ZnBhdDlkdHc5ZiIgdGltZXN0YW1wPSIxNTU0ODE5MDA4Ij4yNzI8L2tleT48L2ZvcmVpZ24ta2V5
cz48cmVmLXR5cGUgbmFtZT0iSm91cm5hbCBBcnRpY2xlIj4xNzwvcmVmLXR5cGU+PGNvbnRyaWJ1
dG9ycz48YXV0aG9ycz48YXV0aG9yPk1ldWxkZXJzLCBBbm48L2F1dGhvcj48L2F1dGhvcnM+PC9j
b250cmlidXRvcnM+PHRpdGxlcz48dGl0bGU+RnJvbSBmZWFyIG9mIG1vdmVtZW50LXJlbGF0ZWQg
cGFpbiBhbmQgYXZvaWRhbmNlIHRvIGNocm9uaWMgcGFpbiBkaXNhYmlsaXR5OiBhIHN0YXRlLW9m
LXRoZS1hcnQgcmV2aWV3PC90aXRsZT48c2Vjb25kYXJ5LXRpdGxlPkN1cnJlbnQgT3BpbmlvbiBp
biBCZWhhdmlvcmFsIFNjaWVuY2VzPC9zZWNvbmRhcnktdGl0bGU+PC90aXRsZXM+PHBlcmlvZGlj
YWw+PGZ1bGwtdGl0bGU+Q3VycmVudCBPcGluaW9uIGluIEJlaGF2aW9yYWwgU2NpZW5jZXM8L2Z1
bGwtdGl0bGU+PC9wZXJpb2RpY2FsPjxwYWdlcz4xMzAtMTM2PC9wYWdlcz48dm9sdW1lPjI2PC92
b2x1bWU+PGRhdGVzPjx5ZWFyPjIwMTk8L3llYXI+PHB1Yi1kYXRlcz48ZGF0ZT4yMDE5LzA0LzAx
LzwvZGF0ZT48L3B1Yi1kYXRlcz48L2RhdGVzPjxpc2JuPjIzNTItMTU0NjwvaXNibj48dXJscz48
cmVsYXRlZC11cmxzPjx1cmw+aHR0cDovL3d3dy5zY2llbmNlZGlyZWN0LmNvbS9zY2llbmNlL2Fy
dGljbGUvcGlpL1MyMzUyMTU0NjE4MzAwNjQwPC91cmw+PC9yZWxhdGVkLXVybHM+PC91cmxzPjxl
bGVjdHJvbmljLXJlc291cmNlLW51bT5odHRwczovL2RvaS5vcmcvMTAuMTAxNi9qLmNvYmVoYS4y
MDE4LjEyLjAwNzwvZWxlY3Ryb25pYy1yZXNvdXJjZS1udW0+PC9yZWNvcmQ+PC9DaXRlPjxDaXRl
PjxBdXRob3I+TWluZWthPC9BdXRob3I+PFllYXI+MTk3OTwvWWVhcj48UmVjTnVtPjI3MDwvUmVj
TnVtPjxyZWNvcmQ+PHJlYy1udW1iZXI+MjcwPC9yZWMtbnVtYmVyPjxmb3JlaWduLWtleXM+PGtl
eSBhcHA9IkVOIiBkYi1pZD0iNXJkcHN3ZWR1dDU5ZWJlcHBlMHBzdHo4d3dmcGF0OWR0dzlmIiB0
aW1lc3RhbXA9IjE1NTQ4MTkwMDUiPjI3MDwva2V5PjwvZm9yZWlnbi1rZXlzPjxyZWYtdHlwZSBu
YW1lPSJKb3VybmFsIEFydGljbGUiPjE3PC9yZWYtdHlwZT48Y29udHJpYnV0b3JzPjxhdXRob3Jz
PjxhdXRob3I+TWluZWthLCBTdXNhbjwvYXV0aG9yPjwvYXV0aG9ycz48L2NvbnRyaWJ1dG9ycz48
dGl0bGVzPjx0aXRsZT5UaGUgcm9sZSBvZiBmZWFyIGluIHRoZW9yaWVzIG9mIGF2b2lkYW5jZSBs
ZWFybmluZywgZmxvb2RpbmcsIGFuZCBleHRpbmN0aW9uPC90aXRsZT48c2Vjb25kYXJ5LXRpdGxl
PlBzeWNob2xvZ2ljYWwgQnVsbGV0aW48L3NlY29uZGFyeS10aXRsZT48L3RpdGxlcz48cGVyaW9k
aWNhbD48ZnVsbC10aXRsZT5Qc3ljaG9sb2dpY2FsIEJ1bGxldGluPC9mdWxsLXRpdGxlPjwvcGVy
aW9kaWNhbD48cGFnZXM+OTg1LTEwMTA8L3BhZ2VzPjx2b2x1bWU+ODY8L3ZvbHVtZT48bnVtYmVy
PjU8L251bWJlcj48a2V5d29yZHM+PGtleXdvcmQ+KkFuaW1hbCBFbW90aW9uYWxpdHk8L2tleXdv
cmQ+PGtleXdvcmQ+KkF2b2lkYW5jZSBDb25kaXRpb25pbmc8L2tleXdvcmQ+PGtleXdvcmQ+KkNv
bmRpdGlvbmVkIEVtb3Rpb25hbCBSZXNwb25zZXM8L2tleXdvcmQ+PGtleXdvcmQ+KkV4dGluY3Rp
b24gKExlYXJuaW5nKTwva2V5d29yZD48a2V5d29yZD4qRmVhcjwva2V5d29yZD48a2V5d29yZD5D
b25kaXRpb25lZCBSZXNwb25zZXM8L2tleXdvcmQ+PGtleXdvcmQ+SW1wbG9zaXZlIFRoZXJhcHk8
L2tleXdvcmQ+PC9rZXl3b3Jkcz48ZGF0ZXM+PHllYXI+MTk3OTwveWVhcj48L2RhdGVzPjxwdWIt
bG9jYXRpb24+VVM8L3B1Yi1sb2NhdGlvbj48cHVibGlzaGVyPkFtZXJpY2FuIFBzeWNob2xvZ2lj
YWwgQXNzb2NpYXRpb248L3B1Ymxpc2hlcj48aXNibj4xOTM5LTE0NTUoRWxlY3Ryb25pYyksMDAz
My0yOTA5KFByaW50KTwvaXNibj48dXJscz48L3VybHM+PGVsZWN0cm9uaWMtcmVzb3VyY2UtbnVt
PjEwLjEwMzcvMDAzMy0yOTA5Ljg2LjUuOTg1PC9lbGVjdHJvbmljLXJlc291cmNlLW51bT48L3Jl
Y29yZD48L0NpdGU+PENpdGU+PEF1dGhvcj5WZXJ2bGlldDwvQXV0aG9yPjxZZWFyPjIwMTU8L1ll
YXI+PFJlY051bT4yNjk8L1JlY051bT48cmVjb3JkPjxyZWMtbnVtYmVyPjI2OTwvcmVjLW51bWJl
cj48Zm9yZWlnbi1rZXlzPjxrZXkgYXBwPSJFTiIgZGItaWQ9IjVyZHBzd2VkdXQ1OWViZXBwZTBw
c3R6OHd3ZnBhdDlkdHc5ZiIgdGltZXN0YW1wPSIxNTU0ODE5MDA0Ij4yNjk8L2tleT48L2ZvcmVp
Z24ta2V5cz48cmVmLXR5cGUgbmFtZT0iSm91cm5hbCBBcnRpY2xlIj4xNzwvcmVmLXR5cGU+PGNv
bnRyaWJ1dG9ycz48YXV0aG9ycz48YXV0aG9yPlZlcnZsaWV0LCBCLjwvYXV0aG9yPjxhdXRob3I+
SW5kZWtldSwgRS48L2F1dGhvcj48L2F1dGhvcnM+PC9jb250cmlidXRvcnM+PGF1dGgtYWRkcmVz
cz5EZXBhcnRtZW50IG9mIFBzeWNoaWF0cnksIE1hc3NhY2h1c2V0dHMgR2VuZXJhbCBIb3NwaXRh
bCBhbmQgSGFydmFyZCBNZWRpY2FsIFNjaG9vbEJvc3RvbiwgTUEsIFVTQTsgQ2VudGVyIGZvciBF
eGNlbGxlbmNlIG9uIEdlbmVyYWxpemF0aW9uIGluIEhlYWx0aCBhbmQgUHN5Y2hvcGF0aG9sb2d5
LCBVbml2ZXJzaXR5IG9mIExldXZlbi1LVSBMZXV2ZW5MZXV2ZW4sIEJlbGdpdW0uJiN4RDtEZXBh
cnRtZW50IG9mIFBzeWNob2xvZ3ksIFVuaXZlcnNpdHkgb2YgTGV1dmVuLUtVIExldXZlbiBMZXV2
ZW4sIEJlbGdpdW0uPC9hdXRoLWFkZHJlc3M+PHRpdGxlcz48dGl0bGU+TG93LUNvc3QgQXZvaWRh
bmNlIEJlaGF2aW9ycyBhcmUgUmVzaXN0YW50IHRvIEZlYXIgRXh0aW5jdGlvbiBpbiBIdW1hbnM8
L3RpdGxlPjxzZWNvbmRhcnktdGl0bGU+RnJvbnRpZXJzIEluIEJlaGF2aW9yYWwgTmV1cm9zY2ll
bmNlPC9zZWNvbmRhcnktdGl0bGU+PGFsdC10aXRsZT5Gcm9udGllcnMgaW4gYmVoYXZpb3JhbCBu
ZXVyb3NjaWVuY2U8L2FsdC10aXRsZT48L3RpdGxlcz48cGVyaW9kaWNhbD48ZnVsbC10aXRsZT5G
cm9udCBCZWhhdiBOZXVyb3NjaTwvZnVsbC10aXRsZT48YWJici0xPkZyb250aWVycyBpbiBiZWhh
dmlvcmFsIG5ldXJvc2NpZW5jZTwvYWJici0xPjwvcGVyaW9kaWNhbD48YWx0LXBlcmlvZGljYWw+
PGZ1bGwtdGl0bGU+RnJvbnQgQmVoYXYgTmV1cm9zY2k8L2Z1bGwtdGl0bGU+PGFiYnItMT5Gcm9u
dGllcnMgaW4gYmVoYXZpb3JhbCBuZXVyb3NjaWVuY2U8L2FiYnItMT48L2FsdC1wZXJpb2RpY2Fs
PjxwYWdlcz4zNTE8L3BhZ2VzPjx2b2x1bWU+OTwvdm9sdW1lPjxlZGl0aW9uPjIwMTYvMDEvMDc8
L2VkaXRpb24+PGtleXdvcmRzPjxrZXl3b3JkPmF2b2lkYW5jZTwva2V5d29yZD48a2V5d29yZD5l
eHBvc3VyZTwva2V5d29yZD48a2V5d29yZD5leHRpbmN0aW9uPC9rZXl3b3JkPjxrZXl3b3JkPmZl
YXI8L2tleXdvcmQ+PGtleXdvcmQ+cmVzcG9uc2UgcHJldmVudGlvbjwva2V5d29yZD48L2tleXdv
cmRzPjxkYXRlcz48eWVhcj4yMDE1PC95ZWFyPjwvZGF0ZXM+PGlzYm4+MTY2Mi01MTUzIChQcmlu
dCkmI3hEOzE2NjItNTE1MzwvaXNibj48YWNjZXNzaW9uLW51bT4yNjczMzgzNzwvYWNjZXNzaW9u
LW51bT48dXJscz48L3VybHM+PGN1c3RvbTI+UE1DNDY4OTgwNzwvY3VzdG9tMj48ZWxlY3Ryb25p
Yy1yZXNvdXJjZS1udW0+MTAuMzM4OS9mbmJlaC4yMDE1LjAwMzUxPC9lbGVjdHJvbmljLXJlc291
cmNlLW51bT48cmVtb3RlLWRhdGFiYXNlLXByb3ZpZGVyPk5MTTwvcmVtb3RlLWRhdGFiYXNlLXBy
b3ZpZGVyPjxsYW5ndWFnZT5lbmc8L2xhbmd1YWdlPjwvcmVjb3JkPjwvQ2l0ZT48L0VuZE5vdGU+
AG==
</w:fldData>
        </w:fldChar>
      </w:r>
      <w:r w:rsidR="004111B8">
        <w:rPr>
          <w:rStyle w:val="CommentReference"/>
          <w:rFonts w:asciiTheme="minorHAnsi" w:hAnsiTheme="minorHAnsi" w:cstheme="minorHAnsi"/>
          <w:sz w:val="24"/>
          <w:szCs w:val="24"/>
        </w:rPr>
        <w:instrText xml:space="preserve"> ADDIN EN.CITE.DATA </w:instrText>
      </w:r>
      <w:r w:rsidR="004111B8">
        <w:rPr>
          <w:rStyle w:val="CommentReference"/>
          <w:rFonts w:asciiTheme="minorHAnsi" w:hAnsiTheme="minorHAnsi" w:cstheme="minorHAnsi"/>
          <w:sz w:val="24"/>
          <w:szCs w:val="24"/>
        </w:rPr>
      </w:r>
      <w:r w:rsidR="004111B8">
        <w:rPr>
          <w:rStyle w:val="CommentReference"/>
          <w:rFonts w:asciiTheme="minorHAnsi" w:hAnsiTheme="minorHAnsi" w:cstheme="minorHAnsi"/>
          <w:sz w:val="24"/>
          <w:szCs w:val="24"/>
        </w:rPr>
        <w:fldChar w:fldCharType="end"/>
      </w:r>
      <w:r w:rsidR="00935342" w:rsidRPr="00A43B7D">
        <w:rPr>
          <w:rStyle w:val="CommentReference"/>
          <w:rFonts w:asciiTheme="minorHAnsi" w:hAnsiTheme="minorHAnsi" w:cstheme="minorHAnsi"/>
          <w:sz w:val="24"/>
          <w:szCs w:val="24"/>
        </w:rPr>
      </w:r>
      <w:r w:rsidR="00935342" w:rsidRPr="00A43B7D">
        <w:rPr>
          <w:rStyle w:val="CommentReference"/>
          <w:rFonts w:asciiTheme="minorHAnsi" w:hAnsiTheme="minorHAnsi" w:cstheme="minorHAnsi"/>
          <w:sz w:val="24"/>
          <w:szCs w:val="24"/>
        </w:rPr>
        <w:fldChar w:fldCharType="separate"/>
      </w:r>
      <w:r w:rsidR="004111B8" w:rsidRPr="004111B8">
        <w:rPr>
          <w:rStyle w:val="CommentReference"/>
          <w:rFonts w:asciiTheme="minorHAnsi" w:hAnsiTheme="minorHAnsi" w:cstheme="minorHAnsi"/>
          <w:noProof/>
          <w:sz w:val="24"/>
          <w:szCs w:val="24"/>
          <w:vertAlign w:val="superscript"/>
        </w:rPr>
        <w:t>5,12,43-45</w:t>
      </w:r>
      <w:r w:rsidR="00935342" w:rsidRPr="00A43B7D">
        <w:rPr>
          <w:rStyle w:val="CommentReference"/>
          <w:rFonts w:asciiTheme="minorHAnsi" w:hAnsiTheme="minorHAnsi" w:cstheme="minorHAnsi"/>
          <w:sz w:val="24"/>
          <w:szCs w:val="24"/>
        </w:rPr>
        <w:fldChar w:fldCharType="end"/>
      </w:r>
      <w:r w:rsidR="00585671" w:rsidRPr="00A43B7D">
        <w:rPr>
          <w:rFonts w:asciiTheme="minorHAnsi" w:hAnsiTheme="minorHAnsi" w:cstheme="minorHAnsi"/>
          <w:color w:val="auto"/>
        </w:rPr>
        <w:t xml:space="preserve">. </w:t>
      </w:r>
      <w:r w:rsidR="00595627" w:rsidRPr="00A43B7D">
        <w:rPr>
          <w:rFonts w:asciiTheme="minorHAnsi" w:hAnsiTheme="minorHAnsi" w:cstheme="minorHAnsi"/>
          <w:color w:val="auto"/>
        </w:rPr>
        <w:t xml:space="preserve">Additionally, the paradigm </w:t>
      </w:r>
      <w:r w:rsidR="00585671" w:rsidRPr="00A43B7D">
        <w:rPr>
          <w:rFonts w:asciiTheme="minorHAnsi" w:hAnsiTheme="minorHAnsi" w:cstheme="minorHAnsi"/>
          <w:color w:val="auto"/>
        </w:rPr>
        <w:t xml:space="preserve">presents </w:t>
      </w:r>
      <w:r w:rsidR="00B56531" w:rsidRPr="00A43B7D">
        <w:rPr>
          <w:rFonts w:asciiTheme="minorHAnsi" w:hAnsiTheme="minorHAnsi" w:cstheme="minorHAnsi"/>
          <w:color w:val="auto"/>
        </w:rPr>
        <w:t xml:space="preserve">multiple </w:t>
      </w:r>
      <w:r w:rsidR="00595627" w:rsidRPr="00A43B7D">
        <w:rPr>
          <w:rFonts w:asciiTheme="minorHAnsi" w:hAnsiTheme="minorHAnsi" w:cstheme="minorHAnsi"/>
          <w:color w:val="auto"/>
        </w:rPr>
        <w:t>opportunities for investigating different aspects of avoidance behavior</w:t>
      </w:r>
      <w:r w:rsidR="001A06FC" w:rsidRPr="00A43B7D">
        <w:rPr>
          <w:rFonts w:asciiTheme="minorHAnsi" w:hAnsiTheme="minorHAnsi" w:cstheme="minorHAnsi"/>
          <w:color w:val="auto"/>
        </w:rPr>
        <w:t xml:space="preserve">, </w:t>
      </w:r>
      <w:r w:rsidR="00772394" w:rsidRPr="00A43B7D">
        <w:rPr>
          <w:rFonts w:asciiTheme="minorHAnsi" w:hAnsiTheme="minorHAnsi" w:cstheme="minorHAnsi"/>
          <w:color w:val="auto"/>
        </w:rPr>
        <w:t>such as generalization</w:t>
      </w:r>
      <w:r w:rsidR="00FA64C4"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FA64C4"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3</w:t>
      </w:r>
      <w:r w:rsidR="00FA64C4" w:rsidRPr="00A43B7D">
        <w:rPr>
          <w:rFonts w:asciiTheme="minorHAnsi" w:hAnsiTheme="minorHAnsi" w:cstheme="minorHAnsi"/>
          <w:color w:val="auto"/>
        </w:rPr>
        <w:fldChar w:fldCharType="end"/>
      </w:r>
      <w:r w:rsidR="00A45D47" w:rsidRPr="00A43B7D">
        <w:rPr>
          <w:rFonts w:asciiTheme="minorHAnsi" w:hAnsiTheme="minorHAnsi" w:cstheme="minorHAnsi"/>
          <w:color w:val="auto"/>
        </w:rPr>
        <w:t>,</w:t>
      </w:r>
      <w:r w:rsidR="00772394" w:rsidRPr="00A43B7D">
        <w:rPr>
          <w:rFonts w:asciiTheme="minorHAnsi" w:hAnsiTheme="minorHAnsi" w:cstheme="minorHAnsi"/>
          <w:color w:val="auto"/>
        </w:rPr>
        <w:t xml:space="preserve"> extinction with response</w:t>
      </w:r>
      <w:r w:rsidR="00DD26DB" w:rsidRPr="00A43B7D">
        <w:rPr>
          <w:rFonts w:asciiTheme="minorHAnsi" w:hAnsiTheme="minorHAnsi" w:cstheme="minorHAnsi"/>
          <w:color w:val="auto"/>
        </w:rPr>
        <w:t xml:space="preserve"> </w:t>
      </w:r>
      <w:r w:rsidR="00772394" w:rsidRPr="00A43B7D">
        <w:rPr>
          <w:rFonts w:asciiTheme="minorHAnsi" w:hAnsiTheme="minorHAnsi" w:cstheme="minorHAnsi"/>
          <w:color w:val="auto"/>
        </w:rPr>
        <w:t>prevention</w:t>
      </w:r>
      <w:r w:rsidR="00351458"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351458"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2</w:t>
      </w:r>
      <w:r w:rsidR="00351458" w:rsidRPr="00A43B7D">
        <w:rPr>
          <w:rFonts w:asciiTheme="minorHAnsi" w:hAnsiTheme="minorHAnsi" w:cstheme="minorHAnsi"/>
          <w:color w:val="auto"/>
        </w:rPr>
        <w:fldChar w:fldCharType="end"/>
      </w:r>
      <w:r w:rsidR="00772394" w:rsidRPr="00A43B7D">
        <w:rPr>
          <w:rFonts w:asciiTheme="minorHAnsi" w:hAnsiTheme="minorHAnsi" w:cstheme="minorHAnsi"/>
          <w:color w:val="auto"/>
        </w:rPr>
        <w:t xml:space="preserve">, </w:t>
      </w:r>
      <w:r w:rsidR="003C41B2" w:rsidRPr="00A43B7D">
        <w:rPr>
          <w:rFonts w:asciiTheme="minorHAnsi" w:hAnsiTheme="minorHAnsi" w:cstheme="minorHAnsi"/>
          <w:color w:val="auto"/>
        </w:rPr>
        <w:t xml:space="preserve">and </w:t>
      </w:r>
      <w:r w:rsidR="00A45D47" w:rsidRPr="00A43B7D">
        <w:rPr>
          <w:rFonts w:asciiTheme="minorHAnsi" w:hAnsiTheme="minorHAnsi" w:cstheme="minorHAnsi"/>
          <w:color w:val="auto"/>
        </w:rPr>
        <w:t xml:space="preserve">post-extinction </w:t>
      </w:r>
      <w:r w:rsidR="00ED1233" w:rsidRPr="00A43B7D">
        <w:rPr>
          <w:rFonts w:asciiTheme="minorHAnsi" w:hAnsiTheme="minorHAnsi" w:cstheme="minorHAnsi"/>
          <w:color w:val="auto"/>
        </w:rPr>
        <w:t>return</w:t>
      </w:r>
      <w:r w:rsidR="003C41B2" w:rsidRPr="00A43B7D">
        <w:rPr>
          <w:rFonts w:asciiTheme="minorHAnsi" w:hAnsiTheme="minorHAnsi" w:cstheme="minorHAnsi"/>
          <w:color w:val="auto"/>
        </w:rPr>
        <w:t xml:space="preserve"> of avoidance</w:t>
      </w:r>
      <w:r w:rsidR="00351458"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351458"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2</w:t>
      </w:r>
      <w:r w:rsidR="00351458" w:rsidRPr="00A43B7D">
        <w:rPr>
          <w:rFonts w:asciiTheme="minorHAnsi" w:hAnsiTheme="minorHAnsi" w:cstheme="minorHAnsi"/>
          <w:color w:val="auto"/>
        </w:rPr>
        <w:fldChar w:fldCharType="end"/>
      </w:r>
      <w:r w:rsidR="00A45D47" w:rsidRPr="00A43B7D">
        <w:rPr>
          <w:rFonts w:asciiTheme="minorHAnsi" w:hAnsiTheme="minorHAnsi" w:cstheme="minorHAnsi"/>
          <w:color w:val="auto"/>
        </w:rPr>
        <w:t>,</w:t>
      </w:r>
      <w:r w:rsidR="003C41B2" w:rsidRPr="00A43B7D">
        <w:rPr>
          <w:rFonts w:asciiTheme="minorHAnsi" w:hAnsiTheme="minorHAnsi" w:cstheme="minorHAnsi"/>
          <w:color w:val="auto"/>
        </w:rPr>
        <w:t xml:space="preserve"> </w:t>
      </w:r>
      <w:r w:rsidR="00772394" w:rsidRPr="00A43B7D">
        <w:rPr>
          <w:rFonts w:asciiTheme="minorHAnsi" w:hAnsiTheme="minorHAnsi" w:cstheme="minorHAnsi"/>
          <w:color w:val="auto"/>
        </w:rPr>
        <w:t>as described in the current manuscript.</w:t>
      </w:r>
    </w:p>
    <w:p w14:paraId="2F8D658D" w14:textId="77777777" w:rsidR="009005FB" w:rsidRPr="00A43B7D" w:rsidRDefault="009005FB" w:rsidP="00426A10">
      <w:pPr>
        <w:rPr>
          <w:rFonts w:asciiTheme="minorHAnsi" w:hAnsiTheme="minorHAnsi" w:cstheme="minorHAnsi"/>
          <w:color w:val="auto"/>
        </w:rPr>
      </w:pPr>
    </w:p>
    <w:p w14:paraId="559BA729" w14:textId="5F7FE25B" w:rsidR="00262E81" w:rsidRPr="00A43B7D" w:rsidRDefault="00595627" w:rsidP="00426A10">
      <w:pPr>
        <w:rPr>
          <w:rFonts w:asciiTheme="minorHAnsi" w:hAnsiTheme="minorHAnsi" w:cstheme="minorHAnsi"/>
          <w:color w:val="auto"/>
        </w:rPr>
      </w:pPr>
      <w:r w:rsidRPr="00A43B7D">
        <w:rPr>
          <w:rFonts w:asciiTheme="minorHAnsi" w:hAnsiTheme="minorHAnsi" w:cstheme="minorHAnsi"/>
          <w:color w:val="auto"/>
        </w:rPr>
        <w:lastRenderedPageBreak/>
        <w:t>The current method</w:t>
      </w:r>
      <w:r w:rsidR="00DB0A46" w:rsidRPr="00A43B7D">
        <w:rPr>
          <w:rFonts w:asciiTheme="minorHAnsi" w:hAnsiTheme="minorHAnsi" w:cstheme="minorHAnsi"/>
          <w:color w:val="auto"/>
        </w:rPr>
        <w:t xml:space="preserve"> offers many advantages over traditional avoidance paradigms. </w:t>
      </w:r>
      <w:r w:rsidR="00DB0A46" w:rsidRPr="00A43B7D">
        <w:rPr>
          <w:rFonts w:asciiTheme="minorHAnsi" w:hAnsiTheme="minorHAnsi" w:cstheme="minorHAnsi"/>
          <w:iCs/>
          <w:color w:val="auto"/>
        </w:rPr>
        <w:t>First,</w:t>
      </w:r>
      <w:r w:rsidR="00DB0A46" w:rsidRPr="00A43B7D">
        <w:rPr>
          <w:rFonts w:asciiTheme="minorHAnsi" w:hAnsiTheme="minorHAnsi" w:cstheme="minorHAnsi"/>
          <w:color w:val="auto"/>
        </w:rPr>
        <w:t xml:space="preserve"> instead of performing an experimenter-instructed avoidance response, participants in the robotic arm-reaching paradigm acquire avoidance behavior themselves</w:t>
      </w:r>
      <w:r w:rsidR="00000DF1" w:rsidRPr="00A43B7D">
        <w:rPr>
          <w:rFonts w:asciiTheme="minorHAnsi" w:hAnsiTheme="minorHAnsi" w:cstheme="minorHAnsi"/>
          <w:color w:val="auto"/>
        </w:rPr>
        <w:t>. The paradigm</w:t>
      </w:r>
      <w:r w:rsidR="00DB0A46" w:rsidRPr="00A43B7D">
        <w:rPr>
          <w:rFonts w:asciiTheme="minorHAnsi" w:hAnsiTheme="minorHAnsi" w:cstheme="minorHAnsi"/>
          <w:color w:val="auto"/>
        </w:rPr>
        <w:t xml:space="preserve"> thus </w:t>
      </w:r>
      <w:r w:rsidR="001A276E" w:rsidRPr="00A43B7D">
        <w:rPr>
          <w:rFonts w:asciiTheme="minorHAnsi" w:hAnsiTheme="minorHAnsi" w:cstheme="minorHAnsi"/>
          <w:color w:val="auto"/>
        </w:rPr>
        <w:t>bette</w:t>
      </w:r>
      <w:r w:rsidR="00000DF1" w:rsidRPr="00A43B7D">
        <w:rPr>
          <w:rFonts w:asciiTheme="minorHAnsi" w:hAnsiTheme="minorHAnsi" w:cstheme="minorHAnsi"/>
          <w:color w:val="auto"/>
        </w:rPr>
        <w:t>r</w:t>
      </w:r>
      <w:r w:rsidR="001A276E" w:rsidRPr="00A43B7D">
        <w:rPr>
          <w:rFonts w:asciiTheme="minorHAnsi" w:hAnsiTheme="minorHAnsi" w:cstheme="minorHAnsi"/>
          <w:color w:val="auto"/>
        </w:rPr>
        <w:t xml:space="preserve"> </w:t>
      </w:r>
      <w:r w:rsidR="00000DF1" w:rsidRPr="00A43B7D">
        <w:rPr>
          <w:rFonts w:asciiTheme="minorHAnsi" w:hAnsiTheme="minorHAnsi" w:cstheme="minorHAnsi"/>
          <w:color w:val="auto"/>
        </w:rPr>
        <w:t xml:space="preserve">models </w:t>
      </w:r>
      <w:r w:rsidR="00DB0A46" w:rsidRPr="00A43B7D">
        <w:rPr>
          <w:rFonts w:asciiTheme="minorHAnsi" w:hAnsiTheme="minorHAnsi" w:cstheme="minorHAnsi"/>
          <w:color w:val="auto"/>
        </w:rPr>
        <w:t>real life</w:t>
      </w:r>
      <w:r w:rsidR="003C41B2" w:rsidRPr="00A43B7D">
        <w:rPr>
          <w:rFonts w:asciiTheme="minorHAnsi" w:hAnsiTheme="minorHAnsi" w:cstheme="minorHAnsi"/>
          <w:color w:val="auto"/>
        </w:rPr>
        <w:t xml:space="preserve"> situations</w:t>
      </w:r>
      <w:r w:rsidR="00DB0A46" w:rsidRPr="00A43B7D">
        <w:rPr>
          <w:rFonts w:asciiTheme="minorHAnsi" w:hAnsiTheme="minorHAnsi" w:cstheme="minorHAnsi"/>
          <w:color w:val="auto"/>
        </w:rPr>
        <w:t>, where avoidance behavior emerges naturally as a response to pain</w:t>
      </w:r>
      <w:r w:rsidR="00DB0A46" w:rsidRPr="00A43B7D">
        <w:rPr>
          <w:rFonts w:asciiTheme="minorHAnsi" w:hAnsiTheme="minorHAnsi" w:cstheme="minorHAnsi"/>
          <w:color w:val="auto"/>
        </w:rPr>
        <w:fldChar w:fldCharType="begin">
          <w:fldData xml:space="preserve">PEVuZE5vdGU+PENpdGU+PEF1dGhvcj5Wb2xkZXJzPC9BdXRob3I+PFllYXI+MjAxNTwvWWVhcj48
UmVjTnVtPjM8L1JlY051bT48RGlzcGxheVRleHQ+PHN0eWxlIGZhY2U9InN1cGVyc2NyaXB0Ij45
PC9zdHlsZT48L0Rpc3BsYXlUZXh0PjxyZWNvcmQ+PHJlYy1udW1iZXI+MzwvcmVjLW51bWJlcj48
Zm9yZWlnbi1rZXlzPjxrZXkgYXBwPSJFTiIgZGItaWQ9IjVyZHBzd2VkdXQ1OWViZXBwZTBwc3R6
OHd3ZnBhdDlkdHc5ZiIgdGltZXN0YW1wPSIxNTEyNzMxNjY1Ij4zPC9rZXk+PGtleSBhcHA9IkVO
V2ViIiBkYi1pZD0iIj4wPC9rZXk+PC9mb3JlaWduLWtleXM+PHJlZi10eXBlIG5hbWU9IkpvdXJu
YWwgQXJ0aWNsZSI+MTc8L3JlZi10eXBlPjxjb250cmlidXRvcnM+PGF1dGhvcnM+PGF1dGhvcj5W
b2xkZXJzLCBTLjwvYXV0aG9yPjxhdXRob3I+Qm9kZGV6LCBZLjwvYXV0aG9yPjxhdXRob3I+RGUg
UGV1dGVyLCBTLjwvYXV0aG9yPjxhdXRob3I+TWV1bGRlcnMsIEEuPC9hdXRob3I+PGF1dGhvcj5W
bGFleWVuLCBKLiBXLjwvYXV0aG9yPjwvYXV0aG9ycz48L2NvbnRyaWJ1dG9ycz48YXV0aC1hZGRy
ZXNzPlJlc2VhcmNoIEdyb3VwIEhlYWx0aCBQc3ljaG9sb2d5LCBVbml2ZXJzaXR5IG9mIExldXZl
biwgQmVsZ2l1bS4gRWxlY3Ryb25pYyBhZGRyZXNzOiBzdGVwaGFuaWV2b2xkZXJzQGhvdG1haWwu
Y29tLiYjeEQ7Q2VudGVyIGZvciB0aGUgUHN5Y2hvbG9neSBvZiBMZWFybmluZyBhbmQgRXhwZXJp
bWVudGFsIFBzeWNob3BhdGhvbG9neSwgVW5pdmVyc2l0eSBvZiBMZXV2ZW4sIEJlbGdpdW07IENl
bnRlciBvZiBFeGNlbGxlbmNlIG9uIEdlbmVyYWxpemF0aW9uIFJlc2VhcmNoLCBVbml2ZXJzaXR5
IG9mIExldXZlbiwgQmVsZ2l1bS4mI3hEO1Jlc2VhcmNoIEdyb3VwIEhlYWx0aCBQc3ljaG9sb2d5
LCBVbml2ZXJzaXR5IG9mIExldXZlbiwgQmVsZ2l1bS4mI3hEO1Jlc2VhcmNoIEdyb3VwIEhlYWx0
aCBQc3ljaG9sb2d5LCBVbml2ZXJzaXR5IG9mIExldXZlbiwgQmVsZ2l1bTsgQ2VudGVyIG9mIEV4
Y2VsbGVuY2Ugb24gR2VuZXJhbGl6YXRpb24gUmVzZWFyY2gsIFVuaXZlcnNpdHkgb2YgTGV1dmVu
LCBCZWxnaXVtLiYjeEQ7UmVzZWFyY2ggR3JvdXAgSGVhbHRoIFBzeWNob2xvZ3ksIFVuaXZlcnNp
dHkgb2YgTGV1dmVuLCBCZWxnaXVtOyBDZW50ZXIgb2YgRXhjZWxsZW5jZSBvbiBHZW5lcmFsaXph
dGlvbiBSZXNlYXJjaCwgVW5pdmVyc2l0eSBvZiBMZXV2ZW4sIEJlbGdpdW07IERlcGFydG1lbnQg
b2YgQ2xpbmljYWwgUHN5Y2hvbG9naWNhbCBTY2llbmNlLCBNYWFzdHJpY2h0IFVuaXZlcnNpdHks
IFRoZSBOZXRoZXJsYW5kcy48L2F1dGgtYWRkcmVzcz48dGl0bGVzPjx0aXRsZT5Bdm9pZGFuY2Ug
YmVoYXZpb3IgaW4gY2hyb25pYyBwYWluIHJlc2VhcmNoOiBhIGNvbGQgY2FzZSByZXZpc2l0ZWQ8
L3RpdGxlPjxzZWNvbmRhcnktdGl0bGU+QmVoYXZpb3VyIFJlc2VhcmNoIGFuZCBUaGVyYXB5PC9z
ZWNvbmRhcnktdGl0bGU+PC90aXRsZXM+PHBlcmlvZGljYWw+PGZ1bGwtdGl0bGU+QmVoYXZpb3Vy
IHJlc2VhcmNoIGFuZCB0aGVyYXB5PC9mdWxsLXRpdGxlPjwvcGVyaW9kaWNhbD48cGFnZXM+MzEt
NzwvcGFnZXM+PHZvbHVtZT42NDwvdm9sdW1lPjxlZGl0aW9uPjIwMTQvMTIvMTc8L2VkaXRpb24+
PGtleXdvcmRzPjxrZXl3b3JkPkFueGlldHkvKnBzeWNob2xvZ3k8L2tleXdvcmQ+PGtleXdvcmQ+
KkF2b2lkYW5jZSBMZWFybmluZzwva2V5d29yZD48a2V5d29yZD5DaHJvbmljIFBhaW4vKnBzeWNo
b2xvZ3k8L2tleXdvcmQ+PGtleXdvcmQ+RmVhci8qcHN5Y2hvbG9neTwva2V5d29yZD48a2V5d29y
ZD5IdW1hbnM8L2tleXdvcmQ+PGtleXdvcmQ+TW9kZWxzLCBQc3ljaG9sb2dpY2FsPC9rZXl3b3Jk
PjxrZXl3b3JkPk11c2N1bG9za2VsZXRhbCBQYWluLypwc3ljaG9sb2d5PC9rZXl3b3JkPjxrZXl3
b3JkPlF1YWxpdHkgb2YgTGlmZS8qcHN5Y2hvbG9neTwva2V5d29yZD48a2V5d29yZD5Bdm9pZGFu
Y2UgYmVoYXZpb3I8L2tleXdvcmQ+PGtleXdvcmQ+Q2hyb25pYyBwYWluPC9rZXl3b3JkPjxrZXl3
b3JkPkZlYXI8L2tleXdvcmQ+PGtleXdvcmQ+TGVhcm5pbmc8L2tleXdvcmQ+PGtleXdvcmQ+TW90
aXZhdGlvbjwva2V5d29yZD48L2tleXdvcmRzPjxkYXRlcz48eWVhcj4yMDE1PC95ZWFyPjxwdWIt
ZGF0ZXM+PGRhdGU+SmFuPC9kYXRlPjwvcHViLWRhdGVzPjwvZGF0ZXM+PGlzYm4+MTg3My02MjJY
IChFbGVjdHJvbmljKSYjeEQ7MDAwNS03OTY3IChMaW5raW5nKTwvaXNibj48YWNjZXNzaW9uLW51
bT4yNTUwNjkwNTwvYWNjZXNzaW9uLW51bT48dXJscz48cmVsYXRlZC11cmxzPjx1cmw+aHR0cHM6
Ly93d3cubmNiaS5ubG0ubmloLmdvdi9wdWJtZWQvMjU1MDY5MDU8L3VybD48L3JlbGF0ZWQtdXJs
cz48L3VybHM+PGVsZWN0cm9uaWMtcmVzb3VyY2UtbnVtPjEwLjEwMTYvai5icmF0LjIwMTQuMTEu
MDAzPC9lbGVjdHJvbmljLXJlc291cmNlLW51bT48L3JlY29yZD48L0NpdGU+PC9FbmROb3RlPn==
</w:fldData>
        </w:fldChar>
      </w:r>
      <w:r w:rsidR="00FA6C51" w:rsidRPr="00A43B7D">
        <w:rPr>
          <w:rFonts w:asciiTheme="minorHAnsi" w:hAnsiTheme="minorHAnsi" w:cstheme="minorHAnsi"/>
          <w:color w:val="auto"/>
        </w:rPr>
        <w:instrText xml:space="preserve"> ADDIN EN.CITE </w:instrText>
      </w:r>
      <w:r w:rsidR="00FA6C51" w:rsidRPr="00A43B7D">
        <w:rPr>
          <w:rFonts w:asciiTheme="minorHAnsi" w:hAnsiTheme="minorHAnsi" w:cstheme="minorHAnsi"/>
          <w:color w:val="auto"/>
        </w:rPr>
        <w:fldChar w:fldCharType="begin">
          <w:fldData xml:space="preserve">PEVuZE5vdGU+PENpdGU+PEF1dGhvcj5Wb2xkZXJzPC9BdXRob3I+PFllYXI+MjAxNTwvWWVhcj48
UmVjTnVtPjM8L1JlY051bT48RGlzcGxheVRleHQ+PHN0eWxlIGZhY2U9InN1cGVyc2NyaXB0Ij45
PC9zdHlsZT48L0Rpc3BsYXlUZXh0PjxyZWNvcmQ+PHJlYy1udW1iZXI+MzwvcmVjLW51bWJlcj48
Zm9yZWlnbi1rZXlzPjxrZXkgYXBwPSJFTiIgZGItaWQ9IjVyZHBzd2VkdXQ1OWViZXBwZTBwc3R6
OHd3ZnBhdDlkdHc5ZiIgdGltZXN0YW1wPSIxNTEyNzMxNjY1Ij4zPC9rZXk+PGtleSBhcHA9IkVO
V2ViIiBkYi1pZD0iIj4wPC9rZXk+PC9mb3JlaWduLWtleXM+PHJlZi10eXBlIG5hbWU9IkpvdXJu
YWwgQXJ0aWNsZSI+MTc8L3JlZi10eXBlPjxjb250cmlidXRvcnM+PGF1dGhvcnM+PGF1dGhvcj5W
b2xkZXJzLCBTLjwvYXV0aG9yPjxhdXRob3I+Qm9kZGV6LCBZLjwvYXV0aG9yPjxhdXRob3I+RGUg
UGV1dGVyLCBTLjwvYXV0aG9yPjxhdXRob3I+TWV1bGRlcnMsIEEuPC9hdXRob3I+PGF1dGhvcj5W
bGFleWVuLCBKLiBXLjwvYXV0aG9yPjwvYXV0aG9ycz48L2NvbnRyaWJ1dG9ycz48YXV0aC1hZGRy
ZXNzPlJlc2VhcmNoIEdyb3VwIEhlYWx0aCBQc3ljaG9sb2d5LCBVbml2ZXJzaXR5IG9mIExldXZl
biwgQmVsZ2l1bS4gRWxlY3Ryb25pYyBhZGRyZXNzOiBzdGVwaGFuaWV2b2xkZXJzQGhvdG1haWwu
Y29tLiYjeEQ7Q2VudGVyIGZvciB0aGUgUHN5Y2hvbG9neSBvZiBMZWFybmluZyBhbmQgRXhwZXJp
bWVudGFsIFBzeWNob3BhdGhvbG9neSwgVW5pdmVyc2l0eSBvZiBMZXV2ZW4sIEJlbGdpdW07IENl
bnRlciBvZiBFeGNlbGxlbmNlIG9uIEdlbmVyYWxpemF0aW9uIFJlc2VhcmNoLCBVbml2ZXJzaXR5
IG9mIExldXZlbiwgQmVsZ2l1bS4mI3hEO1Jlc2VhcmNoIEdyb3VwIEhlYWx0aCBQc3ljaG9sb2d5
LCBVbml2ZXJzaXR5IG9mIExldXZlbiwgQmVsZ2l1bS4mI3hEO1Jlc2VhcmNoIEdyb3VwIEhlYWx0
aCBQc3ljaG9sb2d5LCBVbml2ZXJzaXR5IG9mIExldXZlbiwgQmVsZ2l1bTsgQ2VudGVyIG9mIEV4
Y2VsbGVuY2Ugb24gR2VuZXJhbGl6YXRpb24gUmVzZWFyY2gsIFVuaXZlcnNpdHkgb2YgTGV1dmVu
LCBCZWxnaXVtLiYjeEQ7UmVzZWFyY2ggR3JvdXAgSGVhbHRoIFBzeWNob2xvZ3ksIFVuaXZlcnNp
dHkgb2YgTGV1dmVuLCBCZWxnaXVtOyBDZW50ZXIgb2YgRXhjZWxsZW5jZSBvbiBHZW5lcmFsaXph
dGlvbiBSZXNlYXJjaCwgVW5pdmVyc2l0eSBvZiBMZXV2ZW4sIEJlbGdpdW07IERlcGFydG1lbnQg
b2YgQ2xpbmljYWwgUHN5Y2hvbG9naWNhbCBTY2llbmNlLCBNYWFzdHJpY2h0IFVuaXZlcnNpdHks
IFRoZSBOZXRoZXJsYW5kcy48L2F1dGgtYWRkcmVzcz48dGl0bGVzPjx0aXRsZT5Bdm9pZGFuY2Ug
YmVoYXZpb3IgaW4gY2hyb25pYyBwYWluIHJlc2VhcmNoOiBhIGNvbGQgY2FzZSByZXZpc2l0ZWQ8
L3RpdGxlPjxzZWNvbmRhcnktdGl0bGU+QmVoYXZpb3VyIFJlc2VhcmNoIGFuZCBUaGVyYXB5PC9z
ZWNvbmRhcnktdGl0bGU+PC90aXRsZXM+PHBlcmlvZGljYWw+PGZ1bGwtdGl0bGU+QmVoYXZpb3Vy
IHJlc2VhcmNoIGFuZCB0aGVyYXB5PC9mdWxsLXRpdGxlPjwvcGVyaW9kaWNhbD48cGFnZXM+MzEt
NzwvcGFnZXM+PHZvbHVtZT42NDwvdm9sdW1lPjxlZGl0aW9uPjIwMTQvMTIvMTc8L2VkaXRpb24+
PGtleXdvcmRzPjxrZXl3b3JkPkFueGlldHkvKnBzeWNob2xvZ3k8L2tleXdvcmQ+PGtleXdvcmQ+
KkF2b2lkYW5jZSBMZWFybmluZzwva2V5d29yZD48a2V5d29yZD5DaHJvbmljIFBhaW4vKnBzeWNo
b2xvZ3k8L2tleXdvcmQ+PGtleXdvcmQ+RmVhci8qcHN5Y2hvbG9neTwva2V5d29yZD48a2V5d29y
ZD5IdW1hbnM8L2tleXdvcmQ+PGtleXdvcmQ+TW9kZWxzLCBQc3ljaG9sb2dpY2FsPC9rZXl3b3Jk
PjxrZXl3b3JkPk11c2N1bG9za2VsZXRhbCBQYWluLypwc3ljaG9sb2d5PC9rZXl3b3JkPjxrZXl3
b3JkPlF1YWxpdHkgb2YgTGlmZS8qcHN5Y2hvbG9neTwva2V5d29yZD48a2V5d29yZD5Bdm9pZGFu
Y2UgYmVoYXZpb3I8L2tleXdvcmQ+PGtleXdvcmQ+Q2hyb25pYyBwYWluPC9rZXl3b3JkPjxrZXl3
b3JkPkZlYXI8L2tleXdvcmQ+PGtleXdvcmQ+TGVhcm5pbmc8L2tleXdvcmQ+PGtleXdvcmQ+TW90
aXZhdGlvbjwva2V5d29yZD48L2tleXdvcmRzPjxkYXRlcz48eWVhcj4yMDE1PC95ZWFyPjxwdWIt
ZGF0ZXM+PGRhdGU+SmFuPC9kYXRlPjwvcHViLWRhdGVzPjwvZGF0ZXM+PGlzYm4+MTg3My02MjJY
IChFbGVjdHJvbmljKSYjeEQ7MDAwNS03OTY3IChMaW5raW5nKTwvaXNibj48YWNjZXNzaW9uLW51
bT4yNTUwNjkwNTwvYWNjZXNzaW9uLW51bT48dXJscz48cmVsYXRlZC11cmxzPjx1cmw+aHR0cHM6
Ly93d3cubmNiaS5ubG0ubmloLmdvdi9wdWJtZWQvMjU1MDY5MDU8L3VybD48L3JlbGF0ZWQtdXJs
cz48L3VybHM+PGVsZWN0cm9uaWMtcmVzb3VyY2UtbnVtPjEwLjEwMTYvai5icmF0LjIwMTQuMTEu
MDAzPC9lbGVjdHJvbmljLXJlc291cmNlLW51bT48L3JlY29yZD48L0NpdGU+PC9FbmROb3RlPn==
</w:fldData>
        </w:fldChar>
      </w:r>
      <w:r w:rsidR="00FA6C51" w:rsidRPr="00A43B7D">
        <w:rPr>
          <w:rFonts w:asciiTheme="minorHAnsi" w:hAnsiTheme="minorHAnsi" w:cstheme="minorHAnsi"/>
          <w:color w:val="auto"/>
        </w:rPr>
        <w:instrText xml:space="preserve"> ADDIN EN.CITE.DATA </w:instrText>
      </w:r>
      <w:r w:rsidR="00FA6C51" w:rsidRPr="00A43B7D">
        <w:rPr>
          <w:rFonts w:asciiTheme="minorHAnsi" w:hAnsiTheme="minorHAnsi" w:cstheme="minorHAnsi"/>
          <w:color w:val="auto"/>
        </w:rPr>
      </w:r>
      <w:r w:rsidR="00FA6C51" w:rsidRPr="00A43B7D">
        <w:rPr>
          <w:rFonts w:asciiTheme="minorHAnsi" w:hAnsiTheme="minorHAnsi" w:cstheme="minorHAnsi"/>
          <w:color w:val="auto"/>
        </w:rPr>
        <w:fldChar w:fldCharType="end"/>
      </w:r>
      <w:r w:rsidR="00DB0A46" w:rsidRPr="00A43B7D">
        <w:rPr>
          <w:rFonts w:asciiTheme="minorHAnsi" w:hAnsiTheme="minorHAnsi" w:cstheme="minorHAnsi"/>
          <w:color w:val="auto"/>
        </w:rPr>
      </w:r>
      <w:r w:rsidR="00DB0A46" w:rsidRPr="00A43B7D">
        <w:rPr>
          <w:rFonts w:asciiTheme="minorHAnsi" w:hAnsiTheme="minorHAnsi" w:cstheme="minorHAnsi"/>
          <w:color w:val="auto"/>
        </w:rPr>
        <w:fldChar w:fldCharType="separate"/>
      </w:r>
      <w:r w:rsidR="009C2474" w:rsidRPr="00A43B7D">
        <w:rPr>
          <w:rFonts w:asciiTheme="minorHAnsi" w:hAnsiTheme="minorHAnsi" w:cstheme="minorHAnsi"/>
          <w:noProof/>
          <w:color w:val="auto"/>
          <w:vertAlign w:val="superscript"/>
        </w:rPr>
        <w:t>9</w:t>
      </w:r>
      <w:r w:rsidR="00DB0A46" w:rsidRPr="00A43B7D">
        <w:rPr>
          <w:rFonts w:asciiTheme="minorHAnsi" w:hAnsiTheme="minorHAnsi" w:cstheme="minorHAnsi"/>
          <w:color w:val="auto"/>
        </w:rPr>
        <w:fldChar w:fldCharType="end"/>
      </w:r>
      <w:r w:rsidR="00DB0A46" w:rsidRPr="00A43B7D">
        <w:rPr>
          <w:rFonts w:asciiTheme="minorHAnsi" w:hAnsiTheme="minorHAnsi" w:cstheme="minorHAnsi"/>
          <w:color w:val="auto"/>
        </w:rPr>
        <w:t>.</w:t>
      </w:r>
      <w:r w:rsidR="0025059A" w:rsidRPr="00A43B7D">
        <w:rPr>
          <w:rFonts w:asciiTheme="minorHAnsi" w:hAnsiTheme="minorHAnsi" w:cstheme="minorHAnsi"/>
          <w:color w:val="auto"/>
        </w:rPr>
        <w:t xml:space="preserve"> </w:t>
      </w:r>
      <w:r w:rsidR="004B6B84" w:rsidRPr="00A43B7D">
        <w:rPr>
          <w:rFonts w:asciiTheme="minorHAnsi" w:hAnsiTheme="minorHAnsi" w:cstheme="minorHAnsi"/>
          <w:color w:val="auto"/>
        </w:rPr>
        <w:t>U</w:t>
      </w:r>
      <w:r w:rsidR="0025059A" w:rsidRPr="00A43B7D">
        <w:rPr>
          <w:rFonts w:asciiTheme="minorHAnsi" w:hAnsiTheme="minorHAnsi" w:cstheme="minorHAnsi"/>
          <w:color w:val="auto"/>
        </w:rPr>
        <w:t>nderstand</w:t>
      </w:r>
      <w:r w:rsidR="004B6B84" w:rsidRPr="00A43B7D">
        <w:rPr>
          <w:rFonts w:asciiTheme="minorHAnsi" w:hAnsiTheme="minorHAnsi" w:cstheme="minorHAnsi"/>
          <w:color w:val="auto"/>
        </w:rPr>
        <w:t>ing</w:t>
      </w:r>
      <w:r w:rsidR="0025059A" w:rsidRPr="00A43B7D">
        <w:rPr>
          <w:rFonts w:asciiTheme="minorHAnsi" w:hAnsiTheme="minorHAnsi" w:cstheme="minorHAnsi"/>
          <w:color w:val="auto"/>
        </w:rPr>
        <w:t xml:space="preserve"> the processes underlying </w:t>
      </w:r>
      <w:r w:rsidR="00A04E37" w:rsidRPr="00A43B7D">
        <w:rPr>
          <w:rFonts w:asciiTheme="minorHAnsi" w:hAnsiTheme="minorHAnsi" w:cstheme="minorHAnsi"/>
          <w:color w:val="auto"/>
        </w:rPr>
        <w:t>how</w:t>
      </w:r>
      <w:r w:rsidR="00DA6029" w:rsidRPr="00A43B7D">
        <w:rPr>
          <w:rFonts w:asciiTheme="minorHAnsi" w:hAnsiTheme="minorHAnsi" w:cstheme="minorHAnsi"/>
          <w:color w:val="auto"/>
        </w:rPr>
        <w:t xml:space="preserve"> </w:t>
      </w:r>
      <w:r w:rsidR="0025059A" w:rsidRPr="00A43B7D">
        <w:rPr>
          <w:rFonts w:asciiTheme="minorHAnsi" w:hAnsiTheme="minorHAnsi" w:cstheme="minorHAnsi"/>
          <w:color w:val="auto"/>
        </w:rPr>
        <w:t>avoidance</w:t>
      </w:r>
      <w:r w:rsidR="00DA6029" w:rsidRPr="00A43B7D">
        <w:rPr>
          <w:rFonts w:asciiTheme="minorHAnsi" w:hAnsiTheme="minorHAnsi" w:cstheme="minorHAnsi"/>
          <w:color w:val="auto"/>
        </w:rPr>
        <w:t xml:space="preserve"> is acquired</w:t>
      </w:r>
      <w:r w:rsidR="0025059A" w:rsidRPr="00A43B7D">
        <w:rPr>
          <w:rFonts w:asciiTheme="minorHAnsi" w:hAnsiTheme="minorHAnsi" w:cstheme="minorHAnsi"/>
          <w:color w:val="auto"/>
        </w:rPr>
        <w:t xml:space="preserve">, can provide insight into how </w:t>
      </w:r>
      <w:r w:rsidR="004B6B84" w:rsidRPr="00A43B7D">
        <w:rPr>
          <w:rFonts w:asciiTheme="minorHAnsi" w:hAnsiTheme="minorHAnsi" w:cstheme="minorHAnsi"/>
          <w:color w:val="auto"/>
        </w:rPr>
        <w:t xml:space="preserve">avoidance </w:t>
      </w:r>
      <w:r w:rsidR="00000DF1" w:rsidRPr="00A43B7D">
        <w:rPr>
          <w:rFonts w:asciiTheme="minorHAnsi" w:hAnsiTheme="minorHAnsi" w:cstheme="minorHAnsi"/>
          <w:color w:val="auto"/>
        </w:rPr>
        <w:t>can</w:t>
      </w:r>
      <w:r w:rsidR="00542859" w:rsidRPr="00A43B7D">
        <w:rPr>
          <w:rFonts w:asciiTheme="minorHAnsi" w:hAnsiTheme="minorHAnsi" w:cstheme="minorHAnsi"/>
          <w:color w:val="auto"/>
        </w:rPr>
        <w:t xml:space="preserve"> </w:t>
      </w:r>
      <w:r w:rsidR="00A04E37" w:rsidRPr="00A43B7D">
        <w:rPr>
          <w:rFonts w:asciiTheme="minorHAnsi" w:hAnsiTheme="minorHAnsi" w:cstheme="minorHAnsi"/>
          <w:color w:val="auto"/>
        </w:rPr>
        <w:t>subsequently</w:t>
      </w:r>
      <w:r w:rsidR="0025059A" w:rsidRPr="00A43B7D">
        <w:rPr>
          <w:rFonts w:asciiTheme="minorHAnsi" w:hAnsiTheme="minorHAnsi" w:cstheme="minorHAnsi"/>
          <w:color w:val="auto"/>
        </w:rPr>
        <w:t xml:space="preserve"> become </w:t>
      </w:r>
      <w:r w:rsidR="001A276E" w:rsidRPr="00A43B7D">
        <w:rPr>
          <w:rFonts w:asciiTheme="minorHAnsi" w:hAnsiTheme="minorHAnsi" w:cstheme="minorHAnsi"/>
          <w:color w:val="auto"/>
        </w:rPr>
        <w:t>pathological</w:t>
      </w:r>
      <w:r w:rsidR="004B6B84" w:rsidRPr="00A43B7D">
        <w:rPr>
          <w:rFonts w:asciiTheme="minorHAnsi" w:hAnsiTheme="minorHAnsi" w:cstheme="minorHAnsi"/>
          <w:color w:val="auto"/>
        </w:rPr>
        <w:t>, and inspire ways in which these</w:t>
      </w:r>
      <w:r w:rsidR="0025059A" w:rsidRPr="00A43B7D">
        <w:rPr>
          <w:rFonts w:asciiTheme="minorHAnsi" w:hAnsiTheme="minorHAnsi" w:cstheme="minorHAnsi"/>
          <w:color w:val="auto"/>
        </w:rPr>
        <w:t xml:space="preserve"> processes can be directly targeted during treatment</w:t>
      </w:r>
      <w:r w:rsidR="00B56531"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Pittig&lt;/Author&gt;&lt;Year&gt;2020&lt;/Year&gt;&lt;RecNum&gt;347&lt;/RecNum&gt;&lt;DisplayText&gt;&lt;style face="superscript"&gt;51&lt;/style&gt;&lt;/DisplayText&gt;&lt;record&gt;&lt;rec-number&gt;347&lt;/rec-number&gt;&lt;foreign-keys&gt;&lt;key app="EN" db-id="5rdpswedut59ebeppe0pstz8wwfpat9dtw9f" timestamp="1583414193"&gt;347&lt;/key&gt;&lt;/foreign-keys&gt;&lt;ref-type name="Journal Article"&gt;17&lt;/ref-type&gt;&lt;contributors&gt;&lt;authors&gt;&lt;author&gt;Pittig, Andre&lt;/author&gt;&lt;author&gt;Wong, Alex H. K.&lt;/author&gt;&lt;author&gt;Glück, Valentina M.&lt;/author&gt;&lt;author&gt;Boschet, Juliane M.&lt;/author&gt;&lt;/authors&gt;&lt;/contributors&gt;&lt;titles&gt;&lt;title&gt;Avoidance and its bi-directional relationship with conditioned fear: Mechanisms, moderators, and clinical implications&lt;/title&gt;&lt;secondary-title&gt;Behaviour Research and Therapy&lt;/secondary-title&gt;&lt;/titles&gt;&lt;periodical&gt;&lt;full-title&gt;Behaviour research and therapy&lt;/full-title&gt;&lt;/periodical&gt;&lt;pages&gt;103550&lt;/pages&gt;&lt;volume&gt;126&lt;/volume&gt;&lt;keywords&gt;&lt;keyword&gt;Avoidance&lt;/keyword&gt;&lt;keyword&gt;Defensive behavior&lt;/keyword&gt;&lt;keyword&gt;Fear conditioning&lt;/keyword&gt;&lt;keyword&gt;Anxiety&lt;/keyword&gt;&lt;keyword&gt;Habits&lt;/keyword&gt;&lt;keyword&gt;Instrumental behavior&lt;/keyword&gt;&lt;keyword&gt;Safety behavior&lt;/keyword&gt;&lt;keyword&gt;Aversive conditioning&lt;/keyword&gt;&lt;/keywords&gt;&lt;dates&gt;&lt;year&gt;2020&lt;/year&gt;&lt;pub-dates&gt;&lt;date&gt;2020/03/01/&lt;/date&gt;&lt;/pub-dates&gt;&lt;/dates&gt;&lt;isbn&gt;0005-7967&lt;/isbn&gt;&lt;urls&gt;&lt;related-urls&gt;&lt;url&gt;http://www.sciencedirect.com/science/article/pii/S0005796720300012&lt;/url&gt;&lt;/related-urls&gt;&lt;/urls&gt;&lt;electronic-resource-num&gt;https://doi.org/10.1016/j.brat.2020.103550&lt;/electronic-resource-num&gt;&lt;/record&gt;&lt;/Cite&gt;&lt;/EndNote&gt;</w:instrText>
      </w:r>
      <w:r w:rsidR="00B56531"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51</w:t>
      </w:r>
      <w:r w:rsidR="00B56531" w:rsidRPr="00A43B7D">
        <w:rPr>
          <w:rFonts w:asciiTheme="minorHAnsi" w:hAnsiTheme="minorHAnsi" w:cstheme="minorHAnsi"/>
          <w:color w:val="auto"/>
        </w:rPr>
        <w:fldChar w:fldCharType="end"/>
      </w:r>
      <w:r w:rsidR="0025059A" w:rsidRPr="00A43B7D">
        <w:rPr>
          <w:rFonts w:asciiTheme="minorHAnsi" w:hAnsiTheme="minorHAnsi" w:cstheme="minorHAnsi"/>
          <w:color w:val="auto"/>
        </w:rPr>
        <w:t>.</w:t>
      </w:r>
      <w:r w:rsidR="00DB0A46" w:rsidRPr="00A43B7D">
        <w:rPr>
          <w:rFonts w:asciiTheme="minorHAnsi" w:hAnsiTheme="minorHAnsi" w:cstheme="minorHAnsi"/>
          <w:color w:val="auto"/>
        </w:rPr>
        <w:t xml:space="preserve"> </w:t>
      </w:r>
      <w:r w:rsidR="0025059A" w:rsidRPr="00A43B7D">
        <w:rPr>
          <w:rFonts w:asciiTheme="minorHAnsi" w:hAnsiTheme="minorHAnsi" w:cstheme="minorHAnsi"/>
          <w:color w:val="auto"/>
        </w:rPr>
        <w:t xml:space="preserve">For example, </w:t>
      </w:r>
      <w:r w:rsidR="001278DE" w:rsidRPr="00A43B7D">
        <w:rPr>
          <w:rFonts w:asciiTheme="minorHAnsi" w:hAnsiTheme="minorHAnsi" w:cstheme="minorHAnsi"/>
          <w:color w:val="auto"/>
        </w:rPr>
        <w:t>methodological modifications, such as manipulating experimental reward</w:t>
      </w:r>
      <w:r w:rsidR="00356456" w:rsidRPr="00A43B7D">
        <w:rPr>
          <w:rFonts w:asciiTheme="minorHAnsi" w:hAnsiTheme="minorHAnsi" w:cstheme="minorHAnsi"/>
          <w:color w:val="auto"/>
        </w:rPr>
        <w:t xml:space="preserve"> to increase approach and reduce avoidance tendencies</w:t>
      </w:r>
      <w:r w:rsidR="001278DE" w:rsidRPr="00A43B7D">
        <w:rPr>
          <w:rFonts w:asciiTheme="minorHAnsi" w:hAnsiTheme="minorHAnsi" w:cstheme="minorHAnsi"/>
          <w:color w:val="auto"/>
        </w:rPr>
        <w:fldChar w:fldCharType="begin">
          <w:fldData xml:space="preserve">PEVuZE5vdGU+PENpdGU+PEF1dGhvcj5QaXR0aWc8L0F1dGhvcj48WWVhcj4yMDE5PC9ZZWFyPjxS
ZWNOdW0+MzA3PC9SZWNOdW0+PERpc3BsYXlUZXh0PjxzdHlsZSBmYWNlPSJzdXBlcnNjcmlwdCI+
NTIsNTM8L3N0eWxlPjwvRGlzcGxheVRleHQ+PHJlY29yZD48cmVjLW51bWJlcj4zMDc8L3JlYy1u
dW1iZXI+PGZvcmVpZ24ta2V5cz48a2V5IGFwcD0iRU4iIGRiLWlkPSI1cmRwc3dlZHV0NTllYmVw
cGUwcHN0ejh3d2ZwYXQ5ZHR3OWYiIHRpbWVzdGFtcD0iMTU2ODYyMTgxOSI+MzA3PC9rZXk+PC9m
b3JlaWduLWtleXM+PHJlZi10eXBlIG5hbWU9IkpvdXJuYWwgQXJ0aWNsZSI+MTc8L3JlZi10eXBl
Pjxjb250cmlidXRvcnM+PGF1dGhvcnM+PGF1dGhvcj5QaXR0aWcsIEFuZHJlPC9hdXRob3I+PGF1
dGhvcj5EZWhsZXIsIEp1bGU8L2F1dGhvcj48L2F1dGhvcnM+PC9jb250cmlidXRvcnM+PHRpdGxl
cz48dGl0bGU+U2FtZSBmZWFyIHJlc3BvbnNlcywgbGVzcyBhdm9pZGFuY2U6IFJld2FyZHMgY29t
cGV0aW5nIHdpdGggYXZlcnNpdmUgb3V0Y29tZXMgZG8gbm90IGJ1ZmZlciBmZWFyIGFjcXVpc2l0
aW9uLCBidXQgYXR0ZW51YXRlIGF2b2lkYW5jZSB0byBhY2NlbGVyYXRlIHN1YnNlcXVlbnQgZmVh
ciBleHRpbmN0aW9uPC90aXRsZT48c2Vjb25kYXJ5LXRpdGxlPkJlaGF2aW91ciBSZXNlYXJjaCBh
bmQgVGhlcmFweTwvc2Vjb25kYXJ5LXRpdGxlPjwvdGl0bGVzPjxwZXJpb2RpY2FsPjxmdWxsLXRp
dGxlPkJlaGF2aW91ciByZXNlYXJjaCBhbmQgdGhlcmFweTwvZnVsbC10aXRsZT48L3BlcmlvZGlj
YWw+PHBhZ2VzPjEtMTE8L3BhZ2VzPjx2b2x1bWU+MTEyPC92b2x1bWU+PGtleXdvcmRzPjxrZXl3
b3JkPkJlaGF2aW9yYWwgYXZvaWRhbmNlPC9rZXl3b3JkPjxrZXl3b3JkPkZlYXIgY29uZGl0aW9u
aW5nPC9rZXl3b3JkPjxrZXl3b3JkPkF2b2lkYW5jZSBjb25kaXRpb25pbmc8L2tleXdvcmQ+PGtl
eXdvcmQ+RmVhcjwva2V5d29yZD48a2V5d29yZD5BbnhpZXR5IGRpc29yZGVyczwva2V5d29yZD48
a2V5d29yZD5BcHByb2FjaC1hdm9pZGFuY2U8L2tleXdvcmQ+PC9rZXl3b3Jkcz48ZGF0ZXM+PHll
YXI+MjAxOTwveWVhcj48cHViLWRhdGVzPjxkYXRlPjIwMTkvMDEvMDEvPC9kYXRlPjwvcHViLWRh
dGVzPjwvZGF0ZXM+PGlzYm4+MDAwNS03OTY3PC9pc2JuPjx1cmxzPjxyZWxhdGVkLXVybHM+PHVy
bD5odHRwOi8vd3d3LnNjaWVuY2VkaXJlY3QuY29tL3NjaWVuY2UvYXJ0aWNsZS9waWkvUzAwMDU3
OTY3MTgzMDE3NVg8L3VybD48L3JlbGF0ZWQtdXJscz48L3VybHM+PGVsZWN0cm9uaWMtcmVzb3Vy
Y2UtbnVtPmh0dHBzOi8vZG9pLm9yZy8xMC4xMDE2L2ouYnJhdC4yMDE4LjExLjAwMzwvZWxlY3Ry
b25pYy1yZXNvdXJjZS1udW0+PC9yZWNvcmQ+PC9DaXRlPjxDaXRlPjxBdXRob3I+VmFuIERhbW1l
PC9BdXRob3I+PFllYXI+MjAxMjwvWWVhcj48UmVjTnVtPjI1ODwvUmVjTnVtPjxyZWNvcmQ+PHJl
Yy1udW1iZXI+MjU4PC9yZWMtbnVtYmVyPjxmb3JlaWduLWtleXM+PGtleSBhcHA9IkVOIiBkYi1p
ZD0iNXJkcHN3ZWR1dDU5ZWJlcHBlMHBzdHo4d3dmcGF0OWR0dzlmIiB0aW1lc3RhbXA9IjE1NTM2
MjM1OTIiPjI1ODwva2V5PjwvZm9yZWlnbi1rZXlzPjxyZWYtdHlwZSBuYW1lPSJKb3VybmFsIEFy
dGljbGUiPjE3PC9yZWYtdHlwZT48Y29udHJpYnV0b3JzPjxhdXRob3JzPjxhdXRob3I+VmFuIERh
bW1lLCBTLjwvYXV0aG9yPjxhdXRob3I+VmFuIFJ5Y2tlZ2hlbSwgRC4gTS48L2F1dGhvcj48YXV0
aG9yPld5ZmZlbHMsIEYuPC9hdXRob3I+PGF1dGhvcj5WYW4gSHVsbGUsIEwuPC9hdXRob3I+PGF1
dGhvcj5Dcm9tYmV6LCBHLjwvYXV0aG9yPjwvYXV0aG9ycz48L2NvbnRyaWJ1dG9ycz48YXV0aC1h
ZGRyZXNzPkRlcGFydG1lbnQgb2YgRXhwZXJpbWVudGFsLUNsaW5pY2FsIGFuZCBIZWFsdGggUHN5
Y2hvbG9neSwgR2hlbnQgVW5pdmVyc2l0eSwgR2hlbnQsIEJlbGdpdW0uIFN0ZWZhYW4uVmFuZGFt
bWVAVUdlbnQuYmU8L2F1dGgtYWRkcmVzcz48dGl0bGVzPjx0aXRsZT5ObyBwYWluIG5vIGdhaW4/
IFB1cnN1aW5nIGEgY29tcGV0aW5nIGdvYWwgaW5oaWJpdHMgYXZvaWRhbmNlIGJlaGF2aW9yPC90
aXRsZT48c2Vjb25kYXJ5LXRpdGxlPlBhaW48L3NlY29uZGFyeS10aXRsZT48YWx0LXRpdGxlPlBh
aW48L2FsdC10aXRsZT48L3RpdGxlcz48cGVyaW9kaWNhbD48ZnVsbC10aXRsZT5QYWluPC9mdWxs
LXRpdGxlPjwvcGVyaW9kaWNhbD48YWx0LXBlcmlvZGljYWw+PGZ1bGwtdGl0bGU+UGFpbjwvZnVs
bC10aXRsZT48L2FsdC1wZXJpb2RpY2FsPjxwYWdlcz44MDAtNDwvcGFnZXM+PHZvbHVtZT4xNTM8
L3ZvbHVtZT48bnVtYmVyPjQ8L251bWJlcj48ZWRpdGlvbj4yMDEyLzAyLzA0PC9lZGl0aW9uPjxr
ZXl3b3Jkcz48a2V5d29yZD5BZG9sZXNjZW50PC9rZXl3b3JkPjxrZXl3b3JkPkF2b2lkYW5jZSBM
ZWFybmluZy8qcGh5c2lvbG9neTwva2V5d29yZD48a2V5d29yZD5GZW1hbGU8L2tleXdvcmQ+PGtl
eXdvcmQ+KkdvYWxzPC9rZXl3b3JkPjxrZXl3b3JkPkh1bWFuczwva2V5d29yZD48a2V5d29yZD5N
YWxlPC9rZXl3b3JkPjxrZXl3b3JkPk1vdGl2YXRpb24vcGh5c2lvbG9neTwva2V5d29yZD48a2V5
d29yZD5QYWluL3BoeXNpb3BhdGhvbG9neS8qcHN5Y2hvbG9neTwva2V5d29yZD48a2V5d29yZD5Q
YWluIE1lYXN1cmVtZW50LyptZXRob2RzPC9rZXl3b3JkPjxrZXl3b3JkPlJlYWN0aW9uIFRpbWUv
cGh5c2lvbG9neTwva2V5d29yZD48a2V5d29yZD5Zb3VuZyBBZHVsdDwva2V5d29yZD48L2tleXdv
cmRzPjxkYXRlcz48eWVhcj4yMDEyPC95ZWFyPjxwdWItZGF0ZXM+PGRhdGU+QXByPC9kYXRlPjwv
cHViLWRhdGVzPjwvZGF0ZXM+PGlzYm4+MDMwNC0zOTU5PC9pc2JuPjxhY2Nlc3Npb24tbnVtPjIy
MzAxMzMzPC9hY2Nlc3Npb24tbnVtPjx1cmxzPjwvdXJscz48ZWxlY3Ryb25pYy1yZXNvdXJjZS1u
dW0+MTAuMTAxNi9qLnBhaW4uMjAxMS4xMi4wMTU8L2VsZWN0cm9uaWMtcmVzb3VyY2UtbnVtPjxy
ZW1vdGUtZGF0YWJhc2UtcHJvdmlkZXI+TkxNPC9yZW1vdGUtZGF0YWJhc2UtcHJvdmlkZXI+PGxh
bmd1YWdlPmVuZzwvbGFuZ3VhZ2U+PC9yZWNvcmQ+PC9DaXRlPjxDaXRlPjxBdXRob3I+UGl0dGln
PC9BdXRob3I+PFllYXI+MjAxOTwvWWVhcj48UmVjTnVtPjMwNzwvUmVjTnVtPjxyZWNvcmQ+PHJl
Yy1udW1iZXI+MzA3PC9yZWMtbnVtYmVyPjxmb3JlaWduLWtleXM+PGtleSBhcHA9IkVOIiBkYi1p
ZD0iNXJkcHN3ZWR1dDU5ZWJlcHBlMHBzdHo4d3dmcGF0OWR0dzlmIiB0aW1lc3RhbXA9IjE1Njg2
MjE4MTkiPjMwNzwva2V5PjwvZm9yZWlnbi1rZXlzPjxyZWYtdHlwZSBuYW1lPSJKb3VybmFsIEFy
dGljbGUiPjE3PC9yZWYtdHlwZT48Y29udHJpYnV0b3JzPjxhdXRob3JzPjxhdXRob3I+UGl0dGln
LCBBbmRyZTwvYXV0aG9yPjxhdXRob3I+RGVobGVyLCBKdWxlPC9hdXRob3I+PC9hdXRob3JzPjwv
Y29udHJpYnV0b3JzPjx0aXRsZXM+PHRpdGxlPlNhbWUgZmVhciByZXNwb25zZXMsIGxlc3MgYXZv
aWRhbmNlOiBSZXdhcmRzIGNvbXBldGluZyB3aXRoIGF2ZXJzaXZlIG91dGNvbWVzIGRvIG5vdCBi
dWZmZXIgZmVhciBhY3F1aXNpdGlvbiwgYnV0IGF0dGVudWF0ZSBhdm9pZGFuY2UgdG8gYWNjZWxl
cmF0ZSBzdWJzZXF1ZW50IGZlYXIgZXh0aW5jdGlvbjwvdGl0bGU+PHNlY29uZGFyeS10aXRsZT5C
ZWhhdmlvdXIgUmVzZWFyY2ggYW5kIFRoZXJhcHk8L3NlY29uZGFyeS10aXRsZT48L3RpdGxlcz48
cGVyaW9kaWNhbD48ZnVsbC10aXRsZT5CZWhhdmlvdXIgcmVzZWFyY2ggYW5kIHRoZXJhcHk8L2Z1
bGwtdGl0bGU+PC9wZXJpb2RpY2FsPjxwYWdlcz4xLTExPC9wYWdlcz48dm9sdW1lPjExMjwvdm9s
dW1lPjxrZXl3b3Jkcz48a2V5d29yZD5CZWhhdmlvcmFsIGF2b2lkYW5jZTwva2V5d29yZD48a2V5
d29yZD5GZWFyIGNvbmRpdGlvbmluZzwva2V5d29yZD48a2V5d29yZD5Bdm9pZGFuY2UgY29uZGl0
aW9uaW5nPC9rZXl3b3JkPjxrZXl3b3JkPkZlYXI8L2tleXdvcmQ+PGtleXdvcmQ+QW54aWV0eSBk
aXNvcmRlcnM8L2tleXdvcmQ+PGtleXdvcmQ+QXBwcm9hY2gtYXZvaWRhbmNlPC9rZXl3b3JkPjwv
a2V5d29yZHM+PGRhdGVzPjx5ZWFyPjIwMTk8L3llYXI+PHB1Yi1kYXRlcz48ZGF0ZT4yMDE5LzAx
LzAxLzwvZGF0ZT48L3B1Yi1kYXRlcz48L2RhdGVzPjxpc2JuPjAwMDUtNzk2NzwvaXNibj48dXJs
cz48cmVsYXRlZC11cmxzPjx1cmw+aHR0cDovL3d3dy5zY2llbmNlZGlyZWN0LmNvbS9zY2llbmNl
L2FydGljbGUvcGlpL1MwMDA1Nzk2NzE4MzAxNzVYPC91cmw+PC9yZWxhdGVkLXVybHM+PC91cmxz
PjxlbGVjdHJvbmljLXJlc291cmNlLW51bT5odHRwczovL2RvaS5vcmcvMTAuMTAxNi9qLmJyYXQu
MjAxOC4xMS4wMDM8L2VsZWN0cm9uaWMtcmVzb3VyY2UtbnVtPjwvcmVjb3JkPjwvQ2l0ZT48L0Vu
ZE5vdGU+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QaXR0aWc8L0F1dGhvcj48WWVhcj4yMDE5PC9ZZWFyPjxS
ZWNOdW0+MzA3PC9SZWNOdW0+PERpc3BsYXlUZXh0PjxzdHlsZSBmYWNlPSJzdXBlcnNjcmlwdCI+
NTIsNTM8L3N0eWxlPjwvRGlzcGxheVRleHQ+PHJlY29yZD48cmVjLW51bWJlcj4zMDc8L3JlYy1u
dW1iZXI+PGZvcmVpZ24ta2V5cz48a2V5IGFwcD0iRU4iIGRiLWlkPSI1cmRwc3dlZHV0NTllYmVw
cGUwcHN0ejh3d2ZwYXQ5ZHR3OWYiIHRpbWVzdGFtcD0iMTU2ODYyMTgxOSI+MzA3PC9rZXk+PC9m
b3JlaWduLWtleXM+PHJlZi10eXBlIG5hbWU9IkpvdXJuYWwgQXJ0aWNsZSI+MTc8L3JlZi10eXBl
Pjxjb250cmlidXRvcnM+PGF1dGhvcnM+PGF1dGhvcj5QaXR0aWcsIEFuZHJlPC9hdXRob3I+PGF1
dGhvcj5EZWhsZXIsIEp1bGU8L2F1dGhvcj48L2F1dGhvcnM+PC9jb250cmlidXRvcnM+PHRpdGxl
cz48dGl0bGU+U2FtZSBmZWFyIHJlc3BvbnNlcywgbGVzcyBhdm9pZGFuY2U6IFJld2FyZHMgY29t
cGV0aW5nIHdpdGggYXZlcnNpdmUgb3V0Y29tZXMgZG8gbm90IGJ1ZmZlciBmZWFyIGFjcXVpc2l0
aW9uLCBidXQgYXR0ZW51YXRlIGF2b2lkYW5jZSB0byBhY2NlbGVyYXRlIHN1YnNlcXVlbnQgZmVh
ciBleHRpbmN0aW9uPC90aXRsZT48c2Vjb25kYXJ5LXRpdGxlPkJlaGF2aW91ciBSZXNlYXJjaCBh
bmQgVGhlcmFweTwvc2Vjb25kYXJ5LXRpdGxlPjwvdGl0bGVzPjxwZXJpb2RpY2FsPjxmdWxsLXRp
dGxlPkJlaGF2aW91ciByZXNlYXJjaCBhbmQgdGhlcmFweTwvZnVsbC10aXRsZT48L3BlcmlvZGlj
YWw+PHBhZ2VzPjEtMTE8L3BhZ2VzPjx2b2x1bWU+MTEyPC92b2x1bWU+PGtleXdvcmRzPjxrZXl3
b3JkPkJlaGF2aW9yYWwgYXZvaWRhbmNlPC9rZXl3b3JkPjxrZXl3b3JkPkZlYXIgY29uZGl0aW9u
aW5nPC9rZXl3b3JkPjxrZXl3b3JkPkF2b2lkYW5jZSBjb25kaXRpb25pbmc8L2tleXdvcmQ+PGtl
eXdvcmQ+RmVhcjwva2V5d29yZD48a2V5d29yZD5BbnhpZXR5IGRpc29yZGVyczwva2V5d29yZD48
a2V5d29yZD5BcHByb2FjaC1hdm9pZGFuY2U8L2tleXdvcmQ+PC9rZXl3b3Jkcz48ZGF0ZXM+PHll
YXI+MjAxOTwveWVhcj48cHViLWRhdGVzPjxkYXRlPjIwMTkvMDEvMDEvPC9kYXRlPjwvcHViLWRh
dGVzPjwvZGF0ZXM+PGlzYm4+MDAwNS03OTY3PC9pc2JuPjx1cmxzPjxyZWxhdGVkLXVybHM+PHVy
bD5odHRwOi8vd3d3LnNjaWVuY2VkaXJlY3QuY29tL3NjaWVuY2UvYXJ0aWNsZS9waWkvUzAwMDU3
OTY3MTgzMDE3NVg8L3VybD48L3JlbGF0ZWQtdXJscz48L3VybHM+PGVsZWN0cm9uaWMtcmVzb3Vy
Y2UtbnVtPmh0dHBzOi8vZG9pLm9yZy8xMC4xMDE2L2ouYnJhdC4yMDE4LjExLjAwMzwvZWxlY3Ry
b25pYy1yZXNvdXJjZS1udW0+PC9yZWNvcmQ+PC9DaXRlPjxDaXRlPjxBdXRob3I+VmFuIERhbW1l
PC9BdXRob3I+PFllYXI+MjAxMjwvWWVhcj48UmVjTnVtPjI1ODwvUmVjTnVtPjxyZWNvcmQ+PHJl
Yy1udW1iZXI+MjU4PC9yZWMtbnVtYmVyPjxmb3JlaWduLWtleXM+PGtleSBhcHA9IkVOIiBkYi1p
ZD0iNXJkcHN3ZWR1dDU5ZWJlcHBlMHBzdHo4d3dmcGF0OWR0dzlmIiB0aW1lc3RhbXA9IjE1NTM2
MjM1OTIiPjI1ODwva2V5PjwvZm9yZWlnbi1rZXlzPjxyZWYtdHlwZSBuYW1lPSJKb3VybmFsIEFy
dGljbGUiPjE3PC9yZWYtdHlwZT48Y29udHJpYnV0b3JzPjxhdXRob3JzPjxhdXRob3I+VmFuIERh
bW1lLCBTLjwvYXV0aG9yPjxhdXRob3I+VmFuIFJ5Y2tlZ2hlbSwgRC4gTS48L2F1dGhvcj48YXV0
aG9yPld5ZmZlbHMsIEYuPC9hdXRob3I+PGF1dGhvcj5WYW4gSHVsbGUsIEwuPC9hdXRob3I+PGF1
dGhvcj5Dcm9tYmV6LCBHLjwvYXV0aG9yPjwvYXV0aG9ycz48L2NvbnRyaWJ1dG9ycz48YXV0aC1h
ZGRyZXNzPkRlcGFydG1lbnQgb2YgRXhwZXJpbWVudGFsLUNsaW5pY2FsIGFuZCBIZWFsdGggUHN5
Y2hvbG9neSwgR2hlbnQgVW5pdmVyc2l0eSwgR2hlbnQsIEJlbGdpdW0uIFN0ZWZhYW4uVmFuZGFt
bWVAVUdlbnQuYmU8L2F1dGgtYWRkcmVzcz48dGl0bGVzPjx0aXRsZT5ObyBwYWluIG5vIGdhaW4/
IFB1cnN1aW5nIGEgY29tcGV0aW5nIGdvYWwgaW5oaWJpdHMgYXZvaWRhbmNlIGJlaGF2aW9yPC90
aXRsZT48c2Vjb25kYXJ5LXRpdGxlPlBhaW48L3NlY29uZGFyeS10aXRsZT48YWx0LXRpdGxlPlBh
aW48L2FsdC10aXRsZT48L3RpdGxlcz48cGVyaW9kaWNhbD48ZnVsbC10aXRsZT5QYWluPC9mdWxs
LXRpdGxlPjwvcGVyaW9kaWNhbD48YWx0LXBlcmlvZGljYWw+PGZ1bGwtdGl0bGU+UGFpbjwvZnVs
bC10aXRsZT48L2FsdC1wZXJpb2RpY2FsPjxwYWdlcz44MDAtNDwvcGFnZXM+PHZvbHVtZT4xNTM8
L3ZvbHVtZT48bnVtYmVyPjQ8L251bWJlcj48ZWRpdGlvbj4yMDEyLzAyLzA0PC9lZGl0aW9uPjxr
ZXl3b3Jkcz48a2V5d29yZD5BZG9sZXNjZW50PC9rZXl3b3JkPjxrZXl3b3JkPkF2b2lkYW5jZSBM
ZWFybmluZy8qcGh5c2lvbG9neTwva2V5d29yZD48a2V5d29yZD5GZW1hbGU8L2tleXdvcmQ+PGtl
eXdvcmQ+KkdvYWxzPC9rZXl3b3JkPjxrZXl3b3JkPkh1bWFuczwva2V5d29yZD48a2V5d29yZD5N
YWxlPC9rZXl3b3JkPjxrZXl3b3JkPk1vdGl2YXRpb24vcGh5c2lvbG9neTwva2V5d29yZD48a2V5
d29yZD5QYWluL3BoeXNpb3BhdGhvbG9neS8qcHN5Y2hvbG9neTwva2V5d29yZD48a2V5d29yZD5Q
YWluIE1lYXN1cmVtZW50LyptZXRob2RzPC9rZXl3b3JkPjxrZXl3b3JkPlJlYWN0aW9uIFRpbWUv
cGh5c2lvbG9neTwva2V5d29yZD48a2V5d29yZD5Zb3VuZyBBZHVsdDwva2V5d29yZD48L2tleXdv
cmRzPjxkYXRlcz48eWVhcj4yMDEyPC95ZWFyPjxwdWItZGF0ZXM+PGRhdGU+QXByPC9kYXRlPjwv
cHViLWRhdGVzPjwvZGF0ZXM+PGlzYm4+MDMwNC0zOTU5PC9pc2JuPjxhY2Nlc3Npb24tbnVtPjIy
MzAxMzMzPC9hY2Nlc3Npb24tbnVtPjx1cmxzPjwvdXJscz48ZWxlY3Ryb25pYy1yZXNvdXJjZS1u
dW0+MTAuMTAxNi9qLnBhaW4uMjAxMS4xMi4wMTU8L2VsZWN0cm9uaWMtcmVzb3VyY2UtbnVtPjxy
ZW1vdGUtZGF0YWJhc2UtcHJvdmlkZXI+TkxNPC9yZW1vdGUtZGF0YWJhc2UtcHJvdmlkZXI+PGxh
bmd1YWdlPmVuZzwvbGFuZ3VhZ2U+PC9yZWNvcmQ+PC9DaXRlPjxDaXRlPjxBdXRob3I+UGl0dGln
PC9BdXRob3I+PFllYXI+MjAxOTwvWWVhcj48UmVjTnVtPjMwNzwvUmVjTnVtPjxyZWNvcmQ+PHJl
Yy1udW1iZXI+MzA3PC9yZWMtbnVtYmVyPjxmb3JlaWduLWtleXM+PGtleSBhcHA9IkVOIiBkYi1p
ZD0iNXJkcHN3ZWR1dDU5ZWJlcHBlMHBzdHo4d3dmcGF0OWR0dzlmIiB0aW1lc3RhbXA9IjE1Njg2
MjE4MTkiPjMwNzwva2V5PjwvZm9yZWlnbi1rZXlzPjxyZWYtdHlwZSBuYW1lPSJKb3VybmFsIEFy
dGljbGUiPjE3PC9yZWYtdHlwZT48Y29udHJpYnV0b3JzPjxhdXRob3JzPjxhdXRob3I+UGl0dGln
LCBBbmRyZTwvYXV0aG9yPjxhdXRob3I+RGVobGVyLCBKdWxlPC9hdXRob3I+PC9hdXRob3JzPjwv
Y29udHJpYnV0b3JzPjx0aXRsZXM+PHRpdGxlPlNhbWUgZmVhciByZXNwb25zZXMsIGxlc3MgYXZv
aWRhbmNlOiBSZXdhcmRzIGNvbXBldGluZyB3aXRoIGF2ZXJzaXZlIG91dGNvbWVzIGRvIG5vdCBi
dWZmZXIgZmVhciBhY3F1aXNpdGlvbiwgYnV0IGF0dGVudWF0ZSBhdm9pZGFuY2UgdG8gYWNjZWxl
cmF0ZSBzdWJzZXF1ZW50IGZlYXIgZXh0aW5jdGlvbjwvdGl0bGU+PHNlY29uZGFyeS10aXRsZT5C
ZWhhdmlvdXIgUmVzZWFyY2ggYW5kIFRoZXJhcHk8L3NlY29uZGFyeS10aXRsZT48L3RpdGxlcz48
cGVyaW9kaWNhbD48ZnVsbC10aXRsZT5CZWhhdmlvdXIgcmVzZWFyY2ggYW5kIHRoZXJhcHk8L2Z1
bGwtdGl0bGU+PC9wZXJpb2RpY2FsPjxwYWdlcz4xLTExPC9wYWdlcz48dm9sdW1lPjExMjwvdm9s
dW1lPjxrZXl3b3Jkcz48a2V5d29yZD5CZWhhdmlvcmFsIGF2b2lkYW5jZTwva2V5d29yZD48a2V5
d29yZD5GZWFyIGNvbmRpdGlvbmluZzwva2V5d29yZD48a2V5d29yZD5Bdm9pZGFuY2UgY29uZGl0
aW9uaW5nPC9rZXl3b3JkPjxrZXl3b3JkPkZlYXI8L2tleXdvcmQ+PGtleXdvcmQ+QW54aWV0eSBk
aXNvcmRlcnM8L2tleXdvcmQ+PGtleXdvcmQ+QXBwcm9hY2gtYXZvaWRhbmNlPC9rZXl3b3JkPjwv
a2V5d29yZHM+PGRhdGVzPjx5ZWFyPjIwMTk8L3llYXI+PHB1Yi1kYXRlcz48ZGF0ZT4yMDE5LzAx
LzAxLzwvZGF0ZT48L3B1Yi1kYXRlcz48L2RhdGVzPjxpc2JuPjAwMDUtNzk2NzwvaXNibj48dXJs
cz48cmVsYXRlZC11cmxzPjx1cmw+aHR0cDovL3d3dy5zY2llbmNlZGlyZWN0LmNvbS9zY2llbmNl
L2FydGljbGUvcGlpL1MwMDA1Nzk2NzE4MzAxNzVYPC91cmw+PC9yZWxhdGVkLXVybHM+PC91cmxz
PjxlbGVjdHJvbmljLXJlc291cmNlLW51bT5odHRwczovL2RvaS5vcmcvMTAuMTAxNi9qLmJyYXQu
MjAxOC4xMS4wMDM8L2VsZWN0cm9uaWMtcmVzb3VyY2UtbnVtPjwvcmVjb3JkPjwvQ2l0ZT48L0Vu
ZE5vdGU+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1278DE" w:rsidRPr="00A43B7D">
        <w:rPr>
          <w:rFonts w:asciiTheme="minorHAnsi" w:hAnsiTheme="minorHAnsi" w:cstheme="minorHAnsi"/>
          <w:color w:val="auto"/>
        </w:rPr>
      </w:r>
      <w:r w:rsidR="001278DE"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52,53</w:t>
      </w:r>
      <w:r w:rsidR="001278DE" w:rsidRPr="00A43B7D">
        <w:rPr>
          <w:rFonts w:asciiTheme="minorHAnsi" w:hAnsiTheme="minorHAnsi" w:cstheme="minorHAnsi"/>
          <w:color w:val="auto"/>
        </w:rPr>
        <w:fldChar w:fldCharType="end"/>
      </w:r>
      <w:r w:rsidR="001278DE" w:rsidRPr="00A43B7D">
        <w:rPr>
          <w:rFonts w:asciiTheme="minorHAnsi" w:hAnsiTheme="minorHAnsi" w:cstheme="minorHAnsi"/>
          <w:color w:val="auto"/>
        </w:rPr>
        <w:t>, can allow</w:t>
      </w:r>
      <w:r w:rsidR="00DB0A46" w:rsidRPr="00A43B7D">
        <w:rPr>
          <w:rFonts w:asciiTheme="minorHAnsi" w:hAnsiTheme="minorHAnsi" w:cstheme="minorHAnsi"/>
          <w:color w:val="auto"/>
        </w:rPr>
        <w:t xml:space="preserve"> closer investigation of the </w:t>
      </w:r>
      <w:r w:rsidR="00DA400F" w:rsidRPr="00A43B7D">
        <w:rPr>
          <w:rFonts w:asciiTheme="minorHAnsi" w:hAnsiTheme="minorHAnsi" w:cstheme="minorHAnsi"/>
          <w:color w:val="auto"/>
        </w:rPr>
        <w:t>behavioral and cognitive processes</w:t>
      </w:r>
      <w:r w:rsidR="00DB0A46" w:rsidRPr="00A43B7D">
        <w:rPr>
          <w:rFonts w:asciiTheme="minorHAnsi" w:hAnsiTheme="minorHAnsi" w:cstheme="minorHAnsi"/>
          <w:color w:val="auto"/>
        </w:rPr>
        <w:t xml:space="preserve"> underlying </w:t>
      </w:r>
      <w:r w:rsidR="0025059A" w:rsidRPr="00A43B7D">
        <w:rPr>
          <w:rFonts w:asciiTheme="minorHAnsi" w:hAnsiTheme="minorHAnsi" w:cstheme="minorHAnsi"/>
          <w:color w:val="auto"/>
        </w:rPr>
        <w:t xml:space="preserve">the </w:t>
      </w:r>
      <w:r w:rsidR="00DB0A46" w:rsidRPr="00A43B7D">
        <w:rPr>
          <w:rFonts w:asciiTheme="minorHAnsi" w:hAnsiTheme="minorHAnsi" w:cstheme="minorHAnsi"/>
          <w:color w:val="auto"/>
        </w:rPr>
        <w:t xml:space="preserve">acquisition of </w:t>
      </w:r>
      <w:r w:rsidR="00B56531" w:rsidRPr="00A43B7D">
        <w:rPr>
          <w:rFonts w:asciiTheme="minorHAnsi" w:hAnsiTheme="minorHAnsi" w:cstheme="minorHAnsi"/>
          <w:color w:val="auto"/>
        </w:rPr>
        <w:t xml:space="preserve">maladaptive </w:t>
      </w:r>
      <w:r w:rsidR="00DB0A46" w:rsidRPr="00A43B7D">
        <w:rPr>
          <w:rFonts w:asciiTheme="minorHAnsi" w:hAnsiTheme="minorHAnsi" w:cstheme="minorHAnsi"/>
          <w:color w:val="auto"/>
        </w:rPr>
        <w:t>avoidance.</w:t>
      </w:r>
      <w:r w:rsidR="00000DF1" w:rsidRPr="00A43B7D">
        <w:rPr>
          <w:rFonts w:asciiTheme="minorHAnsi" w:hAnsiTheme="minorHAnsi" w:cstheme="minorHAnsi"/>
          <w:color w:val="auto"/>
        </w:rPr>
        <w:t xml:space="preserve"> With regard to this, the acquisition of avoidance demonstrated with the robotic arm-reaching paradigm can be easily applied to investigate excessive generalization of avoidance to safe stimuli</w:t>
      </w:r>
      <w:r w:rsidR="00855411"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855411"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3</w:t>
      </w:r>
      <w:r w:rsidR="00855411" w:rsidRPr="00A43B7D">
        <w:rPr>
          <w:rFonts w:asciiTheme="minorHAnsi" w:hAnsiTheme="minorHAnsi" w:cstheme="minorHAnsi"/>
          <w:color w:val="auto"/>
        </w:rPr>
        <w:fldChar w:fldCharType="end"/>
      </w:r>
      <w:r w:rsidR="00000DF1" w:rsidRPr="00A43B7D">
        <w:rPr>
          <w:rFonts w:asciiTheme="minorHAnsi" w:hAnsiTheme="minorHAnsi" w:cstheme="minorHAnsi"/>
          <w:color w:val="auto"/>
        </w:rPr>
        <w:t>.</w:t>
      </w:r>
      <w:r w:rsidR="00DB0A46" w:rsidRPr="00A43B7D">
        <w:rPr>
          <w:rFonts w:asciiTheme="minorHAnsi" w:hAnsiTheme="minorHAnsi" w:cstheme="minorHAnsi"/>
          <w:color w:val="auto"/>
        </w:rPr>
        <w:t xml:space="preserve"> </w:t>
      </w:r>
      <w:r w:rsidR="00A329BE" w:rsidRPr="00A43B7D">
        <w:rPr>
          <w:rFonts w:asciiTheme="minorHAnsi" w:hAnsiTheme="minorHAnsi" w:cstheme="minorHAnsi"/>
          <w:color w:val="auto"/>
        </w:rPr>
        <w:t xml:space="preserve">A </w:t>
      </w:r>
      <w:r w:rsidR="00A329BE" w:rsidRPr="00A43B7D">
        <w:rPr>
          <w:rFonts w:asciiTheme="minorHAnsi" w:hAnsiTheme="minorHAnsi" w:cstheme="minorHAnsi"/>
          <w:iCs/>
          <w:color w:val="auto"/>
        </w:rPr>
        <w:t xml:space="preserve">second </w:t>
      </w:r>
      <w:r w:rsidR="00A329BE" w:rsidRPr="00A43B7D">
        <w:rPr>
          <w:rFonts w:asciiTheme="minorHAnsi" w:hAnsiTheme="minorHAnsi" w:cstheme="minorHAnsi"/>
          <w:color w:val="auto"/>
        </w:rPr>
        <w:t>advantage is that</w:t>
      </w:r>
      <w:r w:rsidR="00000DF1" w:rsidRPr="00A43B7D">
        <w:rPr>
          <w:rFonts w:asciiTheme="minorHAnsi" w:hAnsiTheme="minorHAnsi" w:cstheme="minorHAnsi"/>
          <w:color w:val="auto"/>
        </w:rPr>
        <w:t xml:space="preserve"> the continuous nature of the avoidance response in the current paradigm allows us to examine </w:t>
      </w:r>
      <w:r w:rsidR="00000DF1" w:rsidRPr="00A43B7D">
        <w:rPr>
          <w:rFonts w:asciiTheme="minorHAnsi" w:hAnsiTheme="minorHAnsi" w:cstheme="minorHAnsi"/>
          <w:iCs/>
          <w:color w:val="auto"/>
        </w:rPr>
        <w:t>for whom avoidance might become</w:t>
      </w:r>
      <w:r w:rsidR="003C41B2" w:rsidRPr="00A43B7D">
        <w:rPr>
          <w:rFonts w:asciiTheme="minorHAnsi" w:hAnsiTheme="minorHAnsi" w:cstheme="minorHAnsi"/>
          <w:iCs/>
          <w:color w:val="auto"/>
        </w:rPr>
        <w:t xml:space="preserve"> excessive</w:t>
      </w:r>
      <w:r w:rsidR="00000DF1" w:rsidRPr="00A43B7D">
        <w:rPr>
          <w:rFonts w:asciiTheme="minorHAnsi" w:hAnsiTheme="minorHAnsi" w:cstheme="minorHAnsi"/>
          <w:iCs/>
          <w:color w:val="auto"/>
        </w:rPr>
        <w:t>, as it provides more detailed data than a dichotomo</w:t>
      </w:r>
      <w:r w:rsidR="00000DF1" w:rsidRPr="00A43B7D">
        <w:rPr>
          <w:rFonts w:asciiTheme="minorHAnsi" w:hAnsiTheme="minorHAnsi" w:cstheme="minorHAnsi"/>
          <w:color w:val="auto"/>
        </w:rPr>
        <w:t xml:space="preserve">us measure. This </w:t>
      </w:r>
      <w:r w:rsidR="00994A5B" w:rsidRPr="00A43B7D">
        <w:rPr>
          <w:rFonts w:asciiTheme="minorHAnsi" w:hAnsiTheme="minorHAnsi" w:cstheme="minorHAnsi"/>
          <w:color w:val="auto"/>
        </w:rPr>
        <w:t xml:space="preserve">increased </w:t>
      </w:r>
      <w:r w:rsidR="00000DF1" w:rsidRPr="00A43B7D">
        <w:rPr>
          <w:rFonts w:asciiTheme="minorHAnsi" w:hAnsiTheme="minorHAnsi" w:cstheme="minorHAnsi"/>
          <w:color w:val="auto"/>
        </w:rPr>
        <w:t>detail</w:t>
      </w:r>
      <w:r w:rsidR="00994A5B" w:rsidRPr="00A43B7D">
        <w:rPr>
          <w:rFonts w:asciiTheme="minorHAnsi" w:hAnsiTheme="minorHAnsi" w:cstheme="minorHAnsi"/>
          <w:color w:val="auto"/>
        </w:rPr>
        <w:t xml:space="preserve"> in the</w:t>
      </w:r>
      <w:r w:rsidR="00000DF1" w:rsidRPr="00A43B7D">
        <w:rPr>
          <w:rFonts w:asciiTheme="minorHAnsi" w:hAnsiTheme="minorHAnsi" w:cstheme="minorHAnsi"/>
          <w:color w:val="auto"/>
        </w:rPr>
        <w:t xml:space="preserve"> data allows </w:t>
      </w:r>
      <w:r w:rsidR="00994A5B" w:rsidRPr="00A43B7D">
        <w:rPr>
          <w:rFonts w:asciiTheme="minorHAnsi" w:hAnsiTheme="minorHAnsi" w:cstheme="minorHAnsi"/>
          <w:color w:val="auto"/>
        </w:rPr>
        <w:t>heightened</w:t>
      </w:r>
      <w:r w:rsidR="00000DF1" w:rsidRPr="00A43B7D">
        <w:rPr>
          <w:rFonts w:asciiTheme="minorHAnsi" w:hAnsiTheme="minorHAnsi" w:cstheme="minorHAnsi"/>
          <w:color w:val="auto"/>
        </w:rPr>
        <w:t xml:space="preserve"> sensitivity for picking </w:t>
      </w:r>
      <w:r w:rsidR="003C41B2" w:rsidRPr="00A43B7D">
        <w:rPr>
          <w:rFonts w:asciiTheme="minorHAnsi" w:hAnsiTheme="minorHAnsi" w:cstheme="minorHAnsi"/>
          <w:color w:val="auto"/>
        </w:rPr>
        <w:t>up</w:t>
      </w:r>
      <w:r w:rsidR="00000DF1" w:rsidRPr="00A43B7D">
        <w:rPr>
          <w:rFonts w:asciiTheme="minorHAnsi" w:hAnsiTheme="minorHAnsi" w:cstheme="minorHAnsi"/>
          <w:color w:val="auto"/>
        </w:rPr>
        <w:t xml:space="preserve"> individual differences</w:t>
      </w:r>
      <w:r w:rsidR="009C3D55" w:rsidRPr="00A43B7D">
        <w:rPr>
          <w:rFonts w:asciiTheme="minorHAnsi" w:hAnsiTheme="minorHAnsi" w:cstheme="minorHAnsi"/>
          <w:color w:val="auto"/>
        </w:rPr>
        <w:t>, by means of comparing deviation scores between participants</w:t>
      </w:r>
      <w:r w:rsidR="00000DF1" w:rsidRPr="00A43B7D">
        <w:rPr>
          <w:rFonts w:asciiTheme="minorHAnsi" w:hAnsiTheme="minorHAnsi" w:cstheme="minorHAnsi"/>
          <w:color w:val="auto"/>
        </w:rPr>
        <w:t>. Such a continuous measure is also more ecologically valid, as avoidance in real life can occur at varying degrees. For example, pain-</w:t>
      </w:r>
      <w:r w:rsidR="009F76D4" w:rsidRPr="00A43B7D">
        <w:rPr>
          <w:rFonts w:asciiTheme="minorHAnsi" w:hAnsiTheme="minorHAnsi" w:cstheme="minorHAnsi"/>
          <w:color w:val="auto"/>
        </w:rPr>
        <w:t xml:space="preserve">related </w:t>
      </w:r>
      <w:r w:rsidR="00000DF1" w:rsidRPr="00A43B7D">
        <w:rPr>
          <w:rFonts w:asciiTheme="minorHAnsi" w:hAnsiTheme="minorHAnsi" w:cstheme="minorHAnsi"/>
          <w:color w:val="auto"/>
        </w:rPr>
        <w:t>avoidance can range from subtle (e.g.</w:t>
      </w:r>
      <w:r w:rsidR="00C127FD" w:rsidRPr="00A43B7D">
        <w:rPr>
          <w:rFonts w:asciiTheme="minorHAnsi" w:hAnsiTheme="minorHAnsi" w:cstheme="minorHAnsi"/>
          <w:color w:val="auto"/>
        </w:rPr>
        <w:t>,</w:t>
      </w:r>
      <w:r w:rsidR="00000DF1" w:rsidRPr="00A43B7D">
        <w:rPr>
          <w:rFonts w:asciiTheme="minorHAnsi" w:hAnsiTheme="minorHAnsi" w:cstheme="minorHAnsi"/>
          <w:color w:val="auto"/>
        </w:rPr>
        <w:t xml:space="preserve"> postural changes</w:t>
      </w:r>
      <w:r w:rsidR="009F76D4" w:rsidRPr="00A43B7D">
        <w:rPr>
          <w:rFonts w:asciiTheme="minorHAnsi" w:hAnsiTheme="minorHAnsi" w:cstheme="minorHAnsi"/>
          <w:color w:val="auto"/>
        </w:rPr>
        <w:t xml:space="preserve"> or changed breathing</w:t>
      </w:r>
      <w:r w:rsidR="00000DF1" w:rsidRPr="00A43B7D">
        <w:rPr>
          <w:rFonts w:asciiTheme="minorHAnsi" w:hAnsiTheme="minorHAnsi" w:cstheme="minorHAnsi"/>
          <w:color w:val="auto"/>
        </w:rPr>
        <w:t xml:space="preserve"> when performing a movement) to complete avoidance (e.g.</w:t>
      </w:r>
      <w:r w:rsidR="00C127FD" w:rsidRPr="00A43B7D">
        <w:rPr>
          <w:rFonts w:asciiTheme="minorHAnsi" w:hAnsiTheme="minorHAnsi" w:cstheme="minorHAnsi"/>
          <w:color w:val="auto"/>
        </w:rPr>
        <w:t>,</w:t>
      </w:r>
      <w:r w:rsidR="00000DF1" w:rsidRPr="00A43B7D">
        <w:rPr>
          <w:rFonts w:asciiTheme="minorHAnsi" w:hAnsiTheme="minorHAnsi" w:cstheme="minorHAnsi"/>
          <w:color w:val="auto"/>
        </w:rPr>
        <w:t xml:space="preserve"> being bedridden). </w:t>
      </w:r>
      <w:r w:rsidR="00DB0A46" w:rsidRPr="00A43B7D">
        <w:rPr>
          <w:rFonts w:asciiTheme="minorHAnsi" w:hAnsiTheme="minorHAnsi" w:cstheme="minorHAnsi"/>
          <w:iCs/>
          <w:color w:val="auto"/>
        </w:rPr>
        <w:t xml:space="preserve">Furthermore, </w:t>
      </w:r>
      <w:r w:rsidR="00A04E37" w:rsidRPr="00A43B7D">
        <w:rPr>
          <w:rFonts w:asciiTheme="minorHAnsi" w:hAnsiTheme="minorHAnsi" w:cstheme="minorHAnsi"/>
          <w:color w:val="auto"/>
        </w:rPr>
        <w:t>in addition to incorporating</w:t>
      </w:r>
      <w:r w:rsidR="00994A5B" w:rsidRPr="00A43B7D">
        <w:rPr>
          <w:rFonts w:asciiTheme="minorHAnsi" w:hAnsiTheme="minorHAnsi" w:cstheme="minorHAnsi"/>
          <w:color w:val="auto"/>
        </w:rPr>
        <w:t xml:space="preserve"> a</w:t>
      </w:r>
      <w:r w:rsidR="00A04E37" w:rsidRPr="00A43B7D">
        <w:rPr>
          <w:rFonts w:asciiTheme="minorHAnsi" w:hAnsiTheme="minorHAnsi" w:cstheme="minorHAnsi"/>
          <w:color w:val="auto"/>
        </w:rPr>
        <w:t xml:space="preserve"> cost to </w:t>
      </w:r>
      <w:r w:rsidR="00000DF1" w:rsidRPr="00A43B7D">
        <w:rPr>
          <w:rFonts w:asciiTheme="minorHAnsi" w:hAnsiTheme="minorHAnsi" w:cstheme="minorHAnsi"/>
          <w:color w:val="auto"/>
        </w:rPr>
        <w:t>avoidance</w:t>
      </w:r>
      <w:r w:rsidR="00A04E37" w:rsidRPr="00A43B7D">
        <w:rPr>
          <w:rFonts w:asciiTheme="minorHAnsi" w:hAnsiTheme="minorHAnsi" w:cstheme="minorHAnsi"/>
          <w:color w:val="auto"/>
        </w:rPr>
        <w:t xml:space="preserve">, </w:t>
      </w:r>
      <w:r w:rsidR="00DB0A46" w:rsidRPr="00A43B7D">
        <w:rPr>
          <w:rFonts w:asciiTheme="minorHAnsi" w:hAnsiTheme="minorHAnsi" w:cstheme="minorHAnsi"/>
          <w:color w:val="auto"/>
        </w:rPr>
        <w:t xml:space="preserve">the </w:t>
      </w:r>
      <w:r w:rsidR="00000DF1" w:rsidRPr="00A43B7D">
        <w:rPr>
          <w:rFonts w:asciiTheme="minorHAnsi" w:hAnsiTheme="minorHAnsi" w:cstheme="minorHAnsi"/>
          <w:color w:val="auto"/>
        </w:rPr>
        <w:t xml:space="preserve">current avoidance </w:t>
      </w:r>
      <w:r w:rsidR="00DB0A46" w:rsidRPr="00A43B7D">
        <w:rPr>
          <w:rFonts w:asciiTheme="minorHAnsi" w:hAnsiTheme="minorHAnsi" w:cstheme="minorHAnsi"/>
          <w:color w:val="auto"/>
        </w:rPr>
        <w:t xml:space="preserve">response demands some physical effort, </w:t>
      </w:r>
      <w:r w:rsidR="00A04E37" w:rsidRPr="00A43B7D">
        <w:rPr>
          <w:rFonts w:asciiTheme="minorHAnsi" w:hAnsiTheme="minorHAnsi" w:cstheme="minorHAnsi"/>
          <w:color w:val="auto"/>
        </w:rPr>
        <w:t xml:space="preserve">meaning that </w:t>
      </w:r>
      <w:r w:rsidR="00DB0A46" w:rsidRPr="00A43B7D">
        <w:rPr>
          <w:rFonts w:asciiTheme="minorHAnsi" w:hAnsiTheme="minorHAnsi" w:cstheme="minorHAnsi"/>
          <w:color w:val="auto"/>
        </w:rPr>
        <w:t xml:space="preserve">costs increase </w:t>
      </w:r>
      <w:r w:rsidR="00B56531" w:rsidRPr="00A43B7D">
        <w:rPr>
          <w:rFonts w:asciiTheme="minorHAnsi" w:hAnsiTheme="minorHAnsi" w:cstheme="minorHAnsi"/>
          <w:color w:val="auto"/>
        </w:rPr>
        <w:t xml:space="preserve">with time </w:t>
      </w:r>
      <w:r w:rsidR="00DB0A46" w:rsidRPr="00A43B7D">
        <w:rPr>
          <w:rFonts w:asciiTheme="minorHAnsi" w:hAnsiTheme="minorHAnsi" w:cstheme="minorHAnsi"/>
          <w:color w:val="auto"/>
        </w:rPr>
        <w:t xml:space="preserve">throughout the task. This </w:t>
      </w:r>
      <w:r w:rsidR="00A04E37" w:rsidRPr="00A43B7D">
        <w:rPr>
          <w:rFonts w:asciiTheme="minorHAnsi" w:hAnsiTheme="minorHAnsi" w:cstheme="minorHAnsi"/>
          <w:color w:val="auto"/>
        </w:rPr>
        <w:t xml:space="preserve">accurately </w:t>
      </w:r>
      <w:r w:rsidR="00DB0A46" w:rsidRPr="00A43B7D">
        <w:rPr>
          <w:rFonts w:asciiTheme="minorHAnsi" w:hAnsiTheme="minorHAnsi" w:cstheme="minorHAnsi"/>
          <w:color w:val="auto"/>
        </w:rPr>
        <w:t>models real life</w:t>
      </w:r>
      <w:r w:rsidR="00D64305" w:rsidRPr="00A43B7D">
        <w:rPr>
          <w:rFonts w:asciiTheme="minorHAnsi" w:hAnsiTheme="minorHAnsi" w:cstheme="minorHAnsi"/>
          <w:color w:val="auto"/>
        </w:rPr>
        <w:t>,</w:t>
      </w:r>
      <w:r w:rsidR="00DB0A46" w:rsidRPr="00A43B7D">
        <w:rPr>
          <w:rFonts w:asciiTheme="minorHAnsi" w:hAnsiTheme="minorHAnsi" w:cstheme="minorHAnsi"/>
          <w:color w:val="auto"/>
        </w:rPr>
        <w:t xml:space="preserve"> where avoidance can become increasingly costly for the individual</w:t>
      </w:r>
      <w:r w:rsidR="00664964" w:rsidRPr="00A43B7D">
        <w:rPr>
          <w:rFonts w:asciiTheme="minorHAnsi" w:hAnsiTheme="minorHAnsi" w:cstheme="minorHAnsi"/>
          <w:color w:val="auto"/>
        </w:rPr>
        <w:t xml:space="preserve"> over </w:t>
      </w:r>
      <w:r w:rsidR="00844E6E">
        <w:rPr>
          <w:rFonts w:asciiTheme="minorHAnsi" w:hAnsiTheme="minorHAnsi" w:cstheme="minorHAnsi"/>
          <w:color w:val="auto"/>
        </w:rPr>
        <w:t xml:space="preserve">a period of </w:t>
      </w:r>
      <w:r w:rsidR="00664964" w:rsidRPr="00A43B7D">
        <w:rPr>
          <w:rFonts w:asciiTheme="minorHAnsi" w:hAnsiTheme="minorHAnsi" w:cstheme="minorHAnsi"/>
          <w:color w:val="auto"/>
        </w:rPr>
        <w:t>time</w:t>
      </w:r>
      <w:r w:rsidR="00D64305" w:rsidRPr="00A43B7D">
        <w:rPr>
          <w:rFonts w:asciiTheme="minorHAnsi" w:hAnsiTheme="minorHAnsi" w:cstheme="minorHAnsi"/>
          <w:color w:val="auto"/>
        </w:rPr>
        <w:fldChar w:fldCharType="begin">
          <w:fldData xml:space="preserve">PEVuZE5vdGU+PENpdGU+PEF1dGhvcj5Wb2xkZXJzPC9BdXRob3I+PFllYXI+MjAxNTwvWWVhcj48
UmVjTnVtPjM8L1JlY051bT48RGlzcGxheVRleHQ+PHN0eWxlIGZhY2U9InN1cGVyc2NyaXB0Ij45
PC9zdHlsZT48L0Rpc3BsYXlUZXh0PjxyZWNvcmQ+PHJlYy1udW1iZXI+MzwvcmVjLW51bWJlcj48
Zm9yZWlnbi1rZXlzPjxrZXkgYXBwPSJFTiIgZGItaWQ9IjVyZHBzd2VkdXQ1OWViZXBwZTBwc3R6
OHd3ZnBhdDlkdHc5ZiIgdGltZXN0YW1wPSIxNTEyNzMxNjY1Ij4zPC9rZXk+PGtleSBhcHA9IkVO
V2ViIiBkYi1pZD0iIj4wPC9rZXk+PC9mb3JlaWduLWtleXM+PHJlZi10eXBlIG5hbWU9IkpvdXJu
YWwgQXJ0aWNsZSI+MTc8L3JlZi10eXBlPjxjb250cmlidXRvcnM+PGF1dGhvcnM+PGF1dGhvcj5W
b2xkZXJzLCBTLjwvYXV0aG9yPjxhdXRob3I+Qm9kZGV6LCBZLjwvYXV0aG9yPjxhdXRob3I+RGUg
UGV1dGVyLCBTLjwvYXV0aG9yPjxhdXRob3I+TWV1bGRlcnMsIEEuPC9hdXRob3I+PGF1dGhvcj5W
bGFleWVuLCBKLiBXLjwvYXV0aG9yPjwvYXV0aG9ycz48L2NvbnRyaWJ1dG9ycz48YXV0aC1hZGRy
ZXNzPlJlc2VhcmNoIEdyb3VwIEhlYWx0aCBQc3ljaG9sb2d5LCBVbml2ZXJzaXR5IG9mIExldXZl
biwgQmVsZ2l1bS4gRWxlY3Ryb25pYyBhZGRyZXNzOiBzdGVwaGFuaWV2b2xkZXJzQGhvdG1haWwu
Y29tLiYjeEQ7Q2VudGVyIGZvciB0aGUgUHN5Y2hvbG9neSBvZiBMZWFybmluZyBhbmQgRXhwZXJp
bWVudGFsIFBzeWNob3BhdGhvbG9neSwgVW5pdmVyc2l0eSBvZiBMZXV2ZW4sIEJlbGdpdW07IENl
bnRlciBvZiBFeGNlbGxlbmNlIG9uIEdlbmVyYWxpemF0aW9uIFJlc2VhcmNoLCBVbml2ZXJzaXR5
IG9mIExldXZlbiwgQmVsZ2l1bS4mI3hEO1Jlc2VhcmNoIEdyb3VwIEhlYWx0aCBQc3ljaG9sb2d5
LCBVbml2ZXJzaXR5IG9mIExldXZlbiwgQmVsZ2l1bS4mI3hEO1Jlc2VhcmNoIEdyb3VwIEhlYWx0
aCBQc3ljaG9sb2d5LCBVbml2ZXJzaXR5IG9mIExldXZlbiwgQmVsZ2l1bTsgQ2VudGVyIG9mIEV4
Y2VsbGVuY2Ugb24gR2VuZXJhbGl6YXRpb24gUmVzZWFyY2gsIFVuaXZlcnNpdHkgb2YgTGV1dmVu
LCBCZWxnaXVtLiYjeEQ7UmVzZWFyY2ggR3JvdXAgSGVhbHRoIFBzeWNob2xvZ3ksIFVuaXZlcnNp
dHkgb2YgTGV1dmVuLCBCZWxnaXVtOyBDZW50ZXIgb2YgRXhjZWxsZW5jZSBvbiBHZW5lcmFsaXph
dGlvbiBSZXNlYXJjaCwgVW5pdmVyc2l0eSBvZiBMZXV2ZW4sIEJlbGdpdW07IERlcGFydG1lbnQg
b2YgQ2xpbmljYWwgUHN5Y2hvbG9naWNhbCBTY2llbmNlLCBNYWFzdHJpY2h0IFVuaXZlcnNpdHks
IFRoZSBOZXRoZXJsYW5kcy48L2F1dGgtYWRkcmVzcz48dGl0bGVzPjx0aXRsZT5Bdm9pZGFuY2Ug
YmVoYXZpb3IgaW4gY2hyb25pYyBwYWluIHJlc2VhcmNoOiBhIGNvbGQgY2FzZSByZXZpc2l0ZWQ8
L3RpdGxlPjxzZWNvbmRhcnktdGl0bGU+QmVoYXZpb3VyIFJlc2VhcmNoIGFuZCBUaGVyYXB5PC9z
ZWNvbmRhcnktdGl0bGU+PC90aXRsZXM+PHBlcmlvZGljYWw+PGZ1bGwtdGl0bGU+QmVoYXZpb3Vy
IHJlc2VhcmNoIGFuZCB0aGVyYXB5PC9mdWxsLXRpdGxlPjwvcGVyaW9kaWNhbD48cGFnZXM+MzEt
NzwvcGFnZXM+PHZvbHVtZT42NDwvdm9sdW1lPjxlZGl0aW9uPjIwMTQvMTIvMTc8L2VkaXRpb24+
PGtleXdvcmRzPjxrZXl3b3JkPkFueGlldHkvKnBzeWNob2xvZ3k8L2tleXdvcmQ+PGtleXdvcmQ+
KkF2b2lkYW5jZSBMZWFybmluZzwva2V5d29yZD48a2V5d29yZD5DaHJvbmljIFBhaW4vKnBzeWNo
b2xvZ3k8L2tleXdvcmQ+PGtleXdvcmQ+RmVhci8qcHN5Y2hvbG9neTwva2V5d29yZD48a2V5d29y
ZD5IdW1hbnM8L2tleXdvcmQ+PGtleXdvcmQ+TW9kZWxzLCBQc3ljaG9sb2dpY2FsPC9rZXl3b3Jk
PjxrZXl3b3JkPk11c2N1bG9za2VsZXRhbCBQYWluLypwc3ljaG9sb2d5PC9rZXl3b3JkPjxrZXl3
b3JkPlF1YWxpdHkgb2YgTGlmZS8qcHN5Y2hvbG9neTwva2V5d29yZD48a2V5d29yZD5Bdm9pZGFu
Y2UgYmVoYXZpb3I8L2tleXdvcmQ+PGtleXdvcmQ+Q2hyb25pYyBwYWluPC9rZXl3b3JkPjxrZXl3
b3JkPkZlYXI8L2tleXdvcmQ+PGtleXdvcmQ+TGVhcm5pbmc8L2tleXdvcmQ+PGtleXdvcmQ+TW90
aXZhdGlvbjwva2V5d29yZD48L2tleXdvcmRzPjxkYXRlcz48eWVhcj4yMDE1PC95ZWFyPjxwdWIt
ZGF0ZXM+PGRhdGU+SmFuPC9kYXRlPjwvcHViLWRhdGVzPjwvZGF0ZXM+PGlzYm4+MTg3My02MjJY
IChFbGVjdHJvbmljKSYjeEQ7MDAwNS03OTY3IChMaW5raW5nKTwvaXNibj48YWNjZXNzaW9uLW51
bT4yNTUwNjkwNTwvYWNjZXNzaW9uLW51bT48dXJscz48cmVsYXRlZC11cmxzPjx1cmw+aHR0cHM6
Ly93d3cubmNiaS5ubG0ubmloLmdvdi9wdWJtZWQvMjU1MDY5MDU8L3VybD48L3JlbGF0ZWQtdXJs
cz48L3VybHM+PGVsZWN0cm9uaWMtcmVzb3VyY2UtbnVtPjEwLjEwMTYvai5icmF0LjIwMTQuMTEu
MDAzPC9lbGVjdHJvbmljLXJlc291cmNlLW51bT48L3JlY29yZD48L0NpdGU+PC9FbmROb3RlPn==
</w:fldData>
        </w:fldChar>
      </w:r>
      <w:r w:rsidR="00FA6C51" w:rsidRPr="00A43B7D">
        <w:rPr>
          <w:rFonts w:asciiTheme="minorHAnsi" w:hAnsiTheme="minorHAnsi" w:cstheme="minorHAnsi"/>
          <w:color w:val="auto"/>
        </w:rPr>
        <w:instrText xml:space="preserve"> ADDIN EN.CITE </w:instrText>
      </w:r>
      <w:r w:rsidR="00FA6C51" w:rsidRPr="00A43B7D">
        <w:rPr>
          <w:rFonts w:asciiTheme="minorHAnsi" w:hAnsiTheme="minorHAnsi" w:cstheme="minorHAnsi"/>
          <w:color w:val="auto"/>
        </w:rPr>
        <w:fldChar w:fldCharType="begin">
          <w:fldData xml:space="preserve">PEVuZE5vdGU+PENpdGU+PEF1dGhvcj5Wb2xkZXJzPC9BdXRob3I+PFllYXI+MjAxNTwvWWVhcj48
UmVjTnVtPjM8L1JlY051bT48RGlzcGxheVRleHQ+PHN0eWxlIGZhY2U9InN1cGVyc2NyaXB0Ij45
PC9zdHlsZT48L0Rpc3BsYXlUZXh0PjxyZWNvcmQ+PHJlYy1udW1iZXI+MzwvcmVjLW51bWJlcj48
Zm9yZWlnbi1rZXlzPjxrZXkgYXBwPSJFTiIgZGItaWQ9IjVyZHBzd2VkdXQ1OWViZXBwZTBwc3R6
OHd3ZnBhdDlkdHc5ZiIgdGltZXN0YW1wPSIxNTEyNzMxNjY1Ij4zPC9rZXk+PGtleSBhcHA9IkVO
V2ViIiBkYi1pZD0iIj4wPC9rZXk+PC9mb3JlaWduLWtleXM+PHJlZi10eXBlIG5hbWU9IkpvdXJu
YWwgQXJ0aWNsZSI+MTc8L3JlZi10eXBlPjxjb250cmlidXRvcnM+PGF1dGhvcnM+PGF1dGhvcj5W
b2xkZXJzLCBTLjwvYXV0aG9yPjxhdXRob3I+Qm9kZGV6LCBZLjwvYXV0aG9yPjxhdXRob3I+RGUg
UGV1dGVyLCBTLjwvYXV0aG9yPjxhdXRob3I+TWV1bGRlcnMsIEEuPC9hdXRob3I+PGF1dGhvcj5W
bGFleWVuLCBKLiBXLjwvYXV0aG9yPjwvYXV0aG9ycz48L2NvbnRyaWJ1dG9ycz48YXV0aC1hZGRy
ZXNzPlJlc2VhcmNoIEdyb3VwIEhlYWx0aCBQc3ljaG9sb2d5LCBVbml2ZXJzaXR5IG9mIExldXZl
biwgQmVsZ2l1bS4gRWxlY3Ryb25pYyBhZGRyZXNzOiBzdGVwaGFuaWV2b2xkZXJzQGhvdG1haWwu
Y29tLiYjeEQ7Q2VudGVyIGZvciB0aGUgUHN5Y2hvbG9neSBvZiBMZWFybmluZyBhbmQgRXhwZXJp
bWVudGFsIFBzeWNob3BhdGhvbG9neSwgVW5pdmVyc2l0eSBvZiBMZXV2ZW4sIEJlbGdpdW07IENl
bnRlciBvZiBFeGNlbGxlbmNlIG9uIEdlbmVyYWxpemF0aW9uIFJlc2VhcmNoLCBVbml2ZXJzaXR5
IG9mIExldXZlbiwgQmVsZ2l1bS4mI3hEO1Jlc2VhcmNoIEdyb3VwIEhlYWx0aCBQc3ljaG9sb2d5
LCBVbml2ZXJzaXR5IG9mIExldXZlbiwgQmVsZ2l1bS4mI3hEO1Jlc2VhcmNoIEdyb3VwIEhlYWx0
aCBQc3ljaG9sb2d5LCBVbml2ZXJzaXR5IG9mIExldXZlbiwgQmVsZ2l1bTsgQ2VudGVyIG9mIEV4
Y2VsbGVuY2Ugb24gR2VuZXJhbGl6YXRpb24gUmVzZWFyY2gsIFVuaXZlcnNpdHkgb2YgTGV1dmVu
LCBCZWxnaXVtLiYjeEQ7UmVzZWFyY2ggR3JvdXAgSGVhbHRoIFBzeWNob2xvZ3ksIFVuaXZlcnNp
dHkgb2YgTGV1dmVuLCBCZWxnaXVtOyBDZW50ZXIgb2YgRXhjZWxsZW5jZSBvbiBHZW5lcmFsaXph
dGlvbiBSZXNlYXJjaCwgVW5pdmVyc2l0eSBvZiBMZXV2ZW4sIEJlbGdpdW07IERlcGFydG1lbnQg
b2YgQ2xpbmljYWwgUHN5Y2hvbG9naWNhbCBTY2llbmNlLCBNYWFzdHJpY2h0IFVuaXZlcnNpdHks
IFRoZSBOZXRoZXJsYW5kcy48L2F1dGgtYWRkcmVzcz48dGl0bGVzPjx0aXRsZT5Bdm9pZGFuY2Ug
YmVoYXZpb3IgaW4gY2hyb25pYyBwYWluIHJlc2VhcmNoOiBhIGNvbGQgY2FzZSByZXZpc2l0ZWQ8
L3RpdGxlPjxzZWNvbmRhcnktdGl0bGU+QmVoYXZpb3VyIFJlc2VhcmNoIGFuZCBUaGVyYXB5PC9z
ZWNvbmRhcnktdGl0bGU+PC90aXRsZXM+PHBlcmlvZGljYWw+PGZ1bGwtdGl0bGU+QmVoYXZpb3Vy
IHJlc2VhcmNoIGFuZCB0aGVyYXB5PC9mdWxsLXRpdGxlPjwvcGVyaW9kaWNhbD48cGFnZXM+MzEt
NzwvcGFnZXM+PHZvbHVtZT42NDwvdm9sdW1lPjxlZGl0aW9uPjIwMTQvMTIvMTc8L2VkaXRpb24+
PGtleXdvcmRzPjxrZXl3b3JkPkFueGlldHkvKnBzeWNob2xvZ3k8L2tleXdvcmQ+PGtleXdvcmQ+
KkF2b2lkYW5jZSBMZWFybmluZzwva2V5d29yZD48a2V5d29yZD5DaHJvbmljIFBhaW4vKnBzeWNo
b2xvZ3k8L2tleXdvcmQ+PGtleXdvcmQ+RmVhci8qcHN5Y2hvbG9neTwva2V5d29yZD48a2V5d29y
ZD5IdW1hbnM8L2tleXdvcmQ+PGtleXdvcmQ+TW9kZWxzLCBQc3ljaG9sb2dpY2FsPC9rZXl3b3Jk
PjxrZXl3b3JkPk11c2N1bG9za2VsZXRhbCBQYWluLypwc3ljaG9sb2d5PC9rZXl3b3JkPjxrZXl3
b3JkPlF1YWxpdHkgb2YgTGlmZS8qcHN5Y2hvbG9neTwva2V5d29yZD48a2V5d29yZD5Bdm9pZGFu
Y2UgYmVoYXZpb3I8L2tleXdvcmQ+PGtleXdvcmQ+Q2hyb25pYyBwYWluPC9rZXl3b3JkPjxrZXl3
b3JkPkZlYXI8L2tleXdvcmQ+PGtleXdvcmQ+TGVhcm5pbmc8L2tleXdvcmQ+PGtleXdvcmQ+TW90
aXZhdGlvbjwva2V5d29yZD48L2tleXdvcmRzPjxkYXRlcz48eWVhcj4yMDE1PC95ZWFyPjxwdWIt
ZGF0ZXM+PGRhdGU+SmFuPC9kYXRlPjwvcHViLWRhdGVzPjwvZGF0ZXM+PGlzYm4+MTg3My02MjJY
IChFbGVjdHJvbmljKSYjeEQ7MDAwNS03OTY3IChMaW5raW5nKTwvaXNibj48YWNjZXNzaW9uLW51
bT4yNTUwNjkwNTwvYWNjZXNzaW9uLW51bT48dXJscz48cmVsYXRlZC11cmxzPjx1cmw+aHR0cHM6
Ly93d3cubmNiaS5ubG0ubmloLmdvdi9wdWJtZWQvMjU1MDY5MDU8L3VybD48L3JlbGF0ZWQtdXJs
cz48L3VybHM+PGVsZWN0cm9uaWMtcmVzb3VyY2UtbnVtPjEwLjEwMTYvai5icmF0LjIwMTQuMTEu
MDAzPC9lbGVjdHJvbmljLXJlc291cmNlLW51bT48L3JlY29yZD48L0NpdGU+PC9FbmROb3RlPn==
</w:fldData>
        </w:fldChar>
      </w:r>
      <w:r w:rsidR="00FA6C51" w:rsidRPr="00A43B7D">
        <w:rPr>
          <w:rFonts w:asciiTheme="minorHAnsi" w:hAnsiTheme="minorHAnsi" w:cstheme="minorHAnsi"/>
          <w:color w:val="auto"/>
        </w:rPr>
        <w:instrText xml:space="preserve"> ADDIN EN.CITE.DATA </w:instrText>
      </w:r>
      <w:r w:rsidR="00FA6C51" w:rsidRPr="00A43B7D">
        <w:rPr>
          <w:rFonts w:asciiTheme="minorHAnsi" w:hAnsiTheme="minorHAnsi" w:cstheme="minorHAnsi"/>
          <w:color w:val="auto"/>
        </w:rPr>
      </w:r>
      <w:r w:rsidR="00FA6C51" w:rsidRPr="00A43B7D">
        <w:rPr>
          <w:rFonts w:asciiTheme="minorHAnsi" w:hAnsiTheme="minorHAnsi" w:cstheme="minorHAnsi"/>
          <w:color w:val="auto"/>
        </w:rPr>
        <w:fldChar w:fldCharType="end"/>
      </w:r>
      <w:r w:rsidR="00D64305" w:rsidRPr="00A43B7D">
        <w:rPr>
          <w:rFonts w:asciiTheme="minorHAnsi" w:hAnsiTheme="minorHAnsi" w:cstheme="minorHAnsi"/>
          <w:color w:val="auto"/>
        </w:rPr>
      </w:r>
      <w:r w:rsidR="00D64305" w:rsidRPr="00A43B7D">
        <w:rPr>
          <w:rFonts w:asciiTheme="minorHAnsi" w:hAnsiTheme="minorHAnsi" w:cstheme="minorHAnsi"/>
          <w:color w:val="auto"/>
        </w:rPr>
        <w:fldChar w:fldCharType="separate"/>
      </w:r>
      <w:r w:rsidR="009C2474" w:rsidRPr="00A43B7D">
        <w:rPr>
          <w:rFonts w:asciiTheme="minorHAnsi" w:hAnsiTheme="minorHAnsi" w:cstheme="minorHAnsi"/>
          <w:noProof/>
          <w:color w:val="auto"/>
          <w:vertAlign w:val="superscript"/>
        </w:rPr>
        <w:t>9</w:t>
      </w:r>
      <w:r w:rsidR="00D64305" w:rsidRPr="00A43B7D">
        <w:rPr>
          <w:rFonts w:asciiTheme="minorHAnsi" w:hAnsiTheme="minorHAnsi" w:cstheme="minorHAnsi"/>
          <w:color w:val="auto"/>
        </w:rPr>
        <w:fldChar w:fldCharType="end"/>
      </w:r>
      <w:r w:rsidR="00DB0A46" w:rsidRPr="00A43B7D">
        <w:rPr>
          <w:rFonts w:asciiTheme="minorHAnsi" w:hAnsiTheme="minorHAnsi" w:cstheme="minorHAnsi"/>
          <w:color w:val="auto"/>
        </w:rPr>
        <w:t xml:space="preserve">. For example, prolonged or regular absenteeism </w:t>
      </w:r>
      <w:r w:rsidR="00994A5B" w:rsidRPr="00A43B7D">
        <w:rPr>
          <w:rFonts w:asciiTheme="minorHAnsi" w:hAnsiTheme="minorHAnsi" w:cstheme="minorHAnsi"/>
          <w:color w:val="auto"/>
        </w:rPr>
        <w:t>becomes</w:t>
      </w:r>
      <w:r w:rsidR="00DB0A46" w:rsidRPr="00A43B7D">
        <w:rPr>
          <w:rFonts w:asciiTheme="minorHAnsi" w:hAnsiTheme="minorHAnsi" w:cstheme="minorHAnsi"/>
          <w:color w:val="auto"/>
        </w:rPr>
        <w:t xml:space="preserve"> costly from a financial point of view</w:t>
      </w:r>
      <w:r w:rsidR="00D64305" w:rsidRPr="00A43B7D">
        <w:rPr>
          <w:rFonts w:asciiTheme="minorHAnsi" w:hAnsiTheme="minorHAnsi" w:cstheme="minorHAnsi"/>
          <w:color w:val="auto"/>
        </w:rPr>
        <w:fldChar w:fldCharType="begin">
          <w:fldData xml:space="preserve">PEVuZE5vdGU+PENpdGU+PEF1dGhvcj5MYW5nbGV5PC9BdXRob3I+PFllYXI+MjAxMDwvWWVhcj48
UmVjTnVtPjMzODwvUmVjTnVtPjxEaXNwbGF5VGV4dD48c3R5bGUgZmFjZT0ic3VwZXJzY3JpcHQi
PjU0LDU1PC9zdHlsZT48L0Rpc3BsYXlUZXh0PjxyZWNvcmQ+PHJlYy1udW1iZXI+MzM4PC9yZWMt
bnVtYmVyPjxmb3JlaWduLWtleXM+PGtleSBhcHA9IkVOIiBkYi1pZD0iNXJkcHN3ZWR1dDU5ZWJl
cHBlMHBzdHo4d3dmcGF0OWR0dzlmIiB0aW1lc3RhbXA9IjE1ODI3MjIyMDAiPjMzODwva2V5Pjwv
Zm9yZWlnbi1rZXlzPjxyZWYtdHlwZSBuYW1lPSJKb3VybmFsIEFydGljbGUiPjE3PC9yZWYtdHlw
ZT48Y29udHJpYnV0b3JzPjxhdXRob3JzPjxhdXRob3I+TGFuZ2xleSwgUGF1bDwvYXV0aG9yPjxh
dXRob3I+TcO8bGxlci1TY2h3ZWZlLCBHZXJoYXJkPC9hdXRob3I+PGF1dGhvcj5OaWNvbGFvdSwg
QW5kcmV3PC9hdXRob3I+PGF1dGhvcj5MaWVkZ2VucywgSGlsdHJ1ZDwvYXV0aG9yPjxhdXRob3I+
UGVyZ29saXp6aSwgSm9zZXBoPC9hdXRob3I+PGF1dGhvcj5WYXJyYXNzaSwgR2l1c3Rpbm88L2F1
dGhvcj48L2F1dGhvcnM+PC9jb250cmlidXRvcnM+PHRpdGxlcz48dGl0bGU+VGhlIGltcGFjdCBv
ZiBwYWluIG9uIGxhYm9yIGZvcmNlIHBhcnRpY2lwYXRpb24sIGFic2VudGVlaXNtIGFuZCBwcmVz
ZW50ZWVpc20gaW4gdGhlIEV1cm9wZWFuIFVuaW9uPC90aXRsZT48c2Vjb25kYXJ5LXRpdGxlPkpv
dXJuYWwgb2YgTWVkaWNhbCBFY29ub21pY3M8L3NlY29uZGFyeS10aXRsZT48L3RpdGxlcz48cGVy
aW9kaWNhbD48ZnVsbC10aXRsZT5Kb3VybmFsIG9mIE1lZGljYWwgRWNvbm9taWNzPC9mdWxsLXRp
dGxlPjwvcGVyaW9kaWNhbD48cGFnZXM+NjYyLTY3MjwvcGFnZXM+PHZvbHVtZT4xMzwvdm9sdW1l
PjxudW1iZXI+NDwvbnVtYmVyPjxkYXRlcz48eWVhcj4yMDEwPC95ZWFyPjxwdWItZGF0ZXM+PGRh
dGU+MjAxMC8xMi8wMTwvZGF0ZT48L3B1Yi1kYXRlcz48L2RhdGVzPjxwdWJsaXNoZXI+VGF5bG9y
ICZhbXA7IEZyYW5jaXM8L3B1Ymxpc2hlcj48aXNibj4xMzY5LTY5OTg8L2lzYm4+PHVybHM+PHJl
bGF0ZWQtdXJscz48dXJsPmh0dHBzOi8vZG9pLm9yZy8xMC4zMTExLzEzNjk2OTk4LjIwMTAuNTI5
Mzc5PC91cmw+PC9yZWxhdGVkLXVybHM+PC91cmxzPjxlbGVjdHJvbmljLXJlc291cmNlLW51bT4x
MC4zMTExLzEzNjk2OTk4LjIwMTAuNTI5Mzc5PC9lbGVjdHJvbmljLXJlc291cmNlLW51bT48L3Jl
Y29yZD48L0NpdGU+PENpdGU+PEF1dGhvcj5CcmVpdmlrPC9BdXRob3I+PFllYXI+MjAwNjwvWWVh
cj48UmVjTnVtPjE3MTwvUmVjTnVtPjxyZWNvcmQ+PHJlYy1udW1iZXI+MTcxPC9yZWMtbnVtYmVy
Pjxmb3JlaWduLWtleXM+PGtleSBhcHA9IkVOIiBkYi1pZD0iNXJkcHN3ZWR1dDU5ZWJlcHBlMHBz
dHo4d3dmcGF0OWR0dzlmIiB0aW1lc3RhbXA9IjE1MzkyNDk2NTEiPjE3MTwva2V5PjwvZm9yZWln
bi1rZXlzPjxyZWYtdHlwZSBuYW1lPSJKb3VybmFsIEFydGljbGUiPjE3PC9yZWYtdHlwZT48Y29u
dHJpYnV0b3JzPjxhdXRob3JzPjxhdXRob3I+QnJlaXZpaywgSGFyYWxkPC9hdXRob3I+PGF1dGhv
cj5Db2xsZXR0LCBCZXZlcmx5PC9hdXRob3I+PGF1dGhvcj5WZW50YWZyaWRkYSwgVml0dG9yaW88
L2F1dGhvcj48YXV0aG9yPkNvaGVuLCBSb2I8L2F1dGhvcj48YXV0aG9yPkdhbGxhY2hlciwgRGVy
ZWs8L2F1dGhvcj48L2F1dGhvcnM+PC9jb250cmlidXRvcnM+PHRpdGxlcz48dGl0bGU+U3VydmV5
IG9mIGNocm9uaWMgcGFpbiBpbiBFdXJvcGU6IHByZXZhbGVuY2UsIGltcGFjdCBvbiBkYWlseSBs
aWZlLCBhbmQgdHJlYXRtZW50PC90aXRsZT48c2Vjb25kYXJ5LXRpdGxlPkV1cm9wZWFuIGpvdXJu
YWwgb2YgcGFpbjwvc2Vjb25kYXJ5LXRpdGxlPjwvdGl0bGVzPjxwZXJpb2RpY2FsPjxmdWxsLXRp
dGxlPkV1cm9wZWFuIEpvdXJuYWwgb2YgUGFpbjwvZnVsbC10aXRsZT48L3BlcmlvZGljYWw+PHBh
Z2VzPjI4Ny0zMzM8L3BhZ2VzPjx2b2x1bWU+MTA8L3ZvbHVtZT48bnVtYmVyPjQ8L251bWJlcj48
ZGF0ZXM+PHllYXI+MjAwNjwveWVhcj48L2RhdGVzPjxpc2JuPjEwOTAtMzgwMTwvaXNibj48dXJs
cz48L3VybHM+PC9yZWNvcmQ+PC9DaXRlPjwvRW5kTm90ZT5=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MYW5nbGV5PC9BdXRob3I+PFllYXI+MjAxMDwvWWVhcj48
UmVjTnVtPjMzODwvUmVjTnVtPjxEaXNwbGF5VGV4dD48c3R5bGUgZmFjZT0ic3VwZXJzY3JpcHQi
PjU0LDU1PC9zdHlsZT48L0Rpc3BsYXlUZXh0PjxyZWNvcmQ+PHJlYy1udW1iZXI+MzM4PC9yZWMt
bnVtYmVyPjxmb3JlaWduLWtleXM+PGtleSBhcHA9IkVOIiBkYi1pZD0iNXJkcHN3ZWR1dDU5ZWJl
cHBlMHBzdHo4d3dmcGF0OWR0dzlmIiB0aW1lc3RhbXA9IjE1ODI3MjIyMDAiPjMzODwva2V5Pjwv
Zm9yZWlnbi1rZXlzPjxyZWYtdHlwZSBuYW1lPSJKb3VybmFsIEFydGljbGUiPjE3PC9yZWYtdHlw
ZT48Y29udHJpYnV0b3JzPjxhdXRob3JzPjxhdXRob3I+TGFuZ2xleSwgUGF1bDwvYXV0aG9yPjxh
dXRob3I+TcO8bGxlci1TY2h3ZWZlLCBHZXJoYXJkPC9hdXRob3I+PGF1dGhvcj5OaWNvbGFvdSwg
QW5kcmV3PC9hdXRob3I+PGF1dGhvcj5MaWVkZ2VucywgSGlsdHJ1ZDwvYXV0aG9yPjxhdXRob3I+
UGVyZ29saXp6aSwgSm9zZXBoPC9hdXRob3I+PGF1dGhvcj5WYXJyYXNzaSwgR2l1c3Rpbm88L2F1
dGhvcj48L2F1dGhvcnM+PC9jb250cmlidXRvcnM+PHRpdGxlcz48dGl0bGU+VGhlIGltcGFjdCBv
ZiBwYWluIG9uIGxhYm9yIGZvcmNlIHBhcnRpY2lwYXRpb24sIGFic2VudGVlaXNtIGFuZCBwcmVz
ZW50ZWVpc20gaW4gdGhlIEV1cm9wZWFuIFVuaW9uPC90aXRsZT48c2Vjb25kYXJ5LXRpdGxlPkpv
dXJuYWwgb2YgTWVkaWNhbCBFY29ub21pY3M8L3NlY29uZGFyeS10aXRsZT48L3RpdGxlcz48cGVy
aW9kaWNhbD48ZnVsbC10aXRsZT5Kb3VybmFsIG9mIE1lZGljYWwgRWNvbm9taWNzPC9mdWxsLXRp
dGxlPjwvcGVyaW9kaWNhbD48cGFnZXM+NjYyLTY3MjwvcGFnZXM+PHZvbHVtZT4xMzwvdm9sdW1l
PjxudW1iZXI+NDwvbnVtYmVyPjxkYXRlcz48eWVhcj4yMDEwPC95ZWFyPjxwdWItZGF0ZXM+PGRh
dGU+MjAxMC8xMi8wMTwvZGF0ZT48L3B1Yi1kYXRlcz48L2RhdGVzPjxwdWJsaXNoZXI+VGF5bG9y
ICZhbXA7IEZyYW5jaXM8L3B1Ymxpc2hlcj48aXNibj4xMzY5LTY5OTg8L2lzYm4+PHVybHM+PHJl
bGF0ZWQtdXJscz48dXJsPmh0dHBzOi8vZG9pLm9yZy8xMC4zMTExLzEzNjk2OTk4LjIwMTAuNTI5
Mzc5PC91cmw+PC9yZWxhdGVkLXVybHM+PC91cmxzPjxlbGVjdHJvbmljLXJlc291cmNlLW51bT4x
MC4zMTExLzEzNjk2OTk4LjIwMTAuNTI5Mzc5PC9lbGVjdHJvbmljLXJlc291cmNlLW51bT48L3Jl
Y29yZD48L0NpdGU+PENpdGU+PEF1dGhvcj5CcmVpdmlrPC9BdXRob3I+PFllYXI+MjAwNjwvWWVh
cj48UmVjTnVtPjE3MTwvUmVjTnVtPjxyZWNvcmQ+PHJlYy1udW1iZXI+MTcxPC9yZWMtbnVtYmVy
Pjxmb3JlaWduLWtleXM+PGtleSBhcHA9IkVOIiBkYi1pZD0iNXJkcHN3ZWR1dDU5ZWJlcHBlMHBz
dHo4d3dmcGF0OWR0dzlmIiB0aW1lc3RhbXA9IjE1MzkyNDk2NTEiPjE3MTwva2V5PjwvZm9yZWln
bi1rZXlzPjxyZWYtdHlwZSBuYW1lPSJKb3VybmFsIEFydGljbGUiPjE3PC9yZWYtdHlwZT48Y29u
dHJpYnV0b3JzPjxhdXRob3JzPjxhdXRob3I+QnJlaXZpaywgSGFyYWxkPC9hdXRob3I+PGF1dGhv
cj5Db2xsZXR0LCBCZXZlcmx5PC9hdXRob3I+PGF1dGhvcj5WZW50YWZyaWRkYSwgVml0dG9yaW88
L2F1dGhvcj48YXV0aG9yPkNvaGVuLCBSb2I8L2F1dGhvcj48YXV0aG9yPkdhbGxhY2hlciwgRGVy
ZWs8L2F1dGhvcj48L2F1dGhvcnM+PC9jb250cmlidXRvcnM+PHRpdGxlcz48dGl0bGU+U3VydmV5
IG9mIGNocm9uaWMgcGFpbiBpbiBFdXJvcGU6IHByZXZhbGVuY2UsIGltcGFjdCBvbiBkYWlseSBs
aWZlLCBhbmQgdHJlYXRtZW50PC90aXRsZT48c2Vjb25kYXJ5LXRpdGxlPkV1cm9wZWFuIGpvdXJu
YWwgb2YgcGFpbjwvc2Vjb25kYXJ5LXRpdGxlPjwvdGl0bGVzPjxwZXJpb2RpY2FsPjxmdWxsLXRp
dGxlPkV1cm9wZWFuIEpvdXJuYWwgb2YgUGFpbjwvZnVsbC10aXRsZT48L3BlcmlvZGljYWw+PHBh
Z2VzPjI4Ny0zMzM8L3BhZ2VzPjx2b2x1bWU+MTA8L3ZvbHVtZT48bnVtYmVyPjQ8L251bWJlcj48
ZGF0ZXM+PHllYXI+MjAwNjwveWVhcj48L2RhdGVzPjxpc2JuPjEwOTAtMzgwMTwvaXNibj48dXJs
cz48L3VybHM+PC9yZWNvcmQ+PC9DaXRlPjwvRW5kTm90ZT5=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D64305" w:rsidRPr="00A43B7D">
        <w:rPr>
          <w:rFonts w:asciiTheme="minorHAnsi" w:hAnsiTheme="minorHAnsi" w:cstheme="minorHAnsi"/>
          <w:color w:val="auto"/>
        </w:rPr>
      </w:r>
      <w:r w:rsidR="00D64305"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54,55</w:t>
      </w:r>
      <w:r w:rsidR="00D64305" w:rsidRPr="00A43B7D">
        <w:rPr>
          <w:rFonts w:asciiTheme="minorHAnsi" w:hAnsiTheme="minorHAnsi" w:cstheme="minorHAnsi"/>
          <w:color w:val="auto"/>
        </w:rPr>
        <w:fldChar w:fldCharType="end"/>
      </w:r>
      <w:r w:rsidR="00DB0A46" w:rsidRPr="00A43B7D">
        <w:rPr>
          <w:rFonts w:asciiTheme="minorHAnsi" w:hAnsiTheme="minorHAnsi" w:cstheme="minorHAnsi"/>
          <w:color w:val="auto"/>
        </w:rPr>
        <w:t xml:space="preserve">. </w:t>
      </w:r>
      <w:r w:rsidR="00DB0A46" w:rsidRPr="00A43B7D">
        <w:rPr>
          <w:rFonts w:asciiTheme="minorHAnsi" w:hAnsiTheme="minorHAnsi" w:cstheme="minorHAnsi"/>
          <w:iCs/>
          <w:color w:val="auto"/>
        </w:rPr>
        <w:t>Finally,</w:t>
      </w:r>
      <w:r w:rsidR="00DB0A46" w:rsidRPr="00A43B7D">
        <w:rPr>
          <w:rFonts w:asciiTheme="minorHAnsi" w:hAnsiTheme="minorHAnsi" w:cstheme="minorHAnsi"/>
          <w:color w:val="auto"/>
        </w:rPr>
        <w:t xml:space="preserve"> given the</w:t>
      </w:r>
      <w:r w:rsidR="007805A5" w:rsidRPr="00A43B7D">
        <w:rPr>
          <w:rFonts w:asciiTheme="minorHAnsi" w:hAnsiTheme="minorHAnsi" w:cstheme="minorHAnsi"/>
          <w:color w:val="auto"/>
        </w:rPr>
        <w:t xml:space="preserve"> low</w:t>
      </w:r>
      <w:r w:rsidR="00DB0A46" w:rsidRPr="00A43B7D">
        <w:rPr>
          <w:rFonts w:asciiTheme="minorHAnsi" w:hAnsiTheme="minorHAnsi" w:cstheme="minorHAnsi"/>
          <w:color w:val="auto"/>
        </w:rPr>
        <w:t xml:space="preserve"> </w:t>
      </w:r>
      <w:r w:rsidR="007D1E90" w:rsidRPr="00A43B7D">
        <w:rPr>
          <w:rFonts w:asciiTheme="minorHAnsi" w:hAnsiTheme="minorHAnsi" w:cstheme="minorHAnsi"/>
          <w:color w:val="auto"/>
        </w:rPr>
        <w:t xml:space="preserve">cost </w:t>
      </w:r>
      <w:r w:rsidR="007805A5" w:rsidRPr="00A43B7D">
        <w:rPr>
          <w:rFonts w:asciiTheme="minorHAnsi" w:hAnsiTheme="minorHAnsi" w:cstheme="minorHAnsi"/>
          <w:color w:val="auto"/>
        </w:rPr>
        <w:t xml:space="preserve">associated with the </w:t>
      </w:r>
      <w:r w:rsidR="003C41B2" w:rsidRPr="00A43B7D">
        <w:rPr>
          <w:rFonts w:asciiTheme="minorHAnsi" w:hAnsiTheme="minorHAnsi" w:cstheme="minorHAnsi"/>
          <w:color w:val="auto"/>
        </w:rPr>
        <w:t xml:space="preserve">previously used </w:t>
      </w:r>
      <w:r w:rsidR="007805A5" w:rsidRPr="00A43B7D">
        <w:rPr>
          <w:rFonts w:asciiTheme="minorHAnsi" w:hAnsiTheme="minorHAnsi" w:cstheme="minorHAnsi"/>
          <w:color w:val="auto"/>
        </w:rPr>
        <w:t>instructed button</w:t>
      </w:r>
      <w:r w:rsidR="00CD2D31" w:rsidRPr="00A43B7D">
        <w:rPr>
          <w:rFonts w:asciiTheme="minorHAnsi" w:hAnsiTheme="minorHAnsi" w:cstheme="minorHAnsi"/>
          <w:color w:val="auto"/>
        </w:rPr>
        <w:t>-</w:t>
      </w:r>
      <w:r w:rsidR="007805A5" w:rsidRPr="00A43B7D">
        <w:rPr>
          <w:rFonts w:asciiTheme="minorHAnsi" w:hAnsiTheme="minorHAnsi" w:cstheme="minorHAnsi"/>
          <w:color w:val="auto"/>
        </w:rPr>
        <w:t>press response, it is hard to disentangle whether participants in traditional avoidance paradigms avoid due to genuine fear, or simply due to automatic following of task instructions. In contrast, given the high-effort and uninstructed nature of the</w:t>
      </w:r>
      <w:r w:rsidR="00DB0A46" w:rsidRPr="00A43B7D">
        <w:rPr>
          <w:rFonts w:asciiTheme="minorHAnsi" w:hAnsiTheme="minorHAnsi" w:cstheme="minorHAnsi"/>
          <w:color w:val="auto"/>
        </w:rPr>
        <w:t xml:space="preserve"> avoidance response</w:t>
      </w:r>
      <w:r w:rsidR="007805A5" w:rsidRPr="00A43B7D">
        <w:rPr>
          <w:rFonts w:asciiTheme="minorHAnsi" w:hAnsiTheme="minorHAnsi" w:cstheme="minorHAnsi"/>
          <w:color w:val="auto"/>
        </w:rPr>
        <w:t xml:space="preserve"> in the current paradigm</w:t>
      </w:r>
      <w:r w:rsidR="00DB0A46" w:rsidRPr="00A43B7D">
        <w:rPr>
          <w:rFonts w:asciiTheme="minorHAnsi" w:hAnsiTheme="minorHAnsi" w:cstheme="minorHAnsi"/>
          <w:color w:val="auto"/>
        </w:rPr>
        <w:t>, it seems likely that any avoidance behavior observed models</w:t>
      </w:r>
      <w:r w:rsidR="00844E6E">
        <w:rPr>
          <w:rFonts w:asciiTheme="minorHAnsi" w:hAnsiTheme="minorHAnsi" w:cstheme="minorHAnsi"/>
          <w:color w:val="auto"/>
        </w:rPr>
        <w:t>'</w:t>
      </w:r>
      <w:r w:rsidR="00DB0A46" w:rsidRPr="00A43B7D">
        <w:rPr>
          <w:rFonts w:asciiTheme="minorHAnsi" w:hAnsiTheme="minorHAnsi" w:cstheme="minorHAnsi"/>
          <w:color w:val="auto"/>
        </w:rPr>
        <w:t xml:space="preserve"> genuine </w:t>
      </w:r>
      <w:r w:rsidR="00966B30" w:rsidRPr="00A43B7D">
        <w:rPr>
          <w:rFonts w:asciiTheme="minorHAnsi" w:hAnsiTheme="minorHAnsi" w:cstheme="minorHAnsi"/>
          <w:color w:val="auto"/>
        </w:rPr>
        <w:t>self-motivated</w:t>
      </w:r>
      <w:r w:rsidR="00DB0A46" w:rsidRPr="00A43B7D">
        <w:rPr>
          <w:rFonts w:asciiTheme="minorHAnsi" w:hAnsiTheme="minorHAnsi" w:cstheme="minorHAnsi"/>
          <w:color w:val="auto"/>
        </w:rPr>
        <w:t xml:space="preserve"> avoidance.</w:t>
      </w:r>
    </w:p>
    <w:p w14:paraId="7EA122F8" w14:textId="77777777" w:rsidR="00262E81" w:rsidRPr="00A43B7D" w:rsidRDefault="00262E81" w:rsidP="00426A10">
      <w:pPr>
        <w:rPr>
          <w:rFonts w:asciiTheme="minorHAnsi" w:hAnsiTheme="minorHAnsi" w:cstheme="minorHAnsi"/>
          <w:color w:val="auto"/>
        </w:rPr>
      </w:pPr>
    </w:p>
    <w:p w14:paraId="3551AC2B" w14:textId="576C6D64" w:rsidR="00BD25FC" w:rsidRPr="00A43B7D" w:rsidRDefault="007E0DC9" w:rsidP="00426A10">
      <w:pPr>
        <w:rPr>
          <w:rFonts w:asciiTheme="minorHAnsi" w:hAnsiTheme="minorHAnsi" w:cstheme="minorHAnsi"/>
          <w:color w:val="auto"/>
        </w:rPr>
      </w:pPr>
      <w:r w:rsidRPr="00A43B7D">
        <w:rPr>
          <w:rFonts w:asciiTheme="minorHAnsi" w:hAnsiTheme="minorHAnsi" w:cstheme="minorHAnsi"/>
          <w:color w:val="auto"/>
        </w:rPr>
        <w:t>In addition to addressing limitations of previous methodologies, t</w:t>
      </w:r>
      <w:r w:rsidR="00BD25FC" w:rsidRPr="00A43B7D">
        <w:rPr>
          <w:rFonts w:asciiTheme="minorHAnsi" w:hAnsiTheme="minorHAnsi" w:cstheme="minorHAnsi"/>
          <w:color w:val="auto"/>
        </w:rPr>
        <w:t xml:space="preserve">he robotic arm-reaching paradigm offers </w:t>
      </w:r>
      <w:r w:rsidRPr="00A43B7D">
        <w:rPr>
          <w:rFonts w:asciiTheme="minorHAnsi" w:hAnsiTheme="minorHAnsi" w:cstheme="minorHAnsi"/>
          <w:color w:val="auto"/>
        </w:rPr>
        <w:t>many</w:t>
      </w:r>
      <w:r w:rsidR="00BD25FC" w:rsidRPr="00A43B7D">
        <w:rPr>
          <w:rFonts w:asciiTheme="minorHAnsi" w:hAnsiTheme="minorHAnsi" w:cstheme="minorHAnsi"/>
          <w:color w:val="auto"/>
        </w:rPr>
        <w:t xml:space="preserve"> opportunities for investigating </w:t>
      </w:r>
      <w:r w:rsidRPr="00A43B7D">
        <w:rPr>
          <w:rFonts w:asciiTheme="minorHAnsi" w:hAnsiTheme="minorHAnsi" w:cstheme="minorHAnsi"/>
          <w:color w:val="auto"/>
        </w:rPr>
        <w:t>further</w:t>
      </w:r>
      <w:r w:rsidR="00BD25FC" w:rsidRPr="00A43B7D">
        <w:rPr>
          <w:rFonts w:asciiTheme="minorHAnsi" w:hAnsiTheme="minorHAnsi" w:cstheme="minorHAnsi"/>
          <w:color w:val="auto"/>
        </w:rPr>
        <w:t xml:space="preserve"> aspects of avoidance behavior, as demonstrated </w:t>
      </w:r>
      <w:r w:rsidR="006D61A3" w:rsidRPr="00A43B7D">
        <w:rPr>
          <w:rFonts w:asciiTheme="minorHAnsi" w:hAnsiTheme="minorHAnsi" w:cstheme="minorHAnsi"/>
          <w:color w:val="auto"/>
        </w:rPr>
        <w:t xml:space="preserve">in the current </w:t>
      </w:r>
      <w:r w:rsidR="009F76D4" w:rsidRPr="00A43B7D">
        <w:rPr>
          <w:rFonts w:asciiTheme="minorHAnsi" w:hAnsiTheme="minorHAnsi" w:cstheme="minorHAnsi"/>
          <w:color w:val="auto"/>
        </w:rPr>
        <w:t>manuscript</w:t>
      </w:r>
      <w:r w:rsidR="00BD25FC" w:rsidRPr="00A43B7D">
        <w:rPr>
          <w:rFonts w:asciiTheme="minorHAnsi" w:hAnsiTheme="minorHAnsi" w:cstheme="minorHAnsi"/>
          <w:color w:val="auto"/>
        </w:rPr>
        <w:t xml:space="preserve"> by the avoidance generalization and RPE protocols. It is noteworthy that</w:t>
      </w:r>
      <w:r w:rsidR="00855411" w:rsidRPr="00A43B7D">
        <w:rPr>
          <w:rFonts w:asciiTheme="minorHAnsi" w:hAnsiTheme="minorHAnsi" w:cstheme="minorHAnsi"/>
          <w:color w:val="auto"/>
        </w:rPr>
        <w:t>,</w:t>
      </w:r>
      <w:r w:rsidR="00FF6002" w:rsidRPr="00A43B7D">
        <w:rPr>
          <w:rFonts w:asciiTheme="minorHAnsi" w:hAnsiTheme="minorHAnsi" w:cstheme="minorHAnsi"/>
          <w:color w:val="auto"/>
        </w:rPr>
        <w:t xml:space="preserve"> we previously observed a dissociation between self-reports and avoidance, with fear and pain-expectancies generalizing to the novel movement trajectories, while avoidance did not. </w:t>
      </w:r>
      <w:r w:rsidR="002A3C71" w:rsidRPr="00A43B7D">
        <w:rPr>
          <w:rFonts w:asciiTheme="minorHAnsi" w:hAnsiTheme="minorHAnsi" w:cstheme="minorHAnsi"/>
        </w:rPr>
        <w:t>There are several plausible explanations for the observed discrepancy between fear and avoidance</w:t>
      </w:r>
      <w:r w:rsidR="00D95CDD" w:rsidRPr="00A43B7D">
        <w:rPr>
          <w:rFonts w:asciiTheme="minorHAnsi" w:hAnsiTheme="minorHAnsi" w:cstheme="minorHAnsi"/>
        </w:rPr>
        <w:t xml:space="preserve"> </w:t>
      </w:r>
      <w:r w:rsidR="00D95CDD" w:rsidRPr="00A43B7D">
        <w:rPr>
          <w:rFonts w:asciiTheme="minorHAnsi" w:hAnsiTheme="minorHAnsi" w:cstheme="minorHAnsi"/>
        </w:rPr>
        <w:fldChar w:fldCharType="begin"/>
      </w:r>
      <w:r w:rsidR="004111B8">
        <w:rPr>
          <w:rFonts w:asciiTheme="minorHAnsi" w:hAnsiTheme="minorHAnsi" w:cstheme="minorHAnsi"/>
        </w:rPr>
        <w:instrText xml:space="preserve"> ADDIN EN.CITE &lt;EndNote&gt;&lt;Cite&gt;&lt;Author&gt;Glogan&lt;/Author&gt;&lt;Year&gt;2020&lt;/Year&gt;&lt;RecNum&gt;357&lt;/RecNum&gt;&lt;DisplayText&gt;&lt;style face="superscript"&gt;23&lt;/style&gt;&lt;/DisplayText&gt;&lt;record&gt;&lt;rec-number&gt;357&lt;/rec-number&gt;&lt;foreign-keys&gt;&lt;key app="EN" db-id="5rdpswedut59ebeppe0pstz8wwfpat9dtw9f" timestamp="1585917646"&gt;357&lt;/key&gt;&lt;/foreign-keys&gt;&lt;ref-type name="Journal Article"&gt;17&lt;/ref-type&gt;&lt;contributors&gt;&lt;authors&gt;&lt;author&gt;Glogan, Eveliina&lt;/author&gt;&lt;author&gt;Gatzounis, Rena&lt;/author&gt;&lt;author&gt;Meulders, Michel&lt;/author&gt;&lt;author&gt;Meulders, Ann&lt;/author&gt;&lt;/authors&gt;&lt;/contributors&gt;&lt;titles&gt;&lt;title&gt;Generalization of instrumentally acquired pain-related avoidance to novel but similar movements using a robotic arm-reaching paradigm&lt;/title&gt;&lt;secondary-title&gt;Behaviour Research and Therapy&lt;/secondary-title&gt;&lt;/titles&gt;&lt;periodical&gt;&lt;full-title&gt;Behaviour research and therapy&lt;/full-title&gt;&lt;/periodical&gt;&lt;pages&gt;103525&lt;/pages&gt;&lt;volume&gt;124&lt;/volume&gt;&lt;keywords&gt;&lt;keyword&gt;Avoidance behavior&lt;/keyword&gt;&lt;keyword&gt;Fear generalization&lt;/keyword&gt;&lt;keyword&gt;Avoidance generalization&lt;/keyword&gt;&lt;keyword&gt;Chronic pain&lt;/keyword&gt;&lt;keyword&gt;Operant conditioning&lt;/keyword&gt;&lt;/keywords&gt;&lt;dates&gt;&lt;year&gt;2020&lt;/year&gt;&lt;pub-dates&gt;&lt;date&gt;2020/01/01/&lt;/date&gt;&lt;/pub-dates&gt;&lt;/dates&gt;&lt;isbn&gt;0005-7967&lt;/isbn&gt;&lt;urls&gt;&lt;related-urls&gt;&lt;url&gt;http://www.sciencedirect.com/science/article/pii/S0005796719302116&lt;/url&gt;&lt;/related-urls&gt;&lt;/urls&gt;&lt;electronic-resource-num&gt;https://doi.org/10.1016/j.brat.2019.103525&lt;/electronic-resource-num&gt;&lt;/record&gt;&lt;/Cite&gt;&lt;/EndNote&gt;</w:instrText>
      </w:r>
      <w:r w:rsidR="00D95CDD" w:rsidRPr="00A43B7D">
        <w:rPr>
          <w:rFonts w:asciiTheme="minorHAnsi" w:hAnsiTheme="minorHAnsi" w:cstheme="minorHAnsi"/>
        </w:rPr>
        <w:fldChar w:fldCharType="separate"/>
      </w:r>
      <w:r w:rsidR="004111B8" w:rsidRPr="004111B8">
        <w:rPr>
          <w:rFonts w:asciiTheme="minorHAnsi" w:hAnsiTheme="minorHAnsi" w:cstheme="minorHAnsi"/>
          <w:noProof/>
          <w:vertAlign w:val="superscript"/>
        </w:rPr>
        <w:t>23</w:t>
      </w:r>
      <w:r w:rsidR="00D95CDD" w:rsidRPr="00A43B7D">
        <w:rPr>
          <w:rFonts w:asciiTheme="minorHAnsi" w:hAnsiTheme="minorHAnsi" w:cstheme="minorHAnsi"/>
        </w:rPr>
        <w:fldChar w:fldCharType="end"/>
      </w:r>
      <w:r w:rsidR="00855411" w:rsidRPr="00A43B7D">
        <w:rPr>
          <w:rFonts w:asciiTheme="minorHAnsi" w:hAnsiTheme="minorHAnsi" w:cstheme="minorHAnsi"/>
        </w:rPr>
        <w:t xml:space="preserve">, which we are currently investigating. </w:t>
      </w:r>
      <w:r w:rsidR="00855411" w:rsidRPr="00A43B7D">
        <w:rPr>
          <w:rFonts w:asciiTheme="minorHAnsi" w:hAnsiTheme="minorHAnsi" w:cstheme="minorHAnsi"/>
          <w:color w:val="auto"/>
        </w:rPr>
        <w:t>However</w:t>
      </w:r>
      <w:r w:rsidR="00D95CDD" w:rsidRPr="00A43B7D">
        <w:rPr>
          <w:rFonts w:asciiTheme="minorHAnsi" w:hAnsiTheme="minorHAnsi" w:cstheme="minorHAnsi"/>
          <w:color w:val="auto"/>
        </w:rPr>
        <w:t xml:space="preserve">, </w:t>
      </w:r>
      <w:r w:rsidR="00855411" w:rsidRPr="00A43B7D">
        <w:rPr>
          <w:rFonts w:asciiTheme="minorHAnsi" w:hAnsiTheme="minorHAnsi" w:cstheme="minorHAnsi"/>
          <w:color w:val="auto"/>
        </w:rPr>
        <w:t>this dissociation may also be a genuine and informative finding, which in fact</w:t>
      </w:r>
      <w:r w:rsidR="006D61A3" w:rsidRPr="00A43B7D">
        <w:rPr>
          <w:rFonts w:asciiTheme="minorHAnsi" w:hAnsiTheme="minorHAnsi" w:cstheme="minorHAnsi"/>
          <w:color w:val="auto"/>
        </w:rPr>
        <w:t xml:space="preserve"> </w:t>
      </w:r>
      <w:r w:rsidR="00CF6E69" w:rsidRPr="00A43B7D">
        <w:rPr>
          <w:rFonts w:asciiTheme="minorHAnsi" w:hAnsiTheme="minorHAnsi" w:cstheme="minorHAnsi"/>
          <w:color w:val="auto"/>
        </w:rPr>
        <w:t xml:space="preserve">adds to </w:t>
      </w:r>
      <w:r w:rsidR="00BB030A" w:rsidRPr="00A43B7D">
        <w:rPr>
          <w:rFonts w:asciiTheme="minorHAnsi" w:hAnsiTheme="minorHAnsi" w:cstheme="minorHAnsi"/>
          <w:color w:val="auto"/>
        </w:rPr>
        <w:t xml:space="preserve">previous </w:t>
      </w:r>
      <w:r w:rsidR="00CF6E69" w:rsidRPr="00A43B7D">
        <w:rPr>
          <w:rFonts w:asciiTheme="minorHAnsi" w:hAnsiTheme="minorHAnsi" w:cstheme="minorHAnsi"/>
          <w:color w:val="auto"/>
        </w:rPr>
        <w:t xml:space="preserve">literature </w:t>
      </w:r>
      <w:r w:rsidR="006D61A3" w:rsidRPr="00A43B7D">
        <w:rPr>
          <w:rFonts w:asciiTheme="minorHAnsi" w:hAnsiTheme="minorHAnsi" w:cstheme="minorHAnsi"/>
          <w:color w:val="auto"/>
        </w:rPr>
        <w:t>suggest</w:t>
      </w:r>
      <w:r w:rsidR="00CF6E69" w:rsidRPr="00A43B7D">
        <w:rPr>
          <w:rFonts w:asciiTheme="minorHAnsi" w:hAnsiTheme="minorHAnsi" w:cstheme="minorHAnsi"/>
          <w:color w:val="auto"/>
        </w:rPr>
        <w:t>ing</w:t>
      </w:r>
      <w:r w:rsidR="006D61A3" w:rsidRPr="00A43B7D">
        <w:rPr>
          <w:rFonts w:asciiTheme="minorHAnsi" w:hAnsiTheme="minorHAnsi" w:cstheme="minorHAnsi"/>
          <w:color w:val="auto"/>
        </w:rPr>
        <w:t xml:space="preserve"> that fear and </w:t>
      </w:r>
      <w:r w:rsidR="00EB1C37" w:rsidRPr="00A43B7D">
        <w:rPr>
          <w:rFonts w:asciiTheme="minorHAnsi" w:hAnsiTheme="minorHAnsi" w:cstheme="minorHAnsi"/>
          <w:color w:val="auto"/>
        </w:rPr>
        <w:t>avoidance do not always occur in synchrony</w:t>
      </w:r>
      <w:r w:rsidR="00CF6E69" w:rsidRPr="00A43B7D">
        <w:rPr>
          <w:rStyle w:val="CommentReference"/>
          <w:rFonts w:asciiTheme="minorHAnsi" w:hAnsiTheme="minorHAnsi" w:cstheme="minorHAnsi"/>
          <w:sz w:val="24"/>
          <w:szCs w:val="24"/>
        </w:rPr>
        <w:fldChar w:fldCharType="begin">
          <w:fldData xml:space="preserve">PEVuZE5vdGU+PENpdGU+PEF1dGhvcj5CcmF2by1SaXZlcmE8L0F1dGhvcj48WWVhcj4yMDE1PC9Z
ZWFyPjxSZWNOdW0+MjcxPC9SZWNOdW0+PERpc3BsYXlUZXh0PjxzdHlsZSBmYWNlPSJzdXBlcnNj
cmlwdCI+NSwxMiw0My00NTwvc3R5bGU+PC9EaXNwbGF5VGV4dD48cmVjb3JkPjxyZWMtbnVtYmVy
PjI3MTwvcmVjLW51bWJlcj48Zm9yZWlnbi1rZXlzPjxrZXkgYXBwPSJFTiIgZGItaWQ9IjVyZHBz
d2VkdXQ1OWViZXBwZTBwc3R6OHd3ZnBhdDlkdHc5ZiIgdGltZXN0YW1wPSIxNTU0ODE5MDA3Ij4y
NzE8L2tleT48L2ZvcmVpZ24ta2V5cz48cmVmLXR5cGUgbmFtZT0iSm91cm5hbCBBcnRpY2xlIj4x
NzwvcmVmLXR5cGU+PGNvbnRyaWJ1dG9ycz48YXV0aG9ycz48YXV0aG9yPkJyYXZvLVJpdmVyYSwg
Q2hyaXN0aWFuPC9hdXRob3I+PGF1dGhvcj5Sb21hbi1PcnRpeiwgQ2lvcmFuYTwvYXV0aG9yPjxh
dXRob3I+TW9udGVzaW5vcy1DYXJ0YWdlbmEsIE1hcmxpYW48L2F1dGhvcj48YXV0aG9yPlF1aXJr
LCBHcmVnb3J5IEouPC9hdXRob3I+PC9hdXRob3JzPjwvY29udHJpYnV0b3JzPjx0aXRsZXM+PHRp
dGxlPlBlcnNpc3RlbnQgYWN0aXZlIGF2b2lkYW5jZSBjb3JyZWxhdGVzIHdpdGggYWN0aXZpdHkg
aW4gcHJlbGltYmljIGNvcnRleCBhbmQgdmVudHJhbCBzdHJpYXR1bTwvdGl0bGU+PHNlY29uZGFy
eS10aXRsZT5Gcm9udGllcnMgSW4gQmVoYXZpb3JhbCBOZXVyb3NjaWVuY2U8L3NlY29uZGFyeS10
aXRsZT48L3RpdGxlcz48cGVyaW9kaWNhbD48ZnVsbC10aXRsZT5Gcm9udCBCZWhhdiBOZXVyb3Nj
aTwvZnVsbC10aXRsZT48YWJici0xPkZyb250aWVycyBpbiBiZWhhdmlvcmFsIG5ldXJvc2NpZW5j
ZTwvYWJici0xPjwvcGVyaW9kaWNhbD48cGFnZXM+MTg0LTE4NDwvcGFnZXM+PHZvbHVtZT45PC92
b2x1bWU+PGRhdGVzPjx5ZWFyPjIwMTU8L3llYXI+PC9kYXRlcz48cHVibGlzaGVyPkZyb250aWVy
cyBNZWRpYSBTLkEuPC9wdWJsaXNoZXI+PGlzYm4+MTY2Mi01MTUzPC9pc2JuPjxhY2Nlc3Npb24t
bnVtPjI2MjM2MjA5PC9hY2Nlc3Npb24tbnVtPjx1cmxzPjxyZWxhdGVkLXVybHM+PHVybD5odHRw
czovL3d3dy5uY2JpLm5sbS5uaWguZ292L3B1Ym1lZC8yNjIzNjIwOTwvdXJsPjx1cmw+aHR0cHM6
Ly93d3cubmNiaS5ubG0ubmloLmdvdi9wbWMvUE1DNDUwMjM1NC88L3VybD48L3JlbGF0ZWQtdXJs
cz48L3VybHM+PGVsZWN0cm9uaWMtcmVzb3VyY2UtbnVtPjEwLjMzODkvZm5iZWguMjAxNS4wMDE4
NDwvZWxlY3Ryb25pYy1yZXNvdXJjZS1udW0+PHJlbW90ZS1kYXRhYmFzZS1uYW1lPlB1Yk1lZDwv
cmVtb3RlLWRhdGFiYXNlLW5hbWU+PGxhbmd1YWdlPmVuZzwvbGFuZ3VhZ2U+PC9yZWNvcmQ+PC9D
aXRlPjxDaXRlPjxBdXRob3I+S3J5cG90b3M8L0F1dGhvcj48WWVhcj4yMDE1PC9ZZWFyPjxSZWNO
dW0+MjE5PC9SZWNOdW0+PHJlY29yZD48cmVjLW51bWJlcj4yMTk8L3JlYy1udW1iZXI+PGZvcmVp
Z24ta2V5cz48a2V5IGFwcD0iRU4iIGRiLWlkPSI1cmRwc3dlZHV0NTllYmVwcGUwcHN0ejh3d2Zw
YXQ5ZHR3OWYiIHRpbWVzdGFtcD0iMTU0OTM3OTA5MyI+MjE5PC9rZXk+PC9mb3JlaWduLWtleXM+
PHJlZi10eXBlIG5hbWU9IkpvdXJuYWwgQXJ0aWNsZSI+MTc8L3JlZi10eXBlPjxjb250cmlidXRv
cnM+PGF1dGhvcnM+PGF1dGhvcj5Lcnlwb3RvcywgQS4gTS48L2F1dGhvcj48YXV0aG9yPkVmZnRp
bmcsIE0uPC9hdXRob3I+PGF1dGhvcj5LaW5kdCwgTS48L2F1dGhvcj48YXV0aG9yPkJlY2tlcnMs
IFQuPC9hdXRob3I+PC9hdXRob3JzPjwvY29udHJpYnV0b3JzPjxhdXRoLWFkZHJlc3M+RGVwYXJ0
bWVudCBvZiBDbGluaWNhbCBQc3ljaG9sb2d5LCBVbml2ZXJzaXR5IG9mIEFtc3RlcmRhbSBBbXN0
ZXJkYW0sIE5ldGhlcmxhbmRzIDsgQW1zdGVyZGFtIEJyYWluIGFuZCBDb2duaXRpb24sIFVuaXZl
cnNpdHkgb2YgQW1zdGVyZGFtIEFtc3RlcmRhbSwgTmV0aGVybGFuZHMuJiN4RDtEZXBhcnRtZW50
IG9mIENsaW5pY2FsIFBzeWNob2xvZ3ksIFVuaXZlcnNpdHkgb2YgQW1zdGVyZGFtIEFtc3RlcmRh
bSwgTmV0aGVybGFuZHMgOyBBbXN0ZXJkYW0gQnJhaW4gYW5kIENvZ25pdGlvbiwgVW5pdmVyc2l0
eSBvZiBBbXN0ZXJkYW0gQW1zdGVyZGFtLCBOZXRoZXJsYW5kcyA7IERlcGFydG1lbnQgb2YgUHN5
Y2hvbG9neSwgS1UgTGV1dmVuIExldXZlbiwgQmVsZ2l1bS48L2F1dGgtYWRkcmVzcz48dGl0bGVz
Pjx0aXRsZT5Bdm9pZGFuY2UgbGVhcm5pbmc6IGEgcmV2aWV3IG9mIHRoZW9yZXRpY2FsIG1vZGVs
cyBhbmQgcmVjZW50IGRldmVsb3BtZW50czwvdGl0bGU+PHNlY29uZGFyeS10aXRsZT5Gcm9udGll
cnMgaW4gQmVoYXZpb3JhbCBOZXVyb3NjaWVuY2U8L3NlY29uZGFyeS10aXRsZT48YWx0LXRpdGxl
PkZyb250aWVycyBpbiBiZWhhdmlvcmFsIG5ldXJvc2NpZW5jZTwvYWx0LXRpdGxlPjwvdGl0bGVz
PjxwZXJpb2RpY2FsPjxmdWxsLXRpdGxlPkZyb250IEJlaGF2IE5ldXJvc2NpPC9mdWxsLXRpdGxl
PjxhYmJyLTE+RnJvbnRpZXJzIGluIGJlaGF2aW9yYWwgbmV1cm9zY2llbmNlPC9hYmJyLTE+PC9w
ZXJpb2RpY2FsPjxhbHQtcGVyaW9kaWNhbD48ZnVsbC10aXRsZT5Gcm9udCBCZWhhdiBOZXVyb3Nj
aTwvZnVsbC10aXRsZT48YWJici0xPkZyb250aWVycyBpbiBiZWhhdmlvcmFsIG5ldXJvc2NpZW5j
ZTwvYWJici0xPjwvYWx0LXBlcmlvZGljYWw+PHBhZ2VzPjE4OTwvcGFnZXM+PHZvbHVtZT45PC92
b2x1bWU+PGVkaXRpb24+MjAxNS8wOC8xMTwvZWRpdGlvbj48a2V5d29yZHM+PGtleXdvcmQ+YW54
aWV0eTwva2V5d29yZD48a2V5d29yZD5hdm9pZGFuY2U8L2tleXdvcmQ+PGtleXdvcmQ+ZmVhcjwv
a2V5d29yZD48a2V5d29yZD5sZWFybmluZzwva2V5d29yZD48a2V5d29yZD5uZXVyb3NjaWVuY2U8
L2tleXdvcmQ+PC9rZXl3b3Jkcz48ZGF0ZXM+PHllYXI+MjAxNTwveWVhcj48L2RhdGVzPjxpc2Ju
PjE2NjItNTE1MyAoUHJpbnQpJiN4RDsxNjYyLTUxNTM8L2lzYm4+PGFjY2Vzc2lvbi1udW0+MjYy
NTc2MTg8L2FjY2Vzc2lvbi1udW0+PHVybHM+PC91cmxzPjxjdXN0b20yPlBNQzQ1MDg1ODA8L2N1
c3RvbTI+PGVsZWN0cm9uaWMtcmVzb3VyY2UtbnVtPjEwLjMzODkvZm5iZWguMjAxNS4wMDE4OTwv
ZWxlY3Ryb25pYy1yZXNvdXJjZS1udW0+PHJlbW90ZS1kYXRhYmFzZS1wcm92aWRlcj5OTE08L3Jl
bW90ZS1kYXRhYmFzZS1wcm92aWRlcj48bGFuZ3VhZ2U+ZW5nPC9sYW5ndWFnZT48L3JlY29yZD48
L0NpdGU+PENpdGU+PEF1dGhvcj5NZXVsZGVyczwvQXV0aG9yPjxZZWFyPjIwMTk8L1llYXI+PFJl
Y051bT4yNzI8L1JlY051bT48cmVjb3JkPjxyZWMtbnVtYmVyPjI3MjwvcmVjLW51bWJlcj48Zm9y
ZWlnbi1rZXlzPjxrZXkgYXBwPSJFTiIgZGItaWQ9IjVyZHBzd2VkdXQ1OWViZXBwZTBwc3R6OHd3
ZnBhdDlkdHc5ZiIgdGltZXN0YW1wPSIxNTU0ODE5MDA4Ij4yNzI8L2tleT48L2ZvcmVpZ24ta2V5
cz48cmVmLXR5cGUgbmFtZT0iSm91cm5hbCBBcnRpY2xlIj4xNzwvcmVmLXR5cGU+PGNvbnRyaWJ1
dG9ycz48YXV0aG9ycz48YXV0aG9yPk1ldWxkZXJzLCBBbm48L2F1dGhvcj48L2F1dGhvcnM+PC9j
b250cmlidXRvcnM+PHRpdGxlcz48dGl0bGU+RnJvbSBmZWFyIG9mIG1vdmVtZW50LXJlbGF0ZWQg
cGFpbiBhbmQgYXZvaWRhbmNlIHRvIGNocm9uaWMgcGFpbiBkaXNhYmlsaXR5OiBhIHN0YXRlLW9m
LXRoZS1hcnQgcmV2aWV3PC90aXRsZT48c2Vjb25kYXJ5LXRpdGxlPkN1cnJlbnQgT3BpbmlvbiBp
biBCZWhhdmlvcmFsIFNjaWVuY2VzPC9zZWNvbmRhcnktdGl0bGU+PC90aXRsZXM+PHBlcmlvZGlj
YWw+PGZ1bGwtdGl0bGU+Q3VycmVudCBPcGluaW9uIGluIEJlaGF2aW9yYWwgU2NpZW5jZXM8L2Z1
bGwtdGl0bGU+PC9wZXJpb2RpY2FsPjxwYWdlcz4xMzAtMTM2PC9wYWdlcz48dm9sdW1lPjI2PC92
b2x1bWU+PGRhdGVzPjx5ZWFyPjIwMTk8L3llYXI+PHB1Yi1kYXRlcz48ZGF0ZT4yMDE5LzA0LzAx
LzwvZGF0ZT48L3B1Yi1kYXRlcz48L2RhdGVzPjxpc2JuPjIzNTItMTU0NjwvaXNibj48dXJscz48
cmVsYXRlZC11cmxzPjx1cmw+aHR0cDovL3d3dy5zY2llbmNlZGlyZWN0LmNvbS9zY2llbmNlL2Fy
dGljbGUvcGlpL1MyMzUyMTU0NjE4MzAwNjQwPC91cmw+PC9yZWxhdGVkLXVybHM+PC91cmxzPjxl
bGVjdHJvbmljLXJlc291cmNlLW51bT5odHRwczovL2RvaS5vcmcvMTAuMTAxNi9qLmNvYmVoYS4y
MDE4LjEyLjAwNzwvZWxlY3Ryb25pYy1yZXNvdXJjZS1udW0+PC9yZWNvcmQ+PC9DaXRlPjxDaXRl
PjxBdXRob3I+TWluZWthPC9BdXRob3I+PFllYXI+MTk3OTwvWWVhcj48UmVjTnVtPjI3MDwvUmVj
TnVtPjxyZWNvcmQ+PHJlYy1udW1iZXI+MjcwPC9yZWMtbnVtYmVyPjxmb3JlaWduLWtleXM+PGtl
eSBhcHA9IkVOIiBkYi1pZD0iNXJkcHN3ZWR1dDU5ZWJlcHBlMHBzdHo4d3dmcGF0OWR0dzlmIiB0
aW1lc3RhbXA9IjE1NTQ4MTkwMDUiPjI3MDwva2V5PjwvZm9yZWlnbi1rZXlzPjxyZWYtdHlwZSBu
YW1lPSJKb3VybmFsIEFydGljbGUiPjE3PC9yZWYtdHlwZT48Y29udHJpYnV0b3JzPjxhdXRob3Jz
PjxhdXRob3I+TWluZWthLCBTdXNhbjwvYXV0aG9yPjwvYXV0aG9ycz48L2NvbnRyaWJ1dG9ycz48
dGl0bGVzPjx0aXRsZT5UaGUgcm9sZSBvZiBmZWFyIGluIHRoZW9yaWVzIG9mIGF2b2lkYW5jZSBs
ZWFybmluZywgZmxvb2RpbmcsIGFuZCBleHRpbmN0aW9uPC90aXRsZT48c2Vjb25kYXJ5LXRpdGxl
PlBzeWNob2xvZ2ljYWwgQnVsbGV0aW48L3NlY29uZGFyeS10aXRsZT48L3RpdGxlcz48cGVyaW9k
aWNhbD48ZnVsbC10aXRsZT5Qc3ljaG9sb2dpY2FsIEJ1bGxldGluPC9mdWxsLXRpdGxlPjwvcGVy
aW9kaWNhbD48cGFnZXM+OTg1LTEwMTA8L3BhZ2VzPjx2b2x1bWU+ODY8L3ZvbHVtZT48bnVtYmVy
PjU8L251bWJlcj48a2V5d29yZHM+PGtleXdvcmQ+KkFuaW1hbCBFbW90aW9uYWxpdHk8L2tleXdv
cmQ+PGtleXdvcmQ+KkF2b2lkYW5jZSBDb25kaXRpb25pbmc8L2tleXdvcmQ+PGtleXdvcmQ+KkNv
bmRpdGlvbmVkIEVtb3Rpb25hbCBSZXNwb25zZXM8L2tleXdvcmQ+PGtleXdvcmQ+KkV4dGluY3Rp
b24gKExlYXJuaW5nKTwva2V5d29yZD48a2V5d29yZD4qRmVhcjwva2V5d29yZD48a2V5d29yZD5D
b25kaXRpb25lZCBSZXNwb25zZXM8L2tleXdvcmQ+PGtleXdvcmQ+SW1wbG9zaXZlIFRoZXJhcHk8
L2tleXdvcmQ+PC9rZXl3b3Jkcz48ZGF0ZXM+PHllYXI+MTk3OTwveWVhcj48L2RhdGVzPjxwdWIt
bG9jYXRpb24+VVM8L3B1Yi1sb2NhdGlvbj48cHVibGlzaGVyPkFtZXJpY2FuIFBzeWNob2xvZ2lj
YWwgQXNzb2NpYXRpb248L3B1Ymxpc2hlcj48aXNibj4xOTM5LTE0NTUoRWxlY3Ryb25pYyksMDAz
My0yOTA5KFByaW50KTwvaXNibj48dXJscz48L3VybHM+PGVsZWN0cm9uaWMtcmVzb3VyY2UtbnVt
PjEwLjEwMzcvMDAzMy0yOTA5Ljg2LjUuOTg1PC9lbGVjdHJvbmljLXJlc291cmNlLW51bT48L3Jl
Y29yZD48L0NpdGU+PENpdGU+PEF1dGhvcj5WZXJ2bGlldDwvQXV0aG9yPjxZZWFyPjIwMTU8L1ll
YXI+PFJlY051bT4yNjk8L1JlY051bT48cmVjb3JkPjxyZWMtbnVtYmVyPjI2OTwvcmVjLW51bWJl
cj48Zm9yZWlnbi1rZXlzPjxrZXkgYXBwPSJFTiIgZGItaWQ9IjVyZHBzd2VkdXQ1OWViZXBwZTBw
c3R6OHd3ZnBhdDlkdHc5ZiIgdGltZXN0YW1wPSIxNTU0ODE5MDA0Ij4yNjk8L2tleT48L2ZvcmVp
Z24ta2V5cz48cmVmLXR5cGUgbmFtZT0iSm91cm5hbCBBcnRpY2xlIj4xNzwvcmVmLXR5cGU+PGNv
bnRyaWJ1dG9ycz48YXV0aG9ycz48YXV0aG9yPlZlcnZsaWV0LCBCLjwvYXV0aG9yPjxhdXRob3I+
SW5kZWtldSwgRS48L2F1dGhvcj48L2F1dGhvcnM+PC9jb250cmlidXRvcnM+PGF1dGgtYWRkcmVz
cz5EZXBhcnRtZW50IG9mIFBzeWNoaWF0cnksIE1hc3NhY2h1c2V0dHMgR2VuZXJhbCBIb3NwaXRh
bCBhbmQgSGFydmFyZCBNZWRpY2FsIFNjaG9vbEJvc3RvbiwgTUEsIFVTQTsgQ2VudGVyIGZvciBF
eGNlbGxlbmNlIG9uIEdlbmVyYWxpemF0aW9uIGluIEhlYWx0aCBhbmQgUHN5Y2hvcGF0aG9sb2d5
LCBVbml2ZXJzaXR5IG9mIExldXZlbi1LVSBMZXV2ZW5MZXV2ZW4sIEJlbGdpdW0uJiN4RDtEZXBh
cnRtZW50IG9mIFBzeWNob2xvZ3ksIFVuaXZlcnNpdHkgb2YgTGV1dmVuLUtVIExldXZlbiBMZXV2
ZW4sIEJlbGdpdW0uPC9hdXRoLWFkZHJlc3M+PHRpdGxlcz48dGl0bGU+TG93LUNvc3QgQXZvaWRh
bmNlIEJlaGF2aW9ycyBhcmUgUmVzaXN0YW50IHRvIEZlYXIgRXh0aW5jdGlvbiBpbiBIdW1hbnM8
L3RpdGxlPjxzZWNvbmRhcnktdGl0bGU+RnJvbnRpZXJzIEluIEJlaGF2aW9yYWwgTmV1cm9zY2ll
bmNlPC9zZWNvbmRhcnktdGl0bGU+PGFsdC10aXRsZT5Gcm9udGllcnMgaW4gYmVoYXZpb3JhbCBu
ZXVyb3NjaWVuY2U8L2FsdC10aXRsZT48L3RpdGxlcz48cGVyaW9kaWNhbD48ZnVsbC10aXRsZT5G
cm9udCBCZWhhdiBOZXVyb3NjaTwvZnVsbC10aXRsZT48YWJici0xPkZyb250aWVycyBpbiBiZWhh
dmlvcmFsIG5ldXJvc2NpZW5jZTwvYWJici0xPjwvcGVyaW9kaWNhbD48YWx0LXBlcmlvZGljYWw+
PGZ1bGwtdGl0bGU+RnJvbnQgQmVoYXYgTmV1cm9zY2k8L2Z1bGwtdGl0bGU+PGFiYnItMT5Gcm9u
dGllcnMgaW4gYmVoYXZpb3JhbCBuZXVyb3NjaWVuY2U8L2FiYnItMT48L2FsdC1wZXJpb2RpY2Fs
PjxwYWdlcz4zNTE8L3BhZ2VzPjx2b2x1bWU+OTwvdm9sdW1lPjxlZGl0aW9uPjIwMTYvMDEvMDc8
L2VkaXRpb24+PGtleXdvcmRzPjxrZXl3b3JkPmF2b2lkYW5jZTwva2V5d29yZD48a2V5d29yZD5l
eHBvc3VyZTwva2V5d29yZD48a2V5d29yZD5leHRpbmN0aW9uPC9rZXl3b3JkPjxrZXl3b3JkPmZl
YXI8L2tleXdvcmQ+PGtleXdvcmQ+cmVzcG9uc2UgcHJldmVudGlvbjwva2V5d29yZD48L2tleXdv
cmRzPjxkYXRlcz48eWVhcj4yMDE1PC95ZWFyPjwvZGF0ZXM+PGlzYm4+MTY2Mi01MTUzIChQcmlu
dCkmI3hEOzE2NjItNTE1MzwvaXNibj48YWNjZXNzaW9uLW51bT4yNjczMzgzNzwvYWNjZXNzaW9u
LW51bT48dXJscz48L3VybHM+PGN1c3RvbTI+UE1DNDY4OTgwNzwvY3VzdG9tMj48ZWxlY3Ryb25p
Yy1yZXNvdXJjZS1udW0+MTAuMzM4OS9mbmJlaC4yMDE1LjAwMzUxPC9lbGVjdHJvbmljLXJlc291
cmNlLW51bT48cmVtb3RlLWRhdGFiYXNlLXByb3ZpZGVyPk5MTTwvcmVtb3RlLWRhdGFiYXNlLXBy
b3ZpZGVyPjxsYW5ndWFnZT5lbmc8L2xhbmd1YWdlPjwvcmVjb3JkPjwvQ2l0ZT48L0VuZE5vdGU+
AG==
</w:fldData>
        </w:fldChar>
      </w:r>
      <w:r w:rsidR="004111B8">
        <w:rPr>
          <w:rStyle w:val="CommentReference"/>
          <w:rFonts w:asciiTheme="minorHAnsi" w:hAnsiTheme="minorHAnsi" w:cstheme="minorHAnsi"/>
          <w:sz w:val="24"/>
          <w:szCs w:val="24"/>
        </w:rPr>
        <w:instrText xml:space="preserve"> ADDIN EN.CITE </w:instrText>
      </w:r>
      <w:r w:rsidR="004111B8">
        <w:rPr>
          <w:rStyle w:val="CommentReference"/>
          <w:rFonts w:asciiTheme="minorHAnsi" w:hAnsiTheme="minorHAnsi" w:cstheme="minorHAnsi"/>
          <w:sz w:val="24"/>
          <w:szCs w:val="24"/>
        </w:rPr>
        <w:fldChar w:fldCharType="begin">
          <w:fldData xml:space="preserve">PEVuZE5vdGU+PENpdGU+PEF1dGhvcj5CcmF2by1SaXZlcmE8L0F1dGhvcj48WWVhcj4yMDE1PC9Z
ZWFyPjxSZWNOdW0+MjcxPC9SZWNOdW0+PERpc3BsYXlUZXh0PjxzdHlsZSBmYWNlPSJzdXBlcnNj
cmlwdCI+NSwxMiw0My00NTwvc3R5bGU+PC9EaXNwbGF5VGV4dD48cmVjb3JkPjxyZWMtbnVtYmVy
PjI3MTwvcmVjLW51bWJlcj48Zm9yZWlnbi1rZXlzPjxrZXkgYXBwPSJFTiIgZGItaWQ9IjVyZHBz
d2VkdXQ1OWViZXBwZTBwc3R6OHd3ZnBhdDlkdHc5ZiIgdGltZXN0YW1wPSIxNTU0ODE5MDA3Ij4y
NzE8L2tleT48L2ZvcmVpZ24ta2V5cz48cmVmLXR5cGUgbmFtZT0iSm91cm5hbCBBcnRpY2xlIj4x
NzwvcmVmLXR5cGU+PGNvbnRyaWJ1dG9ycz48YXV0aG9ycz48YXV0aG9yPkJyYXZvLVJpdmVyYSwg
Q2hyaXN0aWFuPC9hdXRob3I+PGF1dGhvcj5Sb21hbi1PcnRpeiwgQ2lvcmFuYTwvYXV0aG9yPjxh
dXRob3I+TW9udGVzaW5vcy1DYXJ0YWdlbmEsIE1hcmxpYW48L2F1dGhvcj48YXV0aG9yPlF1aXJr
LCBHcmVnb3J5IEouPC9hdXRob3I+PC9hdXRob3JzPjwvY29udHJpYnV0b3JzPjx0aXRsZXM+PHRp
dGxlPlBlcnNpc3RlbnQgYWN0aXZlIGF2b2lkYW5jZSBjb3JyZWxhdGVzIHdpdGggYWN0aXZpdHkg
aW4gcHJlbGltYmljIGNvcnRleCBhbmQgdmVudHJhbCBzdHJpYXR1bTwvdGl0bGU+PHNlY29uZGFy
eS10aXRsZT5Gcm9udGllcnMgSW4gQmVoYXZpb3JhbCBOZXVyb3NjaWVuY2U8L3NlY29uZGFyeS10
aXRsZT48L3RpdGxlcz48cGVyaW9kaWNhbD48ZnVsbC10aXRsZT5Gcm9udCBCZWhhdiBOZXVyb3Nj
aTwvZnVsbC10aXRsZT48YWJici0xPkZyb250aWVycyBpbiBiZWhhdmlvcmFsIG5ldXJvc2NpZW5j
ZTwvYWJici0xPjwvcGVyaW9kaWNhbD48cGFnZXM+MTg0LTE4NDwvcGFnZXM+PHZvbHVtZT45PC92
b2x1bWU+PGRhdGVzPjx5ZWFyPjIwMTU8L3llYXI+PC9kYXRlcz48cHVibGlzaGVyPkZyb250aWVy
cyBNZWRpYSBTLkEuPC9wdWJsaXNoZXI+PGlzYm4+MTY2Mi01MTUzPC9pc2JuPjxhY2Nlc3Npb24t
bnVtPjI2MjM2MjA5PC9hY2Nlc3Npb24tbnVtPjx1cmxzPjxyZWxhdGVkLXVybHM+PHVybD5odHRw
czovL3d3dy5uY2JpLm5sbS5uaWguZ292L3B1Ym1lZC8yNjIzNjIwOTwvdXJsPjx1cmw+aHR0cHM6
Ly93d3cubmNiaS5ubG0ubmloLmdvdi9wbWMvUE1DNDUwMjM1NC88L3VybD48L3JlbGF0ZWQtdXJs
cz48L3VybHM+PGVsZWN0cm9uaWMtcmVzb3VyY2UtbnVtPjEwLjMzODkvZm5iZWguMjAxNS4wMDE4
NDwvZWxlY3Ryb25pYy1yZXNvdXJjZS1udW0+PHJlbW90ZS1kYXRhYmFzZS1uYW1lPlB1Yk1lZDwv
cmVtb3RlLWRhdGFiYXNlLW5hbWU+PGxhbmd1YWdlPmVuZzwvbGFuZ3VhZ2U+PC9yZWNvcmQ+PC9D
aXRlPjxDaXRlPjxBdXRob3I+S3J5cG90b3M8L0F1dGhvcj48WWVhcj4yMDE1PC9ZZWFyPjxSZWNO
dW0+MjE5PC9SZWNOdW0+PHJlY29yZD48cmVjLW51bWJlcj4yMTk8L3JlYy1udW1iZXI+PGZvcmVp
Z24ta2V5cz48a2V5IGFwcD0iRU4iIGRiLWlkPSI1cmRwc3dlZHV0NTllYmVwcGUwcHN0ejh3d2Zw
YXQ5ZHR3OWYiIHRpbWVzdGFtcD0iMTU0OTM3OTA5MyI+MjE5PC9rZXk+PC9mb3JlaWduLWtleXM+
PHJlZi10eXBlIG5hbWU9IkpvdXJuYWwgQXJ0aWNsZSI+MTc8L3JlZi10eXBlPjxjb250cmlidXRv
cnM+PGF1dGhvcnM+PGF1dGhvcj5Lcnlwb3RvcywgQS4gTS48L2F1dGhvcj48YXV0aG9yPkVmZnRp
bmcsIE0uPC9hdXRob3I+PGF1dGhvcj5LaW5kdCwgTS48L2F1dGhvcj48YXV0aG9yPkJlY2tlcnMs
IFQuPC9hdXRob3I+PC9hdXRob3JzPjwvY29udHJpYnV0b3JzPjxhdXRoLWFkZHJlc3M+RGVwYXJ0
bWVudCBvZiBDbGluaWNhbCBQc3ljaG9sb2d5LCBVbml2ZXJzaXR5IG9mIEFtc3RlcmRhbSBBbXN0
ZXJkYW0sIE5ldGhlcmxhbmRzIDsgQW1zdGVyZGFtIEJyYWluIGFuZCBDb2duaXRpb24sIFVuaXZl
cnNpdHkgb2YgQW1zdGVyZGFtIEFtc3RlcmRhbSwgTmV0aGVybGFuZHMuJiN4RDtEZXBhcnRtZW50
IG9mIENsaW5pY2FsIFBzeWNob2xvZ3ksIFVuaXZlcnNpdHkgb2YgQW1zdGVyZGFtIEFtc3RlcmRh
bSwgTmV0aGVybGFuZHMgOyBBbXN0ZXJkYW0gQnJhaW4gYW5kIENvZ25pdGlvbiwgVW5pdmVyc2l0
eSBvZiBBbXN0ZXJkYW0gQW1zdGVyZGFtLCBOZXRoZXJsYW5kcyA7IERlcGFydG1lbnQgb2YgUHN5
Y2hvbG9neSwgS1UgTGV1dmVuIExldXZlbiwgQmVsZ2l1bS48L2F1dGgtYWRkcmVzcz48dGl0bGVz
Pjx0aXRsZT5Bdm9pZGFuY2UgbGVhcm5pbmc6IGEgcmV2aWV3IG9mIHRoZW9yZXRpY2FsIG1vZGVs
cyBhbmQgcmVjZW50IGRldmVsb3BtZW50czwvdGl0bGU+PHNlY29uZGFyeS10aXRsZT5Gcm9udGll
cnMgaW4gQmVoYXZpb3JhbCBOZXVyb3NjaWVuY2U8L3NlY29uZGFyeS10aXRsZT48YWx0LXRpdGxl
PkZyb250aWVycyBpbiBiZWhhdmlvcmFsIG5ldXJvc2NpZW5jZTwvYWx0LXRpdGxlPjwvdGl0bGVz
PjxwZXJpb2RpY2FsPjxmdWxsLXRpdGxlPkZyb250IEJlaGF2IE5ldXJvc2NpPC9mdWxsLXRpdGxl
PjxhYmJyLTE+RnJvbnRpZXJzIGluIGJlaGF2aW9yYWwgbmV1cm9zY2llbmNlPC9hYmJyLTE+PC9w
ZXJpb2RpY2FsPjxhbHQtcGVyaW9kaWNhbD48ZnVsbC10aXRsZT5Gcm9udCBCZWhhdiBOZXVyb3Nj
aTwvZnVsbC10aXRsZT48YWJici0xPkZyb250aWVycyBpbiBiZWhhdmlvcmFsIG5ldXJvc2NpZW5j
ZTwvYWJici0xPjwvYWx0LXBlcmlvZGljYWw+PHBhZ2VzPjE4OTwvcGFnZXM+PHZvbHVtZT45PC92
b2x1bWU+PGVkaXRpb24+MjAxNS8wOC8xMTwvZWRpdGlvbj48a2V5d29yZHM+PGtleXdvcmQ+YW54
aWV0eTwva2V5d29yZD48a2V5d29yZD5hdm9pZGFuY2U8L2tleXdvcmQ+PGtleXdvcmQ+ZmVhcjwv
a2V5d29yZD48a2V5d29yZD5sZWFybmluZzwva2V5d29yZD48a2V5d29yZD5uZXVyb3NjaWVuY2U8
L2tleXdvcmQ+PC9rZXl3b3Jkcz48ZGF0ZXM+PHllYXI+MjAxNTwveWVhcj48L2RhdGVzPjxpc2Ju
PjE2NjItNTE1MyAoUHJpbnQpJiN4RDsxNjYyLTUxNTM8L2lzYm4+PGFjY2Vzc2lvbi1udW0+MjYy
NTc2MTg8L2FjY2Vzc2lvbi1udW0+PHVybHM+PC91cmxzPjxjdXN0b20yPlBNQzQ1MDg1ODA8L2N1
c3RvbTI+PGVsZWN0cm9uaWMtcmVzb3VyY2UtbnVtPjEwLjMzODkvZm5iZWguMjAxNS4wMDE4OTwv
ZWxlY3Ryb25pYy1yZXNvdXJjZS1udW0+PHJlbW90ZS1kYXRhYmFzZS1wcm92aWRlcj5OTE08L3Jl
bW90ZS1kYXRhYmFzZS1wcm92aWRlcj48bGFuZ3VhZ2U+ZW5nPC9sYW5ndWFnZT48L3JlY29yZD48
L0NpdGU+PENpdGU+PEF1dGhvcj5NZXVsZGVyczwvQXV0aG9yPjxZZWFyPjIwMTk8L1llYXI+PFJl
Y051bT4yNzI8L1JlY051bT48cmVjb3JkPjxyZWMtbnVtYmVyPjI3MjwvcmVjLW51bWJlcj48Zm9y
ZWlnbi1rZXlzPjxrZXkgYXBwPSJFTiIgZGItaWQ9IjVyZHBzd2VkdXQ1OWViZXBwZTBwc3R6OHd3
ZnBhdDlkdHc5ZiIgdGltZXN0YW1wPSIxNTU0ODE5MDA4Ij4yNzI8L2tleT48L2ZvcmVpZ24ta2V5
cz48cmVmLXR5cGUgbmFtZT0iSm91cm5hbCBBcnRpY2xlIj4xNzwvcmVmLXR5cGU+PGNvbnRyaWJ1
dG9ycz48YXV0aG9ycz48YXV0aG9yPk1ldWxkZXJzLCBBbm48L2F1dGhvcj48L2F1dGhvcnM+PC9j
b250cmlidXRvcnM+PHRpdGxlcz48dGl0bGU+RnJvbSBmZWFyIG9mIG1vdmVtZW50LXJlbGF0ZWQg
cGFpbiBhbmQgYXZvaWRhbmNlIHRvIGNocm9uaWMgcGFpbiBkaXNhYmlsaXR5OiBhIHN0YXRlLW9m
LXRoZS1hcnQgcmV2aWV3PC90aXRsZT48c2Vjb25kYXJ5LXRpdGxlPkN1cnJlbnQgT3BpbmlvbiBp
biBCZWhhdmlvcmFsIFNjaWVuY2VzPC9zZWNvbmRhcnktdGl0bGU+PC90aXRsZXM+PHBlcmlvZGlj
YWw+PGZ1bGwtdGl0bGU+Q3VycmVudCBPcGluaW9uIGluIEJlaGF2aW9yYWwgU2NpZW5jZXM8L2Z1
bGwtdGl0bGU+PC9wZXJpb2RpY2FsPjxwYWdlcz4xMzAtMTM2PC9wYWdlcz48dm9sdW1lPjI2PC92
b2x1bWU+PGRhdGVzPjx5ZWFyPjIwMTk8L3llYXI+PHB1Yi1kYXRlcz48ZGF0ZT4yMDE5LzA0LzAx
LzwvZGF0ZT48L3B1Yi1kYXRlcz48L2RhdGVzPjxpc2JuPjIzNTItMTU0NjwvaXNibj48dXJscz48
cmVsYXRlZC11cmxzPjx1cmw+aHR0cDovL3d3dy5zY2llbmNlZGlyZWN0LmNvbS9zY2llbmNlL2Fy
dGljbGUvcGlpL1MyMzUyMTU0NjE4MzAwNjQwPC91cmw+PC9yZWxhdGVkLXVybHM+PC91cmxzPjxl
bGVjdHJvbmljLXJlc291cmNlLW51bT5odHRwczovL2RvaS5vcmcvMTAuMTAxNi9qLmNvYmVoYS4y
MDE4LjEyLjAwNzwvZWxlY3Ryb25pYy1yZXNvdXJjZS1udW0+PC9yZWNvcmQ+PC9DaXRlPjxDaXRl
PjxBdXRob3I+TWluZWthPC9BdXRob3I+PFllYXI+MTk3OTwvWWVhcj48UmVjTnVtPjI3MDwvUmVj
TnVtPjxyZWNvcmQ+PHJlYy1udW1iZXI+MjcwPC9yZWMtbnVtYmVyPjxmb3JlaWduLWtleXM+PGtl
eSBhcHA9IkVOIiBkYi1pZD0iNXJkcHN3ZWR1dDU5ZWJlcHBlMHBzdHo4d3dmcGF0OWR0dzlmIiB0
aW1lc3RhbXA9IjE1NTQ4MTkwMDUiPjI3MDwva2V5PjwvZm9yZWlnbi1rZXlzPjxyZWYtdHlwZSBu
YW1lPSJKb3VybmFsIEFydGljbGUiPjE3PC9yZWYtdHlwZT48Y29udHJpYnV0b3JzPjxhdXRob3Jz
PjxhdXRob3I+TWluZWthLCBTdXNhbjwvYXV0aG9yPjwvYXV0aG9ycz48L2NvbnRyaWJ1dG9ycz48
dGl0bGVzPjx0aXRsZT5UaGUgcm9sZSBvZiBmZWFyIGluIHRoZW9yaWVzIG9mIGF2b2lkYW5jZSBs
ZWFybmluZywgZmxvb2RpbmcsIGFuZCBleHRpbmN0aW9uPC90aXRsZT48c2Vjb25kYXJ5LXRpdGxl
PlBzeWNob2xvZ2ljYWwgQnVsbGV0aW48L3NlY29uZGFyeS10aXRsZT48L3RpdGxlcz48cGVyaW9k
aWNhbD48ZnVsbC10aXRsZT5Qc3ljaG9sb2dpY2FsIEJ1bGxldGluPC9mdWxsLXRpdGxlPjwvcGVy
aW9kaWNhbD48cGFnZXM+OTg1LTEwMTA8L3BhZ2VzPjx2b2x1bWU+ODY8L3ZvbHVtZT48bnVtYmVy
PjU8L251bWJlcj48a2V5d29yZHM+PGtleXdvcmQ+KkFuaW1hbCBFbW90aW9uYWxpdHk8L2tleXdv
cmQ+PGtleXdvcmQ+KkF2b2lkYW5jZSBDb25kaXRpb25pbmc8L2tleXdvcmQ+PGtleXdvcmQ+KkNv
bmRpdGlvbmVkIEVtb3Rpb25hbCBSZXNwb25zZXM8L2tleXdvcmQ+PGtleXdvcmQ+KkV4dGluY3Rp
b24gKExlYXJuaW5nKTwva2V5d29yZD48a2V5d29yZD4qRmVhcjwva2V5d29yZD48a2V5d29yZD5D
b25kaXRpb25lZCBSZXNwb25zZXM8L2tleXdvcmQ+PGtleXdvcmQ+SW1wbG9zaXZlIFRoZXJhcHk8
L2tleXdvcmQ+PC9rZXl3b3Jkcz48ZGF0ZXM+PHllYXI+MTk3OTwveWVhcj48L2RhdGVzPjxwdWIt
bG9jYXRpb24+VVM8L3B1Yi1sb2NhdGlvbj48cHVibGlzaGVyPkFtZXJpY2FuIFBzeWNob2xvZ2lj
YWwgQXNzb2NpYXRpb248L3B1Ymxpc2hlcj48aXNibj4xOTM5LTE0NTUoRWxlY3Ryb25pYyksMDAz
My0yOTA5KFByaW50KTwvaXNibj48dXJscz48L3VybHM+PGVsZWN0cm9uaWMtcmVzb3VyY2UtbnVt
PjEwLjEwMzcvMDAzMy0yOTA5Ljg2LjUuOTg1PC9lbGVjdHJvbmljLXJlc291cmNlLW51bT48L3Jl
Y29yZD48L0NpdGU+PENpdGU+PEF1dGhvcj5WZXJ2bGlldDwvQXV0aG9yPjxZZWFyPjIwMTU8L1ll
YXI+PFJlY051bT4yNjk8L1JlY051bT48cmVjb3JkPjxyZWMtbnVtYmVyPjI2OTwvcmVjLW51bWJl
cj48Zm9yZWlnbi1rZXlzPjxrZXkgYXBwPSJFTiIgZGItaWQ9IjVyZHBzd2VkdXQ1OWViZXBwZTBw
c3R6OHd3ZnBhdDlkdHc5ZiIgdGltZXN0YW1wPSIxNTU0ODE5MDA0Ij4yNjk8L2tleT48L2ZvcmVp
Z24ta2V5cz48cmVmLXR5cGUgbmFtZT0iSm91cm5hbCBBcnRpY2xlIj4xNzwvcmVmLXR5cGU+PGNv
bnRyaWJ1dG9ycz48YXV0aG9ycz48YXV0aG9yPlZlcnZsaWV0LCBCLjwvYXV0aG9yPjxhdXRob3I+
SW5kZWtldSwgRS48L2F1dGhvcj48L2F1dGhvcnM+PC9jb250cmlidXRvcnM+PGF1dGgtYWRkcmVz
cz5EZXBhcnRtZW50IG9mIFBzeWNoaWF0cnksIE1hc3NhY2h1c2V0dHMgR2VuZXJhbCBIb3NwaXRh
bCBhbmQgSGFydmFyZCBNZWRpY2FsIFNjaG9vbEJvc3RvbiwgTUEsIFVTQTsgQ2VudGVyIGZvciBF
eGNlbGxlbmNlIG9uIEdlbmVyYWxpemF0aW9uIGluIEhlYWx0aCBhbmQgUHN5Y2hvcGF0aG9sb2d5
LCBVbml2ZXJzaXR5IG9mIExldXZlbi1LVSBMZXV2ZW5MZXV2ZW4sIEJlbGdpdW0uJiN4RDtEZXBh
cnRtZW50IG9mIFBzeWNob2xvZ3ksIFVuaXZlcnNpdHkgb2YgTGV1dmVuLUtVIExldXZlbiBMZXV2
ZW4sIEJlbGdpdW0uPC9hdXRoLWFkZHJlc3M+PHRpdGxlcz48dGl0bGU+TG93LUNvc3QgQXZvaWRh
bmNlIEJlaGF2aW9ycyBhcmUgUmVzaXN0YW50IHRvIEZlYXIgRXh0aW5jdGlvbiBpbiBIdW1hbnM8
L3RpdGxlPjxzZWNvbmRhcnktdGl0bGU+RnJvbnRpZXJzIEluIEJlaGF2aW9yYWwgTmV1cm9zY2ll
bmNlPC9zZWNvbmRhcnktdGl0bGU+PGFsdC10aXRsZT5Gcm9udGllcnMgaW4gYmVoYXZpb3JhbCBu
ZXVyb3NjaWVuY2U8L2FsdC10aXRsZT48L3RpdGxlcz48cGVyaW9kaWNhbD48ZnVsbC10aXRsZT5G
cm9udCBCZWhhdiBOZXVyb3NjaTwvZnVsbC10aXRsZT48YWJici0xPkZyb250aWVycyBpbiBiZWhh
dmlvcmFsIG5ldXJvc2NpZW5jZTwvYWJici0xPjwvcGVyaW9kaWNhbD48YWx0LXBlcmlvZGljYWw+
PGZ1bGwtdGl0bGU+RnJvbnQgQmVoYXYgTmV1cm9zY2k8L2Z1bGwtdGl0bGU+PGFiYnItMT5Gcm9u
dGllcnMgaW4gYmVoYXZpb3JhbCBuZXVyb3NjaWVuY2U8L2FiYnItMT48L2FsdC1wZXJpb2RpY2Fs
PjxwYWdlcz4zNTE8L3BhZ2VzPjx2b2x1bWU+OTwvdm9sdW1lPjxlZGl0aW9uPjIwMTYvMDEvMDc8
L2VkaXRpb24+PGtleXdvcmRzPjxrZXl3b3JkPmF2b2lkYW5jZTwva2V5d29yZD48a2V5d29yZD5l
eHBvc3VyZTwva2V5d29yZD48a2V5d29yZD5leHRpbmN0aW9uPC9rZXl3b3JkPjxrZXl3b3JkPmZl
YXI8L2tleXdvcmQ+PGtleXdvcmQ+cmVzcG9uc2UgcHJldmVudGlvbjwva2V5d29yZD48L2tleXdv
cmRzPjxkYXRlcz48eWVhcj4yMDE1PC95ZWFyPjwvZGF0ZXM+PGlzYm4+MTY2Mi01MTUzIChQcmlu
dCkmI3hEOzE2NjItNTE1MzwvaXNibj48YWNjZXNzaW9uLW51bT4yNjczMzgzNzwvYWNjZXNzaW9u
LW51bT48dXJscz48L3VybHM+PGN1c3RvbTI+UE1DNDY4OTgwNzwvY3VzdG9tMj48ZWxlY3Ryb25p
Yy1yZXNvdXJjZS1udW0+MTAuMzM4OS9mbmJlaC4yMDE1LjAwMzUxPC9lbGVjdHJvbmljLXJlc291
cmNlLW51bT48cmVtb3RlLWRhdGFiYXNlLXByb3ZpZGVyPk5MTTwvcmVtb3RlLWRhdGFiYXNlLXBy
b3ZpZGVyPjxsYW5ndWFnZT5lbmc8L2xhbmd1YWdlPjwvcmVjb3JkPjwvQ2l0ZT48L0VuZE5vdGU+
AG==
</w:fldData>
        </w:fldChar>
      </w:r>
      <w:r w:rsidR="004111B8">
        <w:rPr>
          <w:rStyle w:val="CommentReference"/>
          <w:rFonts w:asciiTheme="minorHAnsi" w:hAnsiTheme="minorHAnsi" w:cstheme="minorHAnsi"/>
          <w:sz w:val="24"/>
          <w:szCs w:val="24"/>
        </w:rPr>
        <w:instrText xml:space="preserve"> ADDIN EN.CITE.DATA </w:instrText>
      </w:r>
      <w:r w:rsidR="004111B8">
        <w:rPr>
          <w:rStyle w:val="CommentReference"/>
          <w:rFonts w:asciiTheme="minorHAnsi" w:hAnsiTheme="minorHAnsi" w:cstheme="minorHAnsi"/>
          <w:sz w:val="24"/>
          <w:szCs w:val="24"/>
        </w:rPr>
      </w:r>
      <w:r w:rsidR="004111B8">
        <w:rPr>
          <w:rStyle w:val="CommentReference"/>
          <w:rFonts w:asciiTheme="minorHAnsi" w:hAnsiTheme="minorHAnsi" w:cstheme="minorHAnsi"/>
          <w:sz w:val="24"/>
          <w:szCs w:val="24"/>
        </w:rPr>
        <w:fldChar w:fldCharType="end"/>
      </w:r>
      <w:r w:rsidR="00CF6E69" w:rsidRPr="00A43B7D">
        <w:rPr>
          <w:rStyle w:val="CommentReference"/>
          <w:rFonts w:asciiTheme="minorHAnsi" w:hAnsiTheme="minorHAnsi" w:cstheme="minorHAnsi"/>
          <w:sz w:val="24"/>
          <w:szCs w:val="24"/>
        </w:rPr>
      </w:r>
      <w:r w:rsidR="00CF6E69" w:rsidRPr="00A43B7D">
        <w:rPr>
          <w:rStyle w:val="CommentReference"/>
          <w:rFonts w:asciiTheme="minorHAnsi" w:hAnsiTheme="minorHAnsi" w:cstheme="minorHAnsi"/>
          <w:sz w:val="24"/>
          <w:szCs w:val="24"/>
        </w:rPr>
        <w:fldChar w:fldCharType="separate"/>
      </w:r>
      <w:r w:rsidR="004111B8" w:rsidRPr="004111B8">
        <w:rPr>
          <w:rStyle w:val="CommentReference"/>
          <w:rFonts w:asciiTheme="minorHAnsi" w:hAnsiTheme="minorHAnsi" w:cstheme="minorHAnsi"/>
          <w:noProof/>
          <w:sz w:val="24"/>
          <w:szCs w:val="24"/>
          <w:vertAlign w:val="superscript"/>
        </w:rPr>
        <w:t>5,12,43-45</w:t>
      </w:r>
      <w:r w:rsidR="00CF6E69" w:rsidRPr="00A43B7D">
        <w:rPr>
          <w:rStyle w:val="CommentReference"/>
          <w:rFonts w:asciiTheme="minorHAnsi" w:hAnsiTheme="minorHAnsi" w:cstheme="minorHAnsi"/>
          <w:sz w:val="24"/>
          <w:szCs w:val="24"/>
        </w:rPr>
        <w:fldChar w:fldCharType="end"/>
      </w:r>
      <w:r w:rsidR="00E43D1A" w:rsidRPr="00A43B7D">
        <w:rPr>
          <w:rStyle w:val="CommentReference"/>
          <w:rFonts w:asciiTheme="minorHAnsi" w:hAnsiTheme="minorHAnsi" w:cstheme="minorHAnsi"/>
          <w:sz w:val="24"/>
          <w:szCs w:val="24"/>
        </w:rPr>
        <w:t>, especially when the</w:t>
      </w:r>
      <w:r w:rsidR="009C5EB8" w:rsidRPr="00A43B7D">
        <w:rPr>
          <w:rStyle w:val="CommentReference"/>
          <w:rFonts w:asciiTheme="minorHAnsi" w:hAnsiTheme="minorHAnsi" w:cstheme="minorHAnsi"/>
          <w:sz w:val="24"/>
          <w:szCs w:val="24"/>
        </w:rPr>
        <w:t xml:space="preserve"> avoidance response is costly</w:t>
      </w:r>
      <w:r w:rsidR="00A53E5D" w:rsidRPr="00A43B7D">
        <w:rPr>
          <w:rStyle w:val="CommentReference"/>
          <w:rFonts w:asciiTheme="minorHAnsi" w:hAnsiTheme="minorHAnsi" w:cstheme="minorHAnsi"/>
          <w:sz w:val="24"/>
          <w:szCs w:val="24"/>
        </w:rPr>
        <w:fldChar w:fldCharType="begin">
          <w:fldData xml:space="preserve">PEVuZE5vdGU+PENpdGU+PEF1dGhvcj5DbGFlczwvQXV0aG9yPjxZZWFyPjIwMTU8L1llYXI+PFJl
Y051bT4zNzI8L1JlY051bT48RGlzcGxheVRleHQ+PHN0eWxlIGZhY2U9InN1cGVyc2NyaXB0Ij41
Niw1Nzwvc3R5bGU+PC9EaXNwbGF5VGV4dD48cmVjb3JkPjxyZWMtbnVtYmVyPjM3MjwvcmVjLW51
bWJlcj48Zm9yZWlnbi1rZXlzPjxrZXkgYXBwPSJFTiIgZGItaWQ9IjVyZHBzd2VkdXQ1OWViZXBw
ZTBwc3R6OHd3ZnBhdDlkdHc5ZiIgdGltZXN0YW1wPSIxNTg3NTQ5MzkxIj4zNzI8L2tleT48L2Zv
cmVpZ24ta2V5cz48cmVmLXR5cGUgbmFtZT0iSm91cm5hbCBBcnRpY2xlIj4xNzwvcmVmLXR5cGU+
PGNvbnRyaWJ1dG9ycz48YXV0aG9ycz48YXV0aG9yPkNsYWVzLCBOLjwvYXV0aG9yPjxhdXRob3I+
Q3JvbWJleiwgRy48L2F1dGhvcj48YXV0aG9yPlZsYWV5ZW4sIEouIFcuPC9hdXRob3I+PC9hdXRo
b3JzPjwvY29udHJpYnV0b3JzPjxhdXRoLWFkZHJlc3M+YVJlc2VhcmNoIEdyb3VwIG9uIEhlYWx0
aCBQc3ljaG9sb2d5LCBGYWN1bHR5IG9mIFBzeWNob2xvZ3kgYW5kIEVkdWNhdGlvbmFsIFNjaWVu
Y2VzLCBVbml2ZXJzaXR5IG9mIExldXZlbiwgTGV1dmVuLCBCZWxnaXVtIGJEZXBhcnRtZW50IG9m
IEV4cGVyaW1lbnRhbCBDbGluaWNhbCBhbmQgSGVhbHRoIFBzeWNob2xvZ3ksIEdoZW50IFVuaXZl
cnNpdHksIEdoZW50LCBCZWxnaXVtIGNEZXBhcnRtZW50IG9mIENsaW5pY2FsIFBzeWNob2xvZ2lj
YWwgU2NpZW5jZSwgTWFhc3RyaWNodCBVbml2ZXJzaXR5LCBNYWFzdHJpY2h0LCB0aGUgTmV0aGVy
bGFuZHMgZENlbnRlciBmb3IgRXhjZWxsZW5jZSBvbiBHZW5lcmFsaXphdGlvbiBSZXNlYXJjaCBp
biBIZWFsdGggYW5kIFBzeWNob3BhdGhvbG9neSwgRmFjdWx0eSBvZiBQc3ljaG9sb2d5IGFuZCBF
ZHVjYXRpb25hbCBTY2llbmNlcywgVW5pdmVyc2l0eSBvZiBMZXV2ZW4sIExldXZlbiwgQmVsZ2l1
bS48L2F1dGgtYWRkcmVzcz48dGl0bGVzPjx0aXRsZT5QYWluLWF2b2lkYW5jZSB2ZXJzdXMgcmV3
YXJkLXNlZWtpbmc6IGFuIGV4cGVyaW1lbnRhbCBpbnZlc3RpZ2F0aW9uPC90aXRsZT48c2Vjb25k
YXJ5LXRpdGxlPlBhaW48L3NlY29uZGFyeS10aXRsZT48YWx0LXRpdGxlPlBhaW48L2FsdC10aXRs
ZT48L3RpdGxlcz48cGVyaW9kaWNhbD48ZnVsbC10aXRsZT5QYWluPC9mdWxsLXRpdGxlPjwvcGVy
aW9kaWNhbD48YWx0LXBlcmlvZGljYWw+PGZ1bGwtdGl0bGU+UGFpbjwvZnVsbC10aXRsZT48L2Fs
dC1wZXJpb2RpY2FsPjxwYWdlcz4xNDQ5LTU3PC9wYWdlcz48dm9sdW1lPjE1Njwvdm9sdW1lPjxu
dW1iZXI+ODwvbnVtYmVyPjxlZGl0aW9uPjIwMTUvMDMvMTc8L2VkaXRpb24+PGtleXdvcmRzPjxr
ZXl3b3JkPkFkdWx0PC9rZXl3b3JkPjxrZXl3b3JkPipBdm9pZGFuY2UgTGVhcm5pbmc8L2tleXdv
cmQ+PGtleXdvcmQ+Q2hvaWNlIEJlaGF2aW9yPC9rZXl3b3JkPjxrZXl3b3JkPkNocm9uaWMgUGFp
bi8qcHN5Y2hvbG9neTwva2V5d29yZD48a2V5d29yZD5Db25kaXRpb25pbmcsIFBzeWNob2xvZ2lj
YWw8L2tleXdvcmQ+PGtleXdvcmQ+RXh0aW5jdGlvbiwgUHN5Y2hvbG9naWNhbDwva2V5d29yZD48
a2V5d29yZD5GZWFyL3BzeWNob2xvZ3k8L2tleXdvcmQ+PGtleXdvcmQ+RmVtYWxlPC9rZXl3b3Jk
PjxrZXl3b3JkPkh1bWFuczwva2V5d29yZD48a2V5d29yZD5NYWxlPC9rZXl3b3JkPjxrZXl3b3Jk
Pk1vdGl2YXRpb248L2tleXdvcmQ+PGtleXdvcmQ+TmV1cm9wc3ljaG9sb2dpY2FsIFRlc3RzPC9r
ZXl3b3JkPjxrZXl3b3JkPlJlaW5mb3JjZW1lbnQgU2NoZWR1bGU8L2tleXdvcmQ+PGtleXdvcmQ+
KlJld2FyZDwva2V5d29yZD48L2tleXdvcmRzPjxkYXRlcz48eWVhcj4yMDE1PC95ZWFyPjxwdWIt
ZGF0ZXM+PGRhdGU+QXVnPC9kYXRlPjwvcHViLWRhdGVzPjwvZGF0ZXM+PGlzYm4+MDMwNC0zOTU5
PC9pc2JuPjxhY2Nlc3Npb24tbnVtPjI1Nzc1MzYwPC9hY2Nlc3Npb24tbnVtPjx1cmxzPjwvdXJs
cz48ZWxlY3Ryb25pYy1yZXNvdXJjZS1udW0+MTAuMTA5Ny9qLnBhaW4uMDAwMDAwMDAwMDAwMDEx
NjwvZWxlY3Ryb25pYy1yZXNvdXJjZS1udW0+PHJlbW90ZS1kYXRhYmFzZS1wcm92aWRlcj5OTE08
L3JlbW90ZS1kYXRhYmFzZS1wcm92aWRlcj48bGFuZ3VhZ2U+ZW5nPC9sYW5ndWFnZT48L3JlY29y
ZD48L0NpdGU+PENpdGU+PEF1dGhvcj5DbGFlczwvQXV0aG9yPjxZZWFyPjIwMTQ8L1llYXI+PFJl
Y051bT4zNzM8L1JlY051bT48cmVjb3JkPjxyZWMtbnVtYmVyPjM3MzwvcmVjLW51bWJlcj48Zm9y
ZWlnbi1rZXlzPjxrZXkgYXBwPSJFTiIgZGItaWQ9IjVyZHBzd2VkdXQ1OWViZXBwZTBwc3R6OHd3
ZnBhdDlkdHc5ZiIgdGltZXN0YW1wPSIxNTg3NTQ5MzkzIj4zNzM8L2tleT48L2ZvcmVpZ24ta2V5
cz48cmVmLXR5cGUgbmFtZT0iSm91cm5hbCBBcnRpY2xlIj4xNzwvcmVmLXR5cGU+PGNvbnRyaWJ1
dG9ycz48YXV0aG9ycz48YXV0aG9yPkNsYWVzLCBOLjwvYXV0aG9yPjxhdXRob3I+S2Fyb3MsIEsu
PC9hdXRob3I+PGF1dGhvcj5NZXVsZGVycywgQS48L2F1dGhvcj48YXV0aG9yPkNyb21iZXosIEcu
PC9hdXRob3I+PGF1dGhvcj5WbGFleWVuLCBKLiBXLiBTLjwvYXV0aG9yPjwvYXV0aG9ycz48L2Nv
bnRyaWJ1dG9ycz48YXV0aC1hZGRyZXNzPlJlc2VhcmNoIEdyb3VwIEhlYWx0aCBQc3ljaG9sb2d5
LCBVbml2ZXJzaXR5IG9mIExldXZlbiwgTGV1dmVuLCBCZWxnaXVtOyBEZXBhcnRtZW50IG9mIEV4
cGVyaW1lbnRhbC1DbGluaWNhbCBhbmQgSGVhbHRoIFBzeWNob2xvZ3ksIEdoZW50IFVuaXZlcnNp
dHksIEdoZW50LCBCZWxnaXVtLiBFbGVjdHJvbmljIGFkZHJlc3M6IE5hdGhhbGllLmNsYWVzQHBw
dy5rdWxldXZlbi5iZS4mI3hEO1Jlc2VhcmNoIEdyb3VwIEhlYWx0aCBQc3ljaG9sb2d5LCBVbml2
ZXJzaXR5IG9mIExldXZlbiwgTGV1dmVuLCBCZWxnaXVtLiYjeEQ7UmVzZWFyY2ggR3JvdXAgSGVh
bHRoIFBzeWNob2xvZ3ksIFVuaXZlcnNpdHkgb2YgTGV1dmVuLCBMZXV2ZW4sIEJlbGdpdW07IENl
bnRlciBmb3IgRXhjZWxsZW5jZSBvbiBHZW5lcmFsaXphdGlvbiBSZXNlYXJjaCBpbiBIZWFsdGgg
YW5kIFBzeWNob3BhdGhvbG9neSwgVW5pdmVyc2l0eSBvZiBMZXV2ZW4sIExldXZlbiwgQmVsZ2l1
bS4mI3hEO0RlcGFydG1lbnQgb2YgRXhwZXJpbWVudGFsLUNsaW5pY2FsIGFuZCBIZWFsdGggUHN5
Y2hvbG9neSwgR2hlbnQgVW5pdmVyc2l0eSwgR2hlbnQsIEJlbGdpdW0uJiN4RDtSZXNlYXJjaCBH
cm91cCBIZWFsdGggUHN5Y2hvbG9neSwgVW5pdmVyc2l0eSBvZiBMZXV2ZW4sIExldXZlbiwgQmVs
Z2l1bTsgQ2VudGVyIGZvciBFeGNlbGxlbmNlIG9uIEdlbmVyYWxpemF0aW9uIFJlc2VhcmNoIGlu
IEhlYWx0aCBhbmQgUHN5Y2hvcGF0aG9sb2d5LCBVbml2ZXJzaXR5IG9mIExldXZlbiwgTGV1dmVu
LCBCZWxnaXVtOyBEZXBhcnRtZW50IG9mIENsaW5pY2FsIFBzeWNob2xvZ2ljYWwgU2NpZW5jZSwg
TWFhc3RyaWNodCBVbml2ZXJzaXR5LCBNYWFzdHJpY2h0LCBUaGUgTmV0aGVybGFuZHMuPC9hdXRo
LWFkZHJlc3M+PHRpdGxlcz48dGl0bGU+Q29tcGV0aW5nIGdvYWxzIGF0dGVudWF0ZSBhdm9pZGFu
Y2UgYmVoYXZpb3IgaW4gdGhlIGNvbnRleHQgb2YgcGFpbjwvdGl0bGU+PHNlY29uZGFyeS10aXRs
ZT5UaGUgSm91cm5hbCBvZiBQYWluPC9zZWNvbmRhcnktdGl0bGU+PGFsdC10aXRsZT5UaGUgam91
cm5hbCBvZiBwYWluIDogb2ZmaWNpYWwgam91cm5hbCBvZiB0aGUgQW1lcmljYW4gUGFpbiBTb2Np
ZXR5PC9hbHQtdGl0bGU+PC90aXRsZXM+PHBlcmlvZGljYWw+PGZ1bGwtdGl0bGU+VGhlIEpvdXJu
YWwgb2YgUGFpbjwvZnVsbC10aXRsZT48L3BlcmlvZGljYWw+PHBhZ2VzPjExMjAtMTEyOTwvcGFn
ZXM+PHZvbHVtZT4xNTwvdm9sdW1lPjxudW1iZXI+MTE8L251bWJlcj48ZWRpdGlvbj4yMDE0LzA4
LzI2PC9lZGl0aW9uPjxrZXl3b3Jkcz48a2V5d29yZD5BZHVsdDwva2V5d29yZD48a2V5d29yZD5B
dm9pZGFuY2UgTGVhcm5pbmcvKnBoeXNpb2xvZ3k8L2tleXdvcmQ+PGtleXdvcmQ+RGVjaXNpb24g
TWFraW5nLypwaHlzaW9sb2d5PC9rZXl3b3JkPjxrZXl3b3JkPkV4dGluY3Rpb24sIFBzeWNob2xv
Z2ljYWwvcGh5c2lvbG9neTwva2V5d29yZD48a2V5d29yZD5GZW1hbGU8L2tleXdvcmQ+PGtleXdv
cmQ+KkdvYWxzPC9rZXl3b3JkPjxrZXl3b3JkPkh1bWFuczwva2V5d29yZD48a2V5d29yZD5NYWxl
PC9rZXl3b3JkPjxrZXl3b3JkPlBhaW4vKnBzeWNob2xvZ3k8L2tleXdvcmQ+PGtleXdvcmQ+WW91
bmcgQWR1bHQ8L2tleXdvcmQ+PGtleXdvcmQ+R29hbHM8L2tleXdvcmQ+PGtleXdvcmQ+YXZvaWRh
bmNlPC9rZXl3b3JkPjxrZXl3b3JkPm1vdGl2YXRpb248L2tleXdvcmQ+PGtleXdvcmQ+cGFpbi1y
ZWxhdGVkIGZlYXI8L2tleXdvcmQ+PGtleXdvcmQ+cmV3YXJkPC9rZXl3b3JkPjwva2V5d29yZHM+
PGRhdGVzPjx5ZWFyPjIwMTQ8L3llYXI+PHB1Yi1kYXRlcz48ZGF0ZT5Ob3Y8L2RhdGU+PC9wdWIt
ZGF0ZXM+PC9kYXRlcz48aXNibj4xNTI2LTU5MDA8L2lzYm4+PGFjY2Vzc2lvbi1udW0+MjUxNTIz
MDE8L2FjY2Vzc2lvbi1udW0+PHVybHM+PC91cmxzPjxlbGVjdHJvbmljLXJlc291cmNlLW51bT4x
MC4xMDE2L2ouanBhaW4uMjAxNC4wOC4wMDM8L2VsZWN0cm9uaWMtcmVzb3VyY2UtbnVtPjxyZW1v
dGUtZGF0YWJhc2UtcHJvdmlkZXI+TkxNPC9yZW1vdGUtZGF0YWJhc2UtcHJvdmlkZXI+PGxhbmd1
YWdlPmVuZzwvbGFuZ3VhZ2U+PC9yZWNvcmQ+PC9DaXRlPjwvRW5kTm90ZT4A
</w:fldData>
        </w:fldChar>
      </w:r>
      <w:r w:rsidR="004111B8">
        <w:rPr>
          <w:rStyle w:val="CommentReference"/>
          <w:rFonts w:asciiTheme="minorHAnsi" w:hAnsiTheme="minorHAnsi" w:cstheme="minorHAnsi"/>
          <w:sz w:val="24"/>
          <w:szCs w:val="24"/>
        </w:rPr>
        <w:instrText xml:space="preserve"> ADDIN EN.CITE </w:instrText>
      </w:r>
      <w:r w:rsidR="004111B8">
        <w:rPr>
          <w:rStyle w:val="CommentReference"/>
          <w:rFonts w:asciiTheme="minorHAnsi" w:hAnsiTheme="minorHAnsi" w:cstheme="minorHAnsi"/>
          <w:sz w:val="24"/>
          <w:szCs w:val="24"/>
        </w:rPr>
        <w:fldChar w:fldCharType="begin">
          <w:fldData xml:space="preserve">PEVuZE5vdGU+PENpdGU+PEF1dGhvcj5DbGFlczwvQXV0aG9yPjxZZWFyPjIwMTU8L1llYXI+PFJl
Y051bT4zNzI8L1JlY051bT48RGlzcGxheVRleHQ+PHN0eWxlIGZhY2U9InN1cGVyc2NyaXB0Ij41
Niw1Nzwvc3R5bGU+PC9EaXNwbGF5VGV4dD48cmVjb3JkPjxyZWMtbnVtYmVyPjM3MjwvcmVjLW51
bWJlcj48Zm9yZWlnbi1rZXlzPjxrZXkgYXBwPSJFTiIgZGItaWQ9IjVyZHBzd2VkdXQ1OWViZXBw
ZTBwc3R6OHd3ZnBhdDlkdHc5ZiIgdGltZXN0YW1wPSIxNTg3NTQ5MzkxIj4zNzI8L2tleT48L2Zv
cmVpZ24ta2V5cz48cmVmLXR5cGUgbmFtZT0iSm91cm5hbCBBcnRpY2xlIj4xNzwvcmVmLXR5cGU+
PGNvbnRyaWJ1dG9ycz48YXV0aG9ycz48YXV0aG9yPkNsYWVzLCBOLjwvYXV0aG9yPjxhdXRob3I+
Q3JvbWJleiwgRy48L2F1dGhvcj48YXV0aG9yPlZsYWV5ZW4sIEouIFcuPC9hdXRob3I+PC9hdXRo
b3JzPjwvY29udHJpYnV0b3JzPjxhdXRoLWFkZHJlc3M+YVJlc2VhcmNoIEdyb3VwIG9uIEhlYWx0
aCBQc3ljaG9sb2d5LCBGYWN1bHR5IG9mIFBzeWNob2xvZ3kgYW5kIEVkdWNhdGlvbmFsIFNjaWVu
Y2VzLCBVbml2ZXJzaXR5IG9mIExldXZlbiwgTGV1dmVuLCBCZWxnaXVtIGJEZXBhcnRtZW50IG9m
IEV4cGVyaW1lbnRhbCBDbGluaWNhbCBhbmQgSGVhbHRoIFBzeWNob2xvZ3ksIEdoZW50IFVuaXZl
cnNpdHksIEdoZW50LCBCZWxnaXVtIGNEZXBhcnRtZW50IG9mIENsaW5pY2FsIFBzeWNob2xvZ2lj
YWwgU2NpZW5jZSwgTWFhc3RyaWNodCBVbml2ZXJzaXR5LCBNYWFzdHJpY2h0LCB0aGUgTmV0aGVy
bGFuZHMgZENlbnRlciBmb3IgRXhjZWxsZW5jZSBvbiBHZW5lcmFsaXphdGlvbiBSZXNlYXJjaCBp
biBIZWFsdGggYW5kIFBzeWNob3BhdGhvbG9neSwgRmFjdWx0eSBvZiBQc3ljaG9sb2d5IGFuZCBF
ZHVjYXRpb25hbCBTY2llbmNlcywgVW5pdmVyc2l0eSBvZiBMZXV2ZW4sIExldXZlbiwgQmVsZ2l1
bS48L2F1dGgtYWRkcmVzcz48dGl0bGVzPjx0aXRsZT5QYWluLWF2b2lkYW5jZSB2ZXJzdXMgcmV3
YXJkLXNlZWtpbmc6IGFuIGV4cGVyaW1lbnRhbCBpbnZlc3RpZ2F0aW9uPC90aXRsZT48c2Vjb25k
YXJ5LXRpdGxlPlBhaW48L3NlY29uZGFyeS10aXRsZT48YWx0LXRpdGxlPlBhaW48L2FsdC10aXRs
ZT48L3RpdGxlcz48cGVyaW9kaWNhbD48ZnVsbC10aXRsZT5QYWluPC9mdWxsLXRpdGxlPjwvcGVy
aW9kaWNhbD48YWx0LXBlcmlvZGljYWw+PGZ1bGwtdGl0bGU+UGFpbjwvZnVsbC10aXRsZT48L2Fs
dC1wZXJpb2RpY2FsPjxwYWdlcz4xNDQ5LTU3PC9wYWdlcz48dm9sdW1lPjE1Njwvdm9sdW1lPjxu
dW1iZXI+ODwvbnVtYmVyPjxlZGl0aW9uPjIwMTUvMDMvMTc8L2VkaXRpb24+PGtleXdvcmRzPjxr
ZXl3b3JkPkFkdWx0PC9rZXl3b3JkPjxrZXl3b3JkPipBdm9pZGFuY2UgTGVhcm5pbmc8L2tleXdv
cmQ+PGtleXdvcmQ+Q2hvaWNlIEJlaGF2aW9yPC9rZXl3b3JkPjxrZXl3b3JkPkNocm9uaWMgUGFp
bi8qcHN5Y2hvbG9neTwva2V5d29yZD48a2V5d29yZD5Db25kaXRpb25pbmcsIFBzeWNob2xvZ2lj
YWw8L2tleXdvcmQ+PGtleXdvcmQ+RXh0aW5jdGlvbiwgUHN5Y2hvbG9naWNhbDwva2V5d29yZD48
a2V5d29yZD5GZWFyL3BzeWNob2xvZ3k8L2tleXdvcmQ+PGtleXdvcmQ+RmVtYWxlPC9rZXl3b3Jk
PjxrZXl3b3JkPkh1bWFuczwva2V5d29yZD48a2V5d29yZD5NYWxlPC9rZXl3b3JkPjxrZXl3b3Jk
Pk1vdGl2YXRpb248L2tleXdvcmQ+PGtleXdvcmQ+TmV1cm9wc3ljaG9sb2dpY2FsIFRlc3RzPC9r
ZXl3b3JkPjxrZXl3b3JkPlJlaW5mb3JjZW1lbnQgU2NoZWR1bGU8L2tleXdvcmQ+PGtleXdvcmQ+
KlJld2FyZDwva2V5d29yZD48L2tleXdvcmRzPjxkYXRlcz48eWVhcj4yMDE1PC95ZWFyPjxwdWIt
ZGF0ZXM+PGRhdGU+QXVnPC9kYXRlPjwvcHViLWRhdGVzPjwvZGF0ZXM+PGlzYm4+MDMwNC0zOTU5
PC9pc2JuPjxhY2Nlc3Npb24tbnVtPjI1Nzc1MzYwPC9hY2Nlc3Npb24tbnVtPjx1cmxzPjwvdXJs
cz48ZWxlY3Ryb25pYy1yZXNvdXJjZS1udW0+MTAuMTA5Ny9qLnBhaW4uMDAwMDAwMDAwMDAwMDEx
NjwvZWxlY3Ryb25pYy1yZXNvdXJjZS1udW0+PHJlbW90ZS1kYXRhYmFzZS1wcm92aWRlcj5OTE08
L3JlbW90ZS1kYXRhYmFzZS1wcm92aWRlcj48bGFuZ3VhZ2U+ZW5nPC9sYW5ndWFnZT48L3JlY29y
ZD48L0NpdGU+PENpdGU+PEF1dGhvcj5DbGFlczwvQXV0aG9yPjxZZWFyPjIwMTQ8L1llYXI+PFJl
Y051bT4zNzM8L1JlY051bT48cmVjb3JkPjxyZWMtbnVtYmVyPjM3MzwvcmVjLW51bWJlcj48Zm9y
ZWlnbi1rZXlzPjxrZXkgYXBwPSJFTiIgZGItaWQ9IjVyZHBzd2VkdXQ1OWViZXBwZTBwc3R6OHd3
ZnBhdDlkdHc5ZiIgdGltZXN0YW1wPSIxNTg3NTQ5MzkzIj4zNzM8L2tleT48L2ZvcmVpZ24ta2V5
cz48cmVmLXR5cGUgbmFtZT0iSm91cm5hbCBBcnRpY2xlIj4xNzwvcmVmLXR5cGU+PGNvbnRyaWJ1
dG9ycz48YXV0aG9ycz48YXV0aG9yPkNsYWVzLCBOLjwvYXV0aG9yPjxhdXRob3I+S2Fyb3MsIEsu
PC9hdXRob3I+PGF1dGhvcj5NZXVsZGVycywgQS48L2F1dGhvcj48YXV0aG9yPkNyb21iZXosIEcu
PC9hdXRob3I+PGF1dGhvcj5WbGFleWVuLCBKLiBXLiBTLjwvYXV0aG9yPjwvYXV0aG9ycz48L2Nv
bnRyaWJ1dG9ycz48YXV0aC1hZGRyZXNzPlJlc2VhcmNoIEdyb3VwIEhlYWx0aCBQc3ljaG9sb2d5
LCBVbml2ZXJzaXR5IG9mIExldXZlbiwgTGV1dmVuLCBCZWxnaXVtOyBEZXBhcnRtZW50IG9mIEV4
cGVyaW1lbnRhbC1DbGluaWNhbCBhbmQgSGVhbHRoIFBzeWNob2xvZ3ksIEdoZW50IFVuaXZlcnNp
dHksIEdoZW50LCBCZWxnaXVtLiBFbGVjdHJvbmljIGFkZHJlc3M6IE5hdGhhbGllLmNsYWVzQHBw
dy5rdWxldXZlbi5iZS4mI3hEO1Jlc2VhcmNoIEdyb3VwIEhlYWx0aCBQc3ljaG9sb2d5LCBVbml2
ZXJzaXR5IG9mIExldXZlbiwgTGV1dmVuLCBCZWxnaXVtLiYjeEQ7UmVzZWFyY2ggR3JvdXAgSGVh
bHRoIFBzeWNob2xvZ3ksIFVuaXZlcnNpdHkgb2YgTGV1dmVuLCBMZXV2ZW4sIEJlbGdpdW07IENl
bnRlciBmb3IgRXhjZWxsZW5jZSBvbiBHZW5lcmFsaXphdGlvbiBSZXNlYXJjaCBpbiBIZWFsdGgg
YW5kIFBzeWNob3BhdGhvbG9neSwgVW5pdmVyc2l0eSBvZiBMZXV2ZW4sIExldXZlbiwgQmVsZ2l1
bS4mI3hEO0RlcGFydG1lbnQgb2YgRXhwZXJpbWVudGFsLUNsaW5pY2FsIGFuZCBIZWFsdGggUHN5
Y2hvbG9neSwgR2hlbnQgVW5pdmVyc2l0eSwgR2hlbnQsIEJlbGdpdW0uJiN4RDtSZXNlYXJjaCBH
cm91cCBIZWFsdGggUHN5Y2hvbG9neSwgVW5pdmVyc2l0eSBvZiBMZXV2ZW4sIExldXZlbiwgQmVs
Z2l1bTsgQ2VudGVyIGZvciBFeGNlbGxlbmNlIG9uIEdlbmVyYWxpemF0aW9uIFJlc2VhcmNoIGlu
IEhlYWx0aCBhbmQgUHN5Y2hvcGF0aG9sb2d5LCBVbml2ZXJzaXR5IG9mIExldXZlbiwgTGV1dmVu
LCBCZWxnaXVtOyBEZXBhcnRtZW50IG9mIENsaW5pY2FsIFBzeWNob2xvZ2ljYWwgU2NpZW5jZSwg
TWFhc3RyaWNodCBVbml2ZXJzaXR5LCBNYWFzdHJpY2h0LCBUaGUgTmV0aGVybGFuZHMuPC9hdXRo
LWFkZHJlc3M+PHRpdGxlcz48dGl0bGU+Q29tcGV0aW5nIGdvYWxzIGF0dGVudWF0ZSBhdm9pZGFu
Y2UgYmVoYXZpb3IgaW4gdGhlIGNvbnRleHQgb2YgcGFpbjwvdGl0bGU+PHNlY29uZGFyeS10aXRs
ZT5UaGUgSm91cm5hbCBvZiBQYWluPC9zZWNvbmRhcnktdGl0bGU+PGFsdC10aXRsZT5UaGUgam91
cm5hbCBvZiBwYWluIDogb2ZmaWNpYWwgam91cm5hbCBvZiB0aGUgQW1lcmljYW4gUGFpbiBTb2Np
ZXR5PC9hbHQtdGl0bGU+PC90aXRsZXM+PHBlcmlvZGljYWw+PGZ1bGwtdGl0bGU+VGhlIEpvdXJu
YWwgb2YgUGFpbjwvZnVsbC10aXRsZT48L3BlcmlvZGljYWw+PHBhZ2VzPjExMjAtMTEyOTwvcGFn
ZXM+PHZvbHVtZT4xNTwvdm9sdW1lPjxudW1iZXI+MTE8L251bWJlcj48ZWRpdGlvbj4yMDE0LzA4
LzI2PC9lZGl0aW9uPjxrZXl3b3Jkcz48a2V5d29yZD5BZHVsdDwva2V5d29yZD48a2V5d29yZD5B
dm9pZGFuY2UgTGVhcm5pbmcvKnBoeXNpb2xvZ3k8L2tleXdvcmQ+PGtleXdvcmQ+RGVjaXNpb24g
TWFraW5nLypwaHlzaW9sb2d5PC9rZXl3b3JkPjxrZXl3b3JkPkV4dGluY3Rpb24sIFBzeWNob2xv
Z2ljYWwvcGh5c2lvbG9neTwva2V5d29yZD48a2V5d29yZD5GZW1hbGU8L2tleXdvcmQ+PGtleXdv
cmQ+KkdvYWxzPC9rZXl3b3JkPjxrZXl3b3JkPkh1bWFuczwva2V5d29yZD48a2V5d29yZD5NYWxl
PC9rZXl3b3JkPjxrZXl3b3JkPlBhaW4vKnBzeWNob2xvZ3k8L2tleXdvcmQ+PGtleXdvcmQ+WW91
bmcgQWR1bHQ8L2tleXdvcmQ+PGtleXdvcmQ+R29hbHM8L2tleXdvcmQ+PGtleXdvcmQ+YXZvaWRh
bmNlPC9rZXl3b3JkPjxrZXl3b3JkPm1vdGl2YXRpb248L2tleXdvcmQ+PGtleXdvcmQ+cGFpbi1y
ZWxhdGVkIGZlYXI8L2tleXdvcmQ+PGtleXdvcmQ+cmV3YXJkPC9rZXl3b3JkPjwva2V5d29yZHM+
PGRhdGVzPjx5ZWFyPjIwMTQ8L3llYXI+PHB1Yi1kYXRlcz48ZGF0ZT5Ob3Y8L2RhdGU+PC9wdWIt
ZGF0ZXM+PC9kYXRlcz48aXNibj4xNTI2LTU5MDA8L2lzYm4+PGFjY2Vzc2lvbi1udW0+MjUxNTIz
MDE8L2FjY2Vzc2lvbi1udW0+PHVybHM+PC91cmxzPjxlbGVjdHJvbmljLXJlc291cmNlLW51bT4x
MC4xMDE2L2ouanBhaW4uMjAxNC4wOC4wMDM8L2VsZWN0cm9uaWMtcmVzb3VyY2UtbnVtPjxyZW1v
dGUtZGF0YWJhc2UtcHJvdmlkZXI+TkxNPC9yZW1vdGUtZGF0YWJhc2UtcHJvdmlkZXI+PGxhbmd1
YWdlPmVuZzwvbGFuZ3VhZ2U+PC9yZWNvcmQ+PC9DaXRlPjwvRW5kTm90ZT4A
</w:fldData>
        </w:fldChar>
      </w:r>
      <w:r w:rsidR="004111B8">
        <w:rPr>
          <w:rStyle w:val="CommentReference"/>
          <w:rFonts w:asciiTheme="minorHAnsi" w:hAnsiTheme="minorHAnsi" w:cstheme="minorHAnsi"/>
          <w:sz w:val="24"/>
          <w:szCs w:val="24"/>
        </w:rPr>
        <w:instrText xml:space="preserve"> ADDIN EN.CITE.DATA </w:instrText>
      </w:r>
      <w:r w:rsidR="004111B8">
        <w:rPr>
          <w:rStyle w:val="CommentReference"/>
          <w:rFonts w:asciiTheme="minorHAnsi" w:hAnsiTheme="minorHAnsi" w:cstheme="minorHAnsi"/>
          <w:sz w:val="24"/>
          <w:szCs w:val="24"/>
        </w:rPr>
      </w:r>
      <w:r w:rsidR="004111B8">
        <w:rPr>
          <w:rStyle w:val="CommentReference"/>
          <w:rFonts w:asciiTheme="minorHAnsi" w:hAnsiTheme="minorHAnsi" w:cstheme="minorHAnsi"/>
          <w:sz w:val="24"/>
          <w:szCs w:val="24"/>
        </w:rPr>
        <w:fldChar w:fldCharType="end"/>
      </w:r>
      <w:r w:rsidR="00A53E5D" w:rsidRPr="00A43B7D">
        <w:rPr>
          <w:rStyle w:val="CommentReference"/>
          <w:rFonts w:asciiTheme="minorHAnsi" w:hAnsiTheme="minorHAnsi" w:cstheme="minorHAnsi"/>
          <w:sz w:val="24"/>
          <w:szCs w:val="24"/>
        </w:rPr>
      </w:r>
      <w:r w:rsidR="00A53E5D" w:rsidRPr="00A43B7D">
        <w:rPr>
          <w:rStyle w:val="CommentReference"/>
          <w:rFonts w:asciiTheme="minorHAnsi" w:hAnsiTheme="minorHAnsi" w:cstheme="minorHAnsi"/>
          <w:sz w:val="24"/>
          <w:szCs w:val="24"/>
        </w:rPr>
        <w:fldChar w:fldCharType="separate"/>
      </w:r>
      <w:r w:rsidR="004111B8" w:rsidRPr="004111B8">
        <w:rPr>
          <w:rStyle w:val="CommentReference"/>
          <w:rFonts w:asciiTheme="minorHAnsi" w:hAnsiTheme="minorHAnsi" w:cstheme="minorHAnsi"/>
          <w:noProof/>
          <w:sz w:val="24"/>
          <w:szCs w:val="24"/>
          <w:vertAlign w:val="superscript"/>
        </w:rPr>
        <w:t>56,57</w:t>
      </w:r>
      <w:r w:rsidR="00A53E5D" w:rsidRPr="00A43B7D">
        <w:rPr>
          <w:rStyle w:val="CommentReference"/>
          <w:rFonts w:asciiTheme="minorHAnsi" w:hAnsiTheme="minorHAnsi" w:cstheme="minorHAnsi"/>
          <w:sz w:val="24"/>
          <w:szCs w:val="24"/>
        </w:rPr>
        <w:fldChar w:fldCharType="end"/>
      </w:r>
      <w:r w:rsidR="00577DD3" w:rsidRPr="00A43B7D">
        <w:rPr>
          <w:rFonts w:asciiTheme="minorHAnsi" w:hAnsiTheme="minorHAnsi" w:cstheme="minorHAnsi"/>
          <w:color w:val="auto"/>
        </w:rPr>
        <w:t>. This finding</w:t>
      </w:r>
      <w:r w:rsidR="00542859" w:rsidRPr="00A43B7D">
        <w:rPr>
          <w:rFonts w:asciiTheme="minorHAnsi" w:hAnsiTheme="minorHAnsi" w:cstheme="minorHAnsi"/>
          <w:color w:val="auto"/>
        </w:rPr>
        <w:t xml:space="preserve"> </w:t>
      </w:r>
      <w:r w:rsidR="004513C5" w:rsidRPr="00A43B7D">
        <w:rPr>
          <w:rFonts w:asciiTheme="minorHAnsi" w:hAnsiTheme="minorHAnsi" w:cstheme="minorHAnsi"/>
          <w:color w:val="auto"/>
        </w:rPr>
        <w:t xml:space="preserve">emphasizes the importance of experimentally investigating </w:t>
      </w:r>
      <w:r w:rsidR="00BD5E9A" w:rsidRPr="00A43B7D">
        <w:rPr>
          <w:rFonts w:asciiTheme="minorHAnsi" w:hAnsiTheme="minorHAnsi" w:cstheme="minorHAnsi"/>
          <w:color w:val="auto"/>
        </w:rPr>
        <w:t xml:space="preserve">avoidance </w:t>
      </w:r>
      <w:r w:rsidR="004513C5" w:rsidRPr="00A43B7D">
        <w:rPr>
          <w:rFonts w:asciiTheme="minorHAnsi" w:hAnsiTheme="minorHAnsi" w:cstheme="minorHAnsi"/>
          <w:color w:val="auto"/>
        </w:rPr>
        <w:t>behavior</w:t>
      </w:r>
      <w:r w:rsidR="00BD5E9A" w:rsidRPr="00A43B7D">
        <w:rPr>
          <w:rFonts w:asciiTheme="minorHAnsi" w:hAnsiTheme="minorHAnsi" w:cstheme="minorHAnsi"/>
          <w:color w:val="auto"/>
        </w:rPr>
        <w:t xml:space="preserve"> itself</w:t>
      </w:r>
      <w:r w:rsidR="004513C5" w:rsidRPr="00A43B7D">
        <w:rPr>
          <w:rFonts w:asciiTheme="minorHAnsi" w:hAnsiTheme="minorHAnsi" w:cstheme="minorHAnsi"/>
          <w:color w:val="auto"/>
        </w:rPr>
        <w:t xml:space="preserve">, as </w:t>
      </w:r>
      <w:r w:rsidR="00CF6E69" w:rsidRPr="00A43B7D">
        <w:rPr>
          <w:rFonts w:asciiTheme="minorHAnsi" w:hAnsiTheme="minorHAnsi" w:cstheme="minorHAnsi"/>
          <w:color w:val="auto"/>
        </w:rPr>
        <w:t>distinct</w:t>
      </w:r>
      <w:r w:rsidR="004513C5" w:rsidRPr="00A43B7D">
        <w:rPr>
          <w:rFonts w:asciiTheme="minorHAnsi" w:hAnsiTheme="minorHAnsi" w:cstheme="minorHAnsi"/>
          <w:color w:val="auto"/>
        </w:rPr>
        <w:t xml:space="preserve"> processes most likely contribute to </w:t>
      </w:r>
      <w:r w:rsidR="00CF6E69" w:rsidRPr="00A43B7D">
        <w:rPr>
          <w:rFonts w:asciiTheme="minorHAnsi" w:hAnsiTheme="minorHAnsi" w:cstheme="minorHAnsi"/>
          <w:color w:val="auto"/>
        </w:rPr>
        <w:t>different aspects of fear learning</w:t>
      </w:r>
      <w:r w:rsidR="00CF6E69" w:rsidRPr="00A43B7D">
        <w:rPr>
          <w:rFonts w:asciiTheme="minorHAnsi" w:hAnsiTheme="minorHAnsi" w:cstheme="minorHAnsi"/>
          <w:color w:val="auto"/>
        </w:rPr>
        <w:fldChar w:fldCharType="begin">
          <w:fldData xml:space="preserve">PEVuZE5vdGU+PENpdGU+PEF1dGhvcj5Tb2V0ZXI8L0F1dGhvcj48WWVhcj4yMDEwPC9ZZWFyPjxS
ZWNOdW0+MjUwPC9SZWNOdW0+PERpc3BsYXlUZXh0PjxzdHlsZSBmYWNlPSJzdXBlcnNjcmlwdCI+
NTg8L3N0eWxlPjwvRGlzcGxheVRleHQ+PHJlY29yZD48cmVjLW51bWJlcj4yNTA8L3JlYy1udW1i
ZXI+PGZvcmVpZ24ta2V5cz48a2V5IGFwcD0iRU4iIGRiLWlkPSI1cmRwc3dlZHV0NTllYmVwcGUw
cHN0ejh3d2ZwYXQ5ZHR3OWYiIHRpbWVzdGFtcD0iMTU1MjI0ODg2NCI+MjUwPC9rZXk+PC9mb3Jl
aWduLWtleXM+PHJlZi10eXBlIG5hbWU9IkpvdXJuYWwgQXJ0aWNsZSI+MTc8L3JlZi10eXBlPjxj
b250cmlidXRvcnM+PGF1dGhvcnM+PGF1dGhvcj5Tb2V0ZXIsIE0uPC9hdXRob3I+PGF1dGhvcj5L
aW5kdCwgTS48L2F1dGhvcj48L2F1dGhvcnM+PC9jb250cmlidXRvcnM+PGF1dGgtYWRkcmVzcz5E
ZXBhcnRtZW50IG9mIENsaW5pY2FsIFBzeWNob2xvZ3ksIFVuaXZlcnNpdHkgb2YgQW1zdGVyZGFt
LCBSb2V0ZXJzc3RyYWF0IDE1LCAxMDE4IFdCIEFtc3RlcmRhbSwgVGhlIE5ldGhlcmxhbmRzLjwv
YXV0aC1hZGRyZXNzPjx0aXRsZXM+PHRpdGxlPkRpc3NvY2lhdGluZyByZXNwb25zZSBzeXN0ZW1z
OiBlcmFzaW5nIGZlYXIgZnJvbSBtZW1vcnk8L3RpdGxlPjxzZWNvbmRhcnktdGl0bGU+TmV1cm9i
aW9sb2d5IG9mIExlYXJuaW5nIGFuZCBNZW1vcnk8L3NlY29uZGFyeS10aXRsZT48YWx0LXRpdGxl
Pk5ldXJvYmlvbG9neSBvZiBsZWFybmluZyBhbmQgbWVtb3J5PC9hbHQtdGl0bGU+PC90aXRsZXM+
PHBlcmlvZGljYWw+PGZ1bGwtdGl0bGU+TmV1cm9iaW9sIExlYXJuIE1lbTwvZnVsbC10aXRsZT48
YWJici0xPk5ldXJvYmlvbG9neSBvZiBsZWFybmluZyBhbmQgbWVtb3J5PC9hYmJyLTE+PC9wZXJp
b2RpY2FsPjxhbHQtcGVyaW9kaWNhbD48ZnVsbC10aXRsZT5OZXVyb2Jpb2wgTGVhcm4gTWVtPC9m
dWxsLXRpdGxlPjxhYmJyLTE+TmV1cm9iaW9sb2d5IG9mIGxlYXJuaW5nIGFuZCBtZW1vcnk8L2Fi
YnItMT48L2FsdC1wZXJpb2RpY2FsPjxwYWdlcz4zMC00MTwvcGFnZXM+PHZvbHVtZT45NDwvdm9s
dW1lPjxudW1iZXI+MTwvbnVtYmVyPjxlZGl0aW9uPjIwMTAvMDQvMTM8L2VkaXRpb24+PGtleXdv
cmRzPjxrZXl3b3JkPkFkb2xlc2NlbnQ8L2tleXdvcmQ+PGtleXdvcmQ+QWR1bHQ8L2tleXdvcmQ+
PGtleXdvcmQ+Q2VudHJhbCBOZXJ2b3VzIFN5c3RlbSBBZ2VudHMvKnBoYXJtYWNvbG9neTwva2V5
d29yZD48a2V5d29yZD5Db25kaXRpb25pbmcsIENsYXNzaWNhbC8qZHJ1ZyBlZmZlY3RzL3BoeXNp
b2xvZ3k8L2tleXdvcmQ+PGtleXdvcmQ+RGlzY3JpbWluYXRpb24gKFBzeWNob2xvZ3kpPC9rZXl3
b3JkPjxrZXl3b3JkPkV4dGluY3Rpb24sIFBzeWNob2xvZ2ljYWwvZHJ1ZyBlZmZlY3RzL3BoeXNp
b2xvZ3k8L2tleXdvcmQ+PGtleXdvcmQ+RmVhci8qZHJ1ZyBlZmZlY3RzL3BoeXNpb2xvZ3k8L2tl
eXdvcmQ+PGtleXdvcmQ+RmVtYWxlPC9rZXl3b3JkPjxrZXl3b3JkPkZvbGxvdy1VcCBTdHVkaWVz
PC9rZXl3b3JkPjxrZXl3b3JkPkdhbHZhbmljIFNraW4gUmVzcG9uc2UvZHJ1ZyBlZmZlY3RzPC9r
ZXl3b3JkPjxrZXl3b3JkPkh1bWFuczwva2V5d29yZD48a2V5d29yZD5NYWxlPC9rZXl3b3JkPjxr
ZXl3b3JkPk1lbW9yeS8qZHJ1ZyBlZmZlY3RzL3BoeXNpb2xvZ3k8L2tleXdvcmQ+PGtleXdvcmQ+
TWlkZGxlIEFnZWQ8L2tleXdvcmQ+PGtleXdvcmQ+UHJvcHJhbm9sb2wvKnBoYXJtYWNvbG9neTwv
a2V5d29yZD48a2V5d29yZD5SZWZsZXgsIFN0YXJ0bGUvZHJ1ZyBlZmZlY3RzPC9rZXl3b3JkPjxr
ZXl3b3JkPlRpbWUgRmFjdG9yczwva2V5d29yZD48a2V5d29yZD5Zb3VuZyBBZHVsdDwva2V5d29y
ZD48L2tleXdvcmRzPjxkYXRlcz48eWVhcj4yMDEwPC95ZWFyPjxwdWItZGF0ZXM+PGRhdGU+SnVs
PC9kYXRlPjwvcHViLWRhdGVzPjwvZGF0ZXM+PGlzYm4+MTA3NC03NDI3PC9pc2JuPjxhY2Nlc3Np
b24tbnVtPjIwMzgxNjI4PC9hY2Nlc3Npb24tbnVtPjx1cmxzPjwvdXJscz48ZWxlY3Ryb25pYy1y
ZXNvdXJjZS1udW0+MTAuMTAxNi9qLm5sbS4yMDEwLjAzLjAwNDwvZWxlY3Ryb25pYy1yZXNvdXJj
ZS1udW0+PHJlbW90ZS1kYXRhYmFzZS1wcm92aWRlcj5OTE08L3JlbW90ZS1kYXRhYmFzZS1wcm92
aWRlcj48bGFuZ3VhZ2U+ZW5nPC9sYW5ndWFnZT48L3JlY29yZD48L0NpdGU+PC9FbmROb3RlPgB=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Tb2V0ZXI8L0F1dGhvcj48WWVhcj4yMDEwPC9ZZWFyPjxS
ZWNOdW0+MjUwPC9SZWNOdW0+PERpc3BsYXlUZXh0PjxzdHlsZSBmYWNlPSJzdXBlcnNjcmlwdCI+
NTg8L3N0eWxlPjwvRGlzcGxheVRleHQ+PHJlY29yZD48cmVjLW51bWJlcj4yNTA8L3JlYy1udW1i
ZXI+PGZvcmVpZ24ta2V5cz48a2V5IGFwcD0iRU4iIGRiLWlkPSI1cmRwc3dlZHV0NTllYmVwcGUw
cHN0ejh3d2ZwYXQ5ZHR3OWYiIHRpbWVzdGFtcD0iMTU1MjI0ODg2NCI+MjUwPC9rZXk+PC9mb3Jl
aWduLWtleXM+PHJlZi10eXBlIG5hbWU9IkpvdXJuYWwgQXJ0aWNsZSI+MTc8L3JlZi10eXBlPjxj
b250cmlidXRvcnM+PGF1dGhvcnM+PGF1dGhvcj5Tb2V0ZXIsIE0uPC9hdXRob3I+PGF1dGhvcj5L
aW5kdCwgTS48L2F1dGhvcj48L2F1dGhvcnM+PC9jb250cmlidXRvcnM+PGF1dGgtYWRkcmVzcz5E
ZXBhcnRtZW50IG9mIENsaW5pY2FsIFBzeWNob2xvZ3ksIFVuaXZlcnNpdHkgb2YgQW1zdGVyZGFt
LCBSb2V0ZXJzc3RyYWF0IDE1LCAxMDE4IFdCIEFtc3RlcmRhbSwgVGhlIE5ldGhlcmxhbmRzLjwv
YXV0aC1hZGRyZXNzPjx0aXRsZXM+PHRpdGxlPkRpc3NvY2lhdGluZyByZXNwb25zZSBzeXN0ZW1z
OiBlcmFzaW5nIGZlYXIgZnJvbSBtZW1vcnk8L3RpdGxlPjxzZWNvbmRhcnktdGl0bGU+TmV1cm9i
aW9sb2d5IG9mIExlYXJuaW5nIGFuZCBNZW1vcnk8L3NlY29uZGFyeS10aXRsZT48YWx0LXRpdGxl
Pk5ldXJvYmlvbG9neSBvZiBsZWFybmluZyBhbmQgbWVtb3J5PC9hbHQtdGl0bGU+PC90aXRsZXM+
PHBlcmlvZGljYWw+PGZ1bGwtdGl0bGU+TmV1cm9iaW9sIExlYXJuIE1lbTwvZnVsbC10aXRsZT48
YWJici0xPk5ldXJvYmlvbG9neSBvZiBsZWFybmluZyBhbmQgbWVtb3J5PC9hYmJyLTE+PC9wZXJp
b2RpY2FsPjxhbHQtcGVyaW9kaWNhbD48ZnVsbC10aXRsZT5OZXVyb2Jpb2wgTGVhcm4gTWVtPC9m
dWxsLXRpdGxlPjxhYmJyLTE+TmV1cm9iaW9sb2d5IG9mIGxlYXJuaW5nIGFuZCBtZW1vcnk8L2Fi
YnItMT48L2FsdC1wZXJpb2RpY2FsPjxwYWdlcz4zMC00MTwvcGFnZXM+PHZvbHVtZT45NDwvdm9s
dW1lPjxudW1iZXI+MTwvbnVtYmVyPjxlZGl0aW9uPjIwMTAvMDQvMTM8L2VkaXRpb24+PGtleXdv
cmRzPjxrZXl3b3JkPkFkb2xlc2NlbnQ8L2tleXdvcmQ+PGtleXdvcmQ+QWR1bHQ8L2tleXdvcmQ+
PGtleXdvcmQ+Q2VudHJhbCBOZXJ2b3VzIFN5c3RlbSBBZ2VudHMvKnBoYXJtYWNvbG9neTwva2V5
d29yZD48a2V5d29yZD5Db25kaXRpb25pbmcsIENsYXNzaWNhbC8qZHJ1ZyBlZmZlY3RzL3BoeXNp
b2xvZ3k8L2tleXdvcmQ+PGtleXdvcmQ+RGlzY3JpbWluYXRpb24gKFBzeWNob2xvZ3kpPC9rZXl3
b3JkPjxrZXl3b3JkPkV4dGluY3Rpb24sIFBzeWNob2xvZ2ljYWwvZHJ1ZyBlZmZlY3RzL3BoeXNp
b2xvZ3k8L2tleXdvcmQ+PGtleXdvcmQ+RmVhci8qZHJ1ZyBlZmZlY3RzL3BoeXNpb2xvZ3k8L2tl
eXdvcmQ+PGtleXdvcmQ+RmVtYWxlPC9rZXl3b3JkPjxrZXl3b3JkPkZvbGxvdy1VcCBTdHVkaWVz
PC9rZXl3b3JkPjxrZXl3b3JkPkdhbHZhbmljIFNraW4gUmVzcG9uc2UvZHJ1ZyBlZmZlY3RzPC9r
ZXl3b3JkPjxrZXl3b3JkPkh1bWFuczwva2V5d29yZD48a2V5d29yZD5NYWxlPC9rZXl3b3JkPjxr
ZXl3b3JkPk1lbW9yeS8qZHJ1ZyBlZmZlY3RzL3BoeXNpb2xvZ3k8L2tleXdvcmQ+PGtleXdvcmQ+
TWlkZGxlIEFnZWQ8L2tleXdvcmQ+PGtleXdvcmQ+UHJvcHJhbm9sb2wvKnBoYXJtYWNvbG9neTwv
a2V5d29yZD48a2V5d29yZD5SZWZsZXgsIFN0YXJ0bGUvZHJ1ZyBlZmZlY3RzPC9rZXl3b3JkPjxr
ZXl3b3JkPlRpbWUgRmFjdG9yczwva2V5d29yZD48a2V5d29yZD5Zb3VuZyBBZHVsdDwva2V5d29y
ZD48L2tleXdvcmRzPjxkYXRlcz48eWVhcj4yMDEwPC95ZWFyPjxwdWItZGF0ZXM+PGRhdGU+SnVs
PC9kYXRlPjwvcHViLWRhdGVzPjwvZGF0ZXM+PGlzYm4+MTA3NC03NDI3PC9pc2JuPjxhY2Nlc3Np
b24tbnVtPjIwMzgxNjI4PC9hY2Nlc3Npb24tbnVtPjx1cmxzPjwvdXJscz48ZWxlY3Ryb25pYy1y
ZXNvdXJjZS1udW0+MTAuMTAxNi9qLm5sbS4yMDEwLjAzLjAwNDwvZWxlY3Ryb25pYy1yZXNvdXJj
ZS1udW0+PHJlbW90ZS1kYXRhYmFzZS1wcm92aWRlcj5OTE08L3JlbW90ZS1kYXRhYmFzZS1wcm92
aWRlcj48bGFuZ3VhZ2U+ZW5nPC9sYW5ndWFnZT48L3JlY29yZD48L0NpdGU+PC9FbmROb3RlPgB=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CF6E69" w:rsidRPr="00A43B7D">
        <w:rPr>
          <w:rFonts w:asciiTheme="minorHAnsi" w:hAnsiTheme="minorHAnsi" w:cstheme="minorHAnsi"/>
          <w:color w:val="auto"/>
        </w:rPr>
      </w:r>
      <w:r w:rsidR="00CF6E69"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58</w:t>
      </w:r>
      <w:r w:rsidR="00CF6E69" w:rsidRPr="00A43B7D">
        <w:rPr>
          <w:rFonts w:asciiTheme="minorHAnsi" w:hAnsiTheme="minorHAnsi" w:cstheme="minorHAnsi"/>
          <w:color w:val="auto"/>
        </w:rPr>
        <w:fldChar w:fldCharType="end"/>
      </w:r>
      <w:r w:rsidR="001F6810" w:rsidRPr="00A43B7D">
        <w:rPr>
          <w:rFonts w:asciiTheme="minorHAnsi" w:hAnsiTheme="minorHAnsi" w:cstheme="minorHAnsi"/>
          <w:color w:val="auto"/>
          <w:vertAlign w:val="superscript"/>
        </w:rPr>
        <w:t>,</w:t>
      </w:r>
      <w:r w:rsidR="001F6810"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LeDoux&lt;/Author&gt;&lt;Year&gt;2018&lt;/Year&gt;&lt;RecNum&gt;345&lt;/RecNum&gt;&lt;DisplayText&gt;&lt;style face="superscript"&gt;59&lt;/style&gt;&lt;/DisplayText&gt;&lt;record&gt;&lt;rec-number&gt;345&lt;/rec-number&gt;&lt;foreign-keys&gt;&lt;key app="EN" db-id="5rdpswedut59ebeppe0pstz8wwfpat9dtw9f" timestamp="1583325857"&gt;345&lt;/key&gt;&lt;/foreign-keys&gt;&lt;ref-type name="Journal Article"&gt;17&lt;/ref-type&gt;&lt;contributors&gt;&lt;authors&gt;&lt;author&gt;LeDoux, J.&lt;/author&gt;&lt;author&gt;Daw, N. D.&lt;/author&gt;&lt;/authors&gt;&lt;/contributors&gt;&lt;auth-address&gt;Center for Neural Science and Department of Psychology, New York University, New York, NY, USA.&amp;#xD;Department of Psychiatry and Department of Child and Adolescent Psychiatry, New York University Langone Medical School, New York, NY, USA.&amp;#xD;Nathan Kline Institute for Psychiatry Research, Orangeburg, NY, USA.&amp;#xD;Princeton Neuroscience Institute and Department of Psychology, Princeton University, Princeton, NJ, USA.&lt;/auth-address&gt;&lt;titles&gt;&lt;title&gt;Surviving threats: neural circuit and computational implications of a new taxonomy of defensive behaviour&lt;/title&gt;&lt;secondary-title&gt;Nature Reviews Neuroscience&lt;/secondary-title&gt;&lt;alt-title&gt;Nature reviews. Neuroscience&lt;/alt-title&gt;&lt;/titles&gt;&lt;alt-periodical&gt;&lt;full-title&gt;Nature reviews. Neuroscience&lt;/full-title&gt;&lt;/alt-periodical&gt;&lt;pages&gt;269-282&lt;/pages&gt;&lt;volume&gt;19&lt;/volume&gt;&lt;number&gt;5&lt;/number&gt;&lt;edition&gt;2018/03/30&lt;/edition&gt;&lt;keywords&gt;&lt;keyword&gt;*Aggression&lt;/keyword&gt;&lt;keyword&gt;Animals&lt;/keyword&gt;&lt;keyword&gt;Avoidance Learning&lt;/keyword&gt;&lt;keyword&gt;*Classification&lt;/keyword&gt;&lt;keyword&gt;*Computer Simulation&lt;/keyword&gt;&lt;keyword&gt;Decision Making&lt;/keyword&gt;&lt;keyword&gt;*Defense Mechanisms&lt;/keyword&gt;&lt;keyword&gt;Goals&lt;/keyword&gt;&lt;keyword&gt;Habits&lt;/keyword&gt;&lt;keyword&gt;Humans&lt;/keyword&gt;&lt;keyword&gt;*Models, Neurological&lt;/keyword&gt;&lt;keyword&gt;Neurons/*physiology&lt;/keyword&gt;&lt;/keywords&gt;&lt;dates&gt;&lt;year&gt;2018&lt;/year&gt;&lt;pub-dates&gt;&lt;date&gt;May&lt;/date&gt;&lt;/pub-dates&gt;&lt;/dates&gt;&lt;isbn&gt;1471-003x&lt;/isbn&gt;&lt;accession-num&gt;29593300&lt;/accession-num&gt;&lt;urls&gt;&lt;/urls&gt;&lt;electronic-resource-num&gt;10.1038/nrn.2018.22&lt;/electronic-resource-num&gt;&lt;remote-database-provider&gt;NLM&lt;/remote-database-provider&gt;&lt;language&gt;eng&lt;/language&gt;&lt;/record&gt;&lt;/Cite&gt;&lt;/EndNote&gt;</w:instrText>
      </w:r>
      <w:r w:rsidR="001F6810"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59</w:t>
      </w:r>
      <w:r w:rsidR="001F6810" w:rsidRPr="00A43B7D">
        <w:rPr>
          <w:rFonts w:asciiTheme="minorHAnsi" w:hAnsiTheme="minorHAnsi" w:cstheme="minorHAnsi"/>
          <w:color w:val="auto"/>
        </w:rPr>
        <w:fldChar w:fldCharType="end"/>
      </w:r>
      <w:r w:rsidR="00A90819" w:rsidRPr="00A43B7D">
        <w:rPr>
          <w:rStyle w:val="CommentReference"/>
          <w:rFonts w:asciiTheme="minorHAnsi" w:hAnsiTheme="minorHAnsi" w:cstheme="minorHAnsi"/>
        </w:rPr>
        <w:fldChar w:fldCharType="begin"/>
      </w:r>
      <w:r w:rsidR="00A90819" w:rsidRPr="00A43B7D">
        <w:rPr>
          <w:rStyle w:val="CommentReference"/>
          <w:rFonts w:asciiTheme="minorHAnsi" w:hAnsiTheme="minorHAnsi" w:cstheme="minorHAnsi"/>
        </w:rPr>
        <w:instrText xml:space="preserve"> QUOTE "{LeDoux, 2018 #345}" </w:instrText>
      </w:r>
      <w:r w:rsidR="00A90819" w:rsidRPr="00A43B7D">
        <w:rPr>
          <w:rStyle w:val="CommentReference"/>
          <w:rFonts w:asciiTheme="minorHAnsi" w:hAnsiTheme="minorHAnsi" w:cstheme="minorHAnsi"/>
        </w:rPr>
        <w:fldChar w:fldCharType="end"/>
      </w:r>
      <w:r w:rsidR="00577DD3" w:rsidRPr="00A43B7D">
        <w:rPr>
          <w:rStyle w:val="CommentReference"/>
          <w:rFonts w:asciiTheme="minorHAnsi" w:hAnsiTheme="minorHAnsi" w:cstheme="minorHAnsi"/>
          <w:sz w:val="24"/>
          <w:szCs w:val="24"/>
        </w:rPr>
        <w:t>, and t</w:t>
      </w:r>
      <w:r w:rsidR="009C5EB8" w:rsidRPr="00A43B7D">
        <w:rPr>
          <w:rStyle w:val="CommentReference"/>
          <w:rFonts w:asciiTheme="minorHAnsi" w:hAnsiTheme="minorHAnsi" w:cstheme="minorHAnsi"/>
          <w:sz w:val="24"/>
          <w:szCs w:val="24"/>
        </w:rPr>
        <w:t>hese processes</w:t>
      </w:r>
      <w:r w:rsidR="00CF6E69" w:rsidRPr="00A43B7D">
        <w:rPr>
          <w:rFonts w:asciiTheme="minorHAnsi" w:hAnsiTheme="minorHAnsi" w:cstheme="minorHAnsi"/>
          <w:color w:val="auto"/>
        </w:rPr>
        <w:t xml:space="preserve"> would be </w:t>
      </w:r>
      <w:r w:rsidR="009C5EB8" w:rsidRPr="00A43B7D">
        <w:rPr>
          <w:rFonts w:asciiTheme="minorHAnsi" w:hAnsiTheme="minorHAnsi" w:cstheme="minorHAnsi"/>
          <w:color w:val="auto"/>
        </w:rPr>
        <w:t xml:space="preserve">difficult to </w:t>
      </w:r>
      <w:r w:rsidR="00CF6E69" w:rsidRPr="00A43B7D">
        <w:rPr>
          <w:rFonts w:asciiTheme="minorHAnsi" w:hAnsiTheme="minorHAnsi" w:cstheme="minorHAnsi"/>
          <w:color w:val="auto"/>
        </w:rPr>
        <w:t>uncover by solely measuring self-report</w:t>
      </w:r>
      <w:r w:rsidR="005E1ED5" w:rsidRPr="00A43B7D">
        <w:rPr>
          <w:rFonts w:asciiTheme="minorHAnsi" w:hAnsiTheme="minorHAnsi" w:cstheme="minorHAnsi"/>
          <w:color w:val="auto"/>
        </w:rPr>
        <w:t>s</w:t>
      </w:r>
      <w:r w:rsidR="00CF6E69" w:rsidRPr="00A43B7D">
        <w:rPr>
          <w:rFonts w:asciiTheme="minorHAnsi" w:hAnsiTheme="minorHAnsi" w:cstheme="minorHAnsi"/>
          <w:color w:val="auto"/>
        </w:rPr>
        <w:t xml:space="preserve"> and psychophysiological </w:t>
      </w:r>
      <w:r w:rsidR="005E1ED5" w:rsidRPr="00A43B7D">
        <w:rPr>
          <w:rFonts w:asciiTheme="minorHAnsi" w:hAnsiTheme="minorHAnsi" w:cstheme="minorHAnsi"/>
          <w:color w:val="auto"/>
        </w:rPr>
        <w:t>indices of fear</w:t>
      </w:r>
      <w:r w:rsidR="004513C5" w:rsidRPr="00A43B7D">
        <w:rPr>
          <w:rFonts w:asciiTheme="minorHAnsi" w:hAnsiTheme="minorHAnsi" w:cstheme="minorHAnsi"/>
          <w:color w:val="auto"/>
        </w:rPr>
        <w:t xml:space="preserve">. </w:t>
      </w:r>
      <w:r w:rsidR="00CF6E69" w:rsidRPr="00A43B7D">
        <w:rPr>
          <w:rFonts w:asciiTheme="minorHAnsi" w:hAnsiTheme="minorHAnsi" w:cstheme="minorHAnsi"/>
          <w:color w:val="auto"/>
        </w:rPr>
        <w:t xml:space="preserve">In addition to generalization of </w:t>
      </w:r>
      <w:r w:rsidR="004A418A" w:rsidRPr="00A43B7D">
        <w:rPr>
          <w:rFonts w:asciiTheme="minorHAnsi" w:hAnsiTheme="minorHAnsi" w:cstheme="minorHAnsi"/>
          <w:color w:val="auto"/>
        </w:rPr>
        <w:t xml:space="preserve">avoidance </w:t>
      </w:r>
      <w:r w:rsidR="00B14297" w:rsidRPr="00A43B7D">
        <w:rPr>
          <w:rFonts w:asciiTheme="minorHAnsi" w:hAnsiTheme="minorHAnsi" w:cstheme="minorHAnsi"/>
          <w:color w:val="auto"/>
        </w:rPr>
        <w:t xml:space="preserve">to novel </w:t>
      </w:r>
      <w:r w:rsidR="004A418A" w:rsidRPr="00A43B7D">
        <w:rPr>
          <w:rFonts w:asciiTheme="minorHAnsi" w:hAnsiTheme="minorHAnsi" w:cstheme="minorHAnsi"/>
          <w:color w:val="auto"/>
        </w:rPr>
        <w:t>movements</w:t>
      </w:r>
      <w:r w:rsidR="004513C5" w:rsidRPr="00A43B7D">
        <w:rPr>
          <w:rFonts w:asciiTheme="minorHAnsi" w:hAnsiTheme="minorHAnsi" w:cstheme="minorHAnsi"/>
          <w:color w:val="auto"/>
        </w:rPr>
        <w:t xml:space="preserve">, the robotic arm-reaching paradigm has also been applied to </w:t>
      </w:r>
      <w:r w:rsidR="004513C5" w:rsidRPr="00A43B7D">
        <w:rPr>
          <w:rFonts w:asciiTheme="minorHAnsi" w:hAnsiTheme="minorHAnsi" w:cstheme="minorHAnsi"/>
          <w:color w:val="auto"/>
        </w:rPr>
        <w:lastRenderedPageBreak/>
        <w:t>study generalization of avoidance</w:t>
      </w:r>
      <w:r w:rsidR="004A418A" w:rsidRPr="00A43B7D">
        <w:rPr>
          <w:rFonts w:asciiTheme="minorHAnsi" w:hAnsiTheme="minorHAnsi" w:cstheme="minorHAnsi"/>
          <w:color w:val="auto"/>
        </w:rPr>
        <w:t xml:space="preserve"> </w:t>
      </w:r>
      <w:r w:rsidR="00B14297" w:rsidRPr="00A43B7D">
        <w:rPr>
          <w:rFonts w:asciiTheme="minorHAnsi" w:hAnsiTheme="minorHAnsi" w:cstheme="minorHAnsi"/>
          <w:color w:val="auto"/>
        </w:rPr>
        <w:t xml:space="preserve">to novel </w:t>
      </w:r>
      <w:r w:rsidR="004A418A" w:rsidRPr="00A43B7D">
        <w:rPr>
          <w:rFonts w:asciiTheme="minorHAnsi" w:hAnsiTheme="minorHAnsi" w:cstheme="minorHAnsi"/>
          <w:color w:val="auto"/>
        </w:rPr>
        <w:t>contexts</w:t>
      </w:r>
      <w:r w:rsidR="00351458"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Meulders&lt;/Author&gt;&lt;Year&gt;2020&lt;/Year&gt;&lt;RecNum&gt;446&lt;/RecNum&gt;&lt;DisplayText&gt;&lt;style face="superscript"&gt;24&lt;/style&gt;&lt;/DisplayText&gt;&lt;record&gt;&lt;rec-number&gt;446&lt;/rec-number&gt;&lt;foreign-keys&gt;&lt;key app="EN" db-id="5rdpswedut59ebeppe0pstz8wwfpat9dtw9f" timestamp="1596028984"&gt;446&lt;/key&gt;&lt;/foreign-keys&gt;&lt;ref-type name="Journal Article"&gt;17&lt;/ref-type&gt;&lt;contributors&gt;&lt;authors&gt;&lt;author&gt;Meulders, Ann&lt;/author&gt;&lt;author&gt;Franssen, Mathijs&lt;/author&gt;&lt;author&gt;Claes, Janne&lt;/author&gt;&lt;/authors&gt;&lt;/contributors&gt;&lt;titles&gt;&lt;title&gt;Avoiding Based on Shades of Gray: Generalization of Pain-Related Avoidance Behavior to Novel Contexts&lt;/title&gt;&lt;secondary-title&gt;The Journal of Pain&lt;/secondary-title&gt;&lt;/titles&gt;&lt;periodical&gt;&lt;full-title&gt;The Journal of Pain&lt;/full-title&gt;&lt;/periodical&gt;&lt;keywords&gt;&lt;keyword&gt;Generalization&lt;/keyword&gt;&lt;keyword&gt;Avoidance&lt;/keyword&gt;&lt;keyword&gt;Operant learning&lt;/keyword&gt;&lt;keyword&gt;Context&lt;/keyword&gt;&lt;keyword&gt;Conditioning&lt;/keyword&gt;&lt;keyword&gt;Robotic arm&lt;/keyword&gt;&lt;/keywords&gt;&lt;dates&gt;&lt;year&gt;2020&lt;/year&gt;&lt;pub-dates&gt;&lt;date&gt;2020/06/14/&lt;/date&gt;&lt;/pub-dates&gt;&lt;/dates&gt;&lt;isbn&gt;1526-5900&lt;/isbn&gt;&lt;urls&gt;&lt;related-urls&gt;&lt;url&gt;http://www.sciencedirect.com/science/article/pii/S1526590020300171&lt;/url&gt;&lt;/related-urls&gt;&lt;/urls&gt;&lt;electronic-resource-num&gt;https://doi.org/10.1016/j.jpain.2020.02.002&lt;/electronic-resource-num&gt;&lt;/record&gt;&lt;/Cite&gt;&lt;/EndNote&gt;</w:instrText>
      </w:r>
      <w:r w:rsidR="00351458"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4</w:t>
      </w:r>
      <w:r w:rsidR="00351458" w:rsidRPr="00A43B7D">
        <w:rPr>
          <w:rFonts w:asciiTheme="minorHAnsi" w:hAnsiTheme="minorHAnsi" w:cstheme="minorHAnsi"/>
          <w:color w:val="auto"/>
        </w:rPr>
        <w:fldChar w:fldCharType="end"/>
      </w:r>
      <w:r w:rsidR="004513C5" w:rsidRPr="00A43B7D">
        <w:rPr>
          <w:rFonts w:asciiTheme="minorHAnsi" w:hAnsiTheme="minorHAnsi" w:cstheme="minorHAnsi"/>
          <w:color w:val="auto"/>
        </w:rPr>
        <w:t>.</w:t>
      </w:r>
      <w:r w:rsidR="004A418A" w:rsidRPr="00A43B7D">
        <w:rPr>
          <w:rFonts w:asciiTheme="minorHAnsi" w:hAnsiTheme="minorHAnsi" w:cstheme="minorHAnsi"/>
          <w:color w:val="auto"/>
        </w:rPr>
        <w:t xml:space="preserve"> So far, context-based generalization of avoidance has been investigated using different colored screens as contextual cues</w:t>
      </w:r>
      <w:r w:rsidR="00351458"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Meulders&lt;/Author&gt;&lt;Year&gt;2020&lt;/Year&gt;&lt;RecNum&gt;446&lt;/RecNum&gt;&lt;DisplayText&gt;&lt;style face="superscript"&gt;24&lt;/style&gt;&lt;/DisplayText&gt;&lt;record&gt;&lt;rec-number&gt;446&lt;/rec-number&gt;&lt;foreign-keys&gt;&lt;key app="EN" db-id="5rdpswedut59ebeppe0pstz8wwfpat9dtw9f" timestamp="1596028984"&gt;446&lt;/key&gt;&lt;/foreign-keys&gt;&lt;ref-type name="Journal Article"&gt;17&lt;/ref-type&gt;&lt;contributors&gt;&lt;authors&gt;&lt;author&gt;Meulders, Ann&lt;/author&gt;&lt;author&gt;Franssen, Mathijs&lt;/author&gt;&lt;author&gt;Claes, Janne&lt;/author&gt;&lt;/authors&gt;&lt;/contributors&gt;&lt;titles&gt;&lt;title&gt;Avoiding Based on Shades of Gray: Generalization of Pain-Related Avoidance Behavior to Novel Contexts&lt;/title&gt;&lt;secondary-title&gt;The Journal of Pain&lt;/secondary-title&gt;&lt;/titles&gt;&lt;periodical&gt;&lt;full-title&gt;The Journal of Pain&lt;/full-title&gt;&lt;/periodical&gt;&lt;keywords&gt;&lt;keyword&gt;Generalization&lt;/keyword&gt;&lt;keyword&gt;Avoidance&lt;/keyword&gt;&lt;keyword&gt;Operant learning&lt;/keyword&gt;&lt;keyword&gt;Context&lt;/keyword&gt;&lt;keyword&gt;Conditioning&lt;/keyword&gt;&lt;keyword&gt;Robotic arm&lt;/keyword&gt;&lt;/keywords&gt;&lt;dates&gt;&lt;year&gt;2020&lt;/year&gt;&lt;pub-dates&gt;&lt;date&gt;2020/06/14/&lt;/date&gt;&lt;/pub-dates&gt;&lt;/dates&gt;&lt;isbn&gt;1526-5900&lt;/isbn&gt;&lt;urls&gt;&lt;related-urls&gt;&lt;url&gt;http://www.sciencedirect.com/science/article/pii/S1526590020300171&lt;/url&gt;&lt;/related-urls&gt;&lt;/urls&gt;&lt;electronic-resource-num&gt;https://doi.org/10.1016/j.jpain.2020.02.002&lt;/electronic-resource-num&gt;&lt;/record&gt;&lt;/Cite&gt;&lt;/EndNote&gt;</w:instrText>
      </w:r>
      <w:r w:rsidR="00351458"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4</w:t>
      </w:r>
      <w:r w:rsidR="00351458" w:rsidRPr="00A43B7D">
        <w:rPr>
          <w:rFonts w:asciiTheme="minorHAnsi" w:hAnsiTheme="minorHAnsi" w:cstheme="minorHAnsi"/>
          <w:color w:val="auto"/>
        </w:rPr>
        <w:fldChar w:fldCharType="end"/>
      </w:r>
      <w:r w:rsidR="004A418A" w:rsidRPr="00A43B7D">
        <w:rPr>
          <w:rFonts w:asciiTheme="minorHAnsi" w:hAnsiTheme="minorHAnsi" w:cstheme="minorHAnsi"/>
          <w:color w:val="auto"/>
        </w:rPr>
        <w:t xml:space="preserve">. However, </w:t>
      </w:r>
      <w:r w:rsidR="00050394" w:rsidRPr="00A43B7D">
        <w:rPr>
          <w:rFonts w:asciiTheme="minorHAnsi" w:hAnsiTheme="minorHAnsi" w:cstheme="minorHAnsi"/>
          <w:color w:val="auto"/>
        </w:rPr>
        <w:t>V</w:t>
      </w:r>
      <w:r w:rsidR="004A418A" w:rsidRPr="00A43B7D">
        <w:rPr>
          <w:rFonts w:asciiTheme="minorHAnsi" w:hAnsiTheme="minorHAnsi" w:cstheme="minorHAnsi"/>
          <w:color w:val="auto"/>
        </w:rPr>
        <w:t xml:space="preserve">irtual </w:t>
      </w:r>
      <w:r w:rsidR="00050394" w:rsidRPr="00A43B7D">
        <w:rPr>
          <w:rFonts w:asciiTheme="minorHAnsi" w:hAnsiTheme="minorHAnsi" w:cstheme="minorHAnsi"/>
          <w:color w:val="auto"/>
        </w:rPr>
        <w:t>R</w:t>
      </w:r>
      <w:r w:rsidR="004A418A" w:rsidRPr="00A43B7D">
        <w:rPr>
          <w:rFonts w:asciiTheme="minorHAnsi" w:hAnsiTheme="minorHAnsi" w:cstheme="minorHAnsi"/>
          <w:color w:val="auto"/>
        </w:rPr>
        <w:t>eality</w:t>
      </w:r>
      <w:r w:rsidR="00AC63C0" w:rsidRPr="00A43B7D">
        <w:rPr>
          <w:rFonts w:asciiTheme="minorHAnsi" w:hAnsiTheme="minorHAnsi" w:cstheme="minorHAnsi"/>
          <w:color w:val="auto"/>
        </w:rPr>
        <w:t xml:space="preserve"> (VR)</w:t>
      </w:r>
      <w:r w:rsidR="004A418A" w:rsidRPr="00A43B7D">
        <w:rPr>
          <w:rFonts w:asciiTheme="minorHAnsi" w:hAnsiTheme="minorHAnsi" w:cstheme="minorHAnsi"/>
          <w:color w:val="auto"/>
        </w:rPr>
        <w:t xml:space="preserve"> could be easily </w:t>
      </w:r>
      <w:r w:rsidR="005E2B98" w:rsidRPr="00A43B7D">
        <w:rPr>
          <w:rFonts w:asciiTheme="minorHAnsi" w:hAnsiTheme="minorHAnsi" w:cstheme="minorHAnsi"/>
          <w:color w:val="auto"/>
        </w:rPr>
        <w:t>implemented with the current paradigm</w:t>
      </w:r>
      <w:r w:rsidR="004A418A" w:rsidRPr="00A43B7D">
        <w:rPr>
          <w:rFonts w:asciiTheme="minorHAnsi" w:hAnsiTheme="minorHAnsi" w:cstheme="minorHAnsi"/>
          <w:color w:val="auto"/>
        </w:rPr>
        <w:t xml:space="preserve"> to increase the </w:t>
      </w:r>
      <w:r w:rsidR="00050394" w:rsidRPr="00A43B7D">
        <w:rPr>
          <w:rFonts w:asciiTheme="minorHAnsi" w:hAnsiTheme="minorHAnsi" w:cstheme="minorHAnsi"/>
          <w:color w:val="auto"/>
        </w:rPr>
        <w:t xml:space="preserve">ecological validity of the </w:t>
      </w:r>
      <w:r w:rsidR="00AA6367" w:rsidRPr="00A43B7D">
        <w:rPr>
          <w:rFonts w:asciiTheme="minorHAnsi" w:hAnsiTheme="minorHAnsi" w:cstheme="minorHAnsi"/>
          <w:color w:val="auto"/>
        </w:rPr>
        <w:t>experimental contexts.</w:t>
      </w:r>
      <w:r w:rsidR="00AC63C0" w:rsidRPr="00A43B7D">
        <w:rPr>
          <w:rFonts w:asciiTheme="minorHAnsi" w:hAnsiTheme="minorHAnsi" w:cstheme="minorHAnsi"/>
          <w:color w:val="auto"/>
        </w:rPr>
        <w:t xml:space="preserve"> VR could also be </w:t>
      </w:r>
      <w:r w:rsidR="002F121E" w:rsidRPr="00A43B7D">
        <w:rPr>
          <w:rFonts w:asciiTheme="minorHAnsi" w:hAnsiTheme="minorHAnsi" w:cstheme="minorHAnsi"/>
          <w:color w:val="auto"/>
        </w:rPr>
        <w:t>applied</w:t>
      </w:r>
      <w:r w:rsidR="00AC63C0" w:rsidRPr="00A43B7D">
        <w:rPr>
          <w:rFonts w:asciiTheme="minorHAnsi" w:hAnsiTheme="minorHAnsi" w:cstheme="minorHAnsi"/>
          <w:color w:val="auto"/>
        </w:rPr>
        <w:t xml:space="preserve"> to study category-based avoidance generalization, such as generalization </w:t>
      </w:r>
      <w:r w:rsidR="002551C5" w:rsidRPr="00A43B7D">
        <w:rPr>
          <w:rFonts w:asciiTheme="minorHAnsi" w:hAnsiTheme="minorHAnsi" w:cstheme="minorHAnsi"/>
          <w:color w:val="auto"/>
        </w:rPr>
        <w:t xml:space="preserve">of avoidance </w:t>
      </w:r>
      <w:r w:rsidR="00AC63C0" w:rsidRPr="00A43B7D">
        <w:rPr>
          <w:rFonts w:asciiTheme="minorHAnsi" w:hAnsiTheme="minorHAnsi" w:cstheme="minorHAnsi"/>
          <w:color w:val="auto"/>
        </w:rPr>
        <w:t>between different action categories</w:t>
      </w:r>
      <w:r w:rsidR="00AC63C0" w:rsidRPr="00A43B7D">
        <w:rPr>
          <w:rFonts w:asciiTheme="minorHAnsi" w:hAnsiTheme="minorHAnsi" w:cstheme="minorHAnsi"/>
          <w:color w:val="auto"/>
        </w:rPr>
        <w:fldChar w:fldCharType="begin">
          <w:fldData xml:space="preserve">PEVuZE5vdGU+PENpdGU+PEF1dGhvcj5HbG9nYW48L0F1dGhvcj48WWVhcj4yMDE4PC9ZZWFyPjxS
ZWNOdW0+MTc1PC9SZWNOdW0+PERpc3BsYXlUZXh0PjxzdHlsZSBmYWNlPSJzdXBlcnNjcmlwdCI+
NjAsNjE8L3N0eWxlPjwvRGlzcGxheVRleHQ+PHJlY29yZD48cmVjLW51bWJlcj4xNzU8L3JlYy1u
dW1iZXI+PGZvcmVpZ24ta2V5cz48a2V5IGFwcD0iRU4iIGRiLWlkPSI1cmRwc3dlZHV0NTllYmVw
cGUwcHN0ejh3d2ZwYXQ5ZHR3OWYiIHRpbWVzdGFtcD0iMTU0MTAwNDE0NyI+MTc1PC9rZXk+PC9m
b3JlaWduLWtleXM+PHJlZi10eXBlIG5hbWU9IkpvdXJuYWwgQXJ0aWNsZSI+MTc8L3JlZi10eXBl
Pjxjb250cmlidXRvcnM+PGF1dGhvcnM+PGF1dGhvcj5HbG9nYW4sIEV2ZWxpaW5hPC9hdXRob3I+
PGF1dGhvcj52YW4gVmxpZXQsIENocmlzdGluZTwvYXV0aG9yPjxhdXRob3I+Um9lbGFuZHQsIFJh
bmk8L2F1dGhvcj48YXV0aG9yPk1ldWxkZXJzLCBBbm48L2F1dGhvcj48L2F1dGhvcnM+PC9jb250
cmlidXRvcnM+PHRpdGxlcz48dGl0bGU+R2VuZXJhbGl6YXRpb24gYW5kIGV4dGluY3Rpb24gb2Yg
Y29uY2VwdC1iYXNlZCBwYWluLXJlbGF0ZWQgZmVhcjwvdGl0bGU+PHNlY29uZGFyeS10aXRsZT5U
aGUgSm91cm5hbCBvZiBQYWluPC9zZWNvbmRhcnktdGl0bGU+PC90aXRsZXM+PHBlcmlvZGljYWw+
PGZ1bGwtdGl0bGU+VGhlIEpvdXJuYWwgb2YgUGFpbjwvZnVsbC10aXRsZT48L3BlcmlvZGljYWw+
PGtleXdvcmRzPjxrZXl3b3JkPlBhaW4tcmVsYXRlZCBmZWFyPC9rZXl3b3JkPjxrZXl3b3JkPkZl
YXIgY29uZGl0aW9uaW5nPC9rZXl3b3JkPjxrZXl3b3JkPkZlYXIgZ2VuZXJhbGl6YXRpb248L2tl
eXdvcmQ+PGtleXdvcmQ+RmVhciBleHRpbmN0aW9uPC9rZXl3b3JkPjxrZXl3b3JkPkNvbmNlcHR1
YWwgZ2VuZXJhbGl6YXRpb248L2tleXdvcmQ+PGtleXdvcmQ+Q2F0ZWdvcnktbGVhcm5pbmc8L2tl
eXdvcmQ+PC9rZXl3b3Jkcz48ZGF0ZXM+PHllYXI+MjAxODwveWVhcj48cHViLWRhdGVzPjxkYXRl
PjIwMTgvMTAvMDYvPC9kYXRlPjwvcHViLWRhdGVzPjwvZGF0ZXM+PGlzYm4+MTUyNi01OTAwPC9p
c2JuPjx1cmxzPjxyZWxhdGVkLXVybHM+PHVybD5odHRwOi8vd3d3LnNjaWVuY2VkaXJlY3QuY29t
L3NjaWVuY2UvYXJ0aWNsZS9waWkvUzE1MjY1OTAwMTgzMDY3NTg8L3VybD48L3JlbGF0ZWQtdXJs
cz48L3VybHM+PGVsZWN0cm9uaWMtcmVzb3VyY2UtbnVtPmh0dHBzOi8vZG9pLm9yZy8xMC4xMDE2
L2ouanBhaW4uMjAxOC4wOS4wMTA8L2VsZWN0cm9uaWMtcmVzb3VyY2UtbnVtPjwvcmVjb3JkPjwv
Q2l0ZT48Q2l0ZT48QXV0aG9yPk1ldWxkZXJzPC9BdXRob3I+PFllYXI+MjAxNzwvWWVhcj48UmVj
TnVtPjIzPC9SZWNOdW0+PHJlY29yZD48cmVjLW51bWJlcj4yMzwvcmVjLW51bWJlcj48Zm9yZWln
bi1rZXlzPjxrZXkgYXBwPSJFTiIgZGItaWQ9IjVyZHBzd2VkdXQ1OWViZXBwZTBwc3R6OHd3ZnBh
dDlkdHc5ZiIgdGltZXN0YW1wPSIxNTEyNzMxNzY0Ij4yMzwva2V5PjxrZXkgYXBwPSJFTldlYiIg
ZGItaWQ9IiI+MDwva2V5PjwvZm9yZWlnbi1rZXlzPjxyZWYtdHlwZSBuYW1lPSJKb3VybmFsIEFy
dGljbGUiPjE3PC9yZWYtdHlwZT48Y29udHJpYnV0b3JzPjxhdXRob3JzPjxhdXRob3I+TWV1bGRl
cnMsIEEuPC9hdXRob3I+PGF1dGhvcj5WYW5kYWVsLCBLLjwvYXV0aG9yPjxhdXRob3I+VmxhZXll
biwgSi4gVy48L2F1dGhvcj48L2F1dGhvcnM+PC9jb250cmlidXRvcnM+PGF1dGgtYWRkcmVzcz5V
bml2ZXJzaXR5IG9mIExldXZlbi4gRWxlY3Ryb25pYyBhZGRyZXNzOiBhbm4ubWV1bGRlcnNAcHB3
Lmt1bGV1dmVuLmJlLiYjeEQ7VW5pdmVyc2l0eSBvZiBMZXV2ZW4uJiN4RDtVbml2ZXJzaXR5IG9m
IExldXZlbjsgTWFhc3RyaWNodCBVbml2ZXJzaXR5LjwvYXV0aC1hZGRyZXNzPjx0aXRsZXM+PHRp
dGxlPkdlbmVyYWxpemF0aW9uIG9mIFBhaW4tUmVsYXRlZCBGZWFyIEJhc2VkIG9uIENvbmNlcHR1
YWwgS25vd2xlZGdlPC90aXRsZT48c2Vjb25kYXJ5LXRpdGxlPkJlaGF2aW9yIFRoZXJhcHk8L3Nl
Y29uZGFyeS10aXRsZT48L3RpdGxlcz48cGVyaW9kaWNhbD48ZnVsbC10aXRsZT5CZWhhdmlvciBU
aGVyYXB5PC9mdWxsLXRpdGxlPjwvcGVyaW9kaWNhbD48cGFnZXM+Mjk1LTMxMDwvcGFnZXM+PHZv
bHVtZT40ODwvdm9sdW1lPjxudW1iZXI+MzwvbnVtYmVyPjxlZGl0aW9uPjIwMTcvMDQvMTA8L2Vk
aXRpb24+PGtleXdvcmRzPjxrZXl3b3JkPkFkb2xlc2NlbnQ8L2tleXdvcmQ+PGtleXdvcmQ+QWR1
bHQ8L2tleXdvcmQ+PGtleXdvcmQ+KkFzc29jaWF0aW9uIExlYXJuaW5nPC9rZXl3b3JkPjxrZXl3
b3JkPipBdm9pZGFuY2UgTGVhcm5pbmc8L2tleXdvcmQ+PGtleXdvcmQ+RmVhci8qcHN5Y2hvbG9n
eTwva2V5d29yZD48a2V5d29yZD5GZW1hbGU8L2tleXdvcmQ+PGtleXdvcmQ+KkdlbmVyYWxpemF0
aW9uIChQc3ljaG9sb2d5KTwva2V5d29yZD48a2V5d29yZD5IZWFsdGh5IFZvbHVudGVlcnM8L2tl
eXdvcmQ+PGtleXdvcmQ+SHVtYW5zPC9rZXl3b3JkPjxrZXl3b3JkPk1hbGU8L2tleXdvcmQ+PGtl
eXdvcmQ+Kk1vdmVtZW50PC9rZXl3b3JkPjxrZXl3b3JkPlBhaW4vKnBzeWNob2xvZ3k8L2tleXdv
cmQ+PGtleXdvcmQ+KlBhaW4gUGVyY2VwdGlvbjwva2V5d29yZD48a2V5d29yZD5Zb3VuZyBBZHVs
dDwva2V5d29yZD48a2V5d29yZD5hY3F1aXNpdGlvbjwva2V5d29yZD48a2V5d29yZD5hc3NvY2lh
dGl2ZSBsZWFybmluZzwva2V5d29yZD48a2V5d29yZD5jYXRlZ29yeS1iYXNlZCBsZWFybmluZzwv
a2V5d29yZD48a2V5d29yZD5nZW5lcmFsaXphdGlvbjwva2V5d29yZD48a2V5d29yZD5wYWluLXJl
bGF0ZWQgZmVhcjwva2V5d29yZD48L2tleXdvcmRzPjxkYXRlcz48eWVhcj4yMDE3PC95ZWFyPjxw
dWItZGF0ZXM+PGRhdGU+TWF5PC9kYXRlPjwvcHViLWRhdGVzPjwvZGF0ZXM+PGlzYm4+MTg3OC0x
ODg4IChFbGVjdHJvbmljKSYjeEQ7MDAwNS03ODk0IChMaW5raW5nKTwvaXNibj48YWNjZXNzaW9u
LW51bT4yODM5MDQ5NDwvYWNjZXNzaW9uLW51bT48dXJscz48cmVsYXRlZC11cmxzPjx1cmw+aHR0
cHM6Ly93d3cubmNiaS5ubG0ubmloLmdvdi9wdWJtZWQvMjgzOTA0OTQ8L3VybD48L3JlbGF0ZWQt
dXJscz48L3VybHM+PGVsZWN0cm9uaWMtcmVzb3VyY2UtbnVtPjEwLjEwMTYvai5iZXRoLjIwMTYu
MTEuMDE0PC9lbGVjdHJvbmljLXJlc291cmNlLW51bT48L3JlY29yZD48L0NpdGU+PC9FbmROb3Rl
Pn==
</w:fldData>
        </w:fldChar>
      </w:r>
      <w:r w:rsidR="004111B8">
        <w:rPr>
          <w:rFonts w:asciiTheme="minorHAnsi" w:hAnsiTheme="minorHAnsi" w:cstheme="minorHAnsi"/>
          <w:color w:val="auto"/>
        </w:rPr>
        <w:instrText xml:space="preserve"> ADDIN EN.CITE </w:instrText>
      </w:r>
      <w:r w:rsidR="004111B8">
        <w:rPr>
          <w:rFonts w:asciiTheme="minorHAnsi" w:hAnsiTheme="minorHAnsi" w:cstheme="minorHAnsi"/>
          <w:color w:val="auto"/>
        </w:rPr>
        <w:fldChar w:fldCharType="begin">
          <w:fldData xml:space="preserve">PEVuZE5vdGU+PENpdGU+PEF1dGhvcj5HbG9nYW48L0F1dGhvcj48WWVhcj4yMDE4PC9ZZWFyPjxS
ZWNOdW0+MTc1PC9SZWNOdW0+PERpc3BsYXlUZXh0PjxzdHlsZSBmYWNlPSJzdXBlcnNjcmlwdCI+
NjAsNjE8L3N0eWxlPjwvRGlzcGxheVRleHQ+PHJlY29yZD48cmVjLW51bWJlcj4xNzU8L3JlYy1u
dW1iZXI+PGZvcmVpZ24ta2V5cz48a2V5IGFwcD0iRU4iIGRiLWlkPSI1cmRwc3dlZHV0NTllYmVw
cGUwcHN0ejh3d2ZwYXQ5ZHR3OWYiIHRpbWVzdGFtcD0iMTU0MTAwNDE0NyI+MTc1PC9rZXk+PC9m
b3JlaWduLWtleXM+PHJlZi10eXBlIG5hbWU9IkpvdXJuYWwgQXJ0aWNsZSI+MTc8L3JlZi10eXBl
Pjxjb250cmlidXRvcnM+PGF1dGhvcnM+PGF1dGhvcj5HbG9nYW4sIEV2ZWxpaW5hPC9hdXRob3I+
PGF1dGhvcj52YW4gVmxpZXQsIENocmlzdGluZTwvYXV0aG9yPjxhdXRob3I+Um9lbGFuZHQsIFJh
bmk8L2F1dGhvcj48YXV0aG9yPk1ldWxkZXJzLCBBbm48L2F1dGhvcj48L2F1dGhvcnM+PC9jb250
cmlidXRvcnM+PHRpdGxlcz48dGl0bGU+R2VuZXJhbGl6YXRpb24gYW5kIGV4dGluY3Rpb24gb2Yg
Y29uY2VwdC1iYXNlZCBwYWluLXJlbGF0ZWQgZmVhcjwvdGl0bGU+PHNlY29uZGFyeS10aXRsZT5U
aGUgSm91cm5hbCBvZiBQYWluPC9zZWNvbmRhcnktdGl0bGU+PC90aXRsZXM+PHBlcmlvZGljYWw+
PGZ1bGwtdGl0bGU+VGhlIEpvdXJuYWwgb2YgUGFpbjwvZnVsbC10aXRsZT48L3BlcmlvZGljYWw+
PGtleXdvcmRzPjxrZXl3b3JkPlBhaW4tcmVsYXRlZCBmZWFyPC9rZXl3b3JkPjxrZXl3b3JkPkZl
YXIgY29uZGl0aW9uaW5nPC9rZXl3b3JkPjxrZXl3b3JkPkZlYXIgZ2VuZXJhbGl6YXRpb248L2tl
eXdvcmQ+PGtleXdvcmQ+RmVhciBleHRpbmN0aW9uPC9rZXl3b3JkPjxrZXl3b3JkPkNvbmNlcHR1
YWwgZ2VuZXJhbGl6YXRpb248L2tleXdvcmQ+PGtleXdvcmQ+Q2F0ZWdvcnktbGVhcm5pbmc8L2tl
eXdvcmQ+PC9rZXl3b3Jkcz48ZGF0ZXM+PHllYXI+MjAxODwveWVhcj48cHViLWRhdGVzPjxkYXRl
PjIwMTgvMTAvMDYvPC9kYXRlPjwvcHViLWRhdGVzPjwvZGF0ZXM+PGlzYm4+MTUyNi01OTAwPC9p
c2JuPjx1cmxzPjxyZWxhdGVkLXVybHM+PHVybD5odHRwOi8vd3d3LnNjaWVuY2VkaXJlY3QuY29t
L3NjaWVuY2UvYXJ0aWNsZS9waWkvUzE1MjY1OTAwMTgzMDY3NTg8L3VybD48L3JlbGF0ZWQtdXJs
cz48L3VybHM+PGVsZWN0cm9uaWMtcmVzb3VyY2UtbnVtPmh0dHBzOi8vZG9pLm9yZy8xMC4xMDE2
L2ouanBhaW4uMjAxOC4wOS4wMTA8L2VsZWN0cm9uaWMtcmVzb3VyY2UtbnVtPjwvcmVjb3JkPjwv
Q2l0ZT48Q2l0ZT48QXV0aG9yPk1ldWxkZXJzPC9BdXRob3I+PFllYXI+MjAxNzwvWWVhcj48UmVj
TnVtPjIzPC9SZWNOdW0+PHJlY29yZD48cmVjLW51bWJlcj4yMzwvcmVjLW51bWJlcj48Zm9yZWln
bi1rZXlzPjxrZXkgYXBwPSJFTiIgZGItaWQ9IjVyZHBzd2VkdXQ1OWViZXBwZTBwc3R6OHd3ZnBh
dDlkdHc5ZiIgdGltZXN0YW1wPSIxNTEyNzMxNzY0Ij4yMzwva2V5PjxrZXkgYXBwPSJFTldlYiIg
ZGItaWQ9IiI+MDwva2V5PjwvZm9yZWlnbi1rZXlzPjxyZWYtdHlwZSBuYW1lPSJKb3VybmFsIEFy
dGljbGUiPjE3PC9yZWYtdHlwZT48Y29udHJpYnV0b3JzPjxhdXRob3JzPjxhdXRob3I+TWV1bGRl
cnMsIEEuPC9hdXRob3I+PGF1dGhvcj5WYW5kYWVsLCBLLjwvYXV0aG9yPjxhdXRob3I+VmxhZXll
biwgSi4gVy48L2F1dGhvcj48L2F1dGhvcnM+PC9jb250cmlidXRvcnM+PGF1dGgtYWRkcmVzcz5V
bml2ZXJzaXR5IG9mIExldXZlbi4gRWxlY3Ryb25pYyBhZGRyZXNzOiBhbm4ubWV1bGRlcnNAcHB3
Lmt1bGV1dmVuLmJlLiYjeEQ7VW5pdmVyc2l0eSBvZiBMZXV2ZW4uJiN4RDtVbml2ZXJzaXR5IG9m
IExldXZlbjsgTWFhc3RyaWNodCBVbml2ZXJzaXR5LjwvYXV0aC1hZGRyZXNzPjx0aXRsZXM+PHRp
dGxlPkdlbmVyYWxpemF0aW9uIG9mIFBhaW4tUmVsYXRlZCBGZWFyIEJhc2VkIG9uIENvbmNlcHR1
YWwgS25vd2xlZGdlPC90aXRsZT48c2Vjb25kYXJ5LXRpdGxlPkJlaGF2aW9yIFRoZXJhcHk8L3Nl
Y29uZGFyeS10aXRsZT48L3RpdGxlcz48cGVyaW9kaWNhbD48ZnVsbC10aXRsZT5CZWhhdmlvciBU
aGVyYXB5PC9mdWxsLXRpdGxlPjwvcGVyaW9kaWNhbD48cGFnZXM+Mjk1LTMxMDwvcGFnZXM+PHZv
bHVtZT40ODwvdm9sdW1lPjxudW1iZXI+MzwvbnVtYmVyPjxlZGl0aW9uPjIwMTcvMDQvMTA8L2Vk
aXRpb24+PGtleXdvcmRzPjxrZXl3b3JkPkFkb2xlc2NlbnQ8L2tleXdvcmQ+PGtleXdvcmQ+QWR1
bHQ8L2tleXdvcmQ+PGtleXdvcmQ+KkFzc29jaWF0aW9uIExlYXJuaW5nPC9rZXl3b3JkPjxrZXl3
b3JkPipBdm9pZGFuY2UgTGVhcm5pbmc8L2tleXdvcmQ+PGtleXdvcmQ+RmVhci8qcHN5Y2hvbG9n
eTwva2V5d29yZD48a2V5d29yZD5GZW1hbGU8L2tleXdvcmQ+PGtleXdvcmQ+KkdlbmVyYWxpemF0
aW9uIChQc3ljaG9sb2d5KTwva2V5d29yZD48a2V5d29yZD5IZWFsdGh5IFZvbHVudGVlcnM8L2tl
eXdvcmQ+PGtleXdvcmQ+SHVtYW5zPC9rZXl3b3JkPjxrZXl3b3JkPk1hbGU8L2tleXdvcmQ+PGtl
eXdvcmQ+Kk1vdmVtZW50PC9rZXl3b3JkPjxrZXl3b3JkPlBhaW4vKnBzeWNob2xvZ3k8L2tleXdv
cmQ+PGtleXdvcmQ+KlBhaW4gUGVyY2VwdGlvbjwva2V5d29yZD48a2V5d29yZD5Zb3VuZyBBZHVs
dDwva2V5d29yZD48a2V5d29yZD5hY3F1aXNpdGlvbjwva2V5d29yZD48a2V5d29yZD5hc3NvY2lh
dGl2ZSBsZWFybmluZzwva2V5d29yZD48a2V5d29yZD5jYXRlZ29yeS1iYXNlZCBsZWFybmluZzwv
a2V5d29yZD48a2V5d29yZD5nZW5lcmFsaXphdGlvbjwva2V5d29yZD48a2V5d29yZD5wYWluLXJl
bGF0ZWQgZmVhcjwva2V5d29yZD48L2tleXdvcmRzPjxkYXRlcz48eWVhcj4yMDE3PC95ZWFyPjxw
dWItZGF0ZXM+PGRhdGU+TWF5PC9kYXRlPjwvcHViLWRhdGVzPjwvZGF0ZXM+PGlzYm4+MTg3OC0x
ODg4IChFbGVjdHJvbmljKSYjeEQ7MDAwNS03ODk0IChMaW5raW5nKTwvaXNibj48YWNjZXNzaW9u
LW51bT4yODM5MDQ5NDwvYWNjZXNzaW9uLW51bT48dXJscz48cmVsYXRlZC11cmxzPjx1cmw+aHR0
cHM6Ly93d3cubmNiaS5ubG0ubmloLmdvdi9wdWJtZWQvMjgzOTA0OTQ8L3VybD48L3JlbGF0ZWQt
dXJscz48L3VybHM+PGVsZWN0cm9uaWMtcmVzb3VyY2UtbnVtPjEwLjEwMTYvai5iZXRoLjIwMTYu
MTEuMDE0PC9lbGVjdHJvbmljLXJlc291cmNlLW51bT48L3JlY29yZD48L0NpdGU+PC9FbmROb3Rl
Pn==
</w:fldData>
        </w:fldChar>
      </w:r>
      <w:r w:rsidR="004111B8">
        <w:rPr>
          <w:rFonts w:asciiTheme="minorHAnsi" w:hAnsiTheme="minorHAnsi" w:cstheme="minorHAnsi"/>
          <w:color w:val="auto"/>
        </w:rPr>
        <w:instrText xml:space="preserve"> ADDIN EN.CITE.DATA </w:instrText>
      </w:r>
      <w:r w:rsidR="004111B8">
        <w:rPr>
          <w:rFonts w:asciiTheme="minorHAnsi" w:hAnsiTheme="minorHAnsi" w:cstheme="minorHAnsi"/>
          <w:color w:val="auto"/>
        </w:rPr>
      </w:r>
      <w:r w:rsidR="004111B8">
        <w:rPr>
          <w:rFonts w:asciiTheme="minorHAnsi" w:hAnsiTheme="minorHAnsi" w:cstheme="minorHAnsi"/>
          <w:color w:val="auto"/>
        </w:rPr>
        <w:fldChar w:fldCharType="end"/>
      </w:r>
      <w:r w:rsidR="00AC63C0" w:rsidRPr="00A43B7D">
        <w:rPr>
          <w:rFonts w:asciiTheme="minorHAnsi" w:hAnsiTheme="minorHAnsi" w:cstheme="minorHAnsi"/>
          <w:color w:val="auto"/>
        </w:rPr>
      </w:r>
      <w:r w:rsidR="00AC63C0"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60,61</w:t>
      </w:r>
      <w:r w:rsidR="00AC63C0" w:rsidRPr="00A43B7D">
        <w:rPr>
          <w:rFonts w:asciiTheme="minorHAnsi" w:hAnsiTheme="minorHAnsi" w:cstheme="minorHAnsi"/>
          <w:color w:val="auto"/>
        </w:rPr>
        <w:fldChar w:fldCharType="end"/>
      </w:r>
      <w:r w:rsidR="00AC63C0" w:rsidRPr="00A43B7D">
        <w:rPr>
          <w:rFonts w:asciiTheme="minorHAnsi" w:hAnsiTheme="minorHAnsi" w:cstheme="minorHAnsi"/>
          <w:color w:val="auto"/>
        </w:rPr>
        <w:t>.</w:t>
      </w:r>
      <w:r w:rsidR="00AA6367" w:rsidRPr="00A43B7D">
        <w:rPr>
          <w:rFonts w:asciiTheme="minorHAnsi" w:hAnsiTheme="minorHAnsi" w:cstheme="minorHAnsi"/>
          <w:color w:val="auto"/>
        </w:rPr>
        <w:t xml:space="preserve"> </w:t>
      </w:r>
      <w:r w:rsidR="00B851E7" w:rsidRPr="00A43B7D">
        <w:rPr>
          <w:rFonts w:asciiTheme="minorHAnsi" w:hAnsiTheme="minorHAnsi" w:cstheme="minorHAnsi"/>
          <w:color w:val="auto"/>
        </w:rPr>
        <w:t>Additional adaptations may also be implemented in the RPE protocol. Besides using a 2-day protocol for the investigation of spontaneous recovery</w:t>
      </w:r>
      <w:r w:rsidR="00351458"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Gatzounis&lt;/Author&gt;&lt;Year&gt;2020&lt;/Year&gt;&lt;RecNum&gt;449&lt;/RecNum&gt;&lt;DisplayText&gt;&lt;style face="superscript"&gt;22&lt;/style&gt;&lt;/DisplayText&gt;&lt;record&gt;&lt;rec-number&gt;449&lt;/rec-number&gt;&lt;foreign-keys&gt;&lt;key app="EN" db-id="5rdpswedut59ebeppe0pstz8wwfpat9dtw9f" timestamp="1596106984"&gt;449&lt;/key&gt;&lt;/foreign-keys&gt;&lt;ref-type name="Journal Article"&gt;17&lt;/ref-type&gt;&lt;contributors&gt;&lt;authors&gt;&lt;author&gt;Gatzounis, Rena&lt;/author&gt;&lt;author&gt;Meulders, Ann&lt;/author&gt;&lt;/authors&gt;&lt;/contributors&gt;&lt;titles&gt;&lt;title&gt;Once an Avoider Always an Avoider? Return of Pain-Related Avoidance After Extinction With Response Prevention&lt;/title&gt;&lt;secondary-title&gt;The Journal of Pain&lt;/secondary-title&gt;&lt;/titles&gt;&lt;periodical&gt;&lt;full-title&gt;The Journal of Pain&lt;/full-title&gt;&lt;/periodical&gt;&lt;keywords&gt;&lt;keyword&gt;Pain&lt;/keyword&gt;&lt;keyword&gt;avoidance&lt;/keyword&gt;&lt;keyword&gt;relapse&lt;/keyword&gt;&lt;keyword&gt;exposure&lt;/keyword&gt;&lt;keyword&gt;extinction&lt;/keyword&gt;&lt;keyword&gt;operant learning&lt;/keyword&gt;&lt;keyword&gt;spontaneous recovery&lt;/keyword&gt;&lt;/keywords&gt;&lt;dates&gt;&lt;year&gt;2020&lt;/year&gt;&lt;pub-dates&gt;&lt;date&gt;2020/06/14/&lt;/date&gt;&lt;/pub-dates&gt;&lt;/dates&gt;&lt;isbn&gt;1526-5900&lt;/isbn&gt;&lt;urls&gt;&lt;related-urls&gt;&lt;url&gt;http://www.sciencedirect.com/science/article/pii/S1526590020300183&lt;/url&gt;&lt;/related-urls&gt;&lt;/urls&gt;&lt;electronic-resource-num&gt;https://doi.org/10.1016/j.jpain.2020.02.003&lt;/electronic-resource-num&gt;&lt;/record&gt;&lt;/Cite&gt;&lt;/EndNote&gt;</w:instrText>
      </w:r>
      <w:r w:rsidR="00351458"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22</w:t>
      </w:r>
      <w:r w:rsidR="00351458" w:rsidRPr="00A43B7D">
        <w:rPr>
          <w:rFonts w:asciiTheme="minorHAnsi" w:hAnsiTheme="minorHAnsi" w:cstheme="minorHAnsi"/>
          <w:color w:val="auto"/>
        </w:rPr>
        <w:fldChar w:fldCharType="end"/>
      </w:r>
      <w:r w:rsidR="00B851E7" w:rsidRPr="00A43B7D">
        <w:rPr>
          <w:rFonts w:asciiTheme="minorHAnsi" w:hAnsiTheme="minorHAnsi" w:cstheme="minorHAnsi"/>
          <w:color w:val="auto"/>
        </w:rPr>
        <w:t>, we have also</w:t>
      </w:r>
      <w:r w:rsidR="009B7002" w:rsidRPr="00A43B7D">
        <w:rPr>
          <w:rFonts w:asciiTheme="minorHAnsi" w:hAnsiTheme="minorHAnsi" w:cstheme="minorHAnsi"/>
          <w:color w:val="auto"/>
        </w:rPr>
        <w:t xml:space="preserve"> </w:t>
      </w:r>
      <w:r w:rsidR="00B851E7" w:rsidRPr="00A43B7D">
        <w:rPr>
          <w:rFonts w:asciiTheme="minorHAnsi" w:hAnsiTheme="minorHAnsi" w:cstheme="minorHAnsi"/>
          <w:color w:val="auto"/>
        </w:rPr>
        <w:t xml:space="preserve">investigated </w:t>
      </w:r>
      <w:r w:rsidR="00621642" w:rsidRPr="00A43B7D">
        <w:rPr>
          <w:rFonts w:asciiTheme="minorHAnsi" w:hAnsiTheme="minorHAnsi" w:cstheme="minorHAnsi"/>
          <w:color w:val="auto"/>
        </w:rPr>
        <w:t>whether</w:t>
      </w:r>
      <w:r w:rsidR="00B851E7" w:rsidRPr="00A43B7D">
        <w:rPr>
          <w:rFonts w:asciiTheme="minorHAnsi" w:hAnsiTheme="minorHAnsi" w:cstheme="minorHAnsi"/>
          <w:color w:val="auto"/>
        </w:rPr>
        <w:t xml:space="preserve"> </w:t>
      </w:r>
      <w:r w:rsidR="009B7002" w:rsidRPr="00A43B7D">
        <w:rPr>
          <w:rFonts w:asciiTheme="minorHAnsi" w:hAnsiTheme="minorHAnsi" w:cstheme="minorHAnsi"/>
          <w:color w:val="auto"/>
        </w:rPr>
        <w:t xml:space="preserve">pain-related avoidance behavior returns </w:t>
      </w:r>
      <w:r w:rsidR="00844767" w:rsidRPr="00A43B7D">
        <w:rPr>
          <w:rFonts w:asciiTheme="minorHAnsi" w:hAnsiTheme="minorHAnsi" w:cstheme="minorHAnsi"/>
          <w:color w:val="auto"/>
        </w:rPr>
        <w:t xml:space="preserve">not with the passage of time, but </w:t>
      </w:r>
      <w:r w:rsidR="009B7002" w:rsidRPr="00A43B7D">
        <w:rPr>
          <w:rFonts w:asciiTheme="minorHAnsi" w:hAnsiTheme="minorHAnsi" w:cstheme="minorHAnsi"/>
          <w:color w:val="auto"/>
        </w:rPr>
        <w:t xml:space="preserve">after unexpected </w:t>
      </w:r>
      <w:r w:rsidR="00621642" w:rsidRPr="00A43B7D">
        <w:rPr>
          <w:rFonts w:asciiTheme="minorHAnsi" w:hAnsiTheme="minorHAnsi" w:cstheme="minorHAnsi"/>
          <w:color w:val="auto"/>
        </w:rPr>
        <w:t>encounters with the pain stimulus</w:t>
      </w:r>
      <w:r w:rsidR="009B7002" w:rsidRPr="00A43B7D">
        <w:rPr>
          <w:rFonts w:asciiTheme="minorHAnsi" w:hAnsiTheme="minorHAnsi" w:cstheme="minorHAnsi"/>
          <w:color w:val="auto"/>
        </w:rPr>
        <w:t xml:space="preserve"> (reinstatement</w:t>
      </w:r>
      <w:r w:rsidR="002F121E" w:rsidRPr="00A43B7D">
        <w:rPr>
          <w:rFonts w:asciiTheme="minorHAnsi" w:hAnsiTheme="minorHAnsi" w:cstheme="minorHAnsi"/>
          <w:color w:val="auto"/>
        </w:rPr>
        <w:t>)</w:t>
      </w:r>
      <w:r w:rsidR="00621642"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Haaker&lt;/Author&gt;&lt;Year&gt;2014&lt;/Year&gt;&lt;RecNum&gt;102&lt;/RecNum&gt;&lt;DisplayText&gt;&lt;style face="superscript"&gt;42&lt;/style&gt;&lt;/DisplayText&gt;&lt;record&gt;&lt;rec-number&gt;102&lt;/rec-number&gt;&lt;foreign-keys&gt;&lt;key app="EN" db-id="5rdpswedut59ebeppe0pstz8wwfpat9dtw9f" timestamp="1517578760"&gt;102&lt;/key&gt;&lt;/foreign-keys&gt;&lt;ref-type name="Journal Article"&gt;17&lt;/ref-type&gt;&lt;contributors&gt;&lt;authors&gt;&lt;author&gt;Haaker, J.&lt;/author&gt;&lt;author&gt;Golkar, A.&lt;/author&gt;&lt;author&gt;Hermans, D.&lt;/author&gt;&lt;author&gt;Lonsdorf, T. B.&lt;/author&gt;&lt;/authors&gt;&lt;/contributors&gt;&lt;auth-address&gt;Institute for Systems Neuroscience, University Hospital Hamburg-Eppendorf, 20246 Hamburg, Germany Karolinska Institute, Department of Clinical Neuroscience, 171 77 Stockholm, Sweden.&amp;#xD;Karolinska Institute, Department of Clinical Neuroscience, 171 77 Stockholm, Sweden.&amp;#xD;Faculty of Psychology and Educational Sciences, University of Leuven, 3000 Leuven, Belgium.&amp;#xD;Institute for Systems Neuroscience, University Hospital Hamburg-Eppendorf, 20246 Hamburg, Germany t.lonsdorf@uke.de.&lt;/auth-address&gt;&lt;titles&gt;&lt;title&gt;A review on human reinstatement studies: an overview and methodological challenges&lt;/title&gt;&lt;secondary-title&gt;Learning &amp;amp; Memory&lt;/secondary-title&gt;&lt;alt-title&gt;Learning &amp;amp; memory (Cold Spring Harbor, N.Y.)&lt;/alt-title&gt;&lt;/titles&gt;&lt;periodical&gt;&lt;full-title&gt;Learning &amp;amp; Memory&lt;/full-title&gt;&lt;/periodical&gt;&lt;pages&gt;424-40&lt;/pages&gt;&lt;volume&gt;21&lt;/volume&gt;&lt;number&gt;9&lt;/number&gt;&lt;edition&gt;2014/08/17&lt;/edition&gt;&lt;keywords&gt;&lt;keyword&gt;Conditioning, Classical&lt;/keyword&gt;&lt;keyword&gt;*Extinction, Psychological&lt;/keyword&gt;&lt;keyword&gt;Fear/*psychology&lt;/keyword&gt;&lt;keyword&gt;Humans&lt;/keyword&gt;&lt;keyword&gt;Mental Recall&lt;/keyword&gt;&lt;keyword&gt;Time Factors&lt;/keyword&gt;&lt;/keywords&gt;&lt;dates&gt;&lt;year&gt;2014&lt;/year&gt;&lt;pub-dates&gt;&lt;date&gt;Sep&lt;/date&gt;&lt;/pub-dates&gt;&lt;/dates&gt;&lt;isbn&gt;1072-0502&lt;/isbn&gt;&lt;accession-num&gt;25128533&lt;/accession-num&gt;&lt;urls&gt;&lt;/urls&gt;&lt;custom2&gt;PMC4138360&lt;/custom2&gt;&lt;electronic-resource-num&gt;10.1101/lm.036053.114&lt;/electronic-resource-num&gt;&lt;remote-database-provider&gt;NLM&lt;/remote-database-provider&gt;&lt;language&gt;eng&lt;/language&gt;&lt;/record&gt;&lt;/Cite&gt;&lt;/EndNote&gt;</w:instrText>
      </w:r>
      <w:r w:rsidR="00621642"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42</w:t>
      </w:r>
      <w:r w:rsidR="00621642" w:rsidRPr="00A43B7D">
        <w:rPr>
          <w:rFonts w:asciiTheme="minorHAnsi" w:hAnsiTheme="minorHAnsi" w:cstheme="minorHAnsi"/>
          <w:color w:val="auto"/>
        </w:rPr>
        <w:fldChar w:fldCharType="end"/>
      </w:r>
      <w:r w:rsidR="009B7002" w:rsidRPr="00A43B7D">
        <w:rPr>
          <w:rFonts w:asciiTheme="minorHAnsi" w:hAnsiTheme="minorHAnsi" w:cstheme="minorHAnsi"/>
          <w:color w:val="auto"/>
        </w:rPr>
        <w:t xml:space="preserve"> in a 1-day protocol. </w:t>
      </w:r>
      <w:r w:rsidR="00A04E37" w:rsidRPr="00A43B7D">
        <w:rPr>
          <w:rFonts w:asciiTheme="minorHAnsi" w:hAnsiTheme="minorHAnsi" w:cstheme="minorHAnsi"/>
          <w:color w:val="auto"/>
        </w:rPr>
        <w:t xml:space="preserve">Furthermore, to examine the proprioceptive underpinnings of </w:t>
      </w:r>
      <w:r w:rsidR="00577DD3" w:rsidRPr="00A43B7D">
        <w:rPr>
          <w:rFonts w:asciiTheme="minorHAnsi" w:hAnsiTheme="minorHAnsi" w:cstheme="minorHAnsi"/>
          <w:color w:val="auto"/>
        </w:rPr>
        <w:t xml:space="preserve">pain-related </w:t>
      </w:r>
      <w:r w:rsidR="00A04E37" w:rsidRPr="00A43B7D">
        <w:rPr>
          <w:rFonts w:asciiTheme="minorHAnsi" w:hAnsiTheme="minorHAnsi" w:cstheme="minorHAnsi"/>
          <w:color w:val="auto"/>
        </w:rPr>
        <w:t>avoidance behavior</w:t>
      </w:r>
      <w:r w:rsidR="00685721" w:rsidRPr="00A43B7D">
        <w:rPr>
          <w:rFonts w:asciiTheme="minorHAnsi" w:hAnsiTheme="minorHAnsi" w:cstheme="minorHAnsi"/>
          <w:color w:val="auto"/>
        </w:rPr>
        <w:t xml:space="preserve"> more closely</w:t>
      </w:r>
      <w:r w:rsidR="00A04E37" w:rsidRPr="00A43B7D">
        <w:rPr>
          <w:rFonts w:asciiTheme="minorHAnsi" w:hAnsiTheme="minorHAnsi" w:cstheme="minorHAnsi"/>
          <w:color w:val="auto"/>
        </w:rPr>
        <w:t>, the paradigm can be modified to include</w:t>
      </w:r>
      <w:r w:rsidR="00577DD3" w:rsidRPr="00A43B7D">
        <w:rPr>
          <w:rFonts w:asciiTheme="minorHAnsi" w:hAnsiTheme="minorHAnsi" w:cstheme="minorHAnsi"/>
          <w:color w:val="auto"/>
        </w:rPr>
        <w:t xml:space="preserve"> less </w:t>
      </w:r>
      <w:r w:rsidR="00685721" w:rsidRPr="00A43B7D">
        <w:rPr>
          <w:rFonts w:asciiTheme="minorHAnsi" w:hAnsiTheme="minorHAnsi" w:cstheme="minorHAnsi"/>
          <w:color w:val="auto"/>
        </w:rPr>
        <w:t xml:space="preserve">or no </w:t>
      </w:r>
      <w:r w:rsidR="00577DD3" w:rsidRPr="00A43B7D">
        <w:rPr>
          <w:rFonts w:asciiTheme="minorHAnsi" w:hAnsiTheme="minorHAnsi" w:cstheme="minorHAnsi"/>
          <w:color w:val="auto"/>
        </w:rPr>
        <w:t>visual information</w:t>
      </w:r>
      <w:r w:rsidR="00685721" w:rsidRPr="00A43B7D">
        <w:rPr>
          <w:rFonts w:asciiTheme="minorHAnsi" w:hAnsiTheme="minorHAnsi" w:cstheme="minorHAnsi"/>
          <w:color w:val="auto"/>
        </w:rPr>
        <w:t>. T</w:t>
      </w:r>
      <w:r w:rsidR="00994A5B" w:rsidRPr="00A43B7D">
        <w:rPr>
          <w:rFonts w:asciiTheme="minorHAnsi" w:hAnsiTheme="minorHAnsi" w:cstheme="minorHAnsi"/>
          <w:color w:val="auto"/>
        </w:rPr>
        <w:t xml:space="preserve">his is something we are currently </w:t>
      </w:r>
      <w:r w:rsidR="00621642" w:rsidRPr="00A43B7D">
        <w:rPr>
          <w:rFonts w:asciiTheme="minorHAnsi" w:hAnsiTheme="minorHAnsi" w:cstheme="minorHAnsi"/>
          <w:color w:val="auto"/>
        </w:rPr>
        <w:t>investigating</w:t>
      </w:r>
      <w:r w:rsidR="00994A5B" w:rsidRPr="00A43B7D">
        <w:rPr>
          <w:rFonts w:asciiTheme="minorHAnsi" w:hAnsiTheme="minorHAnsi" w:cstheme="minorHAnsi"/>
          <w:color w:val="auto"/>
        </w:rPr>
        <w:t xml:space="preserve"> in our lab</w:t>
      </w:r>
      <w:r w:rsidR="00577DD3" w:rsidRPr="00A43B7D">
        <w:rPr>
          <w:rFonts w:asciiTheme="minorHAnsi" w:hAnsiTheme="minorHAnsi" w:cstheme="minorHAnsi"/>
          <w:color w:val="auto"/>
        </w:rPr>
        <w:t xml:space="preserve">. </w:t>
      </w:r>
      <w:r w:rsidR="00FA5E59" w:rsidRPr="00A43B7D">
        <w:rPr>
          <w:rFonts w:asciiTheme="minorHAnsi" w:hAnsiTheme="minorHAnsi" w:cstheme="minorHAnsi"/>
          <w:color w:val="auto"/>
        </w:rPr>
        <w:t xml:space="preserve">Finally, </w:t>
      </w:r>
      <w:r w:rsidR="00055F79" w:rsidRPr="00A43B7D">
        <w:rPr>
          <w:rFonts w:asciiTheme="minorHAnsi" w:hAnsiTheme="minorHAnsi" w:cstheme="minorHAnsi"/>
          <w:color w:val="auto"/>
        </w:rPr>
        <w:t xml:space="preserve">given that </w:t>
      </w:r>
      <w:r w:rsidR="00075984" w:rsidRPr="00A43B7D">
        <w:rPr>
          <w:rFonts w:asciiTheme="minorHAnsi" w:hAnsiTheme="minorHAnsi" w:cstheme="minorHAnsi"/>
          <w:color w:val="auto"/>
        </w:rPr>
        <w:t xml:space="preserve">physically </w:t>
      </w:r>
      <w:r w:rsidR="00055F79" w:rsidRPr="00A43B7D">
        <w:rPr>
          <w:rFonts w:asciiTheme="minorHAnsi" w:hAnsiTheme="minorHAnsi" w:cstheme="minorHAnsi"/>
          <w:color w:val="auto"/>
        </w:rPr>
        <w:t>moving away from an aversive stimulus represents a species-specific defensive response</w:t>
      </w:r>
      <w:r w:rsidR="00055F79" w:rsidRPr="00A43B7D">
        <w:rPr>
          <w:rFonts w:asciiTheme="minorHAnsi" w:hAnsiTheme="minorHAnsi" w:cstheme="minorHAnsi"/>
          <w:color w:val="auto"/>
        </w:rPr>
        <w:fldChar w:fldCharType="begin"/>
      </w:r>
      <w:r w:rsidR="00B642A0">
        <w:rPr>
          <w:rFonts w:asciiTheme="minorHAnsi" w:hAnsiTheme="minorHAnsi" w:cstheme="minorHAnsi"/>
          <w:color w:val="auto"/>
        </w:rPr>
        <w:instrText xml:space="preserve"> ADDIN EN.CITE &lt;EndNote&gt;&lt;Cite&gt;&lt;Author&gt;Bolles&lt;/Author&gt;&lt;Year&gt;1970&lt;/Year&gt;&lt;RecNum&gt;249&lt;/RecNum&gt;&lt;DisplayText&gt;&lt;style face="superscript"&gt;62&lt;/style&gt;&lt;/DisplayText&gt;&lt;record&gt;&lt;rec-number&gt;249&lt;/rec-number&gt;&lt;foreign-keys&gt;&lt;key app="EN" db-id="5rdpswedut59ebeppe0pstz8wwfpat9dtw9f" timestamp="1552243170"&gt;249&lt;/key&gt;&lt;/foreign-keys&gt;&lt;ref-type name="Journal Article"&gt;17&lt;/ref-type&gt;&lt;contributors&gt;&lt;authors&gt;&lt;author&gt;Bolles, Robert C.&lt;/author&gt;&lt;/authors&gt;&lt;/contributors&gt;&lt;titles&gt;&lt;title&gt;Species-specific defense reactions and avoidance learning&lt;/title&gt;&lt;secondary-title&gt;Psychological Review&lt;/secondary-title&gt;&lt;/titles&gt;&lt;periodical&gt;&lt;full-title&gt;Psychol Rev&lt;/full-title&gt;&lt;abbr-1&gt;Psychological review&lt;/abbr-1&gt;&lt;/periodical&gt;&lt;pages&gt;32-48&lt;/pages&gt;&lt;volume&gt;77&lt;/volume&gt;&lt;number&gt;1&lt;/number&gt;&lt;keywords&gt;&lt;keyword&gt;*Avoidance&lt;/keyword&gt;&lt;keyword&gt;*Learning&lt;/keyword&gt;&lt;keyword&gt;Animals&lt;/keyword&gt;&lt;/keywords&gt;&lt;dates&gt;&lt;year&gt;1970&lt;/year&gt;&lt;/dates&gt;&lt;pub-location&gt;US&lt;/pub-location&gt;&lt;publisher&gt;American Psychological Association&lt;/publisher&gt;&lt;isbn&gt;1939-1471(Electronic),0033-295X(Print)&lt;/isbn&gt;&lt;urls&gt;&lt;/urls&gt;&lt;electronic-resource-num&gt;10.1037/h0028589&lt;/electronic-resource-num&gt;&lt;/record&gt;&lt;/Cite&gt;&lt;/EndNote&gt;</w:instrText>
      </w:r>
      <w:r w:rsidR="00055F79"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62</w:t>
      </w:r>
      <w:r w:rsidR="00055F79" w:rsidRPr="00A43B7D">
        <w:rPr>
          <w:rFonts w:asciiTheme="minorHAnsi" w:hAnsiTheme="minorHAnsi" w:cstheme="minorHAnsi"/>
          <w:color w:val="auto"/>
        </w:rPr>
        <w:fldChar w:fldCharType="end"/>
      </w:r>
      <w:r w:rsidR="00055F79" w:rsidRPr="00A43B7D">
        <w:rPr>
          <w:rFonts w:asciiTheme="minorHAnsi" w:hAnsiTheme="minorHAnsi" w:cstheme="minorHAnsi"/>
          <w:color w:val="auto"/>
        </w:rPr>
        <w:t>, not unique to fear and pain, this type of operationalization of avoidance permits investigation of many different types of avoidance as well. For example</w:t>
      </w:r>
      <w:r w:rsidR="00042B0B" w:rsidRPr="00A43B7D">
        <w:rPr>
          <w:rFonts w:asciiTheme="minorHAnsi" w:hAnsiTheme="minorHAnsi" w:cstheme="minorHAnsi"/>
          <w:color w:val="auto"/>
        </w:rPr>
        <w:t>,</w:t>
      </w:r>
      <w:r w:rsidR="00FA5E59" w:rsidRPr="00A43B7D">
        <w:rPr>
          <w:rFonts w:asciiTheme="minorHAnsi" w:hAnsiTheme="minorHAnsi" w:cstheme="minorHAnsi"/>
          <w:color w:val="auto"/>
        </w:rPr>
        <w:t xml:space="preserve"> the paradigm can potentially be applied to </w:t>
      </w:r>
      <w:r w:rsidR="00055F79" w:rsidRPr="00A43B7D">
        <w:rPr>
          <w:rFonts w:asciiTheme="minorHAnsi" w:hAnsiTheme="minorHAnsi" w:cstheme="minorHAnsi"/>
          <w:color w:val="auto"/>
        </w:rPr>
        <w:t>examine</w:t>
      </w:r>
      <w:r w:rsidR="00FA5E59" w:rsidRPr="00A43B7D">
        <w:rPr>
          <w:rFonts w:asciiTheme="minorHAnsi" w:hAnsiTheme="minorHAnsi" w:cstheme="minorHAnsi"/>
          <w:color w:val="auto"/>
        </w:rPr>
        <w:t xml:space="preserve">, not only avoidance of </w:t>
      </w:r>
      <w:r w:rsidR="00F00691" w:rsidRPr="00A43B7D">
        <w:rPr>
          <w:rFonts w:asciiTheme="minorHAnsi" w:hAnsiTheme="minorHAnsi" w:cstheme="minorHAnsi"/>
          <w:color w:val="auto"/>
        </w:rPr>
        <w:t>painful</w:t>
      </w:r>
      <w:r w:rsidR="00FA5E59" w:rsidRPr="00A43B7D">
        <w:rPr>
          <w:rFonts w:asciiTheme="minorHAnsi" w:hAnsiTheme="minorHAnsi" w:cstheme="minorHAnsi"/>
          <w:color w:val="auto"/>
        </w:rPr>
        <w:t xml:space="preserve"> stimuli, but </w:t>
      </w:r>
      <w:r w:rsidR="00042B0B" w:rsidRPr="00A43B7D">
        <w:rPr>
          <w:rFonts w:asciiTheme="minorHAnsi" w:hAnsiTheme="minorHAnsi" w:cstheme="minorHAnsi"/>
          <w:color w:val="auto"/>
        </w:rPr>
        <w:t xml:space="preserve">also </w:t>
      </w:r>
      <w:r w:rsidR="004A0EBA" w:rsidRPr="00A43B7D">
        <w:rPr>
          <w:rFonts w:asciiTheme="minorHAnsi" w:hAnsiTheme="minorHAnsi" w:cstheme="minorHAnsi"/>
          <w:color w:val="auto"/>
        </w:rPr>
        <w:t>avoidance</w:t>
      </w:r>
      <w:r w:rsidR="00042B0B" w:rsidRPr="00A43B7D">
        <w:rPr>
          <w:rFonts w:asciiTheme="minorHAnsi" w:hAnsiTheme="minorHAnsi" w:cstheme="minorHAnsi"/>
          <w:color w:val="auto"/>
        </w:rPr>
        <w:t xml:space="preserve"> of </w:t>
      </w:r>
      <w:r w:rsidR="00FA5E59" w:rsidRPr="00A43B7D">
        <w:rPr>
          <w:rFonts w:asciiTheme="minorHAnsi" w:hAnsiTheme="minorHAnsi" w:cstheme="minorHAnsi"/>
          <w:color w:val="auto"/>
        </w:rPr>
        <w:t xml:space="preserve">other types of aversive stimuli, such as </w:t>
      </w:r>
      <w:r w:rsidR="004A0EBA" w:rsidRPr="00A43B7D">
        <w:rPr>
          <w:rFonts w:asciiTheme="minorHAnsi" w:hAnsiTheme="minorHAnsi" w:cstheme="minorHAnsi"/>
          <w:color w:val="auto"/>
        </w:rPr>
        <w:t xml:space="preserve">those inducing </w:t>
      </w:r>
      <w:r w:rsidR="00FA5E59" w:rsidRPr="00A43B7D">
        <w:rPr>
          <w:rFonts w:asciiTheme="minorHAnsi" w:hAnsiTheme="minorHAnsi" w:cstheme="minorHAnsi"/>
          <w:color w:val="auto"/>
        </w:rPr>
        <w:t>disgus</w:t>
      </w:r>
      <w:r w:rsidR="004A0EBA" w:rsidRPr="00A43B7D">
        <w:rPr>
          <w:rFonts w:asciiTheme="minorHAnsi" w:hAnsiTheme="minorHAnsi" w:cstheme="minorHAnsi"/>
          <w:color w:val="auto"/>
        </w:rPr>
        <w:t>t or embarrassment</w:t>
      </w:r>
      <w:r w:rsidR="00FA5E59" w:rsidRPr="00A43B7D">
        <w:rPr>
          <w:rFonts w:asciiTheme="minorHAnsi" w:hAnsiTheme="minorHAnsi" w:cstheme="minorHAnsi"/>
          <w:color w:val="auto"/>
        </w:rPr>
        <w:fldChar w:fldCharType="begin">
          <w:fldData xml:space="preserve">PEVuZE5vdGU+PENpdGU+PEF1dGhvcj5TaG9vazwvQXV0aG9yPjxZZWFyPjIwMTk8L1llYXI+PFJl
Y051bT4zNzQ8L1JlY051bT48RGlzcGxheVRleHQ+PHN0eWxlIGZhY2U9InN1cGVyc2NyaXB0Ij42
Myw2NDwvc3R5bGU+PC9EaXNwbGF5VGV4dD48cmVjb3JkPjxyZWMtbnVtYmVyPjM3NDwvcmVjLW51
bWJlcj48Zm9yZWlnbi1rZXlzPjxrZXkgYXBwPSJFTiIgZGItaWQ9IjVyZHBzd2VkdXQ1OWViZXBw
ZTBwc3R6OHd3ZnBhdDlkdHc5ZiIgdGltZXN0YW1wPSIxNTg3NTQ5NzU0Ij4zNzQ8L2tleT48L2Zv
cmVpZ24ta2V5cz48cmVmLXR5cGUgbmFtZT0iSm91cm5hbCBBcnRpY2xlIj4xNzwvcmVmLXR5cGU+
PGNvbnRyaWJ1dG9ycz48YXV0aG9ycz48YXV0aG9yPlNob29rLCBOYXRhbGllIEouPC9hdXRob3I+
PGF1dGhvcj5UaG9tYXMsIFJvbmFsZDwvYXV0aG9yPjxhdXRob3I+Rm9yZCwgQ2FtZXJvbiBHLjwv
YXV0aG9yPjwvYXV0aG9ycz48L2NvbnRyaWJ1dG9ycz48dGl0bGVzPjx0aXRsZT5UZXN0aW5nIHRo
ZSByZWxhdGlvbiBiZXR3ZWVuIGRpc2d1c3QgYW5kIGdlbmVyYWwgYXZvaWRhbmNlIGJlaGF2aW9y
PC90aXRsZT48c2Vjb25kYXJ5LXRpdGxlPlBlcnNvbmFsaXR5IGFuZCBJbmRpdmlkdWFsIERpZmZl
cmVuY2VzPC9zZWNvbmRhcnktdGl0bGU+PC90aXRsZXM+PHBlcmlvZGljYWw+PGZ1bGwtdGl0bGU+
UGVyc29uYWxpdHkgYW5kIEluZGl2aWR1YWwgRGlmZmVyZW5jZXM8L2Z1bGwtdGl0bGU+PC9wZXJp
b2RpY2FsPjxwYWdlcz4xMDk0NTc8L3BhZ2VzPjx2b2x1bWU+MTUwPC92b2x1bWU+PGtleXdvcmRz
PjxrZXl3b3JkPkRpc2d1c3Q8L2tleXdvcmQ+PGtleXdvcmQ+RGlzZ3VzdCBzZW5zaXRpdml0eTwv
a2V5d29yZD48a2V5d29yZD5BcHByb2FjaC1hdm9pZGFuY2U8L2tleXdvcmQ+PGtleXdvcmQ+QmVo
YXZpb3JhbCBpbW11bmUgc3lzdGVtPC9rZXl3b3JkPjxrZXl3b3JkPkJlYW5GZXN0PC9rZXl3b3Jk
Pjwva2V5d29yZHM+PGRhdGVzPjx5ZWFyPjIwMTk8L3llYXI+PHB1Yi1kYXRlcz48ZGF0ZT4yMDE5
LzExLzAxLzwvZGF0ZT48L3B1Yi1kYXRlcz48L2RhdGVzPjxpc2JuPjAxOTEtODg2OTwvaXNibj48
dXJscz48cmVsYXRlZC11cmxzPjx1cmw+aHR0cDovL3d3dy5zY2llbmNlZGlyZWN0LmNvbS9zY2ll
bmNlL2FydGljbGUvcGlpL1MwMTkxODg2OTE5MzAzNjU0PC91cmw+PC9yZWxhdGVkLXVybHM+PC91
cmxzPjxlbGVjdHJvbmljLXJlc291cmNlLW51bT5odHRwczovL2RvaS5vcmcvMTAuMTAxNi9qLnBh
aWQuMjAxOS4wNS4wNjM8L2VsZWN0cm9uaWMtcmVzb3VyY2UtbnVtPjwvcmVjb3JkPjwvQ2l0ZT48
Q2l0ZT48QXV0aG9yPk1jQ2FtYnJpZGdlPC9BdXRob3I+PFllYXI+MjAxNDwvWWVhcj48UmVjTnVt
PjM4MjwvUmVjTnVtPjxyZWNvcmQ+PHJlYy1udW1iZXI+MzgyPC9yZWMtbnVtYmVyPjxmb3JlaWdu
LWtleXM+PGtleSBhcHA9IkVOIiBkYi1pZD0iNXJkcHN3ZWR1dDU5ZWJlcHBlMHBzdHo4d3dmcGF0
OWR0dzlmIiB0aW1lc3RhbXA9IjE1ODc2MzI3ODAiPjM4Mjwva2V5PjwvZm9yZWlnbi1rZXlzPjxy
ZWYtdHlwZSBuYW1lPSJKb3VybmFsIEFydGljbGUiPjE3PC9yZWYtdHlwZT48Y29udHJpYnV0b3Jz
PjxhdXRob3JzPjxhdXRob3I+TWNDYW1icmlkZ2UsIFNhcmFoIEEuPC9hdXRob3I+PGF1dGhvcj5D
b25zZWRpbmUsIE5hdGhhbiBTLjwvYXV0aG9yPjwvYXV0aG9ycz48L2NvbnRyaWJ1dG9ycz48YXV0
aC1hZGRyZXNzPkNvbnNlZGluZSwgTmF0aGFuIFMuOiBEZXBhcnRtZW50IG9mIFBzeWNob2xvZ2lj
YWwgTWVkaWNpbmUsIFVuaXZlcnNpdHkgb2YgQXVja2xhbmQsIExldmVsIDEyLCBIb3NwaXRhbCBT
dXBwb3J0IEJ1aWxkaW5nLCBSb29tIDEyLjAwMywgR3JhZnRvbiwgQXVja2xhbmQsIE5ldyBaZWFs
YW5kLCAxMDEwLCBuLmNvbnNlZGluZUBhdWNrbGFuZC5hYy5uejwvYXV0aC1hZGRyZXNzPjx0aXRs
ZXM+PHRpdGxlPkZvciB3aG9tIHRoZSBiZWxsIHRvbGxzOiBFeHBlcmltZW50YWxseS1tYW5pcHVs
YXRlZCBkaXNndXN0IGFuZCBlbWJhcnJhc3NtZW50IG1heSBjYXVzZSBhbnRpY2lwYXRlZCBzZXh1
YWwgaGVhbHRoY2FyZSBhdm9pZGFuY2UgYW1vbmcgc29tZSBwZW9wbGU8L3RpdGxlPjxzZWNvbmRh
cnktdGl0bGU+RW1vdGlvbjwvc2Vjb25kYXJ5LXRpdGxlPjwvdGl0bGVzPjxwZXJpb2RpY2FsPjxm
dWxsLXRpdGxlPkVtb3Rpb24gKFdhc2hpbmd0b24sIEQuQy4pPC9mdWxsLXRpdGxlPjxhYmJyLTE+
RW1vdGlvbjwvYWJici0xPjwvcGVyaW9kaWNhbD48cGFnZXM+NDA3LTQxNTwvcGFnZXM+PHZvbHVt
ZT4xNDwvdm9sdW1lPjxudW1iZXI+MjwvbnVtYmVyPjxrZXl3b3Jkcz48a2V5d29yZD4qQXZvaWRh
bmNlPC9rZXl3b3JkPjxrZXl3b3JkPipEZWNpc2lvbiBNYWtpbmc8L2tleXdvcmQ+PGtleXdvcmQ+
KkhlYWx0aCBDYXJlIFNlZWtpbmcgQmVoYXZpb3I8L2tleXdvcmQ+PGtleXdvcmQ+KlBzeWNob3Nl
eHVhbCBCZWhhdmlvcjwva2V5d29yZD48a2V5d29yZD5EaXNndXN0PC9rZXl3b3JkPjxrZXl3b3Jk
PkVtYmFycmFzc21lbnQ8L2tleXdvcmQ+PGtleXdvcmQ+RW1vdGlvbnM8L2tleXdvcmQ+PGtleXdv
cmQ+SGVscCBTZWVraW5nIEJlaGF2aW9yPC9rZXl3b3JkPjxrZXl3b3JkPlNleHVhbCBQYXJ0bmVy
czwva2V5d29yZD48L2tleXdvcmRzPjxkYXRlcz48eWVhcj4yMDE0PC95ZWFyPjwvZGF0ZXM+PHB1
Yi1sb2NhdGlvbj5VUzwvcHViLWxvY2F0aW9uPjxwdWJsaXNoZXI+QW1lcmljYW4gUHN5Y2hvbG9n
aWNhbCBBc3NvY2lhdGlvbjwvcHVibGlzaGVyPjxpc2JuPjE5MzEtMTUxNihFbGVjdHJvbmljKSwx
NTI4LTM1NDIoUHJpbnQpPC9pc2JuPjx1cmxzPjwvdXJscz48ZWxlY3Ryb25pYy1yZXNvdXJjZS1u
dW0+MTAuMTAzNy9hMDAzNTIwOTwvZWxlY3Ryb25pYy1yZXNvdXJjZS1udW0+PC9yZWNvcmQ+PC9D
aXRlPjwvRW5kTm90ZT4A
</w:fldData>
        </w:fldChar>
      </w:r>
      <w:r w:rsidR="00B642A0">
        <w:rPr>
          <w:rFonts w:asciiTheme="minorHAnsi" w:hAnsiTheme="minorHAnsi" w:cstheme="minorHAnsi"/>
          <w:color w:val="auto"/>
        </w:rPr>
        <w:instrText xml:space="preserve"> ADDIN EN.CITE </w:instrText>
      </w:r>
      <w:r w:rsidR="00B642A0">
        <w:rPr>
          <w:rFonts w:asciiTheme="minorHAnsi" w:hAnsiTheme="minorHAnsi" w:cstheme="minorHAnsi"/>
          <w:color w:val="auto"/>
        </w:rPr>
        <w:fldChar w:fldCharType="begin">
          <w:fldData xml:space="preserve">PEVuZE5vdGU+PENpdGU+PEF1dGhvcj5TaG9vazwvQXV0aG9yPjxZZWFyPjIwMTk8L1llYXI+PFJl
Y051bT4zNzQ8L1JlY051bT48RGlzcGxheVRleHQ+PHN0eWxlIGZhY2U9InN1cGVyc2NyaXB0Ij42
Myw2NDwvc3R5bGU+PC9EaXNwbGF5VGV4dD48cmVjb3JkPjxyZWMtbnVtYmVyPjM3NDwvcmVjLW51
bWJlcj48Zm9yZWlnbi1rZXlzPjxrZXkgYXBwPSJFTiIgZGItaWQ9IjVyZHBzd2VkdXQ1OWViZXBw
ZTBwc3R6OHd3ZnBhdDlkdHc5ZiIgdGltZXN0YW1wPSIxNTg3NTQ5NzU0Ij4zNzQ8L2tleT48L2Zv
cmVpZ24ta2V5cz48cmVmLXR5cGUgbmFtZT0iSm91cm5hbCBBcnRpY2xlIj4xNzwvcmVmLXR5cGU+
PGNvbnRyaWJ1dG9ycz48YXV0aG9ycz48YXV0aG9yPlNob29rLCBOYXRhbGllIEouPC9hdXRob3I+
PGF1dGhvcj5UaG9tYXMsIFJvbmFsZDwvYXV0aG9yPjxhdXRob3I+Rm9yZCwgQ2FtZXJvbiBHLjwv
YXV0aG9yPjwvYXV0aG9ycz48L2NvbnRyaWJ1dG9ycz48dGl0bGVzPjx0aXRsZT5UZXN0aW5nIHRo
ZSByZWxhdGlvbiBiZXR3ZWVuIGRpc2d1c3QgYW5kIGdlbmVyYWwgYXZvaWRhbmNlIGJlaGF2aW9y
PC90aXRsZT48c2Vjb25kYXJ5LXRpdGxlPlBlcnNvbmFsaXR5IGFuZCBJbmRpdmlkdWFsIERpZmZl
cmVuY2VzPC9zZWNvbmRhcnktdGl0bGU+PC90aXRsZXM+PHBlcmlvZGljYWw+PGZ1bGwtdGl0bGU+
UGVyc29uYWxpdHkgYW5kIEluZGl2aWR1YWwgRGlmZmVyZW5jZXM8L2Z1bGwtdGl0bGU+PC9wZXJp
b2RpY2FsPjxwYWdlcz4xMDk0NTc8L3BhZ2VzPjx2b2x1bWU+MTUwPC92b2x1bWU+PGtleXdvcmRz
PjxrZXl3b3JkPkRpc2d1c3Q8L2tleXdvcmQ+PGtleXdvcmQ+RGlzZ3VzdCBzZW5zaXRpdml0eTwv
a2V5d29yZD48a2V5d29yZD5BcHByb2FjaC1hdm9pZGFuY2U8L2tleXdvcmQ+PGtleXdvcmQ+QmVo
YXZpb3JhbCBpbW11bmUgc3lzdGVtPC9rZXl3b3JkPjxrZXl3b3JkPkJlYW5GZXN0PC9rZXl3b3Jk
Pjwva2V5d29yZHM+PGRhdGVzPjx5ZWFyPjIwMTk8L3llYXI+PHB1Yi1kYXRlcz48ZGF0ZT4yMDE5
LzExLzAxLzwvZGF0ZT48L3B1Yi1kYXRlcz48L2RhdGVzPjxpc2JuPjAxOTEtODg2OTwvaXNibj48
dXJscz48cmVsYXRlZC11cmxzPjx1cmw+aHR0cDovL3d3dy5zY2llbmNlZGlyZWN0LmNvbS9zY2ll
bmNlL2FydGljbGUvcGlpL1MwMTkxODg2OTE5MzAzNjU0PC91cmw+PC9yZWxhdGVkLXVybHM+PC91
cmxzPjxlbGVjdHJvbmljLXJlc291cmNlLW51bT5odHRwczovL2RvaS5vcmcvMTAuMTAxNi9qLnBh
aWQuMjAxOS4wNS4wNjM8L2VsZWN0cm9uaWMtcmVzb3VyY2UtbnVtPjwvcmVjb3JkPjwvQ2l0ZT48
Q2l0ZT48QXV0aG9yPk1jQ2FtYnJpZGdlPC9BdXRob3I+PFllYXI+MjAxNDwvWWVhcj48UmVjTnVt
PjM4MjwvUmVjTnVtPjxyZWNvcmQ+PHJlYy1udW1iZXI+MzgyPC9yZWMtbnVtYmVyPjxmb3JlaWdu
LWtleXM+PGtleSBhcHA9IkVOIiBkYi1pZD0iNXJkcHN3ZWR1dDU5ZWJlcHBlMHBzdHo4d3dmcGF0
OWR0dzlmIiB0aW1lc3RhbXA9IjE1ODc2MzI3ODAiPjM4Mjwva2V5PjwvZm9yZWlnbi1rZXlzPjxy
ZWYtdHlwZSBuYW1lPSJKb3VybmFsIEFydGljbGUiPjE3PC9yZWYtdHlwZT48Y29udHJpYnV0b3Jz
PjxhdXRob3JzPjxhdXRob3I+TWNDYW1icmlkZ2UsIFNhcmFoIEEuPC9hdXRob3I+PGF1dGhvcj5D
b25zZWRpbmUsIE5hdGhhbiBTLjwvYXV0aG9yPjwvYXV0aG9ycz48L2NvbnRyaWJ1dG9ycz48YXV0
aC1hZGRyZXNzPkNvbnNlZGluZSwgTmF0aGFuIFMuOiBEZXBhcnRtZW50IG9mIFBzeWNob2xvZ2lj
YWwgTWVkaWNpbmUsIFVuaXZlcnNpdHkgb2YgQXVja2xhbmQsIExldmVsIDEyLCBIb3NwaXRhbCBT
dXBwb3J0IEJ1aWxkaW5nLCBSb29tIDEyLjAwMywgR3JhZnRvbiwgQXVja2xhbmQsIE5ldyBaZWFs
YW5kLCAxMDEwLCBuLmNvbnNlZGluZUBhdWNrbGFuZC5hYy5uejwvYXV0aC1hZGRyZXNzPjx0aXRs
ZXM+PHRpdGxlPkZvciB3aG9tIHRoZSBiZWxsIHRvbGxzOiBFeHBlcmltZW50YWxseS1tYW5pcHVs
YXRlZCBkaXNndXN0IGFuZCBlbWJhcnJhc3NtZW50IG1heSBjYXVzZSBhbnRpY2lwYXRlZCBzZXh1
YWwgaGVhbHRoY2FyZSBhdm9pZGFuY2UgYW1vbmcgc29tZSBwZW9wbGU8L3RpdGxlPjxzZWNvbmRh
cnktdGl0bGU+RW1vdGlvbjwvc2Vjb25kYXJ5LXRpdGxlPjwvdGl0bGVzPjxwZXJpb2RpY2FsPjxm
dWxsLXRpdGxlPkVtb3Rpb24gKFdhc2hpbmd0b24sIEQuQy4pPC9mdWxsLXRpdGxlPjxhYmJyLTE+
RW1vdGlvbjwvYWJici0xPjwvcGVyaW9kaWNhbD48cGFnZXM+NDA3LTQxNTwvcGFnZXM+PHZvbHVt
ZT4xNDwvdm9sdW1lPjxudW1iZXI+MjwvbnVtYmVyPjxrZXl3b3Jkcz48a2V5d29yZD4qQXZvaWRh
bmNlPC9rZXl3b3JkPjxrZXl3b3JkPipEZWNpc2lvbiBNYWtpbmc8L2tleXdvcmQ+PGtleXdvcmQ+
KkhlYWx0aCBDYXJlIFNlZWtpbmcgQmVoYXZpb3I8L2tleXdvcmQ+PGtleXdvcmQ+KlBzeWNob3Nl
eHVhbCBCZWhhdmlvcjwva2V5d29yZD48a2V5d29yZD5EaXNndXN0PC9rZXl3b3JkPjxrZXl3b3Jk
PkVtYmFycmFzc21lbnQ8L2tleXdvcmQ+PGtleXdvcmQ+RW1vdGlvbnM8L2tleXdvcmQ+PGtleXdv
cmQ+SGVscCBTZWVraW5nIEJlaGF2aW9yPC9rZXl3b3JkPjxrZXl3b3JkPlNleHVhbCBQYXJ0bmVy
czwva2V5d29yZD48L2tleXdvcmRzPjxkYXRlcz48eWVhcj4yMDE0PC95ZWFyPjwvZGF0ZXM+PHB1
Yi1sb2NhdGlvbj5VUzwvcHViLWxvY2F0aW9uPjxwdWJsaXNoZXI+QW1lcmljYW4gUHN5Y2hvbG9n
aWNhbCBBc3NvY2lhdGlvbjwvcHVibGlzaGVyPjxpc2JuPjE5MzEtMTUxNihFbGVjdHJvbmljKSwx
NTI4LTM1NDIoUHJpbnQpPC9pc2JuPjx1cmxzPjwvdXJscz48ZWxlY3Ryb25pYy1yZXNvdXJjZS1u
dW0+MTAuMTAzNy9hMDAzNTIwOTwvZWxlY3Ryb25pYy1yZXNvdXJjZS1udW0+PC9yZWNvcmQ+PC9D
aXRlPjwvRW5kTm90ZT4A
</w:fldData>
        </w:fldChar>
      </w:r>
      <w:r w:rsidR="00B642A0">
        <w:rPr>
          <w:rFonts w:asciiTheme="minorHAnsi" w:hAnsiTheme="minorHAnsi" w:cstheme="minorHAnsi"/>
          <w:color w:val="auto"/>
        </w:rPr>
        <w:instrText xml:space="preserve"> ADDIN EN.CITE.DATA </w:instrText>
      </w:r>
      <w:r w:rsidR="00B642A0">
        <w:rPr>
          <w:rFonts w:asciiTheme="minorHAnsi" w:hAnsiTheme="minorHAnsi" w:cstheme="minorHAnsi"/>
          <w:color w:val="auto"/>
        </w:rPr>
      </w:r>
      <w:r w:rsidR="00B642A0">
        <w:rPr>
          <w:rFonts w:asciiTheme="minorHAnsi" w:hAnsiTheme="minorHAnsi" w:cstheme="minorHAnsi"/>
          <w:color w:val="auto"/>
        </w:rPr>
        <w:fldChar w:fldCharType="end"/>
      </w:r>
      <w:r w:rsidR="00FA5E59" w:rsidRPr="00A43B7D">
        <w:rPr>
          <w:rFonts w:asciiTheme="minorHAnsi" w:hAnsiTheme="minorHAnsi" w:cstheme="minorHAnsi"/>
          <w:color w:val="auto"/>
        </w:rPr>
      </w:r>
      <w:r w:rsidR="00FA5E59"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63,64</w:t>
      </w:r>
      <w:r w:rsidR="00FA5E59" w:rsidRPr="00A43B7D">
        <w:rPr>
          <w:rFonts w:asciiTheme="minorHAnsi" w:hAnsiTheme="minorHAnsi" w:cstheme="minorHAnsi"/>
          <w:color w:val="auto"/>
        </w:rPr>
        <w:fldChar w:fldCharType="end"/>
      </w:r>
      <w:r w:rsidR="00FA5E59" w:rsidRPr="00A43B7D">
        <w:rPr>
          <w:rFonts w:asciiTheme="minorHAnsi" w:hAnsiTheme="minorHAnsi" w:cstheme="minorHAnsi"/>
          <w:color w:val="auto"/>
        </w:rPr>
        <w:t>.</w:t>
      </w:r>
    </w:p>
    <w:p w14:paraId="00ED226D" w14:textId="02E4E7DB" w:rsidR="007D6C01" w:rsidRPr="00A43B7D" w:rsidRDefault="007D6C01" w:rsidP="00426A10">
      <w:pPr>
        <w:rPr>
          <w:rFonts w:asciiTheme="minorHAnsi" w:hAnsiTheme="minorHAnsi" w:cstheme="minorHAnsi"/>
          <w:color w:val="auto"/>
        </w:rPr>
      </w:pPr>
    </w:p>
    <w:p w14:paraId="30DAE488" w14:textId="2AEA7966" w:rsidR="00A04E37" w:rsidRPr="00A43B7D" w:rsidRDefault="003128EB" w:rsidP="00426A10">
      <w:pPr>
        <w:rPr>
          <w:rFonts w:asciiTheme="minorHAnsi" w:hAnsiTheme="minorHAnsi" w:cstheme="minorHAnsi"/>
          <w:color w:val="auto"/>
        </w:rPr>
      </w:pPr>
      <w:r w:rsidRPr="00A43B7D">
        <w:rPr>
          <w:rFonts w:asciiTheme="minorHAnsi" w:hAnsiTheme="minorHAnsi" w:cstheme="minorHAnsi"/>
          <w:color w:val="auto"/>
        </w:rPr>
        <w:t xml:space="preserve">The described protocol can also be easily </w:t>
      </w:r>
      <w:r w:rsidR="009C4E73" w:rsidRPr="00A43B7D">
        <w:rPr>
          <w:rFonts w:asciiTheme="minorHAnsi" w:hAnsiTheme="minorHAnsi" w:cstheme="minorHAnsi"/>
          <w:color w:val="auto"/>
        </w:rPr>
        <w:t>extended</w:t>
      </w:r>
      <w:r w:rsidRPr="00A43B7D">
        <w:rPr>
          <w:rFonts w:asciiTheme="minorHAnsi" w:hAnsiTheme="minorHAnsi" w:cstheme="minorHAnsi"/>
          <w:color w:val="auto"/>
        </w:rPr>
        <w:t xml:space="preserve"> </w:t>
      </w:r>
      <w:r w:rsidR="00375A12" w:rsidRPr="00A43B7D">
        <w:rPr>
          <w:rFonts w:asciiTheme="minorHAnsi" w:hAnsiTheme="minorHAnsi" w:cstheme="minorHAnsi"/>
          <w:color w:val="auto"/>
        </w:rPr>
        <w:t>to include</w:t>
      </w:r>
      <w:r w:rsidRPr="00A43B7D">
        <w:rPr>
          <w:rFonts w:asciiTheme="minorHAnsi" w:hAnsiTheme="minorHAnsi" w:cstheme="minorHAnsi"/>
          <w:color w:val="auto"/>
        </w:rPr>
        <w:t xml:space="preserve"> </w:t>
      </w:r>
      <w:r w:rsidRPr="007104FF">
        <w:rPr>
          <w:rFonts w:asciiTheme="minorHAnsi" w:hAnsiTheme="minorHAnsi" w:cstheme="minorHAnsi"/>
          <w:iCs/>
          <w:color w:val="auto"/>
        </w:rPr>
        <w:t xml:space="preserve">psychophysiological </w:t>
      </w:r>
      <w:r w:rsidR="005E2B98" w:rsidRPr="007104FF">
        <w:rPr>
          <w:rFonts w:asciiTheme="minorHAnsi" w:hAnsiTheme="minorHAnsi" w:cstheme="minorHAnsi"/>
          <w:iCs/>
          <w:color w:val="auto"/>
        </w:rPr>
        <w:t xml:space="preserve">fear </w:t>
      </w:r>
      <w:r w:rsidRPr="007104FF">
        <w:rPr>
          <w:rFonts w:asciiTheme="minorHAnsi" w:hAnsiTheme="minorHAnsi" w:cstheme="minorHAnsi"/>
          <w:iCs/>
          <w:color w:val="auto"/>
        </w:rPr>
        <w:t>measures</w:t>
      </w:r>
      <w:r w:rsidRPr="00A43B7D">
        <w:rPr>
          <w:rFonts w:asciiTheme="minorHAnsi" w:hAnsiTheme="minorHAnsi" w:cstheme="minorHAnsi"/>
          <w:color w:val="auto"/>
        </w:rPr>
        <w:t xml:space="preserve">. </w:t>
      </w:r>
      <w:r w:rsidR="007D6C01" w:rsidRPr="00A43B7D">
        <w:rPr>
          <w:rFonts w:asciiTheme="minorHAnsi" w:hAnsiTheme="minorHAnsi" w:cstheme="minorHAnsi"/>
          <w:color w:val="auto"/>
        </w:rPr>
        <w:t xml:space="preserve">Although not described here, we have incorporated eye-blink startle </w:t>
      </w:r>
      <w:r w:rsidRPr="00A43B7D">
        <w:rPr>
          <w:rFonts w:asciiTheme="minorHAnsi" w:hAnsiTheme="minorHAnsi" w:cstheme="minorHAnsi"/>
          <w:color w:val="auto"/>
        </w:rPr>
        <w:t>responses</w:t>
      </w:r>
      <w:r w:rsidR="006370CB" w:rsidRPr="00A43B7D">
        <w:rPr>
          <w:rFonts w:asciiTheme="minorHAnsi" w:hAnsiTheme="minorHAnsi" w:cstheme="minorHAnsi"/>
          <w:color w:val="auto"/>
        </w:rPr>
        <w:t xml:space="preserve">, as well as electroencephalography (EEG), </w:t>
      </w:r>
      <w:r w:rsidR="007D6C01" w:rsidRPr="00A43B7D">
        <w:rPr>
          <w:rFonts w:asciiTheme="minorHAnsi" w:hAnsiTheme="minorHAnsi" w:cstheme="minorHAnsi"/>
          <w:color w:val="auto"/>
        </w:rPr>
        <w:t>into the robotic arm-reaching paradigm.</w:t>
      </w:r>
      <w:r w:rsidRPr="00A43B7D">
        <w:rPr>
          <w:rFonts w:asciiTheme="minorHAnsi" w:hAnsiTheme="minorHAnsi" w:cstheme="minorHAnsi"/>
          <w:color w:val="auto"/>
        </w:rPr>
        <w:t xml:space="preserve"> The eye-blink startle </w:t>
      </w:r>
      <w:r w:rsidR="00C93FD9" w:rsidRPr="00A43B7D">
        <w:rPr>
          <w:rFonts w:asciiTheme="minorHAnsi" w:hAnsiTheme="minorHAnsi" w:cstheme="minorHAnsi"/>
          <w:color w:val="auto"/>
        </w:rPr>
        <w:t xml:space="preserve">measure offers a </w:t>
      </w:r>
      <w:r w:rsidRPr="00A43B7D">
        <w:rPr>
          <w:rFonts w:asciiTheme="minorHAnsi" w:hAnsiTheme="minorHAnsi" w:cstheme="minorHAnsi"/>
          <w:color w:val="auto"/>
        </w:rPr>
        <w:t xml:space="preserve">fear-specific </w:t>
      </w:r>
      <w:r w:rsidR="00275502" w:rsidRPr="00A43B7D">
        <w:rPr>
          <w:rFonts w:asciiTheme="minorHAnsi" w:hAnsiTheme="minorHAnsi" w:cstheme="minorHAnsi"/>
          <w:color w:val="auto"/>
        </w:rPr>
        <w:t xml:space="preserve">measure of </w:t>
      </w:r>
      <w:r w:rsidR="00C93FD9" w:rsidRPr="00A43B7D">
        <w:rPr>
          <w:rFonts w:asciiTheme="minorHAnsi" w:hAnsiTheme="minorHAnsi" w:cstheme="minorHAnsi"/>
          <w:color w:val="auto"/>
        </w:rPr>
        <w:t xml:space="preserve">reflexive </w:t>
      </w:r>
      <w:r w:rsidRPr="00A43B7D">
        <w:rPr>
          <w:rFonts w:asciiTheme="minorHAnsi" w:hAnsiTheme="minorHAnsi" w:cstheme="minorHAnsi"/>
          <w:color w:val="auto"/>
        </w:rPr>
        <w:t>defensive response</w:t>
      </w:r>
      <w:r w:rsidR="00275502" w:rsidRPr="00A43B7D">
        <w:rPr>
          <w:rFonts w:asciiTheme="minorHAnsi" w:hAnsiTheme="minorHAnsi" w:cstheme="minorHAnsi"/>
          <w:color w:val="auto"/>
        </w:rPr>
        <w:t>s</w:t>
      </w:r>
      <w:r w:rsidRPr="00A43B7D">
        <w:rPr>
          <w:rFonts w:asciiTheme="minorHAnsi" w:hAnsiTheme="minorHAnsi" w:cstheme="minorHAnsi"/>
          <w:color w:val="auto"/>
        </w:rPr>
        <w:fldChar w:fldCharType="begin">
          <w:fldData xml:space="preserve">PEVuZE5vdGU+PENpdGU+PEF1dGhvcj5MaXBwPC9BdXRob3I+PFllYXI+MTk5NDwvWWVhcj48UmVj
TnVtPjMyNjwvUmVjTnVtPjxEaXNwbGF5VGV4dD48c3R5bGUgZmFjZT0ic3VwZXJzY3JpcHQiPjY1
LDY2PC9zdHlsZT48L0Rpc3BsYXlUZXh0PjxyZWNvcmQ+PHJlYy1udW1iZXI+MzI2PC9yZWMtbnVt
YmVyPjxmb3JlaWduLWtleXM+PGtleSBhcHA9IkVOIiBkYi1pZD0iNXJkcHN3ZWR1dDU5ZWJlcHBl
MHBzdHo4d3dmcGF0OWR0dzlmIiB0aW1lc3RhbXA9IjE1NzY1MzQ3MTUiPjMyNjwva2V5PjwvZm9y
ZWlnbi1rZXlzPjxyZWYtdHlwZSBuYW1lPSJKb3VybmFsIEFydGljbGUiPjE3PC9yZWYtdHlwZT48
Y29udHJpYnV0b3JzPjxhdXRob3JzPjxhdXRob3I+TGlwcCwgTy4gVi48L2F1dGhvcj48YXV0aG9y
PlNoZXJpZGFuLCBKLjwvYXV0aG9yPjxhdXRob3I+U2lkZGxlLCBELiBBLjwvYXV0aG9yPjwvYXV0
aG9ycz48L2NvbnRyaWJ1dG9ycz48YXV0aC1hZGRyZXNzPkRlcGFydG1lbnQgb2YgUHN5Y2hvbG9n
eSwgVW5pdmVyc2l0eSBvZiBRdWVlbnNsYW5kLCBCcmlzYmFuZSwgQXVzdHJhbGlhLjwvYXV0aC1h
ZGRyZXNzPjx0aXRsZXM+PHRpdGxlPkh1bWFuIGJsaW5rIHN0YXJ0bGUgZHVyaW5nIGF2ZXJzaXZl
IGFuZCBub25hdmVyc2l2ZSBQYXZsb3ZpYW4gY29uZGl0aW9uaW5nPC90aXRsZT48c2Vjb25kYXJ5
LXRpdGxlPlRoZSBKb3VybmFsIG9mIEV4cGVyaW1lbnRhbCBQc3ljaG9sb2d5OiBBbmltYWwgTGVh
cm5pbmcgYW5kIENvZ25pdGlvbjwvc2Vjb25kYXJ5LXRpdGxlPjxhbHQtdGl0bGU+Sm91cm5hbCBv
ZiBleHBlcmltZW50YWwgcHN5Y2hvbG9neS4gQW5pbWFsIGJlaGF2aW9yIHByb2Nlc3NlczwvYWx0
LXRpdGxlPjwvdGl0bGVzPjxhbHQtcGVyaW9kaWNhbD48ZnVsbC10aXRsZT5KIEV4cCBQc3ljaG9s
IEFuaW0gQmVoYXYgUHJvY2VzczwvZnVsbC10aXRsZT48YWJici0xPkpvdXJuYWwgb2YgZXhwZXJp
bWVudGFsIHBzeWNob2xvZ3kuIEFuaW1hbCBiZWhhdmlvciBwcm9jZXNzZXM8L2FiYnItMT48L2Fs
dC1wZXJpb2RpY2FsPjxwYWdlcz4zODAtOTwvcGFnZXM+PHZvbHVtZT4yMDwvdm9sdW1lPjxudW1i
ZXI+NDwvbnVtYmVyPjxlZGl0aW9uPjE5OTQvMTAvMDE8L2VkaXRpb24+PGtleXdvcmRzPjxrZXl3
b3JkPkFkb2xlc2NlbnQ8L2tleXdvcmQ+PGtleXdvcmQ+QWR1bHQ8L2tleXdvcmQ+PGtleXdvcmQ+
KkNvbmRpdGlvbmluZywgQ2xhc3NpY2FsPC9rZXl3b3JkPjxrZXl3b3JkPkVsZWN0cm9kZXM8L2tl
eXdvcmQ+PGtleXdvcmQ+R2FsdmFuaWMgU2tpbiBSZXNwb25zZTwva2V5d29yZD48a2V5d29yZD5I
YWJpdHVhdGlvbiwgUHN5Y2hvcGh5c2lvbG9naWM8L2tleXdvcmQ+PGtleXdvcmQ+SHVtYW5zPC9r
ZXl3b3JkPjxrZXl3b3JkPkxlYXJuaW5nPC9rZXl3b3JkPjxrZXl3b3JkPk1pZGRsZSBBZ2VkPC9r
ZXl3b3JkPjxrZXl3b3JkPk5vaXNlL2FkdmVyc2UgZWZmZWN0czwva2V5d29yZD48a2V5d29yZD5S
ZWFjdGlvbiBUaW1lPC9rZXl3b3JkPjxrZXl3b3JkPipSZWZsZXgsIFN0YXJ0bGU8L2tleXdvcmQ+
PC9rZXl3b3Jkcz48ZGF0ZXM+PHllYXI+MTk5NDwveWVhcj48cHViLWRhdGVzPjxkYXRlPk9jdDwv
ZGF0ZT48L3B1Yi1kYXRlcz48L2RhdGVzPjxpc2JuPjAwOTctNzQwMyAoUHJpbnQpJiN4RDswMDk3
LTc0MDM8L2lzYm4+PGFjY2Vzc2lvbi1udW0+Nzk2NDUyMDwvYWNjZXNzaW9uLW51bT48dXJscz48
L3VybHM+PHJlbW90ZS1kYXRhYmFzZS1wcm92aWRlcj5OTE08L3JlbW90ZS1kYXRhYmFzZS1wcm92
aWRlcj48bGFuZ3VhZ2U+ZW5nPC9sYW5ndWFnZT48L3JlY29yZD48L0NpdGU+PENpdGU+PEF1dGhv
cj52YW4gV2VsbDwvQXV0aG9yPjxZZWFyPjIwMTI8L1llYXI+PFJlY051bT4zMjc8L1JlY051bT48
cmVjb3JkPjxyZWMtbnVtYmVyPjMyNzwvcmVjLW51bWJlcj48Zm9yZWlnbi1rZXlzPjxrZXkgYXBw
PSJFTiIgZGItaWQ9IjVyZHBzd2VkdXQ1OWViZXBwZTBwc3R6OHd3ZnBhdDlkdHc5ZiIgdGltZXN0
YW1wPSIxNTc2NTM0OTU1Ij4zMjc8L2tleT48L2ZvcmVpZ24ta2V5cz48cmVmLXR5cGUgbmFtZT0i
Sm91cm5hbCBBcnRpY2xlIj4xNzwvcmVmLXR5cGU+PGNvbnRyaWJ1dG9ycz48YXV0aG9ycz48YXV0
aG9yPnZhbiBXZWxsLCBTLjwvYXV0aG9yPjxhdXRob3I+Vmlzc2VyLCBSLiBNLjwvYXV0aG9yPjxh
dXRob3I+U2Nob2x0ZSwgSC4gUy48L2F1dGhvcj48YXV0aG9yPktpbmR0LCBNLjwvYXV0aG9yPjwv
YXV0aG9ycz48L2NvbnRyaWJ1dG9ycz48YXV0aC1hZGRyZXNzPlVuaXZlcnNpdHkgb2YgQW1zdGVy
ZGFtLCBBbXN0ZXJkYW0sIFRoZSBOZXRoZXJsYW5kcy48L2F1dGgtYWRkcmVzcz48dGl0bGVzPjx0
aXRsZT5OZXVyYWwgc3Vic3RyYXRlcyBvZiBpbmRpdmlkdWFsIGRpZmZlcmVuY2VzIGluIGh1bWFu
IGZlYXIgbGVhcm5pbmc6IGV2aWRlbmNlIGZyb20gY29uY3VycmVudCBmTVJJLCBmZWFyLXBvdGVu
dGlhdGVkIHN0YXJ0bGUsIGFuZCBVUy1leHBlY3RhbmN5IGRhdGE8L3RpdGxlPjxzZWNvbmRhcnkt
dGl0bGU+Q29nbml0aXZlLCBBZmZlY3RpdmUsICZhbXA7IEJlaGF2aW9yYWwgTmV1cm9zY2llbmNl
PC9zZWNvbmRhcnktdGl0bGU+PGFsdC10aXRsZT5Db2duaXRpdmUsIGFmZmVjdGl2ZSAmYW1wOyBi
ZWhhdmlvcmFsIG5ldXJvc2NpZW5jZTwvYWx0LXRpdGxlPjwvdGl0bGVzPjxhbHQtcGVyaW9kaWNh
bD48ZnVsbC10aXRsZT5Db2duIEFmZmVjdCBCZWhhdiBOZXVyb3NjaTwvZnVsbC10aXRsZT48YWJi
ci0xPkNvZ25pdGl2ZSwgYWZmZWN0aXZlICZhbXA7IGJlaGF2aW9yYWwgbmV1cm9zY2llbmNlPC9h
YmJyLTE+PC9hbHQtcGVyaW9kaWNhbD48cGFnZXM+NDk5LTUxMjwvcGFnZXM+PHZvbHVtZT4xMjwv
dm9sdW1lPjxudW1iZXI+MzwvbnVtYmVyPjxlZGl0aW9uPjIwMTIvMDMvMjg8L2VkaXRpb24+PGtl
eXdvcmRzPjxrZXl3b3JkPkFkb2xlc2NlbnQ8L2tleXdvcmQ+PGtleXdvcmQ+QWR1bHQ8L2tleXdv
cmQ+PGtleXdvcmQ+QW15Z2RhbGEvKnBoeXNpb2xvZ3k8L2tleXdvcmQ+PGtleXdvcmQ+QW54aWV0
eS9waHlzaW9wYXRob2xvZ3k8L2tleXdvcmQ+PGtleXdvcmQ+QnJhaW4gTWFwcGluZzwva2V5d29y
ZD48a2V5d29yZD5Db25kaXRpb25pbmcsIENsYXNzaWNhbC8qcGh5c2lvbG9neTwva2V5d29yZD48
a2V5d29yZD5GZWFyLypwaHlzaW9sb2d5PC9rZXl3b3JkPjxrZXl3b3JkPkZlbWFsZTwva2V5d29y
ZD48a2V5d29yZD5IaXBwb2NhbXB1cy8qcGh5c2lvbG9neTwva2V5d29yZD48a2V5d29yZD5IdW1h
bnM8L2tleXdvcmQ+PGtleXdvcmQ+KkluZGl2aWR1YWxpdHk8L2tleXdvcmQ+PGtleXdvcmQ+TWFn
bmV0aWMgUmVzb25hbmNlIEltYWdpbmc8L2tleXdvcmQ+PGtleXdvcmQ+TWFsZTwva2V5d29yZD48
a2V5d29yZD5SZWZsZXgsIFN0YXJ0bGUvKnBoeXNpb2xvZ3k8L2tleXdvcmQ+PC9rZXl3b3Jkcz48
ZGF0ZXM+PHllYXI+MjAxMjwveWVhcj48cHViLWRhdGVzPjxkYXRlPlNlcDwvZGF0ZT48L3B1Yi1k
YXRlcz48L2RhdGVzPjxpc2JuPjE1MzAtNzAyNjwvaXNibj48YWNjZXNzaW9uLW51bT4yMjQ1MTM0
OTwvYWNjZXNzaW9uLW51bT48dXJscz48L3VybHM+PGN1c3RvbTI+UE1DMzQwMDAzNDwvY3VzdG9t
Mj48ZWxlY3Ryb25pYy1yZXNvdXJjZS1udW0+MTAuMzc1OC9zMTM0MTUtMDEyLTAwODktNzwvZWxl
Y3Ryb25pYy1yZXNvdXJjZS1udW0+PHJlbW90ZS1kYXRhYmFzZS1wcm92aWRlcj5OTE08L3JlbW90
ZS1kYXRhYmFzZS1wcm92aWRlcj48bGFuZ3VhZ2U+ZW5nPC9sYW5ndWFnZT48L3JlY29yZD48L0Np
dGU+PC9FbmROb3RlPgB=
</w:fldData>
        </w:fldChar>
      </w:r>
      <w:r w:rsidR="00B642A0">
        <w:rPr>
          <w:rFonts w:asciiTheme="minorHAnsi" w:hAnsiTheme="minorHAnsi" w:cstheme="minorHAnsi"/>
          <w:color w:val="auto"/>
        </w:rPr>
        <w:instrText xml:space="preserve"> ADDIN EN.CITE </w:instrText>
      </w:r>
      <w:r w:rsidR="00B642A0">
        <w:rPr>
          <w:rFonts w:asciiTheme="minorHAnsi" w:hAnsiTheme="minorHAnsi" w:cstheme="minorHAnsi"/>
          <w:color w:val="auto"/>
        </w:rPr>
        <w:fldChar w:fldCharType="begin">
          <w:fldData xml:space="preserve">PEVuZE5vdGU+PENpdGU+PEF1dGhvcj5MaXBwPC9BdXRob3I+PFllYXI+MTk5NDwvWWVhcj48UmVj
TnVtPjMyNjwvUmVjTnVtPjxEaXNwbGF5VGV4dD48c3R5bGUgZmFjZT0ic3VwZXJzY3JpcHQiPjY1
LDY2PC9zdHlsZT48L0Rpc3BsYXlUZXh0PjxyZWNvcmQ+PHJlYy1udW1iZXI+MzI2PC9yZWMtbnVt
YmVyPjxmb3JlaWduLWtleXM+PGtleSBhcHA9IkVOIiBkYi1pZD0iNXJkcHN3ZWR1dDU5ZWJlcHBl
MHBzdHo4d3dmcGF0OWR0dzlmIiB0aW1lc3RhbXA9IjE1NzY1MzQ3MTUiPjMyNjwva2V5PjwvZm9y
ZWlnbi1rZXlzPjxyZWYtdHlwZSBuYW1lPSJKb3VybmFsIEFydGljbGUiPjE3PC9yZWYtdHlwZT48
Y29udHJpYnV0b3JzPjxhdXRob3JzPjxhdXRob3I+TGlwcCwgTy4gVi48L2F1dGhvcj48YXV0aG9y
PlNoZXJpZGFuLCBKLjwvYXV0aG9yPjxhdXRob3I+U2lkZGxlLCBELiBBLjwvYXV0aG9yPjwvYXV0
aG9ycz48L2NvbnRyaWJ1dG9ycz48YXV0aC1hZGRyZXNzPkRlcGFydG1lbnQgb2YgUHN5Y2hvbG9n
eSwgVW5pdmVyc2l0eSBvZiBRdWVlbnNsYW5kLCBCcmlzYmFuZSwgQXVzdHJhbGlhLjwvYXV0aC1h
ZGRyZXNzPjx0aXRsZXM+PHRpdGxlPkh1bWFuIGJsaW5rIHN0YXJ0bGUgZHVyaW5nIGF2ZXJzaXZl
IGFuZCBub25hdmVyc2l2ZSBQYXZsb3ZpYW4gY29uZGl0aW9uaW5nPC90aXRsZT48c2Vjb25kYXJ5
LXRpdGxlPlRoZSBKb3VybmFsIG9mIEV4cGVyaW1lbnRhbCBQc3ljaG9sb2d5OiBBbmltYWwgTGVh
cm5pbmcgYW5kIENvZ25pdGlvbjwvc2Vjb25kYXJ5LXRpdGxlPjxhbHQtdGl0bGU+Sm91cm5hbCBv
ZiBleHBlcmltZW50YWwgcHN5Y2hvbG9neS4gQW5pbWFsIGJlaGF2aW9yIHByb2Nlc3NlczwvYWx0
LXRpdGxlPjwvdGl0bGVzPjxhbHQtcGVyaW9kaWNhbD48ZnVsbC10aXRsZT5KIEV4cCBQc3ljaG9s
IEFuaW0gQmVoYXYgUHJvY2VzczwvZnVsbC10aXRsZT48YWJici0xPkpvdXJuYWwgb2YgZXhwZXJp
bWVudGFsIHBzeWNob2xvZ3kuIEFuaW1hbCBiZWhhdmlvciBwcm9jZXNzZXM8L2FiYnItMT48L2Fs
dC1wZXJpb2RpY2FsPjxwYWdlcz4zODAtOTwvcGFnZXM+PHZvbHVtZT4yMDwvdm9sdW1lPjxudW1i
ZXI+NDwvbnVtYmVyPjxlZGl0aW9uPjE5OTQvMTAvMDE8L2VkaXRpb24+PGtleXdvcmRzPjxrZXl3
b3JkPkFkb2xlc2NlbnQ8L2tleXdvcmQ+PGtleXdvcmQ+QWR1bHQ8L2tleXdvcmQ+PGtleXdvcmQ+
KkNvbmRpdGlvbmluZywgQ2xhc3NpY2FsPC9rZXl3b3JkPjxrZXl3b3JkPkVsZWN0cm9kZXM8L2tl
eXdvcmQ+PGtleXdvcmQ+R2FsdmFuaWMgU2tpbiBSZXNwb25zZTwva2V5d29yZD48a2V5d29yZD5I
YWJpdHVhdGlvbiwgUHN5Y2hvcGh5c2lvbG9naWM8L2tleXdvcmQ+PGtleXdvcmQ+SHVtYW5zPC9r
ZXl3b3JkPjxrZXl3b3JkPkxlYXJuaW5nPC9rZXl3b3JkPjxrZXl3b3JkPk1pZGRsZSBBZ2VkPC9r
ZXl3b3JkPjxrZXl3b3JkPk5vaXNlL2FkdmVyc2UgZWZmZWN0czwva2V5d29yZD48a2V5d29yZD5S
ZWFjdGlvbiBUaW1lPC9rZXl3b3JkPjxrZXl3b3JkPipSZWZsZXgsIFN0YXJ0bGU8L2tleXdvcmQ+
PC9rZXl3b3Jkcz48ZGF0ZXM+PHllYXI+MTk5NDwveWVhcj48cHViLWRhdGVzPjxkYXRlPk9jdDwv
ZGF0ZT48L3B1Yi1kYXRlcz48L2RhdGVzPjxpc2JuPjAwOTctNzQwMyAoUHJpbnQpJiN4RDswMDk3
LTc0MDM8L2lzYm4+PGFjY2Vzc2lvbi1udW0+Nzk2NDUyMDwvYWNjZXNzaW9uLW51bT48dXJscz48
L3VybHM+PHJlbW90ZS1kYXRhYmFzZS1wcm92aWRlcj5OTE08L3JlbW90ZS1kYXRhYmFzZS1wcm92
aWRlcj48bGFuZ3VhZ2U+ZW5nPC9sYW5ndWFnZT48L3JlY29yZD48L0NpdGU+PENpdGU+PEF1dGhv
cj52YW4gV2VsbDwvQXV0aG9yPjxZZWFyPjIwMTI8L1llYXI+PFJlY051bT4zMjc8L1JlY051bT48
cmVjb3JkPjxyZWMtbnVtYmVyPjMyNzwvcmVjLW51bWJlcj48Zm9yZWlnbi1rZXlzPjxrZXkgYXBw
PSJFTiIgZGItaWQ9IjVyZHBzd2VkdXQ1OWViZXBwZTBwc3R6OHd3ZnBhdDlkdHc5ZiIgdGltZXN0
YW1wPSIxNTc2NTM0OTU1Ij4zMjc8L2tleT48L2ZvcmVpZ24ta2V5cz48cmVmLXR5cGUgbmFtZT0i
Sm91cm5hbCBBcnRpY2xlIj4xNzwvcmVmLXR5cGU+PGNvbnRyaWJ1dG9ycz48YXV0aG9ycz48YXV0
aG9yPnZhbiBXZWxsLCBTLjwvYXV0aG9yPjxhdXRob3I+Vmlzc2VyLCBSLiBNLjwvYXV0aG9yPjxh
dXRob3I+U2Nob2x0ZSwgSC4gUy48L2F1dGhvcj48YXV0aG9yPktpbmR0LCBNLjwvYXV0aG9yPjwv
YXV0aG9ycz48L2NvbnRyaWJ1dG9ycz48YXV0aC1hZGRyZXNzPlVuaXZlcnNpdHkgb2YgQW1zdGVy
ZGFtLCBBbXN0ZXJkYW0sIFRoZSBOZXRoZXJsYW5kcy48L2F1dGgtYWRkcmVzcz48dGl0bGVzPjx0
aXRsZT5OZXVyYWwgc3Vic3RyYXRlcyBvZiBpbmRpdmlkdWFsIGRpZmZlcmVuY2VzIGluIGh1bWFu
IGZlYXIgbGVhcm5pbmc6IGV2aWRlbmNlIGZyb20gY29uY3VycmVudCBmTVJJLCBmZWFyLXBvdGVu
dGlhdGVkIHN0YXJ0bGUsIGFuZCBVUy1leHBlY3RhbmN5IGRhdGE8L3RpdGxlPjxzZWNvbmRhcnkt
dGl0bGU+Q29nbml0aXZlLCBBZmZlY3RpdmUsICZhbXA7IEJlaGF2aW9yYWwgTmV1cm9zY2llbmNl
PC9zZWNvbmRhcnktdGl0bGU+PGFsdC10aXRsZT5Db2duaXRpdmUsIGFmZmVjdGl2ZSAmYW1wOyBi
ZWhhdmlvcmFsIG5ldXJvc2NpZW5jZTwvYWx0LXRpdGxlPjwvdGl0bGVzPjxhbHQtcGVyaW9kaWNh
bD48ZnVsbC10aXRsZT5Db2duIEFmZmVjdCBCZWhhdiBOZXVyb3NjaTwvZnVsbC10aXRsZT48YWJi
ci0xPkNvZ25pdGl2ZSwgYWZmZWN0aXZlICZhbXA7IGJlaGF2aW9yYWwgbmV1cm9zY2llbmNlPC9h
YmJyLTE+PC9hbHQtcGVyaW9kaWNhbD48cGFnZXM+NDk5LTUxMjwvcGFnZXM+PHZvbHVtZT4xMjwv
dm9sdW1lPjxudW1iZXI+MzwvbnVtYmVyPjxlZGl0aW9uPjIwMTIvMDMvMjg8L2VkaXRpb24+PGtl
eXdvcmRzPjxrZXl3b3JkPkFkb2xlc2NlbnQ8L2tleXdvcmQ+PGtleXdvcmQ+QWR1bHQ8L2tleXdv
cmQ+PGtleXdvcmQ+QW15Z2RhbGEvKnBoeXNpb2xvZ3k8L2tleXdvcmQ+PGtleXdvcmQ+QW54aWV0
eS9waHlzaW9wYXRob2xvZ3k8L2tleXdvcmQ+PGtleXdvcmQ+QnJhaW4gTWFwcGluZzwva2V5d29y
ZD48a2V5d29yZD5Db25kaXRpb25pbmcsIENsYXNzaWNhbC8qcGh5c2lvbG9neTwva2V5d29yZD48
a2V5d29yZD5GZWFyLypwaHlzaW9sb2d5PC9rZXl3b3JkPjxrZXl3b3JkPkZlbWFsZTwva2V5d29y
ZD48a2V5d29yZD5IaXBwb2NhbXB1cy8qcGh5c2lvbG9neTwva2V5d29yZD48a2V5d29yZD5IdW1h
bnM8L2tleXdvcmQ+PGtleXdvcmQ+KkluZGl2aWR1YWxpdHk8L2tleXdvcmQ+PGtleXdvcmQ+TWFn
bmV0aWMgUmVzb25hbmNlIEltYWdpbmc8L2tleXdvcmQ+PGtleXdvcmQ+TWFsZTwva2V5d29yZD48
a2V5d29yZD5SZWZsZXgsIFN0YXJ0bGUvKnBoeXNpb2xvZ3k8L2tleXdvcmQ+PC9rZXl3b3Jkcz48
ZGF0ZXM+PHllYXI+MjAxMjwveWVhcj48cHViLWRhdGVzPjxkYXRlPlNlcDwvZGF0ZT48L3B1Yi1k
YXRlcz48L2RhdGVzPjxpc2JuPjE1MzAtNzAyNjwvaXNibj48YWNjZXNzaW9uLW51bT4yMjQ1MTM0
OTwvYWNjZXNzaW9uLW51bT48dXJscz48L3VybHM+PGN1c3RvbTI+UE1DMzQwMDAzNDwvY3VzdG9t
Mj48ZWxlY3Ryb25pYy1yZXNvdXJjZS1udW0+MTAuMzc1OC9zMTM0MTUtMDEyLTAwODktNzwvZWxl
Y3Ryb25pYy1yZXNvdXJjZS1udW0+PHJlbW90ZS1kYXRhYmFzZS1wcm92aWRlcj5OTE08L3JlbW90
ZS1kYXRhYmFzZS1wcm92aWRlcj48bGFuZ3VhZ2U+ZW5nPC9sYW5ndWFnZT48L3JlY29yZD48L0Np
dGU+PC9FbmROb3RlPgB=
</w:fldData>
        </w:fldChar>
      </w:r>
      <w:r w:rsidR="00B642A0">
        <w:rPr>
          <w:rFonts w:asciiTheme="minorHAnsi" w:hAnsiTheme="minorHAnsi" w:cstheme="minorHAnsi"/>
          <w:color w:val="auto"/>
        </w:rPr>
        <w:instrText xml:space="preserve"> ADDIN EN.CITE.DATA </w:instrText>
      </w:r>
      <w:r w:rsidR="00B642A0">
        <w:rPr>
          <w:rFonts w:asciiTheme="minorHAnsi" w:hAnsiTheme="minorHAnsi" w:cstheme="minorHAnsi"/>
          <w:color w:val="auto"/>
        </w:rPr>
      </w:r>
      <w:r w:rsidR="00B642A0">
        <w:rPr>
          <w:rFonts w:asciiTheme="minorHAnsi" w:hAnsiTheme="minorHAnsi" w:cstheme="minorHAnsi"/>
          <w:color w:val="auto"/>
        </w:rPr>
        <w:fldChar w:fldCharType="end"/>
      </w:r>
      <w:r w:rsidRPr="00A43B7D">
        <w:rPr>
          <w:rFonts w:asciiTheme="minorHAnsi" w:hAnsiTheme="minorHAnsi" w:cstheme="minorHAnsi"/>
          <w:color w:val="auto"/>
        </w:rPr>
      </w:r>
      <w:r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65,66</w:t>
      </w:r>
      <w:r w:rsidRPr="00A43B7D">
        <w:rPr>
          <w:rFonts w:asciiTheme="minorHAnsi" w:hAnsiTheme="minorHAnsi" w:cstheme="minorHAnsi"/>
          <w:color w:val="auto"/>
        </w:rPr>
        <w:fldChar w:fldCharType="end"/>
      </w:r>
      <w:r w:rsidRPr="00A43B7D">
        <w:rPr>
          <w:rFonts w:asciiTheme="minorHAnsi" w:hAnsiTheme="minorHAnsi" w:cstheme="minorHAnsi"/>
          <w:color w:val="auto"/>
        </w:rPr>
        <w:t>, which can provide additional insight into the mechanisms underlying avoidance behavior and its relationship to fear</w:t>
      </w:r>
      <w:r w:rsidR="00055F79" w:rsidRPr="00A43B7D">
        <w:rPr>
          <w:rFonts w:asciiTheme="minorHAnsi" w:hAnsiTheme="minorHAnsi" w:cstheme="minorHAnsi"/>
          <w:color w:val="auto"/>
        </w:rPr>
        <w:t>, whereas</w:t>
      </w:r>
      <w:r w:rsidR="006370CB" w:rsidRPr="00A43B7D">
        <w:rPr>
          <w:rFonts w:asciiTheme="minorHAnsi" w:hAnsiTheme="minorHAnsi" w:cstheme="minorHAnsi"/>
          <w:color w:val="auto"/>
        </w:rPr>
        <w:t xml:space="preserve"> implementing</w:t>
      </w:r>
      <w:r w:rsidR="003D2AB8" w:rsidRPr="00A43B7D">
        <w:rPr>
          <w:rFonts w:asciiTheme="minorHAnsi" w:hAnsiTheme="minorHAnsi" w:cstheme="minorHAnsi"/>
          <w:color w:val="auto"/>
        </w:rPr>
        <w:t xml:space="preserve"> </w:t>
      </w:r>
      <w:r w:rsidR="006370CB" w:rsidRPr="00A43B7D">
        <w:rPr>
          <w:rFonts w:asciiTheme="minorHAnsi" w:hAnsiTheme="minorHAnsi" w:cstheme="minorHAnsi"/>
          <w:color w:val="auto"/>
        </w:rPr>
        <w:t xml:space="preserve">EEG to the paradigm </w:t>
      </w:r>
      <w:r w:rsidR="00055F79" w:rsidRPr="00A43B7D">
        <w:rPr>
          <w:rFonts w:asciiTheme="minorHAnsi" w:hAnsiTheme="minorHAnsi" w:cstheme="minorHAnsi"/>
          <w:color w:val="auto"/>
        </w:rPr>
        <w:t>enables</w:t>
      </w:r>
      <w:r w:rsidR="006370CB" w:rsidRPr="00A43B7D">
        <w:rPr>
          <w:rFonts w:asciiTheme="minorHAnsi" w:hAnsiTheme="minorHAnsi" w:cstheme="minorHAnsi"/>
          <w:color w:val="auto"/>
        </w:rPr>
        <w:t xml:space="preserve"> investig</w:t>
      </w:r>
      <w:r w:rsidR="007258E9" w:rsidRPr="00A43B7D">
        <w:rPr>
          <w:rFonts w:asciiTheme="minorHAnsi" w:hAnsiTheme="minorHAnsi" w:cstheme="minorHAnsi"/>
          <w:color w:val="auto"/>
        </w:rPr>
        <w:t>ation into</w:t>
      </w:r>
      <w:r w:rsidR="006370CB" w:rsidRPr="00A43B7D">
        <w:rPr>
          <w:rFonts w:asciiTheme="minorHAnsi" w:hAnsiTheme="minorHAnsi" w:cstheme="minorHAnsi"/>
          <w:color w:val="auto"/>
        </w:rPr>
        <w:t xml:space="preserve"> </w:t>
      </w:r>
      <w:r w:rsidR="00055F79" w:rsidRPr="00A43B7D">
        <w:rPr>
          <w:rFonts w:asciiTheme="minorHAnsi" w:hAnsiTheme="minorHAnsi" w:cstheme="minorHAnsi"/>
          <w:color w:val="auto"/>
        </w:rPr>
        <w:t>specific</w:t>
      </w:r>
      <w:r w:rsidR="006370CB" w:rsidRPr="00A43B7D">
        <w:rPr>
          <w:rFonts w:asciiTheme="minorHAnsi" w:hAnsiTheme="minorHAnsi" w:cstheme="minorHAnsi"/>
          <w:color w:val="auto"/>
        </w:rPr>
        <w:t xml:space="preserve"> neural correlates of avoidance behavior</w:t>
      </w:r>
      <w:r w:rsidR="00B642A0">
        <w:rPr>
          <w:rFonts w:asciiTheme="minorHAnsi" w:hAnsiTheme="minorHAnsi" w:cstheme="minorHAnsi"/>
          <w:color w:val="auto"/>
        </w:rPr>
        <w:fldChar w:fldCharType="begin"/>
      </w:r>
      <w:r w:rsidR="00B642A0">
        <w:rPr>
          <w:rFonts w:asciiTheme="minorHAnsi" w:hAnsiTheme="minorHAnsi" w:cstheme="minorHAnsi"/>
          <w:color w:val="auto"/>
        </w:rPr>
        <w:instrText xml:space="preserve"> ADDIN EN.CITE &lt;EndNote&gt;&lt;Cite&gt;&lt;Author&gt;Davidson&lt;/Author&gt;&lt;Year&gt;2000&lt;/Year&gt;&lt;RecNum&gt;380&lt;/RecNum&gt;&lt;DisplayText&gt;&lt;style face="superscript"&gt;67&lt;/style&gt;&lt;/DisplayText&gt;&lt;record&gt;&lt;rec-number&gt;380&lt;/rec-number&gt;&lt;foreign-keys&gt;&lt;key app="EN" db-id="5rdpswedut59ebeppe0pstz8wwfpat9dtw9f" timestamp="1587573502"&gt;380&lt;/key&gt;&lt;/foreign-keys&gt;&lt;ref-type name="Book Section"&gt;5&lt;/ref-type&gt;&lt;contributors&gt;&lt;authors&gt;&lt;author&gt;Davidson, Richard J.&lt;/author&gt;&lt;author&gt;Jackson, Daren C.&lt;/author&gt;&lt;author&gt;Larson, Christine L.&lt;/author&gt;&lt;/authors&gt;&lt;/contributors&gt;&lt;titles&gt;&lt;title&gt;Human electroencephalography&lt;/title&gt;&lt;secondary-title&gt;Handbook of psychophysiology, 2nd ed.&lt;/secondary-title&gt;&lt;/titles&gt;&lt;pages&gt;27-52&lt;/pages&gt;&lt;keywords&gt;&lt;keyword&gt;*Behavioral Sciences&lt;/keyword&gt;&lt;keyword&gt;*Concepts&lt;/keyword&gt;&lt;keyword&gt;*Electroencephalography&lt;/keyword&gt;&lt;keyword&gt;*Experimentation&lt;/keyword&gt;&lt;keyword&gt;*Methodology&lt;/keyword&gt;&lt;keyword&gt;Biology&lt;/keyword&gt;&lt;/keywords&gt;&lt;dates&gt;&lt;year&gt;2000&lt;/year&gt;&lt;/dates&gt;&lt;pub-location&gt;New York, NY, US&lt;/pub-location&gt;&lt;publisher&gt;Cambridge University Press&lt;/publisher&gt;&lt;isbn&gt;0-521-62634-X (Hardcover)&lt;/isbn&gt;&lt;urls&gt;&lt;/urls&gt;&lt;/record&gt;&lt;/Cite&gt;&lt;/EndNote&gt;</w:instrText>
      </w:r>
      <w:r w:rsidR="00B642A0">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67</w:t>
      </w:r>
      <w:r w:rsidR="00B642A0">
        <w:rPr>
          <w:rFonts w:asciiTheme="minorHAnsi" w:hAnsiTheme="minorHAnsi" w:cstheme="minorHAnsi"/>
          <w:color w:val="auto"/>
        </w:rPr>
        <w:fldChar w:fldCharType="end"/>
      </w:r>
      <w:r w:rsidR="006370CB" w:rsidRPr="00A43B7D">
        <w:rPr>
          <w:rFonts w:asciiTheme="minorHAnsi" w:hAnsiTheme="minorHAnsi" w:cstheme="minorHAnsi"/>
          <w:color w:val="auto"/>
        </w:rPr>
        <w:t xml:space="preserve">. </w:t>
      </w:r>
      <w:r w:rsidR="003D2AB8" w:rsidRPr="00A43B7D">
        <w:rPr>
          <w:rFonts w:asciiTheme="minorHAnsi" w:hAnsiTheme="minorHAnsi" w:cstheme="minorHAnsi"/>
          <w:color w:val="auto"/>
        </w:rPr>
        <w:t>Additionally, the skin-conductance</w:t>
      </w:r>
      <w:r w:rsidR="003773B9" w:rsidRPr="00A43B7D">
        <w:rPr>
          <w:rFonts w:asciiTheme="minorHAnsi" w:hAnsiTheme="minorHAnsi" w:cstheme="minorHAnsi"/>
          <w:color w:val="auto"/>
        </w:rPr>
        <w:t xml:space="preserve"> response</w:t>
      </w:r>
      <w:r w:rsidR="00577DD3" w:rsidRPr="00A43B7D">
        <w:rPr>
          <w:rFonts w:asciiTheme="minorHAnsi" w:hAnsiTheme="minorHAnsi" w:cstheme="minorHAnsi"/>
          <w:color w:val="auto"/>
        </w:rPr>
        <w:t xml:space="preserve"> (SCR)</w:t>
      </w:r>
      <w:r w:rsidR="00167D72" w:rsidRPr="00A43B7D">
        <w:rPr>
          <w:rFonts w:asciiTheme="minorHAnsi" w:hAnsiTheme="minorHAnsi" w:cstheme="minorHAnsi"/>
          <w:color w:val="auto"/>
        </w:rPr>
        <w:fldChar w:fldCharType="begin"/>
      </w:r>
      <w:r w:rsidR="00B642A0">
        <w:rPr>
          <w:rFonts w:asciiTheme="minorHAnsi" w:hAnsiTheme="minorHAnsi" w:cstheme="minorHAnsi"/>
          <w:color w:val="auto"/>
        </w:rPr>
        <w:instrText xml:space="preserve"> ADDIN EN.CITE &lt;EndNote&gt;&lt;Cite&gt;&lt;Author&gt;Benedek&lt;/Author&gt;&lt;Year&gt;2010&lt;/Year&gt;&lt;RecNum&gt;342&lt;/RecNum&gt;&lt;DisplayText&gt;&lt;style face="superscript"&gt;68&lt;/style&gt;&lt;/DisplayText&gt;&lt;record&gt;&lt;rec-number&gt;342&lt;/rec-number&gt;&lt;foreign-keys&gt;&lt;key app="EN" db-id="5rdpswedut59ebeppe0pstz8wwfpat9dtw9f" timestamp="1583159797"&gt;342&lt;/key&gt;&lt;/foreign-keys&gt;&lt;ref-type name="Journal Article"&gt;17&lt;/ref-type&gt;&lt;contributors&gt;&lt;authors&gt;&lt;author&gt;Benedek, Mathias&lt;/author&gt;&lt;author&gt;Kaernbach, Christian&lt;/author&gt;&lt;/authors&gt;&lt;/contributors&gt;&lt;titles&gt;&lt;title&gt;A continuous measure of phasic electrodermal activity&lt;/title&gt;&lt;secondary-title&gt;Journal of neuroscience methods&lt;/secondary-title&gt;&lt;alt-title&gt;J Neurosci Methods&lt;/alt-title&gt;&lt;/titles&gt;&lt;periodical&gt;&lt;full-title&gt;Journal of neuroscience methods&lt;/full-title&gt;&lt;abbr-1&gt;J Neurosci Methods&lt;/abbr-1&gt;&lt;/periodical&gt;&lt;alt-periodical&gt;&lt;full-title&gt;Journal of neuroscience methods&lt;/full-title&gt;&lt;abbr-1&gt;J Neurosci Methods&lt;/abbr-1&gt;&lt;/alt-periodical&gt;&lt;pages&gt;80-91&lt;/pages&gt;&lt;volume&gt;190&lt;/volume&gt;&lt;number&gt;1&lt;/number&gt;&lt;edition&gt;2010/05/06&lt;/edition&gt;&lt;keywords&gt;&lt;keyword&gt;Algorithms&lt;/keyword&gt;&lt;keyword&gt;Computer Simulation&lt;/keyword&gt;&lt;keyword&gt;Female&lt;/keyword&gt;&lt;keyword&gt;*Galvanic Skin Response&lt;/keyword&gt;&lt;keyword&gt;Humans&lt;/keyword&gt;&lt;keyword&gt;Male&lt;/keyword&gt;&lt;keyword&gt;Monitoring, Physiologic/*methods&lt;/keyword&gt;&lt;keyword&gt;*Periodicity&lt;/keyword&gt;&lt;keyword&gt;*Signal Processing, Computer-Assisted&lt;/keyword&gt;&lt;keyword&gt;Time Factors&lt;/keyword&gt;&lt;keyword&gt;Young Adult&lt;/keyword&gt;&lt;/keywords&gt;&lt;dates&gt;&lt;year&gt;2010&lt;/year&gt;&lt;/dates&gt;&lt;publisher&gt;Elsevier/North-Holland Biomedical Press&lt;/publisher&gt;&lt;isbn&gt;1872-678X&amp;#xD;0165-0270&lt;/isbn&gt;&lt;accession-num&gt;20451556&lt;/accession-num&gt;&lt;urls&gt;&lt;related-urls&gt;&lt;url&gt;https://pubmed.ncbi.nlm.nih.gov/20451556&lt;/url&gt;&lt;url&gt;https://www.ncbi.nlm.nih.gov/pmc/articles/PMC2892750/&lt;/url&gt;&lt;/related-urls&gt;&lt;/urls&gt;&lt;electronic-resource-num&gt;10.1016/j.jneumeth.2010.04.028&lt;/electronic-resource-num&gt;&lt;remote-database-name&gt;PubMed&lt;/remote-database-name&gt;&lt;language&gt;eng&lt;/language&gt;&lt;/record&gt;&lt;/Cite&gt;&lt;/EndNote&gt;</w:instrText>
      </w:r>
      <w:r w:rsidR="00167D72"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68</w:t>
      </w:r>
      <w:r w:rsidR="00167D72" w:rsidRPr="00A43B7D">
        <w:rPr>
          <w:rFonts w:asciiTheme="minorHAnsi" w:hAnsiTheme="minorHAnsi" w:cstheme="minorHAnsi"/>
          <w:color w:val="auto"/>
        </w:rPr>
        <w:fldChar w:fldCharType="end"/>
      </w:r>
      <w:r w:rsidR="003773B9" w:rsidRPr="00A43B7D">
        <w:rPr>
          <w:rFonts w:asciiTheme="minorHAnsi" w:hAnsiTheme="minorHAnsi" w:cstheme="minorHAnsi"/>
          <w:color w:val="auto"/>
        </w:rPr>
        <w:t>, as well as online self-report ratings of relief-pleasantness</w:t>
      </w:r>
      <w:r w:rsidR="003773B9" w:rsidRPr="00A43B7D">
        <w:rPr>
          <w:rFonts w:asciiTheme="minorHAnsi" w:hAnsiTheme="minorHAnsi" w:cstheme="minorHAnsi"/>
          <w:color w:val="auto"/>
        </w:rPr>
        <w:fldChar w:fldCharType="begin">
          <w:fldData xml:space="preserve">PEVuZE5vdGU+PENpdGU+PEF1dGhvcj5MZWtuZXM8L0F1dGhvcj48WWVhcj4yMDExPC9ZZWFyPjxS
ZWNOdW0+MzUyPC9SZWNOdW0+PERpc3BsYXlUZXh0PjxzdHlsZSBmYWNlPSJzdXBlcnNjcmlwdCI+
NjksNzA8L3N0eWxlPjwvRGlzcGxheVRleHQ+PHJlY29yZD48cmVjLW51bWJlcj4zNTI8L3JlYy1u
dW1iZXI+PGZvcmVpZ24ta2V5cz48a2V5IGFwcD0iRU4iIGRiLWlkPSI1cmRwc3dlZHV0NTllYmVw
cGUwcHN0ejh3d2ZwYXQ5ZHR3OWYiIHRpbWVzdGFtcD0iMTU4Mzg0NjA4MiI+MzUyPC9rZXk+PC9m
b3JlaWduLWtleXM+PHJlZi10eXBlIG5hbWU9IkpvdXJuYWwgQXJ0aWNsZSI+MTc8L3JlZi10eXBl
Pjxjb250cmlidXRvcnM+PGF1dGhvcnM+PGF1dGhvcj5MZWtuZXMsIFNpcmk8L2F1dGhvcj48YXV0
aG9yPkxlZSwgTWljaGFlbDwvYXV0aG9yPjxhdXRob3I+QmVybmEsIENoYW50YWw8L2F1dGhvcj48
YXV0aG9yPkFuZGVyc3NvbiwgSmVzcGVyPC9hdXRob3I+PGF1dGhvcj5UcmFjZXksIElyZW5lPC9h
dXRob3I+PC9hdXRob3JzPjwvY29udHJpYnV0b3JzPjx0aXRsZXM+PHRpdGxlPlJlbGllZiBhcyBh
IHJld2FyZDogaGVkb25pYyBhbmQgbmV1cmFsIHJlc3BvbnNlcyB0byBzYWZldHkgZnJvbSBwYWlu
PC90aXRsZT48c2Vjb25kYXJ5LXRpdGxlPlBsb1Mgb25lPC9zZWNvbmRhcnktdGl0bGU+PGFsdC10
aXRsZT5QTG9TIE9uZTwvYWx0LXRpdGxlPjwvdGl0bGVzPjxwZXJpb2RpY2FsPjxmdWxsLXRpdGxl
PlBMb1MgT25lPC9mdWxsLXRpdGxlPjwvcGVyaW9kaWNhbD48YWx0LXBlcmlvZGljYWw+PGZ1bGwt
dGl0bGU+UExvUyBPbmU8L2Z1bGwtdGl0bGU+PC9hbHQtcGVyaW9kaWNhbD48cGFnZXM+ZTE3ODcw
LWUxNzg3MDwvcGFnZXM+PHZvbHVtZT42PC92b2x1bWU+PG51bWJlcj40PC9udW1iZXI+PGtleXdv
cmRzPjxrZXl3b3JkPkFkdWx0PC9rZXl3b3JkPjxrZXl3b3JkPkJyYWluIE1hcHBpbmc8L2tleXdv
cmQ+PGtleXdvcmQ+RmVtYWxlPC9rZXl3b3JkPjxrZXl3b3JkPkh1bWFuczwva2V5d29yZD48a2V5
d29yZD5NYWduZXRpYyBSZXNvbmFuY2UgSW1hZ2luZzwva2V5d29yZD48a2V5d29yZD5NYWxlPC9r
ZXl3b3JkPjxrZXl3b3JkPk51Y2xldXMgQWNjdW1iZW5zLypwaHlzaW9wYXRob2xvZ3k8L2tleXdv
cmQ+PGtleXdvcmQ+UGFpbi8qcGh5c2lvcGF0aG9sb2d5PC9rZXl3b3JkPjxrZXl3b3JkPipSZXdh
cmQ8L2tleXdvcmQ+PGtleXdvcmQ+WW91bmcgQWR1bHQ8L2tleXdvcmQ+PC9rZXl3b3Jkcz48ZGF0
ZXM+PHllYXI+MjAxMTwveWVhcj48L2RhdGVzPjxwdWJsaXNoZXI+UHVibGljIExpYnJhcnkgb2Yg
U2NpZW5jZTwvcHVibGlzaGVyPjxpc2JuPjE5MzItNjIwMzwvaXNibj48YWNjZXNzaW9uLW51bT4y
MTQ5MDk2NDwvYWNjZXNzaW9uLW51bT48dXJscz48cmVsYXRlZC11cmxzPjx1cmw+aHR0cHM6Ly9w
dWJtZWQubmNiaS5ubG0ubmloLmdvdi8yMTQ5MDk2NDwvdXJsPjx1cmw+aHR0cHM6Ly93d3cubmNi
aS5ubG0ubmloLmdvdi9wbWMvYXJ0aWNsZXMvUE1DMzA3MjM4Mi88L3VybD48L3JlbGF0ZWQtdXJs
cz48L3VybHM+PGVsZWN0cm9uaWMtcmVzb3VyY2UtbnVtPjEwLjEzNzEvam91cm5hbC5wb25lLjAw
MTc4NzA8L2VsZWN0cm9uaWMtcmVzb3VyY2UtbnVtPjxyZW1vdGUtZGF0YWJhc2UtbmFtZT5QdWJN
ZWQ8L3JlbW90ZS1kYXRhYmFzZS1uYW1lPjxsYW5ndWFnZT5lbmc8L2xhbmd1YWdlPjwvcmVjb3Jk
PjwvQ2l0ZT48Q2l0ZT48QXV0aG9yPlZlcnZsaWV0PC9BdXRob3I+PFllYXI+MjAxNzwvWWVhcj48
UmVjTnVtPjM1MTwvUmVjTnVtPjxyZWNvcmQ+PHJlYy1udW1iZXI+MzUxPC9yZWMtbnVtYmVyPjxm
b3JlaWduLWtleXM+PGtleSBhcHA9IkVOIiBkYi1pZD0iNXJkcHN3ZWR1dDU5ZWJlcHBlMHBzdHo4
d3dmcGF0OWR0dzlmIiB0aW1lc3RhbXA9IjE1ODM4NDU5OTYiPjM1MTwva2V5PjwvZm9yZWlnbi1r
ZXlzPjxyZWYtdHlwZSBuYW1lPSJKb3VybmFsIEFydGljbGUiPjE3PC9yZWYtdHlwZT48Y29udHJp
YnV0b3JzPjxhdXRob3JzPjxhdXRob3I+VmVydmxpZXQsIEIuPC9hdXRob3I+PGF1dGhvcj5MYW5n
ZSwgSS48L2F1dGhvcj48YXV0aG9yPk1pbGFkLCBNLiBSLjwvYXV0aG9yPjwvYXV0aG9ycz48L2Nv
bnRyaWJ1dG9ycz48YXV0aC1hZGRyZXNzPkRlcGFydG1lbnQgb2YgUHN5Y2hpYXRyeSwgSGFydmFy
ZCBNZWRpY2FsIFNjaG9vbCwgQm9zdG9uLCBVbml0ZWQgU3RhdGVzOyBEZXBhcnRtZW50IG9mIFBz
eWNoaWF0cnksIE1hc3NhY2h1c2V0dHMgR2VuZXJhbCBIb3NwaXRhbCwgQm9zdG9uLCBVbml0ZWQg
U3RhdGVzOyBDZW50ZXIgZm9yIEV4Y2VsbGVuY2Ugb24gR2VuZXJhbGl6YXRpb24sIEtVIExldXZl
biwgTGV1dmVuLCBCZWxnaXVtLiBFbGVjdHJvbmljIGFkZHJlc3M6IGJyYW0udmVydmxpZXRAa3Vs
ZXV2ZW4uYmUuJiN4RDtEZXBhcnRtZW50IG9mIFBzeWNoaWF0cnksIEhhcnZhcmQgTWVkaWNhbCBT
Y2hvb2wsIEJvc3RvbiwgVW5pdGVkIFN0YXRlczsgRGVwYXJ0bWVudCBvZiBQc3ljaGlhdHJ5LCBN
YXNzYWNodXNldHRzIEdlbmVyYWwgSG9zcGl0YWwsIEJvc3RvbiwgVW5pdGVkIFN0YXRlczsgRGVw
YXJ0bWVudCBvZiBQc3ljaGlhdHJ5IGFuZCBOZXVyb3BzeWNob2xvZ3ksIFNjaG9vbCBvZiBNZW50
YWwgSGVhbHRoIGFuZCBOZXVyb3NjaWVuY2UsIE1hYXN0cmljaHQgVW5pdmVyc2l0eSwgTWFhc3Ry
aWNodCwgVGhlIE5ldGhlcmxhbmRzLiYjeEQ7RGVwYXJ0bWVudCBvZiBQc3ljaGlhdHJ5LCBIYXJ2
YXJkIE1lZGljYWwgU2Nob29sLCBCb3N0b24sIFVuaXRlZCBTdGF0ZXM7IERlcGFydG1lbnQgb2Yg
UHN5Y2hpYXRyeSwgTWFzc2FjaHVzZXR0cyBHZW5lcmFsIEhvc3BpdGFsLCBCb3N0b24sIFVuaXRl
ZCBTdGF0ZXMuPC9hdXRoLWFkZHJlc3M+PHRpdGxlcz48dGl0bGU+VGVtcG9yYWwgZHluYW1pY3Mg
b2YgcmVsaWVmIGluIGF2b2lkYW5jZSBjb25kaXRpb25pbmcgYW5kIGZlYXIgZXh0aW5jdGlvbjog
RXhwZXJpbWVudGFsIHZhbGlkYXRpb24gYW5kIGNsaW5pY2FsIHJlbGV2YW5jZTwvdGl0bGU+PHNl
Y29uZGFyeS10aXRsZT5CZWhhdiBSZXMgVGhlcjwvc2Vjb25kYXJ5LXRpdGxlPjxhbHQtdGl0bGU+
QmVoYXZpb3VyIHJlc2VhcmNoIGFuZCB0aGVyYXB5PC9hbHQtdGl0bGU+PC90aXRsZXM+PHBlcmlv
ZGljYWw+PGZ1bGwtdGl0bGU+QmVoYXYgUmVzIFRoZXI8L2Z1bGwtdGl0bGU+PC9wZXJpb2RpY2Fs
PjxhbHQtcGVyaW9kaWNhbD48ZnVsbC10aXRsZT5CZWhhdmlvdXIgcmVzZWFyY2ggYW5kIHRoZXJh
cHk8L2Z1bGwtdGl0bGU+PC9hbHQtcGVyaW9kaWNhbD48cGFnZXM+NjYtNzg8L3BhZ2VzPjx2b2x1
bWU+OTY8L3ZvbHVtZT48ZWRpdGlvbj4yMDE3LzA1LzAyPC9lZGl0aW9uPjxrZXl3b3Jkcz48a2V5
d29yZD5BZHVsdDwva2V5d29yZD48a2V5d29yZD5Bdm9pZGFuY2UgTGVhcm5pbmcvKnBoeXNpb2xv
Z3k8L2tleXdvcmQ+PGtleXdvcmQ+Q29uZGl0aW9uaW5nLCBDbGFzc2ljYWwvKnBoeXNpb2xvZ3k8
L2tleXdvcmQ+PGtleXdvcmQ+Q29uZGl0aW9uaW5nLCBPcGVyYW50LypwaHlzaW9sb2d5PC9rZXl3
b3JkPjxrZXl3b3JkPkV4dGluY3Rpb24sIFBzeWNob2xvZ2ljYWwvKnBoeXNpb2xvZ3k8L2tleXdv
cmQ+PGtleXdvcmQ+RmVhci8qcGh5c2lvbG9neTwva2V5d29yZD48a2V5d29yZD5GZW1hbGU8L2tl
eXdvcmQ+PGtleXdvcmQ+R2FsdmFuaWMgU2tpbiBSZXNwb25zZS9waHlzaW9sb2d5PC9rZXl3b3Jk
PjxrZXl3b3JkPkh1bWFuczwva2V5d29yZD48a2V5d29yZD5NYWxlPC9rZXl3b3JkPjxrZXl3b3Jk
Pk1pZGRsZSBBZ2VkPC9rZXl3b3JkPjxrZXl3b3JkPlJlYWN0aW9uIFRpbWUvcGh5c2lvbG9neTwv
a2V5d29yZD48a2V5d29yZD5Zb3VuZyBBZHVsdDwva2V5d29yZD48a2V5d29yZD5Bdm9pZGFuY2U8
L2tleXdvcmQ+PGtleXdvcmQ+RGlzdHJlc3MgdG9sZXJhbmNlPC9rZXl3b3JkPjxrZXl3b3JkPkZl
YXIgZXh0aW5jdGlvbjwva2V5d29yZD48a2V5d29yZD5SZWxpZWY8L2tleXdvcmQ+PGtleXdvcmQ+
UmVzcG9uc2UgcHJldmVudGlvbjwva2V5d29yZD48L2tleXdvcmRzPjxkYXRlcz48eWVhcj4yMDE3
PC95ZWFyPjxwdWItZGF0ZXM+PGRhdGU+U2VwPC9kYXRlPjwvcHViLWRhdGVzPjwvZGF0ZXM+PGlz
Ym4+MDAwNS03OTY3PC9pc2JuPjxhY2Nlc3Npb24tbnVtPjI4NDU3NDg0PC9hY2Nlc3Npb24tbnVt
Pjx1cmxzPjwvdXJscz48ZWxlY3Ryb25pYy1yZXNvdXJjZS1udW0+MTAuMTAxNi9qLmJyYXQuMjAx
Ny4wNC4wMTE8L2VsZWN0cm9uaWMtcmVzb3VyY2UtbnVtPjxyZW1vdGUtZGF0YWJhc2UtcHJvdmlk
ZXI+TkxNPC9yZW1vdGUtZGF0YWJhc2UtcHJvdmlkZXI+PGxhbmd1YWdlPmVuZzwvbGFuZ3VhZ2U+
PC9yZWNvcmQ+PC9DaXRlPjwvRW5kTm90ZT5=
</w:fldData>
        </w:fldChar>
      </w:r>
      <w:r w:rsidR="00B642A0">
        <w:rPr>
          <w:rFonts w:asciiTheme="minorHAnsi" w:hAnsiTheme="minorHAnsi" w:cstheme="minorHAnsi"/>
          <w:color w:val="auto"/>
        </w:rPr>
        <w:instrText xml:space="preserve"> ADDIN EN.CITE </w:instrText>
      </w:r>
      <w:r w:rsidR="00B642A0">
        <w:rPr>
          <w:rFonts w:asciiTheme="minorHAnsi" w:hAnsiTheme="minorHAnsi" w:cstheme="minorHAnsi"/>
          <w:color w:val="auto"/>
        </w:rPr>
        <w:fldChar w:fldCharType="begin">
          <w:fldData xml:space="preserve">PEVuZE5vdGU+PENpdGU+PEF1dGhvcj5MZWtuZXM8L0F1dGhvcj48WWVhcj4yMDExPC9ZZWFyPjxS
ZWNOdW0+MzUyPC9SZWNOdW0+PERpc3BsYXlUZXh0PjxzdHlsZSBmYWNlPSJzdXBlcnNjcmlwdCI+
NjksNzA8L3N0eWxlPjwvRGlzcGxheVRleHQ+PHJlY29yZD48cmVjLW51bWJlcj4zNTI8L3JlYy1u
dW1iZXI+PGZvcmVpZ24ta2V5cz48a2V5IGFwcD0iRU4iIGRiLWlkPSI1cmRwc3dlZHV0NTllYmVw
cGUwcHN0ejh3d2ZwYXQ5ZHR3OWYiIHRpbWVzdGFtcD0iMTU4Mzg0NjA4MiI+MzUyPC9rZXk+PC9m
b3JlaWduLWtleXM+PHJlZi10eXBlIG5hbWU9IkpvdXJuYWwgQXJ0aWNsZSI+MTc8L3JlZi10eXBl
Pjxjb250cmlidXRvcnM+PGF1dGhvcnM+PGF1dGhvcj5MZWtuZXMsIFNpcmk8L2F1dGhvcj48YXV0
aG9yPkxlZSwgTWljaGFlbDwvYXV0aG9yPjxhdXRob3I+QmVybmEsIENoYW50YWw8L2F1dGhvcj48
YXV0aG9yPkFuZGVyc3NvbiwgSmVzcGVyPC9hdXRob3I+PGF1dGhvcj5UcmFjZXksIElyZW5lPC9h
dXRob3I+PC9hdXRob3JzPjwvY29udHJpYnV0b3JzPjx0aXRsZXM+PHRpdGxlPlJlbGllZiBhcyBh
IHJld2FyZDogaGVkb25pYyBhbmQgbmV1cmFsIHJlc3BvbnNlcyB0byBzYWZldHkgZnJvbSBwYWlu
PC90aXRsZT48c2Vjb25kYXJ5LXRpdGxlPlBsb1Mgb25lPC9zZWNvbmRhcnktdGl0bGU+PGFsdC10
aXRsZT5QTG9TIE9uZTwvYWx0LXRpdGxlPjwvdGl0bGVzPjxwZXJpb2RpY2FsPjxmdWxsLXRpdGxl
PlBMb1MgT25lPC9mdWxsLXRpdGxlPjwvcGVyaW9kaWNhbD48YWx0LXBlcmlvZGljYWw+PGZ1bGwt
dGl0bGU+UExvUyBPbmU8L2Z1bGwtdGl0bGU+PC9hbHQtcGVyaW9kaWNhbD48cGFnZXM+ZTE3ODcw
LWUxNzg3MDwvcGFnZXM+PHZvbHVtZT42PC92b2x1bWU+PG51bWJlcj40PC9udW1iZXI+PGtleXdv
cmRzPjxrZXl3b3JkPkFkdWx0PC9rZXl3b3JkPjxrZXl3b3JkPkJyYWluIE1hcHBpbmc8L2tleXdv
cmQ+PGtleXdvcmQ+RmVtYWxlPC9rZXl3b3JkPjxrZXl3b3JkPkh1bWFuczwva2V5d29yZD48a2V5
d29yZD5NYWduZXRpYyBSZXNvbmFuY2UgSW1hZ2luZzwva2V5d29yZD48a2V5d29yZD5NYWxlPC9r
ZXl3b3JkPjxrZXl3b3JkPk51Y2xldXMgQWNjdW1iZW5zLypwaHlzaW9wYXRob2xvZ3k8L2tleXdv
cmQ+PGtleXdvcmQ+UGFpbi8qcGh5c2lvcGF0aG9sb2d5PC9rZXl3b3JkPjxrZXl3b3JkPipSZXdh
cmQ8L2tleXdvcmQ+PGtleXdvcmQ+WW91bmcgQWR1bHQ8L2tleXdvcmQ+PC9rZXl3b3Jkcz48ZGF0
ZXM+PHllYXI+MjAxMTwveWVhcj48L2RhdGVzPjxwdWJsaXNoZXI+UHVibGljIExpYnJhcnkgb2Yg
U2NpZW5jZTwvcHVibGlzaGVyPjxpc2JuPjE5MzItNjIwMzwvaXNibj48YWNjZXNzaW9uLW51bT4y
MTQ5MDk2NDwvYWNjZXNzaW9uLW51bT48dXJscz48cmVsYXRlZC11cmxzPjx1cmw+aHR0cHM6Ly9w
dWJtZWQubmNiaS5ubG0ubmloLmdvdi8yMTQ5MDk2NDwvdXJsPjx1cmw+aHR0cHM6Ly93d3cubmNi
aS5ubG0ubmloLmdvdi9wbWMvYXJ0aWNsZXMvUE1DMzA3MjM4Mi88L3VybD48L3JlbGF0ZWQtdXJs
cz48L3VybHM+PGVsZWN0cm9uaWMtcmVzb3VyY2UtbnVtPjEwLjEzNzEvam91cm5hbC5wb25lLjAw
MTc4NzA8L2VsZWN0cm9uaWMtcmVzb3VyY2UtbnVtPjxyZW1vdGUtZGF0YWJhc2UtbmFtZT5QdWJN
ZWQ8L3JlbW90ZS1kYXRhYmFzZS1uYW1lPjxsYW5ndWFnZT5lbmc8L2xhbmd1YWdlPjwvcmVjb3Jk
PjwvQ2l0ZT48Q2l0ZT48QXV0aG9yPlZlcnZsaWV0PC9BdXRob3I+PFllYXI+MjAxNzwvWWVhcj48
UmVjTnVtPjM1MTwvUmVjTnVtPjxyZWNvcmQ+PHJlYy1udW1iZXI+MzUxPC9yZWMtbnVtYmVyPjxm
b3JlaWduLWtleXM+PGtleSBhcHA9IkVOIiBkYi1pZD0iNXJkcHN3ZWR1dDU5ZWJlcHBlMHBzdHo4
d3dmcGF0OWR0dzlmIiB0aW1lc3RhbXA9IjE1ODM4NDU5OTYiPjM1MTwva2V5PjwvZm9yZWlnbi1r
ZXlzPjxyZWYtdHlwZSBuYW1lPSJKb3VybmFsIEFydGljbGUiPjE3PC9yZWYtdHlwZT48Y29udHJp
YnV0b3JzPjxhdXRob3JzPjxhdXRob3I+VmVydmxpZXQsIEIuPC9hdXRob3I+PGF1dGhvcj5MYW5n
ZSwgSS48L2F1dGhvcj48YXV0aG9yPk1pbGFkLCBNLiBSLjwvYXV0aG9yPjwvYXV0aG9ycz48L2Nv
bnRyaWJ1dG9ycz48YXV0aC1hZGRyZXNzPkRlcGFydG1lbnQgb2YgUHN5Y2hpYXRyeSwgSGFydmFy
ZCBNZWRpY2FsIFNjaG9vbCwgQm9zdG9uLCBVbml0ZWQgU3RhdGVzOyBEZXBhcnRtZW50IG9mIFBz
eWNoaWF0cnksIE1hc3NhY2h1c2V0dHMgR2VuZXJhbCBIb3NwaXRhbCwgQm9zdG9uLCBVbml0ZWQg
U3RhdGVzOyBDZW50ZXIgZm9yIEV4Y2VsbGVuY2Ugb24gR2VuZXJhbGl6YXRpb24sIEtVIExldXZl
biwgTGV1dmVuLCBCZWxnaXVtLiBFbGVjdHJvbmljIGFkZHJlc3M6IGJyYW0udmVydmxpZXRAa3Vs
ZXV2ZW4uYmUuJiN4RDtEZXBhcnRtZW50IG9mIFBzeWNoaWF0cnksIEhhcnZhcmQgTWVkaWNhbCBT
Y2hvb2wsIEJvc3RvbiwgVW5pdGVkIFN0YXRlczsgRGVwYXJ0bWVudCBvZiBQc3ljaGlhdHJ5LCBN
YXNzYWNodXNldHRzIEdlbmVyYWwgSG9zcGl0YWwsIEJvc3RvbiwgVW5pdGVkIFN0YXRlczsgRGVw
YXJ0bWVudCBvZiBQc3ljaGlhdHJ5IGFuZCBOZXVyb3BzeWNob2xvZ3ksIFNjaG9vbCBvZiBNZW50
YWwgSGVhbHRoIGFuZCBOZXVyb3NjaWVuY2UsIE1hYXN0cmljaHQgVW5pdmVyc2l0eSwgTWFhc3Ry
aWNodCwgVGhlIE5ldGhlcmxhbmRzLiYjeEQ7RGVwYXJ0bWVudCBvZiBQc3ljaGlhdHJ5LCBIYXJ2
YXJkIE1lZGljYWwgU2Nob29sLCBCb3N0b24sIFVuaXRlZCBTdGF0ZXM7IERlcGFydG1lbnQgb2Yg
UHN5Y2hpYXRyeSwgTWFzc2FjaHVzZXR0cyBHZW5lcmFsIEhvc3BpdGFsLCBCb3N0b24sIFVuaXRl
ZCBTdGF0ZXMuPC9hdXRoLWFkZHJlc3M+PHRpdGxlcz48dGl0bGU+VGVtcG9yYWwgZHluYW1pY3Mg
b2YgcmVsaWVmIGluIGF2b2lkYW5jZSBjb25kaXRpb25pbmcgYW5kIGZlYXIgZXh0aW5jdGlvbjog
RXhwZXJpbWVudGFsIHZhbGlkYXRpb24gYW5kIGNsaW5pY2FsIHJlbGV2YW5jZTwvdGl0bGU+PHNl
Y29uZGFyeS10aXRsZT5CZWhhdiBSZXMgVGhlcjwvc2Vjb25kYXJ5LXRpdGxlPjxhbHQtdGl0bGU+
QmVoYXZpb3VyIHJlc2VhcmNoIGFuZCB0aGVyYXB5PC9hbHQtdGl0bGU+PC90aXRsZXM+PHBlcmlv
ZGljYWw+PGZ1bGwtdGl0bGU+QmVoYXYgUmVzIFRoZXI8L2Z1bGwtdGl0bGU+PC9wZXJpb2RpY2Fs
PjxhbHQtcGVyaW9kaWNhbD48ZnVsbC10aXRsZT5CZWhhdmlvdXIgcmVzZWFyY2ggYW5kIHRoZXJh
cHk8L2Z1bGwtdGl0bGU+PC9hbHQtcGVyaW9kaWNhbD48cGFnZXM+NjYtNzg8L3BhZ2VzPjx2b2x1
bWU+OTY8L3ZvbHVtZT48ZWRpdGlvbj4yMDE3LzA1LzAyPC9lZGl0aW9uPjxrZXl3b3Jkcz48a2V5
d29yZD5BZHVsdDwva2V5d29yZD48a2V5d29yZD5Bdm9pZGFuY2UgTGVhcm5pbmcvKnBoeXNpb2xv
Z3k8L2tleXdvcmQ+PGtleXdvcmQ+Q29uZGl0aW9uaW5nLCBDbGFzc2ljYWwvKnBoeXNpb2xvZ3k8
L2tleXdvcmQ+PGtleXdvcmQ+Q29uZGl0aW9uaW5nLCBPcGVyYW50LypwaHlzaW9sb2d5PC9rZXl3
b3JkPjxrZXl3b3JkPkV4dGluY3Rpb24sIFBzeWNob2xvZ2ljYWwvKnBoeXNpb2xvZ3k8L2tleXdv
cmQ+PGtleXdvcmQ+RmVhci8qcGh5c2lvbG9neTwva2V5d29yZD48a2V5d29yZD5GZW1hbGU8L2tl
eXdvcmQ+PGtleXdvcmQ+R2FsdmFuaWMgU2tpbiBSZXNwb25zZS9waHlzaW9sb2d5PC9rZXl3b3Jk
PjxrZXl3b3JkPkh1bWFuczwva2V5d29yZD48a2V5d29yZD5NYWxlPC9rZXl3b3JkPjxrZXl3b3Jk
Pk1pZGRsZSBBZ2VkPC9rZXl3b3JkPjxrZXl3b3JkPlJlYWN0aW9uIFRpbWUvcGh5c2lvbG9neTwv
a2V5d29yZD48a2V5d29yZD5Zb3VuZyBBZHVsdDwva2V5d29yZD48a2V5d29yZD5Bdm9pZGFuY2U8
L2tleXdvcmQ+PGtleXdvcmQ+RGlzdHJlc3MgdG9sZXJhbmNlPC9rZXl3b3JkPjxrZXl3b3JkPkZl
YXIgZXh0aW5jdGlvbjwva2V5d29yZD48a2V5d29yZD5SZWxpZWY8L2tleXdvcmQ+PGtleXdvcmQ+
UmVzcG9uc2UgcHJldmVudGlvbjwva2V5d29yZD48L2tleXdvcmRzPjxkYXRlcz48eWVhcj4yMDE3
PC95ZWFyPjxwdWItZGF0ZXM+PGRhdGU+U2VwPC9kYXRlPjwvcHViLWRhdGVzPjwvZGF0ZXM+PGlz
Ym4+MDAwNS03OTY3PC9pc2JuPjxhY2Nlc3Npb24tbnVtPjI4NDU3NDg0PC9hY2Nlc3Npb24tbnVt
Pjx1cmxzPjwvdXJscz48ZWxlY3Ryb25pYy1yZXNvdXJjZS1udW0+MTAuMTAxNi9qLmJyYXQuMjAx
Ny4wNC4wMTE8L2VsZWN0cm9uaWMtcmVzb3VyY2UtbnVtPjxyZW1vdGUtZGF0YWJhc2UtcHJvdmlk
ZXI+TkxNPC9yZW1vdGUtZGF0YWJhc2UtcHJvdmlkZXI+PGxhbmd1YWdlPmVuZzwvbGFuZ3VhZ2U+
PC9yZWNvcmQ+PC9DaXRlPjwvRW5kTm90ZT5=
</w:fldData>
        </w:fldChar>
      </w:r>
      <w:r w:rsidR="00B642A0">
        <w:rPr>
          <w:rFonts w:asciiTheme="minorHAnsi" w:hAnsiTheme="minorHAnsi" w:cstheme="minorHAnsi"/>
          <w:color w:val="auto"/>
        </w:rPr>
        <w:instrText xml:space="preserve"> ADDIN EN.CITE.DATA </w:instrText>
      </w:r>
      <w:r w:rsidR="00B642A0">
        <w:rPr>
          <w:rFonts w:asciiTheme="minorHAnsi" w:hAnsiTheme="minorHAnsi" w:cstheme="minorHAnsi"/>
          <w:color w:val="auto"/>
        </w:rPr>
      </w:r>
      <w:r w:rsidR="00B642A0">
        <w:rPr>
          <w:rFonts w:asciiTheme="minorHAnsi" w:hAnsiTheme="minorHAnsi" w:cstheme="minorHAnsi"/>
          <w:color w:val="auto"/>
        </w:rPr>
        <w:fldChar w:fldCharType="end"/>
      </w:r>
      <w:r w:rsidR="003773B9" w:rsidRPr="00A43B7D">
        <w:rPr>
          <w:rFonts w:asciiTheme="minorHAnsi" w:hAnsiTheme="minorHAnsi" w:cstheme="minorHAnsi"/>
          <w:color w:val="auto"/>
        </w:rPr>
      </w:r>
      <w:r w:rsidR="003773B9"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69,70</w:t>
      </w:r>
      <w:r w:rsidR="003773B9" w:rsidRPr="00A43B7D">
        <w:rPr>
          <w:rFonts w:asciiTheme="minorHAnsi" w:hAnsiTheme="minorHAnsi" w:cstheme="minorHAnsi"/>
          <w:color w:val="auto"/>
        </w:rPr>
        <w:fldChar w:fldCharType="end"/>
      </w:r>
      <w:r w:rsidR="003D2AB8" w:rsidRPr="00A43B7D">
        <w:rPr>
          <w:rFonts w:asciiTheme="minorHAnsi" w:hAnsiTheme="minorHAnsi" w:cstheme="minorHAnsi"/>
          <w:color w:val="auto"/>
        </w:rPr>
        <w:t xml:space="preserve"> could be </w:t>
      </w:r>
      <w:r w:rsidR="003773B9" w:rsidRPr="00A43B7D">
        <w:rPr>
          <w:rFonts w:asciiTheme="minorHAnsi" w:hAnsiTheme="minorHAnsi" w:cstheme="minorHAnsi"/>
          <w:color w:val="auto"/>
        </w:rPr>
        <w:t>included</w:t>
      </w:r>
      <w:r w:rsidR="003D2AB8" w:rsidRPr="00A43B7D">
        <w:rPr>
          <w:rFonts w:asciiTheme="minorHAnsi" w:hAnsiTheme="minorHAnsi" w:cstheme="minorHAnsi"/>
          <w:color w:val="auto"/>
        </w:rPr>
        <w:t xml:space="preserve"> a</w:t>
      </w:r>
      <w:r w:rsidR="003773B9" w:rsidRPr="00A43B7D">
        <w:rPr>
          <w:rFonts w:asciiTheme="minorHAnsi" w:hAnsiTheme="minorHAnsi" w:cstheme="minorHAnsi"/>
          <w:color w:val="auto"/>
        </w:rPr>
        <w:t>s</w:t>
      </w:r>
      <w:r w:rsidR="003D2AB8" w:rsidRPr="00A43B7D">
        <w:rPr>
          <w:rFonts w:asciiTheme="minorHAnsi" w:hAnsiTheme="minorHAnsi" w:cstheme="minorHAnsi"/>
          <w:color w:val="auto"/>
        </w:rPr>
        <w:t xml:space="preserve"> </w:t>
      </w:r>
      <w:r w:rsidR="00167D72" w:rsidRPr="00A43B7D">
        <w:rPr>
          <w:rFonts w:asciiTheme="minorHAnsi" w:hAnsiTheme="minorHAnsi" w:cstheme="minorHAnsi"/>
          <w:color w:val="auto"/>
        </w:rPr>
        <w:t>measure</w:t>
      </w:r>
      <w:r w:rsidR="003773B9" w:rsidRPr="00A43B7D">
        <w:rPr>
          <w:rFonts w:asciiTheme="minorHAnsi" w:hAnsiTheme="minorHAnsi" w:cstheme="minorHAnsi"/>
          <w:color w:val="auto"/>
        </w:rPr>
        <w:t>s</w:t>
      </w:r>
      <w:r w:rsidR="00167D72" w:rsidRPr="00A43B7D">
        <w:rPr>
          <w:rFonts w:asciiTheme="minorHAnsi" w:hAnsiTheme="minorHAnsi" w:cstheme="minorHAnsi"/>
          <w:color w:val="auto"/>
        </w:rPr>
        <w:t xml:space="preserve"> of relief</w:t>
      </w:r>
      <w:r w:rsidR="00167D72" w:rsidRPr="00A43B7D">
        <w:rPr>
          <w:rFonts w:asciiTheme="minorHAnsi" w:hAnsiTheme="minorHAnsi" w:cstheme="minorHAnsi"/>
          <w:color w:val="auto"/>
        </w:rPr>
        <w:fldChar w:fldCharType="begin"/>
      </w:r>
      <w:r w:rsidR="00B642A0">
        <w:rPr>
          <w:rFonts w:asciiTheme="minorHAnsi" w:hAnsiTheme="minorHAnsi" w:cstheme="minorHAnsi"/>
          <w:color w:val="auto"/>
        </w:rPr>
        <w:instrText xml:space="preserve"> ADDIN EN.CITE &lt;EndNote&gt;&lt;Cite&gt;&lt;Author&gt;Leknes&lt;/Author&gt;&lt;Year&gt;2013&lt;/Year&gt;&lt;RecNum&gt;350&lt;/RecNum&gt;&lt;DisplayText&gt;&lt;style face="superscript"&gt;71&lt;/style&gt;&lt;/DisplayText&gt;&lt;record&gt;&lt;rec-number&gt;350&lt;/rec-number&gt;&lt;foreign-keys&gt;&lt;key app="EN" db-id="5rdpswedut59ebeppe0pstz8wwfpat9dtw9f" timestamp="1583845846"&gt;350&lt;/key&gt;&lt;/foreign-keys&gt;&lt;ref-type name="Journal Article"&gt;17&lt;/ref-type&gt;&lt;contributors&gt;&lt;authors&gt;&lt;author&gt;Leknes, Siri&lt;/author&gt;&lt;author&gt;Berna, Chantal&lt;/author&gt;&lt;author&gt;Lee, Michael C.&lt;/author&gt;&lt;author&gt;Snyder, Gregory D.&lt;/author&gt;&lt;author&gt;Biele, Guido&lt;/author&gt;&lt;author&gt;Tracey, Irene&lt;/author&gt;&lt;/authors&gt;&lt;/contributors&gt;&lt;titles&gt;&lt;title&gt;The importance of context: When relative relief renders pain pleasant&lt;/title&gt;&lt;secondary-title&gt;PAIN®&lt;/secondary-title&gt;&lt;/titles&gt;&lt;periodical&gt;&lt;full-title&gt;PAIN®&lt;/full-title&gt;&lt;/periodical&gt;&lt;pages&gt;402-410&lt;/pages&gt;&lt;volume&gt;154&lt;/volume&gt;&lt;number&gt;3&lt;/number&gt;&lt;keywords&gt;&lt;keyword&gt;Reward&lt;/keyword&gt;&lt;keyword&gt;Neuroimaging&lt;/keyword&gt;&lt;keyword&gt;Dread&lt;/keyword&gt;&lt;keyword&gt;Relief&lt;/keyword&gt;&lt;keyword&gt;Value&lt;/keyword&gt;&lt;/keywords&gt;&lt;dates&gt;&lt;year&gt;2013&lt;/year&gt;&lt;pub-dates&gt;&lt;date&gt;2013/03/01/&lt;/date&gt;&lt;/pub-dates&gt;&lt;/dates&gt;&lt;isbn&gt;0304-3959&lt;/isbn&gt;&lt;urls&gt;&lt;related-urls&gt;&lt;url&gt;http://www.sciencedirect.com/science/article/pii/S0304395912006495&lt;/url&gt;&lt;/related-urls&gt;&lt;/urls&gt;&lt;electronic-resource-num&gt;https://doi.org/10.1016/j.pain.2012.11.018&lt;/electronic-resource-num&gt;&lt;/record&gt;&lt;/Cite&gt;&lt;/EndNote&gt;</w:instrText>
      </w:r>
      <w:r w:rsidR="00167D72"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71</w:t>
      </w:r>
      <w:r w:rsidR="00167D72" w:rsidRPr="00A43B7D">
        <w:rPr>
          <w:rFonts w:asciiTheme="minorHAnsi" w:hAnsiTheme="minorHAnsi" w:cstheme="minorHAnsi"/>
          <w:color w:val="auto"/>
        </w:rPr>
        <w:fldChar w:fldCharType="end"/>
      </w:r>
      <w:r w:rsidR="00FA0C50" w:rsidRPr="00A43B7D">
        <w:rPr>
          <w:rFonts w:asciiTheme="minorHAnsi" w:hAnsiTheme="minorHAnsi" w:cstheme="minorHAnsi"/>
          <w:color w:val="auto"/>
        </w:rPr>
        <w:t>.</w:t>
      </w:r>
      <w:r w:rsidR="00577DD3" w:rsidRPr="00A43B7D">
        <w:rPr>
          <w:rFonts w:asciiTheme="minorHAnsi" w:hAnsiTheme="minorHAnsi" w:cstheme="minorHAnsi"/>
          <w:color w:val="auto"/>
        </w:rPr>
        <w:t xml:space="preserve"> SCRs have been previously found to correlate with relief</w:t>
      </w:r>
      <w:r w:rsidR="00DB4B40" w:rsidRPr="00A43B7D">
        <w:rPr>
          <w:rFonts w:asciiTheme="minorHAnsi" w:hAnsiTheme="minorHAnsi" w:cstheme="minorHAnsi"/>
          <w:color w:val="auto"/>
        </w:rPr>
        <w:fldChar w:fldCharType="begin">
          <w:fldData xml:space="preserve">PEVuZE5vdGU+PENpdGU+PEF1dGhvcj5WZXJ2bGlldDwvQXV0aG9yPjxZZWFyPjIwMTc8L1llYXI+
PFJlY051bT4zMjwvUmVjTnVtPjxEaXNwbGF5VGV4dD48c3R5bGUgZmFjZT0ic3VwZXJzY3JpcHQi
PjcyPC9zdHlsZT48L0Rpc3BsYXlUZXh0PjxyZWNvcmQ+PHJlYy1udW1iZXI+MzI8L3JlYy1udW1i
ZXI+PGZvcmVpZ24ta2V5cz48a2V5IGFwcD0iRU4iIGRiLWlkPSI1cmRwc3dlZHV0NTllYmVwcGUw
cHN0ejh3d2ZwYXQ5ZHR3OWYiIHRpbWVzdGFtcD0iMTUxMjczMTgxMSI+MzI8L2tleT48a2V5IGFw
cD0iRU5XZWIiIGRiLWlkPSIiPjA8L2tleT48L2ZvcmVpZ24ta2V5cz48cmVmLXR5cGUgbmFtZT0i
Sm91cm5hbCBBcnRpY2xlIj4xNzwvcmVmLXR5cGU+PGNvbnRyaWJ1dG9ycz48YXV0aG9ycz48YXV0
aG9yPlZlcnZsaWV0LCBCLjwvYXV0aG9yPjxhdXRob3I+TGFuZ2UsIEkuPC9hdXRob3I+PGF1dGhv
cj5NaWxhZCwgTS4gUi48L2F1dGhvcj48L2F1dGhvcnM+PC9jb250cmlidXRvcnM+PGF1dGgtYWRk
cmVzcz5EZXBhcnRtZW50IG9mIFBzeWNoaWF0cnksIEhhcnZhcmQgTWVkaWNhbCBTY2hvb2wsIEJv
c3RvbiwgVW5pdGVkIFN0YXRlczsgRGVwYXJ0bWVudCBvZiBQc3ljaGlhdHJ5LCBNYXNzYWNodXNl
dHRzIEdlbmVyYWwgSG9zcGl0YWwsIEJvc3RvbiwgVW5pdGVkIFN0YXRlczsgQ2VudGVyIGZvciBF
eGNlbGxlbmNlIG9uIEdlbmVyYWxpemF0aW9uLCBLVSBMZXV2ZW4sIExldXZlbiwgQmVsZ2l1bS4g
RWxlY3Ryb25pYyBhZGRyZXNzOiBicmFtLnZlcnZsaWV0QGt1bGV1dmVuLmJlLiYjeEQ7RGVwYXJ0
bWVudCBvZiBQc3ljaGlhdHJ5LCBIYXJ2YXJkIE1lZGljYWwgU2Nob29sLCBCb3N0b24sIFVuaXRl
ZCBTdGF0ZXM7IERlcGFydG1lbnQgb2YgUHN5Y2hpYXRyeSwgTWFzc2FjaHVzZXR0cyBHZW5lcmFs
IEhvc3BpdGFsLCBCb3N0b24sIFVuaXRlZCBTdGF0ZXM7IERlcGFydG1lbnQgb2YgUHN5Y2hpYXRy
eSBhbmQgTmV1cm9wc3ljaG9sb2d5LCBTY2hvb2wgb2YgTWVudGFsIEhlYWx0aCBhbmQgTmV1cm9z
Y2llbmNlLCBNYWFzdHJpY2h0IFVuaXZlcnNpdHksIE1hYXN0cmljaHQsIFRoZSBOZXRoZXJsYW5k
cy4mI3hEO0RlcGFydG1lbnQgb2YgUHN5Y2hpYXRyeSwgSGFydmFyZCBNZWRpY2FsIFNjaG9vbCwg
Qm9zdG9uLCBVbml0ZWQgU3RhdGVzOyBEZXBhcnRtZW50IG9mIFBzeWNoaWF0cnksIE1hc3NhY2h1
c2V0dHMgR2VuZXJhbCBIb3NwaXRhbCwgQm9zdG9uLCBVbml0ZWQgU3RhdGVzLjwvYXV0aC1hZGRy
ZXNzPjx0aXRsZXM+PHRpdGxlPlRlbXBvcmFsIGR5bmFtaWNzIG9mIHJlbGllZiBpbiBhdm9pZGFu
Y2UgY29uZGl0aW9uaW5nIGFuZCBmZWFyIGV4dGluY3Rpb246IEV4cGVyaW1lbnRhbCB2YWxpZGF0
aW9uIGFuZCBjbGluaWNhbCByZWxldmFuY2U8L3RpdGxlPjxzZWNvbmRhcnktdGl0bGU+QmVoYXZp
b3VyIFJlc2VhcmNoIGFuZCBUaGVyYXB5PC9zZWNvbmRhcnktdGl0bGU+PC90aXRsZXM+PHBlcmlv
ZGljYWw+PGZ1bGwtdGl0bGU+QmVoYXZpb3VyIHJlc2VhcmNoIGFuZCB0aGVyYXB5PC9mdWxsLXRp
dGxlPjwvcGVyaW9kaWNhbD48cGFnZXM+NjYtNzg8L3BhZ2VzPjx2b2x1bWU+OTY8L3ZvbHVtZT48
ZWRpdGlvbj4yMDE3LzA1LzAyPC9lZGl0aW9uPjxrZXl3b3Jkcz48a2V5d29yZD5Bdm9pZGFuY2U8
L2tleXdvcmQ+PGtleXdvcmQ+RGlzdHJlc3MgdG9sZXJhbmNlPC9rZXl3b3JkPjxrZXl3b3JkPkZl
YXIgZXh0aW5jdGlvbjwva2V5d29yZD48a2V5d29yZD5SZWxpZWY8L2tleXdvcmQ+PGtleXdvcmQ+
UmVzcG9uc2UgcHJldmVudGlvbjwva2V5d29yZD48L2tleXdvcmRzPjxkYXRlcz48eWVhcj4yMDE3
PC95ZWFyPjxwdWItZGF0ZXM+PGRhdGU+U2VwPC9kYXRlPjwvcHViLWRhdGVzPjwvZGF0ZXM+PGlz
Ym4+MTg3My02MjJYIChFbGVjdHJvbmljKSYjeEQ7MDAwNS03OTY3IChMaW5raW5nKTwvaXNibj48
YWNjZXNzaW9uLW51bT4yODQ1NzQ4NDwvYWNjZXNzaW9uLW51bT48dXJscz48cmVsYXRlZC11cmxz
Pjx1cmw+aHR0cHM6Ly93d3cubmNiaS5ubG0ubmloLmdvdi9wdWJtZWQvMjg0NTc0ODQ8L3VybD48
L3JlbGF0ZWQtdXJscz48L3VybHM+PGVsZWN0cm9uaWMtcmVzb3VyY2UtbnVtPjEwLjEwMTYvai5i
cmF0LjIwMTcuMDQuMDExPC9lbGVjdHJvbmljLXJlc291cmNlLW51bT48L3JlY29yZD48L0NpdGU+
PC9FbmROb3RlPn==
</w:fldData>
        </w:fldChar>
      </w:r>
      <w:r w:rsidR="00B642A0">
        <w:rPr>
          <w:rFonts w:asciiTheme="minorHAnsi" w:hAnsiTheme="minorHAnsi" w:cstheme="minorHAnsi"/>
          <w:color w:val="auto"/>
        </w:rPr>
        <w:instrText xml:space="preserve"> ADDIN EN.CITE </w:instrText>
      </w:r>
      <w:r w:rsidR="00B642A0">
        <w:rPr>
          <w:rFonts w:asciiTheme="minorHAnsi" w:hAnsiTheme="minorHAnsi" w:cstheme="minorHAnsi"/>
          <w:color w:val="auto"/>
        </w:rPr>
        <w:fldChar w:fldCharType="begin">
          <w:fldData xml:space="preserve">PEVuZE5vdGU+PENpdGU+PEF1dGhvcj5WZXJ2bGlldDwvQXV0aG9yPjxZZWFyPjIwMTc8L1llYXI+
PFJlY051bT4zMjwvUmVjTnVtPjxEaXNwbGF5VGV4dD48c3R5bGUgZmFjZT0ic3VwZXJzY3JpcHQi
PjcyPC9zdHlsZT48L0Rpc3BsYXlUZXh0PjxyZWNvcmQ+PHJlYy1udW1iZXI+MzI8L3JlYy1udW1i
ZXI+PGZvcmVpZ24ta2V5cz48a2V5IGFwcD0iRU4iIGRiLWlkPSI1cmRwc3dlZHV0NTllYmVwcGUw
cHN0ejh3d2ZwYXQ5ZHR3OWYiIHRpbWVzdGFtcD0iMTUxMjczMTgxMSI+MzI8L2tleT48a2V5IGFw
cD0iRU5XZWIiIGRiLWlkPSIiPjA8L2tleT48L2ZvcmVpZ24ta2V5cz48cmVmLXR5cGUgbmFtZT0i
Sm91cm5hbCBBcnRpY2xlIj4xNzwvcmVmLXR5cGU+PGNvbnRyaWJ1dG9ycz48YXV0aG9ycz48YXV0
aG9yPlZlcnZsaWV0LCBCLjwvYXV0aG9yPjxhdXRob3I+TGFuZ2UsIEkuPC9hdXRob3I+PGF1dGhv
cj5NaWxhZCwgTS4gUi48L2F1dGhvcj48L2F1dGhvcnM+PC9jb250cmlidXRvcnM+PGF1dGgtYWRk
cmVzcz5EZXBhcnRtZW50IG9mIFBzeWNoaWF0cnksIEhhcnZhcmQgTWVkaWNhbCBTY2hvb2wsIEJv
c3RvbiwgVW5pdGVkIFN0YXRlczsgRGVwYXJ0bWVudCBvZiBQc3ljaGlhdHJ5LCBNYXNzYWNodXNl
dHRzIEdlbmVyYWwgSG9zcGl0YWwsIEJvc3RvbiwgVW5pdGVkIFN0YXRlczsgQ2VudGVyIGZvciBF
eGNlbGxlbmNlIG9uIEdlbmVyYWxpemF0aW9uLCBLVSBMZXV2ZW4sIExldXZlbiwgQmVsZ2l1bS4g
RWxlY3Ryb25pYyBhZGRyZXNzOiBicmFtLnZlcnZsaWV0QGt1bGV1dmVuLmJlLiYjeEQ7RGVwYXJ0
bWVudCBvZiBQc3ljaGlhdHJ5LCBIYXJ2YXJkIE1lZGljYWwgU2Nob29sLCBCb3N0b24sIFVuaXRl
ZCBTdGF0ZXM7IERlcGFydG1lbnQgb2YgUHN5Y2hpYXRyeSwgTWFzc2FjaHVzZXR0cyBHZW5lcmFs
IEhvc3BpdGFsLCBCb3N0b24sIFVuaXRlZCBTdGF0ZXM7IERlcGFydG1lbnQgb2YgUHN5Y2hpYXRy
eSBhbmQgTmV1cm9wc3ljaG9sb2d5LCBTY2hvb2wgb2YgTWVudGFsIEhlYWx0aCBhbmQgTmV1cm9z
Y2llbmNlLCBNYWFzdHJpY2h0IFVuaXZlcnNpdHksIE1hYXN0cmljaHQsIFRoZSBOZXRoZXJsYW5k
cy4mI3hEO0RlcGFydG1lbnQgb2YgUHN5Y2hpYXRyeSwgSGFydmFyZCBNZWRpY2FsIFNjaG9vbCwg
Qm9zdG9uLCBVbml0ZWQgU3RhdGVzOyBEZXBhcnRtZW50IG9mIFBzeWNoaWF0cnksIE1hc3NhY2h1
c2V0dHMgR2VuZXJhbCBIb3NwaXRhbCwgQm9zdG9uLCBVbml0ZWQgU3RhdGVzLjwvYXV0aC1hZGRy
ZXNzPjx0aXRsZXM+PHRpdGxlPlRlbXBvcmFsIGR5bmFtaWNzIG9mIHJlbGllZiBpbiBhdm9pZGFu
Y2UgY29uZGl0aW9uaW5nIGFuZCBmZWFyIGV4dGluY3Rpb246IEV4cGVyaW1lbnRhbCB2YWxpZGF0
aW9uIGFuZCBjbGluaWNhbCByZWxldmFuY2U8L3RpdGxlPjxzZWNvbmRhcnktdGl0bGU+QmVoYXZp
b3VyIFJlc2VhcmNoIGFuZCBUaGVyYXB5PC9zZWNvbmRhcnktdGl0bGU+PC90aXRsZXM+PHBlcmlv
ZGljYWw+PGZ1bGwtdGl0bGU+QmVoYXZpb3VyIHJlc2VhcmNoIGFuZCB0aGVyYXB5PC9mdWxsLXRp
dGxlPjwvcGVyaW9kaWNhbD48cGFnZXM+NjYtNzg8L3BhZ2VzPjx2b2x1bWU+OTY8L3ZvbHVtZT48
ZWRpdGlvbj4yMDE3LzA1LzAyPC9lZGl0aW9uPjxrZXl3b3Jkcz48a2V5d29yZD5Bdm9pZGFuY2U8
L2tleXdvcmQ+PGtleXdvcmQ+RGlzdHJlc3MgdG9sZXJhbmNlPC9rZXl3b3JkPjxrZXl3b3JkPkZl
YXIgZXh0aW5jdGlvbjwva2V5d29yZD48a2V5d29yZD5SZWxpZWY8L2tleXdvcmQ+PGtleXdvcmQ+
UmVzcG9uc2UgcHJldmVudGlvbjwva2V5d29yZD48L2tleXdvcmRzPjxkYXRlcz48eWVhcj4yMDE3
PC95ZWFyPjxwdWItZGF0ZXM+PGRhdGU+U2VwPC9kYXRlPjwvcHViLWRhdGVzPjwvZGF0ZXM+PGlz
Ym4+MTg3My02MjJYIChFbGVjdHJvbmljKSYjeEQ7MDAwNS03OTY3IChMaW5raW5nKTwvaXNibj48
YWNjZXNzaW9uLW51bT4yODQ1NzQ4NDwvYWNjZXNzaW9uLW51bT48dXJscz48cmVsYXRlZC11cmxz
Pjx1cmw+aHR0cHM6Ly93d3cubmNiaS5ubG0ubmloLmdvdi9wdWJtZWQvMjg0NTc0ODQ8L3VybD48
L3JlbGF0ZWQtdXJscz48L3VybHM+PGVsZWN0cm9uaWMtcmVzb3VyY2UtbnVtPjEwLjEwMTYvai5i
cmF0LjIwMTcuMDQuMDExPC9lbGVjdHJvbmljLXJlc291cmNlLW51bT48L3JlY29yZD48L0NpdGU+
PC9FbmROb3RlPn==
</w:fldData>
        </w:fldChar>
      </w:r>
      <w:r w:rsidR="00B642A0">
        <w:rPr>
          <w:rFonts w:asciiTheme="minorHAnsi" w:hAnsiTheme="minorHAnsi" w:cstheme="minorHAnsi"/>
          <w:color w:val="auto"/>
        </w:rPr>
        <w:instrText xml:space="preserve"> ADDIN EN.CITE.DATA </w:instrText>
      </w:r>
      <w:r w:rsidR="00B642A0">
        <w:rPr>
          <w:rFonts w:asciiTheme="minorHAnsi" w:hAnsiTheme="minorHAnsi" w:cstheme="minorHAnsi"/>
          <w:color w:val="auto"/>
        </w:rPr>
      </w:r>
      <w:r w:rsidR="00B642A0">
        <w:rPr>
          <w:rFonts w:asciiTheme="minorHAnsi" w:hAnsiTheme="minorHAnsi" w:cstheme="minorHAnsi"/>
          <w:color w:val="auto"/>
        </w:rPr>
        <w:fldChar w:fldCharType="end"/>
      </w:r>
      <w:r w:rsidR="00DB4B40" w:rsidRPr="00A43B7D">
        <w:rPr>
          <w:rFonts w:asciiTheme="minorHAnsi" w:hAnsiTheme="minorHAnsi" w:cstheme="minorHAnsi"/>
          <w:color w:val="auto"/>
        </w:rPr>
      </w:r>
      <w:r w:rsidR="00DB4B40"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72</w:t>
      </w:r>
      <w:r w:rsidR="00DB4B40" w:rsidRPr="00A43B7D">
        <w:rPr>
          <w:rFonts w:asciiTheme="minorHAnsi" w:hAnsiTheme="minorHAnsi" w:cstheme="minorHAnsi"/>
          <w:color w:val="auto"/>
        </w:rPr>
        <w:fldChar w:fldCharType="end"/>
      </w:r>
      <w:r w:rsidR="004D3682">
        <w:rPr>
          <w:rFonts w:asciiTheme="minorHAnsi" w:hAnsiTheme="minorHAnsi" w:cstheme="minorHAnsi"/>
          <w:color w:val="auto"/>
        </w:rPr>
        <w:t>—</w:t>
      </w:r>
      <w:r w:rsidR="00167D72" w:rsidRPr="00A43B7D">
        <w:rPr>
          <w:rFonts w:asciiTheme="minorHAnsi" w:hAnsiTheme="minorHAnsi" w:cstheme="minorHAnsi"/>
          <w:color w:val="auto"/>
        </w:rPr>
        <w:t>a proposed reinforcer of avoidance</w:t>
      </w:r>
      <w:r w:rsidR="00167D72" w:rsidRPr="00A43B7D">
        <w:rPr>
          <w:rFonts w:asciiTheme="minorHAnsi" w:hAnsiTheme="minorHAnsi" w:cstheme="minorHAnsi"/>
          <w:color w:val="auto"/>
        </w:rPr>
        <w:fldChar w:fldCharType="begin">
          <w:fldData xml:space="preserve">PEVuZE5vdGU+PENpdGU+PEF1dGhvcj5MZWtuZXM8L0F1dGhvcj48WWVhcj4yMDExPC9ZZWFyPjxS
ZWNOdW0+MzUyPC9SZWNOdW0+PERpc3BsYXlUZXh0PjxzdHlsZSBmYWNlPSJzdXBlcnNjcmlwdCI+
NjksNzA8L3N0eWxlPjwvRGlzcGxheVRleHQ+PHJlY29yZD48cmVjLW51bWJlcj4zNTI8L3JlYy1u
dW1iZXI+PGZvcmVpZ24ta2V5cz48a2V5IGFwcD0iRU4iIGRiLWlkPSI1cmRwc3dlZHV0NTllYmVw
cGUwcHN0ejh3d2ZwYXQ5ZHR3OWYiIHRpbWVzdGFtcD0iMTU4Mzg0NjA4MiI+MzUyPC9rZXk+PC9m
b3JlaWduLWtleXM+PHJlZi10eXBlIG5hbWU9IkpvdXJuYWwgQXJ0aWNsZSI+MTc8L3JlZi10eXBl
Pjxjb250cmlidXRvcnM+PGF1dGhvcnM+PGF1dGhvcj5MZWtuZXMsIFNpcmk8L2F1dGhvcj48YXV0
aG9yPkxlZSwgTWljaGFlbDwvYXV0aG9yPjxhdXRob3I+QmVybmEsIENoYW50YWw8L2F1dGhvcj48
YXV0aG9yPkFuZGVyc3NvbiwgSmVzcGVyPC9hdXRob3I+PGF1dGhvcj5UcmFjZXksIElyZW5lPC9h
dXRob3I+PC9hdXRob3JzPjwvY29udHJpYnV0b3JzPjx0aXRsZXM+PHRpdGxlPlJlbGllZiBhcyBh
IHJld2FyZDogaGVkb25pYyBhbmQgbmV1cmFsIHJlc3BvbnNlcyB0byBzYWZldHkgZnJvbSBwYWlu
PC90aXRsZT48c2Vjb25kYXJ5LXRpdGxlPlBsb1Mgb25lPC9zZWNvbmRhcnktdGl0bGU+PGFsdC10
aXRsZT5QTG9TIE9uZTwvYWx0LXRpdGxlPjwvdGl0bGVzPjxwZXJpb2RpY2FsPjxmdWxsLXRpdGxl
PlBMb1MgT25lPC9mdWxsLXRpdGxlPjwvcGVyaW9kaWNhbD48YWx0LXBlcmlvZGljYWw+PGZ1bGwt
dGl0bGU+UExvUyBPbmU8L2Z1bGwtdGl0bGU+PC9hbHQtcGVyaW9kaWNhbD48cGFnZXM+ZTE3ODcw
LWUxNzg3MDwvcGFnZXM+PHZvbHVtZT42PC92b2x1bWU+PG51bWJlcj40PC9udW1iZXI+PGtleXdv
cmRzPjxrZXl3b3JkPkFkdWx0PC9rZXl3b3JkPjxrZXl3b3JkPkJyYWluIE1hcHBpbmc8L2tleXdv
cmQ+PGtleXdvcmQ+RmVtYWxlPC9rZXl3b3JkPjxrZXl3b3JkPkh1bWFuczwva2V5d29yZD48a2V5
d29yZD5NYWduZXRpYyBSZXNvbmFuY2UgSW1hZ2luZzwva2V5d29yZD48a2V5d29yZD5NYWxlPC9r
ZXl3b3JkPjxrZXl3b3JkPk51Y2xldXMgQWNjdW1iZW5zLypwaHlzaW9wYXRob2xvZ3k8L2tleXdv
cmQ+PGtleXdvcmQ+UGFpbi8qcGh5c2lvcGF0aG9sb2d5PC9rZXl3b3JkPjxrZXl3b3JkPipSZXdh
cmQ8L2tleXdvcmQ+PGtleXdvcmQ+WW91bmcgQWR1bHQ8L2tleXdvcmQ+PC9rZXl3b3Jkcz48ZGF0
ZXM+PHllYXI+MjAxMTwveWVhcj48L2RhdGVzPjxwdWJsaXNoZXI+UHVibGljIExpYnJhcnkgb2Yg
U2NpZW5jZTwvcHVibGlzaGVyPjxpc2JuPjE5MzItNjIwMzwvaXNibj48YWNjZXNzaW9uLW51bT4y
MTQ5MDk2NDwvYWNjZXNzaW9uLW51bT48dXJscz48cmVsYXRlZC11cmxzPjx1cmw+aHR0cHM6Ly9w
dWJtZWQubmNiaS5ubG0ubmloLmdvdi8yMTQ5MDk2NDwvdXJsPjx1cmw+aHR0cHM6Ly93d3cubmNi
aS5ubG0ubmloLmdvdi9wbWMvYXJ0aWNsZXMvUE1DMzA3MjM4Mi88L3VybD48L3JlbGF0ZWQtdXJs
cz48L3VybHM+PGVsZWN0cm9uaWMtcmVzb3VyY2UtbnVtPjEwLjEzNzEvam91cm5hbC5wb25lLjAw
MTc4NzA8L2VsZWN0cm9uaWMtcmVzb3VyY2UtbnVtPjxyZW1vdGUtZGF0YWJhc2UtbmFtZT5QdWJN
ZWQ8L3JlbW90ZS1kYXRhYmFzZS1uYW1lPjxsYW5ndWFnZT5lbmc8L2xhbmd1YWdlPjwvcmVjb3Jk
PjwvQ2l0ZT48Q2l0ZT48QXV0aG9yPlZlcnZsaWV0PC9BdXRob3I+PFllYXI+MjAxNzwvWWVhcj48
UmVjTnVtPjM1MTwvUmVjTnVtPjxyZWNvcmQ+PHJlYy1udW1iZXI+MzUxPC9yZWMtbnVtYmVyPjxm
b3JlaWduLWtleXM+PGtleSBhcHA9IkVOIiBkYi1pZD0iNXJkcHN3ZWR1dDU5ZWJlcHBlMHBzdHo4
d3dmcGF0OWR0dzlmIiB0aW1lc3RhbXA9IjE1ODM4NDU5OTYiPjM1MTwva2V5PjwvZm9yZWlnbi1r
ZXlzPjxyZWYtdHlwZSBuYW1lPSJKb3VybmFsIEFydGljbGUiPjE3PC9yZWYtdHlwZT48Y29udHJp
YnV0b3JzPjxhdXRob3JzPjxhdXRob3I+VmVydmxpZXQsIEIuPC9hdXRob3I+PGF1dGhvcj5MYW5n
ZSwgSS48L2F1dGhvcj48YXV0aG9yPk1pbGFkLCBNLiBSLjwvYXV0aG9yPjwvYXV0aG9ycz48L2Nv
bnRyaWJ1dG9ycz48YXV0aC1hZGRyZXNzPkRlcGFydG1lbnQgb2YgUHN5Y2hpYXRyeSwgSGFydmFy
ZCBNZWRpY2FsIFNjaG9vbCwgQm9zdG9uLCBVbml0ZWQgU3RhdGVzOyBEZXBhcnRtZW50IG9mIFBz
eWNoaWF0cnksIE1hc3NhY2h1c2V0dHMgR2VuZXJhbCBIb3NwaXRhbCwgQm9zdG9uLCBVbml0ZWQg
U3RhdGVzOyBDZW50ZXIgZm9yIEV4Y2VsbGVuY2Ugb24gR2VuZXJhbGl6YXRpb24sIEtVIExldXZl
biwgTGV1dmVuLCBCZWxnaXVtLiBFbGVjdHJvbmljIGFkZHJlc3M6IGJyYW0udmVydmxpZXRAa3Vs
ZXV2ZW4uYmUuJiN4RDtEZXBhcnRtZW50IG9mIFBzeWNoaWF0cnksIEhhcnZhcmQgTWVkaWNhbCBT
Y2hvb2wsIEJvc3RvbiwgVW5pdGVkIFN0YXRlczsgRGVwYXJ0bWVudCBvZiBQc3ljaGlhdHJ5LCBN
YXNzYWNodXNldHRzIEdlbmVyYWwgSG9zcGl0YWwsIEJvc3RvbiwgVW5pdGVkIFN0YXRlczsgRGVw
YXJ0bWVudCBvZiBQc3ljaGlhdHJ5IGFuZCBOZXVyb3BzeWNob2xvZ3ksIFNjaG9vbCBvZiBNZW50
YWwgSGVhbHRoIGFuZCBOZXVyb3NjaWVuY2UsIE1hYXN0cmljaHQgVW5pdmVyc2l0eSwgTWFhc3Ry
aWNodCwgVGhlIE5ldGhlcmxhbmRzLiYjeEQ7RGVwYXJ0bWVudCBvZiBQc3ljaGlhdHJ5LCBIYXJ2
YXJkIE1lZGljYWwgU2Nob29sLCBCb3N0b24sIFVuaXRlZCBTdGF0ZXM7IERlcGFydG1lbnQgb2Yg
UHN5Y2hpYXRyeSwgTWFzc2FjaHVzZXR0cyBHZW5lcmFsIEhvc3BpdGFsLCBCb3N0b24sIFVuaXRl
ZCBTdGF0ZXMuPC9hdXRoLWFkZHJlc3M+PHRpdGxlcz48dGl0bGU+VGVtcG9yYWwgZHluYW1pY3Mg
b2YgcmVsaWVmIGluIGF2b2lkYW5jZSBjb25kaXRpb25pbmcgYW5kIGZlYXIgZXh0aW5jdGlvbjog
RXhwZXJpbWVudGFsIHZhbGlkYXRpb24gYW5kIGNsaW5pY2FsIHJlbGV2YW5jZTwvdGl0bGU+PHNl
Y29uZGFyeS10aXRsZT5CZWhhdiBSZXMgVGhlcjwvc2Vjb25kYXJ5LXRpdGxlPjxhbHQtdGl0bGU+
QmVoYXZpb3VyIHJlc2VhcmNoIGFuZCB0aGVyYXB5PC9hbHQtdGl0bGU+PC90aXRsZXM+PHBlcmlv
ZGljYWw+PGZ1bGwtdGl0bGU+QmVoYXYgUmVzIFRoZXI8L2Z1bGwtdGl0bGU+PC9wZXJpb2RpY2Fs
PjxhbHQtcGVyaW9kaWNhbD48ZnVsbC10aXRsZT5CZWhhdmlvdXIgcmVzZWFyY2ggYW5kIHRoZXJh
cHk8L2Z1bGwtdGl0bGU+PC9hbHQtcGVyaW9kaWNhbD48cGFnZXM+NjYtNzg8L3BhZ2VzPjx2b2x1
bWU+OTY8L3ZvbHVtZT48ZWRpdGlvbj4yMDE3LzA1LzAyPC9lZGl0aW9uPjxrZXl3b3Jkcz48a2V5
d29yZD5BZHVsdDwva2V5d29yZD48a2V5d29yZD5Bdm9pZGFuY2UgTGVhcm5pbmcvKnBoeXNpb2xv
Z3k8L2tleXdvcmQ+PGtleXdvcmQ+Q29uZGl0aW9uaW5nLCBDbGFzc2ljYWwvKnBoeXNpb2xvZ3k8
L2tleXdvcmQ+PGtleXdvcmQ+Q29uZGl0aW9uaW5nLCBPcGVyYW50LypwaHlzaW9sb2d5PC9rZXl3
b3JkPjxrZXl3b3JkPkV4dGluY3Rpb24sIFBzeWNob2xvZ2ljYWwvKnBoeXNpb2xvZ3k8L2tleXdv
cmQ+PGtleXdvcmQ+RmVhci8qcGh5c2lvbG9neTwva2V5d29yZD48a2V5d29yZD5GZW1hbGU8L2tl
eXdvcmQ+PGtleXdvcmQ+R2FsdmFuaWMgU2tpbiBSZXNwb25zZS9waHlzaW9sb2d5PC9rZXl3b3Jk
PjxrZXl3b3JkPkh1bWFuczwva2V5d29yZD48a2V5d29yZD5NYWxlPC9rZXl3b3JkPjxrZXl3b3Jk
Pk1pZGRsZSBBZ2VkPC9rZXl3b3JkPjxrZXl3b3JkPlJlYWN0aW9uIFRpbWUvcGh5c2lvbG9neTwv
a2V5d29yZD48a2V5d29yZD5Zb3VuZyBBZHVsdDwva2V5d29yZD48a2V5d29yZD5Bdm9pZGFuY2U8
L2tleXdvcmQ+PGtleXdvcmQ+RGlzdHJlc3MgdG9sZXJhbmNlPC9rZXl3b3JkPjxrZXl3b3JkPkZl
YXIgZXh0aW5jdGlvbjwva2V5d29yZD48a2V5d29yZD5SZWxpZWY8L2tleXdvcmQ+PGtleXdvcmQ+
UmVzcG9uc2UgcHJldmVudGlvbjwva2V5d29yZD48L2tleXdvcmRzPjxkYXRlcz48eWVhcj4yMDE3
PC95ZWFyPjxwdWItZGF0ZXM+PGRhdGU+U2VwPC9kYXRlPjwvcHViLWRhdGVzPjwvZGF0ZXM+PGlz
Ym4+MDAwNS03OTY3PC9pc2JuPjxhY2Nlc3Npb24tbnVtPjI4NDU3NDg0PC9hY2Nlc3Npb24tbnVt
Pjx1cmxzPjwvdXJscz48ZWxlY3Ryb25pYy1yZXNvdXJjZS1udW0+MTAuMTAxNi9qLmJyYXQuMjAx
Ny4wNC4wMTE8L2VsZWN0cm9uaWMtcmVzb3VyY2UtbnVtPjxyZW1vdGUtZGF0YWJhc2UtcHJvdmlk
ZXI+TkxNPC9yZW1vdGUtZGF0YWJhc2UtcHJvdmlkZXI+PGxhbmd1YWdlPmVuZzwvbGFuZ3VhZ2U+
PC9yZWNvcmQ+PC9DaXRlPjwvRW5kTm90ZT5=
</w:fldData>
        </w:fldChar>
      </w:r>
      <w:r w:rsidR="00B642A0">
        <w:rPr>
          <w:rFonts w:asciiTheme="minorHAnsi" w:hAnsiTheme="minorHAnsi" w:cstheme="minorHAnsi"/>
          <w:color w:val="auto"/>
        </w:rPr>
        <w:instrText xml:space="preserve"> ADDIN EN.CITE </w:instrText>
      </w:r>
      <w:r w:rsidR="00B642A0">
        <w:rPr>
          <w:rFonts w:asciiTheme="minorHAnsi" w:hAnsiTheme="minorHAnsi" w:cstheme="minorHAnsi"/>
          <w:color w:val="auto"/>
        </w:rPr>
        <w:fldChar w:fldCharType="begin">
          <w:fldData xml:space="preserve">PEVuZE5vdGU+PENpdGU+PEF1dGhvcj5MZWtuZXM8L0F1dGhvcj48WWVhcj4yMDExPC9ZZWFyPjxS
ZWNOdW0+MzUyPC9SZWNOdW0+PERpc3BsYXlUZXh0PjxzdHlsZSBmYWNlPSJzdXBlcnNjcmlwdCI+
NjksNzA8L3N0eWxlPjwvRGlzcGxheVRleHQ+PHJlY29yZD48cmVjLW51bWJlcj4zNTI8L3JlYy1u
dW1iZXI+PGZvcmVpZ24ta2V5cz48a2V5IGFwcD0iRU4iIGRiLWlkPSI1cmRwc3dlZHV0NTllYmVw
cGUwcHN0ejh3d2ZwYXQ5ZHR3OWYiIHRpbWVzdGFtcD0iMTU4Mzg0NjA4MiI+MzUyPC9rZXk+PC9m
b3JlaWduLWtleXM+PHJlZi10eXBlIG5hbWU9IkpvdXJuYWwgQXJ0aWNsZSI+MTc8L3JlZi10eXBl
Pjxjb250cmlidXRvcnM+PGF1dGhvcnM+PGF1dGhvcj5MZWtuZXMsIFNpcmk8L2F1dGhvcj48YXV0
aG9yPkxlZSwgTWljaGFlbDwvYXV0aG9yPjxhdXRob3I+QmVybmEsIENoYW50YWw8L2F1dGhvcj48
YXV0aG9yPkFuZGVyc3NvbiwgSmVzcGVyPC9hdXRob3I+PGF1dGhvcj5UcmFjZXksIElyZW5lPC9h
dXRob3I+PC9hdXRob3JzPjwvY29udHJpYnV0b3JzPjx0aXRsZXM+PHRpdGxlPlJlbGllZiBhcyBh
IHJld2FyZDogaGVkb25pYyBhbmQgbmV1cmFsIHJlc3BvbnNlcyB0byBzYWZldHkgZnJvbSBwYWlu
PC90aXRsZT48c2Vjb25kYXJ5LXRpdGxlPlBsb1Mgb25lPC9zZWNvbmRhcnktdGl0bGU+PGFsdC10
aXRsZT5QTG9TIE9uZTwvYWx0LXRpdGxlPjwvdGl0bGVzPjxwZXJpb2RpY2FsPjxmdWxsLXRpdGxl
PlBMb1MgT25lPC9mdWxsLXRpdGxlPjwvcGVyaW9kaWNhbD48YWx0LXBlcmlvZGljYWw+PGZ1bGwt
dGl0bGU+UExvUyBPbmU8L2Z1bGwtdGl0bGU+PC9hbHQtcGVyaW9kaWNhbD48cGFnZXM+ZTE3ODcw
LWUxNzg3MDwvcGFnZXM+PHZvbHVtZT42PC92b2x1bWU+PG51bWJlcj40PC9udW1iZXI+PGtleXdv
cmRzPjxrZXl3b3JkPkFkdWx0PC9rZXl3b3JkPjxrZXl3b3JkPkJyYWluIE1hcHBpbmc8L2tleXdv
cmQ+PGtleXdvcmQ+RmVtYWxlPC9rZXl3b3JkPjxrZXl3b3JkPkh1bWFuczwva2V5d29yZD48a2V5
d29yZD5NYWduZXRpYyBSZXNvbmFuY2UgSW1hZ2luZzwva2V5d29yZD48a2V5d29yZD5NYWxlPC9r
ZXl3b3JkPjxrZXl3b3JkPk51Y2xldXMgQWNjdW1iZW5zLypwaHlzaW9wYXRob2xvZ3k8L2tleXdv
cmQ+PGtleXdvcmQ+UGFpbi8qcGh5c2lvcGF0aG9sb2d5PC9rZXl3b3JkPjxrZXl3b3JkPipSZXdh
cmQ8L2tleXdvcmQ+PGtleXdvcmQ+WW91bmcgQWR1bHQ8L2tleXdvcmQ+PC9rZXl3b3Jkcz48ZGF0
ZXM+PHllYXI+MjAxMTwveWVhcj48L2RhdGVzPjxwdWJsaXNoZXI+UHVibGljIExpYnJhcnkgb2Yg
U2NpZW5jZTwvcHVibGlzaGVyPjxpc2JuPjE5MzItNjIwMzwvaXNibj48YWNjZXNzaW9uLW51bT4y
MTQ5MDk2NDwvYWNjZXNzaW9uLW51bT48dXJscz48cmVsYXRlZC11cmxzPjx1cmw+aHR0cHM6Ly9w
dWJtZWQubmNiaS5ubG0ubmloLmdvdi8yMTQ5MDk2NDwvdXJsPjx1cmw+aHR0cHM6Ly93d3cubmNi
aS5ubG0ubmloLmdvdi9wbWMvYXJ0aWNsZXMvUE1DMzA3MjM4Mi88L3VybD48L3JlbGF0ZWQtdXJs
cz48L3VybHM+PGVsZWN0cm9uaWMtcmVzb3VyY2UtbnVtPjEwLjEzNzEvam91cm5hbC5wb25lLjAw
MTc4NzA8L2VsZWN0cm9uaWMtcmVzb3VyY2UtbnVtPjxyZW1vdGUtZGF0YWJhc2UtbmFtZT5QdWJN
ZWQ8L3JlbW90ZS1kYXRhYmFzZS1uYW1lPjxsYW5ndWFnZT5lbmc8L2xhbmd1YWdlPjwvcmVjb3Jk
PjwvQ2l0ZT48Q2l0ZT48QXV0aG9yPlZlcnZsaWV0PC9BdXRob3I+PFllYXI+MjAxNzwvWWVhcj48
UmVjTnVtPjM1MTwvUmVjTnVtPjxyZWNvcmQ+PHJlYy1udW1iZXI+MzUxPC9yZWMtbnVtYmVyPjxm
b3JlaWduLWtleXM+PGtleSBhcHA9IkVOIiBkYi1pZD0iNXJkcHN3ZWR1dDU5ZWJlcHBlMHBzdHo4
d3dmcGF0OWR0dzlmIiB0aW1lc3RhbXA9IjE1ODM4NDU5OTYiPjM1MTwva2V5PjwvZm9yZWlnbi1r
ZXlzPjxyZWYtdHlwZSBuYW1lPSJKb3VybmFsIEFydGljbGUiPjE3PC9yZWYtdHlwZT48Y29udHJp
YnV0b3JzPjxhdXRob3JzPjxhdXRob3I+VmVydmxpZXQsIEIuPC9hdXRob3I+PGF1dGhvcj5MYW5n
ZSwgSS48L2F1dGhvcj48YXV0aG9yPk1pbGFkLCBNLiBSLjwvYXV0aG9yPjwvYXV0aG9ycz48L2Nv
bnRyaWJ1dG9ycz48YXV0aC1hZGRyZXNzPkRlcGFydG1lbnQgb2YgUHN5Y2hpYXRyeSwgSGFydmFy
ZCBNZWRpY2FsIFNjaG9vbCwgQm9zdG9uLCBVbml0ZWQgU3RhdGVzOyBEZXBhcnRtZW50IG9mIFBz
eWNoaWF0cnksIE1hc3NhY2h1c2V0dHMgR2VuZXJhbCBIb3NwaXRhbCwgQm9zdG9uLCBVbml0ZWQg
U3RhdGVzOyBDZW50ZXIgZm9yIEV4Y2VsbGVuY2Ugb24gR2VuZXJhbGl6YXRpb24sIEtVIExldXZl
biwgTGV1dmVuLCBCZWxnaXVtLiBFbGVjdHJvbmljIGFkZHJlc3M6IGJyYW0udmVydmxpZXRAa3Vs
ZXV2ZW4uYmUuJiN4RDtEZXBhcnRtZW50IG9mIFBzeWNoaWF0cnksIEhhcnZhcmQgTWVkaWNhbCBT
Y2hvb2wsIEJvc3RvbiwgVW5pdGVkIFN0YXRlczsgRGVwYXJ0bWVudCBvZiBQc3ljaGlhdHJ5LCBN
YXNzYWNodXNldHRzIEdlbmVyYWwgSG9zcGl0YWwsIEJvc3RvbiwgVW5pdGVkIFN0YXRlczsgRGVw
YXJ0bWVudCBvZiBQc3ljaGlhdHJ5IGFuZCBOZXVyb3BzeWNob2xvZ3ksIFNjaG9vbCBvZiBNZW50
YWwgSGVhbHRoIGFuZCBOZXVyb3NjaWVuY2UsIE1hYXN0cmljaHQgVW5pdmVyc2l0eSwgTWFhc3Ry
aWNodCwgVGhlIE5ldGhlcmxhbmRzLiYjeEQ7RGVwYXJ0bWVudCBvZiBQc3ljaGlhdHJ5LCBIYXJ2
YXJkIE1lZGljYWwgU2Nob29sLCBCb3N0b24sIFVuaXRlZCBTdGF0ZXM7IERlcGFydG1lbnQgb2Yg
UHN5Y2hpYXRyeSwgTWFzc2FjaHVzZXR0cyBHZW5lcmFsIEhvc3BpdGFsLCBCb3N0b24sIFVuaXRl
ZCBTdGF0ZXMuPC9hdXRoLWFkZHJlc3M+PHRpdGxlcz48dGl0bGU+VGVtcG9yYWwgZHluYW1pY3Mg
b2YgcmVsaWVmIGluIGF2b2lkYW5jZSBjb25kaXRpb25pbmcgYW5kIGZlYXIgZXh0aW5jdGlvbjog
RXhwZXJpbWVudGFsIHZhbGlkYXRpb24gYW5kIGNsaW5pY2FsIHJlbGV2YW5jZTwvdGl0bGU+PHNl
Y29uZGFyeS10aXRsZT5CZWhhdiBSZXMgVGhlcjwvc2Vjb25kYXJ5LXRpdGxlPjxhbHQtdGl0bGU+
QmVoYXZpb3VyIHJlc2VhcmNoIGFuZCB0aGVyYXB5PC9hbHQtdGl0bGU+PC90aXRsZXM+PHBlcmlv
ZGljYWw+PGZ1bGwtdGl0bGU+QmVoYXYgUmVzIFRoZXI8L2Z1bGwtdGl0bGU+PC9wZXJpb2RpY2Fs
PjxhbHQtcGVyaW9kaWNhbD48ZnVsbC10aXRsZT5CZWhhdmlvdXIgcmVzZWFyY2ggYW5kIHRoZXJh
cHk8L2Z1bGwtdGl0bGU+PC9hbHQtcGVyaW9kaWNhbD48cGFnZXM+NjYtNzg8L3BhZ2VzPjx2b2x1
bWU+OTY8L3ZvbHVtZT48ZWRpdGlvbj4yMDE3LzA1LzAyPC9lZGl0aW9uPjxrZXl3b3Jkcz48a2V5
d29yZD5BZHVsdDwva2V5d29yZD48a2V5d29yZD5Bdm9pZGFuY2UgTGVhcm5pbmcvKnBoeXNpb2xv
Z3k8L2tleXdvcmQ+PGtleXdvcmQ+Q29uZGl0aW9uaW5nLCBDbGFzc2ljYWwvKnBoeXNpb2xvZ3k8
L2tleXdvcmQ+PGtleXdvcmQ+Q29uZGl0aW9uaW5nLCBPcGVyYW50LypwaHlzaW9sb2d5PC9rZXl3
b3JkPjxrZXl3b3JkPkV4dGluY3Rpb24sIFBzeWNob2xvZ2ljYWwvKnBoeXNpb2xvZ3k8L2tleXdv
cmQ+PGtleXdvcmQ+RmVhci8qcGh5c2lvbG9neTwva2V5d29yZD48a2V5d29yZD5GZW1hbGU8L2tl
eXdvcmQ+PGtleXdvcmQ+R2FsdmFuaWMgU2tpbiBSZXNwb25zZS9waHlzaW9sb2d5PC9rZXl3b3Jk
PjxrZXl3b3JkPkh1bWFuczwva2V5d29yZD48a2V5d29yZD5NYWxlPC9rZXl3b3JkPjxrZXl3b3Jk
Pk1pZGRsZSBBZ2VkPC9rZXl3b3JkPjxrZXl3b3JkPlJlYWN0aW9uIFRpbWUvcGh5c2lvbG9neTwv
a2V5d29yZD48a2V5d29yZD5Zb3VuZyBBZHVsdDwva2V5d29yZD48a2V5d29yZD5Bdm9pZGFuY2U8
L2tleXdvcmQ+PGtleXdvcmQ+RGlzdHJlc3MgdG9sZXJhbmNlPC9rZXl3b3JkPjxrZXl3b3JkPkZl
YXIgZXh0aW5jdGlvbjwva2V5d29yZD48a2V5d29yZD5SZWxpZWY8L2tleXdvcmQ+PGtleXdvcmQ+
UmVzcG9uc2UgcHJldmVudGlvbjwva2V5d29yZD48L2tleXdvcmRzPjxkYXRlcz48eWVhcj4yMDE3
PC95ZWFyPjxwdWItZGF0ZXM+PGRhdGU+U2VwPC9kYXRlPjwvcHViLWRhdGVzPjwvZGF0ZXM+PGlz
Ym4+MDAwNS03OTY3PC9pc2JuPjxhY2Nlc3Npb24tbnVtPjI4NDU3NDg0PC9hY2Nlc3Npb24tbnVt
Pjx1cmxzPjwvdXJscz48ZWxlY3Ryb25pYy1yZXNvdXJjZS1udW0+MTAuMTAxNi9qLmJyYXQuMjAx
Ny4wNC4wMTE8L2VsZWN0cm9uaWMtcmVzb3VyY2UtbnVtPjxyZW1vdGUtZGF0YWJhc2UtcHJvdmlk
ZXI+TkxNPC9yZW1vdGUtZGF0YWJhc2UtcHJvdmlkZXI+PGxhbmd1YWdlPmVuZzwvbGFuZ3VhZ2U+
PC9yZWNvcmQ+PC9DaXRlPjwvRW5kTm90ZT5=
</w:fldData>
        </w:fldChar>
      </w:r>
      <w:r w:rsidR="00B642A0">
        <w:rPr>
          <w:rFonts w:asciiTheme="minorHAnsi" w:hAnsiTheme="minorHAnsi" w:cstheme="minorHAnsi"/>
          <w:color w:val="auto"/>
        </w:rPr>
        <w:instrText xml:space="preserve"> ADDIN EN.CITE.DATA </w:instrText>
      </w:r>
      <w:r w:rsidR="00B642A0">
        <w:rPr>
          <w:rFonts w:asciiTheme="minorHAnsi" w:hAnsiTheme="minorHAnsi" w:cstheme="minorHAnsi"/>
          <w:color w:val="auto"/>
        </w:rPr>
      </w:r>
      <w:r w:rsidR="00B642A0">
        <w:rPr>
          <w:rFonts w:asciiTheme="minorHAnsi" w:hAnsiTheme="minorHAnsi" w:cstheme="minorHAnsi"/>
          <w:color w:val="auto"/>
        </w:rPr>
        <w:fldChar w:fldCharType="end"/>
      </w:r>
      <w:r w:rsidR="00167D72" w:rsidRPr="00A43B7D">
        <w:rPr>
          <w:rFonts w:asciiTheme="minorHAnsi" w:hAnsiTheme="minorHAnsi" w:cstheme="minorHAnsi"/>
          <w:color w:val="auto"/>
        </w:rPr>
      </w:r>
      <w:r w:rsidR="00167D72"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69,70</w:t>
      </w:r>
      <w:r w:rsidR="00167D72" w:rsidRPr="00A43B7D">
        <w:rPr>
          <w:rFonts w:asciiTheme="minorHAnsi" w:hAnsiTheme="minorHAnsi" w:cstheme="minorHAnsi"/>
          <w:color w:val="auto"/>
        </w:rPr>
        <w:fldChar w:fldCharType="end"/>
      </w:r>
      <w:r w:rsidR="003773B9" w:rsidRPr="00A43B7D">
        <w:rPr>
          <w:rFonts w:asciiTheme="minorHAnsi" w:hAnsiTheme="minorHAnsi" w:cstheme="minorHAnsi"/>
          <w:color w:val="auto"/>
        </w:rPr>
        <w:t xml:space="preserve"> given its inherent positive valence in response to </w:t>
      </w:r>
      <w:r w:rsidR="00241F24" w:rsidRPr="00A43B7D">
        <w:rPr>
          <w:rFonts w:asciiTheme="minorHAnsi" w:hAnsiTheme="minorHAnsi" w:cstheme="minorHAnsi"/>
          <w:color w:val="auto"/>
        </w:rPr>
        <w:t xml:space="preserve">the </w:t>
      </w:r>
      <w:r w:rsidR="003773B9" w:rsidRPr="00A43B7D">
        <w:rPr>
          <w:rFonts w:asciiTheme="minorHAnsi" w:hAnsiTheme="minorHAnsi" w:cstheme="minorHAnsi"/>
          <w:color w:val="auto"/>
        </w:rPr>
        <w:t>omission of negative events</w:t>
      </w:r>
      <w:r w:rsidR="003773B9" w:rsidRPr="00A43B7D">
        <w:rPr>
          <w:rFonts w:asciiTheme="minorHAnsi" w:hAnsiTheme="minorHAnsi" w:cstheme="minorHAnsi"/>
          <w:color w:val="auto"/>
        </w:rPr>
        <w:fldChar w:fldCharType="begin">
          <w:fldData xml:space="preserve">PEVuZE5vdGU+PENpdGU+PEF1dGhvcj5EZXV0c2NoPC9BdXRob3I+PFllYXI+MjAxNTwvWWVhcj48
UmVjTnVtPjM1MzwvUmVjTnVtPjxEaXNwbGF5VGV4dD48c3R5bGUgZmFjZT0ic3VwZXJzY3JpcHQi
PjczLDc0PC9zdHlsZT48L0Rpc3BsYXlUZXh0PjxyZWNvcmQ+PHJlYy1udW1iZXI+MzUzPC9yZWMt
bnVtYmVyPjxmb3JlaWduLWtleXM+PGtleSBhcHA9IkVOIiBkYi1pZD0iNXJkcHN3ZWR1dDU5ZWJl
cHBlMHBzdHo4d3dmcGF0OWR0dzlmIiB0aW1lc3RhbXA9IjE1ODM4NDY2NjgiPjM1Mzwva2V5Pjwv
Zm9yZWlnbi1rZXlzPjxyZWYtdHlwZSBuYW1lPSJKb3VybmFsIEFydGljbGUiPjE3PC9yZWYtdHlw
ZT48Y29udHJpYnV0b3JzPjxhdXRob3JzPjxhdXRob3I+RGV1dHNjaCxSb2xhbmQ8L2F1dGhvcj48
YXV0aG9yPlNtaXRoLEtldmluIEouIE0uPC9hdXRob3I+PGF1dGhvcj5Lb3JkdHMtRnJldWRpbmdl
cixSb2JlcnQ8L2F1dGhvcj48YXV0aG9yPlJlaWNoYXJkdCxSZWdpbmE8L2F1dGhvcj48L2F1dGhv
cnM+PC9jb250cmlidXRvcnM+PGF1dGgtYWRkcmVzcz5Sb2xhbmQgRGV1dHNjaCxEZXBhcnRtZW50
IG9mIFBzeWNob2xvZ3ksIFRlY2huaXNjaGUgVW5pdmVyc2l0w6R0IERyZXNkZW4sRHJlc2Rlbiwg
R2VybWFueSxyb2xhbmQuZGV1dHNjaEB0dS1kcmVzZGVuLmRlPC9hdXRoLWFkZHJlc3M+PHRpdGxl
cz48dGl0bGU+SG93IGFic2VudCBuZWdhdGl2aXR5IHJlbGF0ZXMgdG8gYWZmZWN0IGFuZCBtb3Rp
dmF0aW9uOiBhbiBpbnRlZ3JhdGl2ZSByZWxpZWYgbW9kZWw8L3RpdGxlPjxzZWNvbmRhcnktdGl0
bGU+RnJvbnRpZXJzIGluIFBzeWNob2xvZ3k8L3NlY29uZGFyeS10aXRsZT48c2hvcnQtdGl0bGU+
RmFjZXRzIG9mIEFic2VudCBOZWdhdGl2aXR5PC9zaG9ydC10aXRsZT48L3RpdGxlcz48cGVyaW9k
aWNhbD48ZnVsbC10aXRsZT5Gcm9udGllcnMgaW4gUHN5Y2hvbG9neTwvZnVsbC10aXRsZT48L3Bl
cmlvZGljYWw+PHZvbHVtZT42PC92b2x1bWU+PG51bWJlcj4xNTI8L251bWJlcj48a2V5d29yZHM+
PGtleXdvcmQ+cmVsaWVmLGF2b2lkYW5jZSxNb3RpdmF0aW9uLFJld2FyZCxhcHByYWlzYWw8L2tl
eXdvcmQ+PC9rZXl3b3Jkcz48ZGF0ZXM+PHllYXI+MjAxNTwveWVhcj48cHViLWRhdGVzPjxkYXRl
PjIwMTUtTWFyY2gtMTA8L2RhdGU+PC9wdWItZGF0ZXM+PC9kYXRlcz48aXNibj4xNjY0LTEwNzg8
L2lzYm4+PHdvcmstdHlwZT5SZXZpZXc8L3dvcmstdHlwZT48dXJscz48cmVsYXRlZC11cmxzPjx1
cmw+aHR0cHM6Ly93d3cuZnJvbnRpZXJzaW4ub3JnL2FydGljbGUvMTAuMzM4OS9mcHN5Zy4yMDE1
LjAwMTUyPC91cmw+PC9yZWxhdGVkLXVybHM+PC91cmxzPjxlbGVjdHJvbmljLXJlc291cmNlLW51
bT4xMC4zMzg5L2Zwc3lnLjIwMTUuMDAxNTI8L2VsZWN0cm9uaWMtcmVzb3VyY2UtbnVtPjxsYW5n
dWFnZT5FbmdsaXNoPC9sYW5ndWFnZT48L3JlY29yZD48L0NpdGU+PENpdGU+PEF1dGhvcj5WbGVt
aW5jeDwvQXV0aG9yPjxZZWFyPjIwMDk8L1llYXI+PFJlY051bT4zNTQ8L1JlY051bT48cmVjb3Jk
PjxyZWMtbnVtYmVyPjM1NDwvcmVjLW51bWJlcj48Zm9yZWlnbi1rZXlzPjxrZXkgYXBwPSJFTiIg
ZGItaWQ9IjVyZHBzd2VkdXQ1OWViZXBwZTBwc3R6OHd3ZnBhdDlkdHc5ZiIgdGltZXN0YW1wPSIx
NTgzODQ2NjcwIj4zNTQ8L2tleT48L2ZvcmVpZ24ta2V5cz48cmVmLXR5cGUgbmFtZT0iSm91cm5h
bCBBcnRpY2xlIj4xNzwvcmVmLXR5cGU+PGNvbnRyaWJ1dG9ycz48YXV0aG9ycz48YXV0aG9yPlZs
ZW1pbmN4LCBFLjwvYXV0aG9yPjxhdXRob3I+VmFuIERpZXN0LCBJLjwvYXV0aG9yPjxhdXRob3I+
RGUgUGV1dGVyLCBTLjwvYXV0aG9yPjxhdXRob3I+QnJlc3NlbGVlcnMsIEouPC9hdXRob3I+PGF1
dGhvcj5Cb2dhZXJ0cywgSy48L2F1dGhvcj48YXV0aG9yPkZhbm5lcywgUy48L2F1dGhvcj48YXV0
aG9yPkxpLCBXLjwvYXV0aG9yPjxhdXRob3I+VmFuIERlbiBCZXJnaCwgTy48L2F1dGhvcj48L2F1
dGhvcnM+PC9jb250cmlidXRvcnM+PGF1dGgtYWRkcmVzcz5Vbml2ZXJzaXR5IG9mIExldXZlbiwg
TGV1dmVuLCBCZWxnaXVtLjwvYXV0aC1hZGRyZXNzPjx0aXRsZXM+PHRpdGxlPldoeSBkbyB5b3Ug
c2lnaD8gU2lnaCByYXRlIGR1cmluZyBpbmR1Y2VkIHN0cmVzcyBhbmQgcmVsaWVmPC90aXRsZT48
c2Vjb25kYXJ5LXRpdGxlPlBzeWNob3BoeXNpb2xvZ3k8L3NlY29uZGFyeS10aXRsZT48YWx0LXRp
dGxlPlBzeWNob3BoeXNpb2xvZ3k8L2FsdC10aXRsZT48L3RpdGxlcz48cGVyaW9kaWNhbD48ZnVs
bC10aXRsZT5Qc3ljaG9waHlzaW9sb2d5PC9mdWxsLXRpdGxlPjwvcGVyaW9kaWNhbD48YWx0LXBl
cmlvZGljYWw+PGZ1bGwtdGl0bGU+UHN5Y2hvcGh5c2lvbG9neTwvZnVsbC10aXRsZT48L2FsdC1w
ZXJpb2RpY2FsPjxwYWdlcz4xMDA1LTEzPC9wYWdlcz48dm9sdW1lPjQ2PC92b2x1bWU+PG51bWJl
cj41PC9udW1iZXI+PGVkaXRpb24+MjAwOS8wNi8wNjwvZWRpdGlvbj48a2V5d29yZHM+PGtleXdv
cmQ+QWRvbGVzY2VudDwva2V5d29yZD48a2V5d29yZD5BZHVsdDwva2V5d29yZD48a2V5d29yZD5D
dWVzPC9rZXl3b3JkPjxrZXl3b3JkPkRhdGEgSW50ZXJwcmV0YXRpb24sIFN0YXRpc3RpY2FsPC9r
ZXl3b3JkPjxrZXl3b3JkPkZlbWFsZTwva2V5d29yZD48a2V5d29yZD5IdW1hbnM8L2tleXdvcmQ+
PGtleXdvcmQ+THVuZyBDb21wbGlhbmNlL3BoeXNpb2xvZ3k8L2tleXdvcmQ+PGtleXdvcmQ+TWFs
ZTwva2V5d29yZD48a2V5d29yZD5NaWRkbGUgQWdlZDwva2V5d29yZD48a2V5d29yZD5QdWxtb25h
cnkgQXRlbGVjdGFzaXMvcGh5c2lvcGF0aG9sb2d5PC9rZXl3b3JkPjxrZXl3b3JkPlJlc3BpcmF0
b3J5IE1lY2hhbmljcy8qcGh5c2lvbG9neTwva2V5d29yZD48a2V5d29yZD5TdHJlc3MsIFBzeWNo
b2xvZ2ljYWwvKnBoeXNpb3BhdGhvbG9neS8qcHN5Y2hvbG9neTwva2V5d29yZD48a2V5d29yZD5Z
b3VuZyBBZHVsdDwva2V5d29yZD48L2tleXdvcmRzPjxkYXRlcz48eWVhcj4yMDA5PC95ZWFyPjxw
dWItZGF0ZXM+PGRhdGU+U2VwPC9kYXRlPjwvcHViLWRhdGVzPjwvZGF0ZXM+PGlzYm4+MDA0OC01
NzcyPC9pc2JuPjxhY2Nlc3Npb24tbnVtPjE5NDk3MDA5PC9hY2Nlc3Npb24tbnVtPjx1cmxzPjwv
dXJscz48ZWxlY3Ryb25pYy1yZXNvdXJjZS1udW0+MTAuMTExMS9qLjE0NjktODk4Ni4yMDA5LjAw
ODQyLng8L2VsZWN0cm9uaWMtcmVzb3VyY2UtbnVtPjxyZW1vdGUtZGF0YWJhc2UtcHJvdmlkZXI+
TkxNPC9yZW1vdGUtZGF0YWJhc2UtcHJvdmlkZXI+PGxhbmd1YWdlPmVuZzwvbGFuZ3VhZ2U+PC9y
ZWNvcmQ+PC9DaXRlPjwvRW5kTm90ZT4A
</w:fldData>
        </w:fldChar>
      </w:r>
      <w:r w:rsidR="00B642A0">
        <w:rPr>
          <w:rFonts w:asciiTheme="minorHAnsi" w:hAnsiTheme="minorHAnsi" w:cstheme="minorHAnsi"/>
          <w:color w:val="auto"/>
        </w:rPr>
        <w:instrText xml:space="preserve"> ADDIN EN.CITE </w:instrText>
      </w:r>
      <w:r w:rsidR="00B642A0">
        <w:rPr>
          <w:rFonts w:asciiTheme="minorHAnsi" w:hAnsiTheme="minorHAnsi" w:cstheme="minorHAnsi"/>
          <w:color w:val="auto"/>
        </w:rPr>
        <w:fldChar w:fldCharType="begin">
          <w:fldData xml:space="preserve">PEVuZE5vdGU+PENpdGU+PEF1dGhvcj5EZXV0c2NoPC9BdXRob3I+PFllYXI+MjAxNTwvWWVhcj48
UmVjTnVtPjM1MzwvUmVjTnVtPjxEaXNwbGF5VGV4dD48c3R5bGUgZmFjZT0ic3VwZXJzY3JpcHQi
PjczLDc0PC9zdHlsZT48L0Rpc3BsYXlUZXh0PjxyZWNvcmQ+PHJlYy1udW1iZXI+MzUzPC9yZWMt
bnVtYmVyPjxmb3JlaWduLWtleXM+PGtleSBhcHA9IkVOIiBkYi1pZD0iNXJkcHN3ZWR1dDU5ZWJl
cHBlMHBzdHo4d3dmcGF0OWR0dzlmIiB0aW1lc3RhbXA9IjE1ODM4NDY2NjgiPjM1Mzwva2V5Pjwv
Zm9yZWlnbi1rZXlzPjxyZWYtdHlwZSBuYW1lPSJKb3VybmFsIEFydGljbGUiPjE3PC9yZWYtdHlw
ZT48Y29udHJpYnV0b3JzPjxhdXRob3JzPjxhdXRob3I+RGV1dHNjaCxSb2xhbmQ8L2F1dGhvcj48
YXV0aG9yPlNtaXRoLEtldmluIEouIE0uPC9hdXRob3I+PGF1dGhvcj5Lb3JkdHMtRnJldWRpbmdl
cixSb2JlcnQ8L2F1dGhvcj48YXV0aG9yPlJlaWNoYXJkdCxSZWdpbmE8L2F1dGhvcj48L2F1dGhv
cnM+PC9jb250cmlidXRvcnM+PGF1dGgtYWRkcmVzcz5Sb2xhbmQgRGV1dHNjaCxEZXBhcnRtZW50
IG9mIFBzeWNob2xvZ3ksIFRlY2huaXNjaGUgVW5pdmVyc2l0w6R0IERyZXNkZW4sRHJlc2Rlbiwg
R2VybWFueSxyb2xhbmQuZGV1dHNjaEB0dS1kcmVzZGVuLmRlPC9hdXRoLWFkZHJlc3M+PHRpdGxl
cz48dGl0bGU+SG93IGFic2VudCBuZWdhdGl2aXR5IHJlbGF0ZXMgdG8gYWZmZWN0IGFuZCBtb3Rp
dmF0aW9uOiBhbiBpbnRlZ3JhdGl2ZSByZWxpZWYgbW9kZWw8L3RpdGxlPjxzZWNvbmRhcnktdGl0
bGU+RnJvbnRpZXJzIGluIFBzeWNob2xvZ3k8L3NlY29uZGFyeS10aXRsZT48c2hvcnQtdGl0bGU+
RmFjZXRzIG9mIEFic2VudCBOZWdhdGl2aXR5PC9zaG9ydC10aXRsZT48L3RpdGxlcz48cGVyaW9k
aWNhbD48ZnVsbC10aXRsZT5Gcm9udGllcnMgaW4gUHN5Y2hvbG9neTwvZnVsbC10aXRsZT48L3Bl
cmlvZGljYWw+PHZvbHVtZT42PC92b2x1bWU+PG51bWJlcj4xNTI8L251bWJlcj48a2V5d29yZHM+
PGtleXdvcmQ+cmVsaWVmLGF2b2lkYW5jZSxNb3RpdmF0aW9uLFJld2FyZCxhcHByYWlzYWw8L2tl
eXdvcmQ+PC9rZXl3b3Jkcz48ZGF0ZXM+PHllYXI+MjAxNTwveWVhcj48cHViLWRhdGVzPjxkYXRl
PjIwMTUtTWFyY2gtMTA8L2RhdGU+PC9wdWItZGF0ZXM+PC9kYXRlcz48aXNibj4xNjY0LTEwNzg8
L2lzYm4+PHdvcmstdHlwZT5SZXZpZXc8L3dvcmstdHlwZT48dXJscz48cmVsYXRlZC11cmxzPjx1
cmw+aHR0cHM6Ly93d3cuZnJvbnRpZXJzaW4ub3JnL2FydGljbGUvMTAuMzM4OS9mcHN5Zy4yMDE1
LjAwMTUyPC91cmw+PC9yZWxhdGVkLXVybHM+PC91cmxzPjxlbGVjdHJvbmljLXJlc291cmNlLW51
bT4xMC4zMzg5L2Zwc3lnLjIwMTUuMDAxNTI8L2VsZWN0cm9uaWMtcmVzb3VyY2UtbnVtPjxsYW5n
dWFnZT5FbmdsaXNoPC9sYW5ndWFnZT48L3JlY29yZD48L0NpdGU+PENpdGU+PEF1dGhvcj5WbGVt
aW5jeDwvQXV0aG9yPjxZZWFyPjIwMDk8L1llYXI+PFJlY051bT4zNTQ8L1JlY051bT48cmVjb3Jk
PjxyZWMtbnVtYmVyPjM1NDwvcmVjLW51bWJlcj48Zm9yZWlnbi1rZXlzPjxrZXkgYXBwPSJFTiIg
ZGItaWQ9IjVyZHBzd2VkdXQ1OWViZXBwZTBwc3R6OHd3ZnBhdDlkdHc5ZiIgdGltZXN0YW1wPSIx
NTgzODQ2NjcwIj4zNTQ8L2tleT48L2ZvcmVpZ24ta2V5cz48cmVmLXR5cGUgbmFtZT0iSm91cm5h
bCBBcnRpY2xlIj4xNzwvcmVmLXR5cGU+PGNvbnRyaWJ1dG9ycz48YXV0aG9ycz48YXV0aG9yPlZs
ZW1pbmN4LCBFLjwvYXV0aG9yPjxhdXRob3I+VmFuIERpZXN0LCBJLjwvYXV0aG9yPjxhdXRob3I+
RGUgUGV1dGVyLCBTLjwvYXV0aG9yPjxhdXRob3I+QnJlc3NlbGVlcnMsIEouPC9hdXRob3I+PGF1
dGhvcj5Cb2dhZXJ0cywgSy48L2F1dGhvcj48YXV0aG9yPkZhbm5lcywgUy48L2F1dGhvcj48YXV0
aG9yPkxpLCBXLjwvYXV0aG9yPjxhdXRob3I+VmFuIERlbiBCZXJnaCwgTy48L2F1dGhvcj48L2F1
dGhvcnM+PC9jb250cmlidXRvcnM+PGF1dGgtYWRkcmVzcz5Vbml2ZXJzaXR5IG9mIExldXZlbiwg
TGV1dmVuLCBCZWxnaXVtLjwvYXV0aC1hZGRyZXNzPjx0aXRsZXM+PHRpdGxlPldoeSBkbyB5b3Ug
c2lnaD8gU2lnaCByYXRlIGR1cmluZyBpbmR1Y2VkIHN0cmVzcyBhbmQgcmVsaWVmPC90aXRsZT48
c2Vjb25kYXJ5LXRpdGxlPlBzeWNob3BoeXNpb2xvZ3k8L3NlY29uZGFyeS10aXRsZT48YWx0LXRp
dGxlPlBzeWNob3BoeXNpb2xvZ3k8L2FsdC10aXRsZT48L3RpdGxlcz48cGVyaW9kaWNhbD48ZnVs
bC10aXRsZT5Qc3ljaG9waHlzaW9sb2d5PC9mdWxsLXRpdGxlPjwvcGVyaW9kaWNhbD48YWx0LXBl
cmlvZGljYWw+PGZ1bGwtdGl0bGU+UHN5Y2hvcGh5c2lvbG9neTwvZnVsbC10aXRsZT48L2FsdC1w
ZXJpb2RpY2FsPjxwYWdlcz4xMDA1LTEzPC9wYWdlcz48dm9sdW1lPjQ2PC92b2x1bWU+PG51bWJl
cj41PC9udW1iZXI+PGVkaXRpb24+MjAwOS8wNi8wNjwvZWRpdGlvbj48a2V5d29yZHM+PGtleXdv
cmQ+QWRvbGVzY2VudDwva2V5d29yZD48a2V5d29yZD5BZHVsdDwva2V5d29yZD48a2V5d29yZD5D
dWVzPC9rZXl3b3JkPjxrZXl3b3JkPkRhdGEgSW50ZXJwcmV0YXRpb24sIFN0YXRpc3RpY2FsPC9r
ZXl3b3JkPjxrZXl3b3JkPkZlbWFsZTwva2V5d29yZD48a2V5d29yZD5IdW1hbnM8L2tleXdvcmQ+
PGtleXdvcmQ+THVuZyBDb21wbGlhbmNlL3BoeXNpb2xvZ3k8L2tleXdvcmQ+PGtleXdvcmQ+TWFs
ZTwva2V5d29yZD48a2V5d29yZD5NaWRkbGUgQWdlZDwva2V5d29yZD48a2V5d29yZD5QdWxtb25h
cnkgQXRlbGVjdGFzaXMvcGh5c2lvcGF0aG9sb2d5PC9rZXl3b3JkPjxrZXl3b3JkPlJlc3BpcmF0
b3J5IE1lY2hhbmljcy8qcGh5c2lvbG9neTwva2V5d29yZD48a2V5d29yZD5TdHJlc3MsIFBzeWNo
b2xvZ2ljYWwvKnBoeXNpb3BhdGhvbG9neS8qcHN5Y2hvbG9neTwva2V5d29yZD48a2V5d29yZD5Z
b3VuZyBBZHVsdDwva2V5d29yZD48L2tleXdvcmRzPjxkYXRlcz48eWVhcj4yMDA5PC95ZWFyPjxw
dWItZGF0ZXM+PGRhdGU+U2VwPC9kYXRlPjwvcHViLWRhdGVzPjwvZGF0ZXM+PGlzYm4+MDA0OC01
NzcyPC9pc2JuPjxhY2Nlc3Npb24tbnVtPjE5NDk3MDA5PC9hY2Nlc3Npb24tbnVtPjx1cmxzPjwv
dXJscz48ZWxlY3Ryb25pYy1yZXNvdXJjZS1udW0+MTAuMTExMS9qLjE0NjktODk4Ni4yMDA5LjAw
ODQyLng8L2VsZWN0cm9uaWMtcmVzb3VyY2UtbnVtPjxyZW1vdGUtZGF0YWJhc2UtcHJvdmlkZXI+
TkxNPC9yZW1vdGUtZGF0YWJhc2UtcHJvdmlkZXI+PGxhbmd1YWdlPmVuZzwvbGFuZ3VhZ2U+PC9y
ZWNvcmQ+PC9DaXRlPjwvRW5kTm90ZT4A
</w:fldData>
        </w:fldChar>
      </w:r>
      <w:r w:rsidR="00B642A0">
        <w:rPr>
          <w:rFonts w:asciiTheme="minorHAnsi" w:hAnsiTheme="minorHAnsi" w:cstheme="minorHAnsi"/>
          <w:color w:val="auto"/>
        </w:rPr>
        <w:instrText xml:space="preserve"> ADDIN EN.CITE.DATA </w:instrText>
      </w:r>
      <w:r w:rsidR="00B642A0">
        <w:rPr>
          <w:rFonts w:asciiTheme="minorHAnsi" w:hAnsiTheme="minorHAnsi" w:cstheme="minorHAnsi"/>
          <w:color w:val="auto"/>
        </w:rPr>
      </w:r>
      <w:r w:rsidR="00B642A0">
        <w:rPr>
          <w:rFonts w:asciiTheme="minorHAnsi" w:hAnsiTheme="minorHAnsi" w:cstheme="minorHAnsi"/>
          <w:color w:val="auto"/>
        </w:rPr>
        <w:fldChar w:fldCharType="end"/>
      </w:r>
      <w:r w:rsidR="003773B9" w:rsidRPr="00A43B7D">
        <w:rPr>
          <w:rFonts w:asciiTheme="minorHAnsi" w:hAnsiTheme="minorHAnsi" w:cstheme="minorHAnsi"/>
          <w:color w:val="auto"/>
        </w:rPr>
      </w:r>
      <w:r w:rsidR="003773B9"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73,74</w:t>
      </w:r>
      <w:r w:rsidR="003773B9" w:rsidRPr="00A43B7D">
        <w:rPr>
          <w:rFonts w:asciiTheme="minorHAnsi" w:hAnsiTheme="minorHAnsi" w:cstheme="minorHAnsi"/>
          <w:color w:val="auto"/>
        </w:rPr>
        <w:fldChar w:fldCharType="end"/>
      </w:r>
      <w:r w:rsidR="00167D72" w:rsidRPr="00A43B7D">
        <w:rPr>
          <w:rFonts w:asciiTheme="minorHAnsi" w:hAnsiTheme="minorHAnsi" w:cstheme="minorHAnsi"/>
          <w:color w:val="auto"/>
        </w:rPr>
        <w:t>.</w:t>
      </w:r>
      <w:r w:rsidR="0098485D" w:rsidRPr="00A43B7D">
        <w:rPr>
          <w:rFonts w:asciiTheme="minorHAnsi" w:hAnsiTheme="minorHAnsi" w:cstheme="minorHAnsi"/>
          <w:color w:val="auto"/>
        </w:rPr>
        <w:t xml:space="preserve"> </w:t>
      </w:r>
      <w:r w:rsidR="00BB2512" w:rsidRPr="00A43B7D">
        <w:rPr>
          <w:rFonts w:asciiTheme="minorHAnsi" w:hAnsiTheme="minorHAnsi" w:cstheme="minorHAnsi"/>
          <w:color w:val="auto"/>
        </w:rPr>
        <w:t>Finally</w:t>
      </w:r>
      <w:r w:rsidR="00FA5E59" w:rsidRPr="00A43B7D">
        <w:rPr>
          <w:rFonts w:asciiTheme="minorHAnsi" w:hAnsiTheme="minorHAnsi" w:cstheme="minorHAnsi"/>
          <w:color w:val="auto"/>
        </w:rPr>
        <w:t>, heart rate (HR) and heart rate variability (HRV) are easily implementable measures that have been linked to multiple aversive emotions</w:t>
      </w:r>
      <w:r w:rsidR="00042B0B" w:rsidRPr="00A43B7D">
        <w:rPr>
          <w:rFonts w:asciiTheme="minorHAnsi" w:hAnsiTheme="minorHAnsi" w:cstheme="minorHAnsi"/>
          <w:color w:val="auto"/>
        </w:rPr>
        <w:t xml:space="preserve"> associated with avoidance, such as fear, disgust, and embarrassment</w:t>
      </w:r>
      <w:r w:rsidR="00042B0B" w:rsidRPr="00A43B7D">
        <w:rPr>
          <w:rFonts w:asciiTheme="minorHAnsi" w:hAnsiTheme="minorHAnsi" w:cstheme="minorHAnsi"/>
          <w:color w:val="auto"/>
        </w:rPr>
        <w:fldChar w:fldCharType="begin"/>
      </w:r>
      <w:r w:rsidR="00B642A0">
        <w:rPr>
          <w:rFonts w:asciiTheme="minorHAnsi" w:hAnsiTheme="minorHAnsi" w:cstheme="minorHAnsi"/>
          <w:color w:val="auto"/>
        </w:rPr>
        <w:instrText xml:space="preserve"> ADDIN EN.CITE &lt;EndNote&gt;&lt;Cite&gt;&lt;Author&gt;Kreibig&lt;/Author&gt;&lt;Year&gt;2010&lt;/Year&gt;&lt;RecNum&gt;379&lt;/RecNum&gt;&lt;DisplayText&gt;&lt;style face="superscript"&gt;75&lt;/style&gt;&lt;/DisplayText&gt;&lt;record&gt;&lt;rec-number&gt;379&lt;/rec-number&gt;&lt;foreign-keys&gt;&lt;key app="EN" db-id="5rdpswedut59ebeppe0pstz8wwfpat9dtw9f" timestamp="1587572285"&gt;379&lt;/key&gt;&lt;/foreign-keys&gt;&lt;ref-type name="Journal Article"&gt;17&lt;/ref-type&gt;&lt;contributors&gt;&lt;authors&gt;&lt;author&gt;Kreibig, Sylvia D.&lt;/author&gt;&lt;/authors&gt;&lt;/contributors&gt;&lt;titles&gt;&lt;title&gt;Autonomic nervous system activity in emotion: A review&lt;/title&gt;&lt;secondary-title&gt;Biological Psychology&lt;/secondary-title&gt;&lt;/titles&gt;&lt;periodical&gt;&lt;full-title&gt;Biological Psychology&lt;/full-title&gt;&lt;/periodical&gt;&lt;pages&gt;394-421&lt;/pages&gt;&lt;volume&gt;84&lt;/volume&gt;&lt;number&gt;3&lt;/number&gt;&lt;keywords&gt;&lt;keyword&gt;Emotion&lt;/keyword&gt;&lt;keyword&gt;Autonomic nervous system&lt;/keyword&gt;&lt;keyword&gt;Emotional response specificity&lt;/keyword&gt;&lt;keyword&gt;Autonomic response organization&lt;/keyword&gt;&lt;keyword&gt;Cardiovascular system&lt;/keyword&gt;&lt;keyword&gt;Respiratory system&lt;/keyword&gt;&lt;keyword&gt;Electrodermal system&lt;/keyword&gt;&lt;/keywords&gt;&lt;dates&gt;&lt;year&gt;2010&lt;/year&gt;&lt;pub-dates&gt;&lt;date&gt;2010/07/01/&lt;/date&gt;&lt;/pub-dates&gt;&lt;/dates&gt;&lt;isbn&gt;0301-0511&lt;/isbn&gt;&lt;urls&gt;&lt;related-urls&gt;&lt;url&gt;http://www.sciencedirect.com/science/article/pii/S0301051110000827&lt;/url&gt;&lt;/related-urls&gt;&lt;/urls&gt;&lt;electronic-resource-num&gt;https://doi.org/10.1016/j.biopsycho.2010.03.010&lt;/electronic-resource-num&gt;&lt;/record&gt;&lt;/Cite&gt;&lt;/EndNote&gt;</w:instrText>
      </w:r>
      <w:r w:rsidR="00042B0B"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75</w:t>
      </w:r>
      <w:r w:rsidR="00042B0B" w:rsidRPr="00A43B7D">
        <w:rPr>
          <w:rFonts w:asciiTheme="minorHAnsi" w:hAnsiTheme="minorHAnsi" w:cstheme="minorHAnsi"/>
          <w:color w:val="auto"/>
        </w:rPr>
        <w:fldChar w:fldCharType="end"/>
      </w:r>
      <w:r w:rsidR="000548DB" w:rsidRPr="00A43B7D">
        <w:rPr>
          <w:rFonts w:asciiTheme="minorHAnsi" w:hAnsiTheme="minorHAnsi" w:cstheme="minorHAnsi"/>
          <w:color w:val="auto"/>
        </w:rPr>
        <w:t xml:space="preserve">. </w:t>
      </w:r>
    </w:p>
    <w:p w14:paraId="7429114D" w14:textId="0897FD1D" w:rsidR="000437AA" w:rsidRPr="00A43B7D" w:rsidRDefault="000437AA" w:rsidP="00426A10">
      <w:pPr>
        <w:rPr>
          <w:rFonts w:asciiTheme="minorHAnsi" w:hAnsiTheme="minorHAnsi" w:cstheme="minorHAnsi"/>
          <w:color w:val="auto"/>
        </w:rPr>
      </w:pPr>
    </w:p>
    <w:p w14:paraId="5A23D00E" w14:textId="26CB124E" w:rsidR="00BD25FC" w:rsidRPr="00A43B7D" w:rsidRDefault="000437AA" w:rsidP="00426A10">
      <w:pPr>
        <w:rPr>
          <w:rFonts w:asciiTheme="minorHAnsi" w:hAnsiTheme="minorHAnsi" w:cstheme="minorHAnsi"/>
          <w:color w:val="auto"/>
        </w:rPr>
      </w:pPr>
      <w:r w:rsidRPr="00A43B7D">
        <w:rPr>
          <w:rFonts w:asciiTheme="minorHAnsi" w:hAnsiTheme="minorHAnsi" w:cstheme="minorHAnsi"/>
          <w:color w:val="auto"/>
        </w:rPr>
        <w:t xml:space="preserve">Despite its strengths, we acknowledge that the robotic arm-reaching paradigm also has </w:t>
      </w:r>
      <w:r w:rsidR="00965F8B" w:rsidRPr="00A43B7D">
        <w:rPr>
          <w:rFonts w:asciiTheme="minorHAnsi" w:hAnsiTheme="minorHAnsi" w:cstheme="minorHAnsi"/>
          <w:color w:val="auto"/>
        </w:rPr>
        <w:t xml:space="preserve">its </w:t>
      </w:r>
      <w:r w:rsidRPr="00A43B7D">
        <w:rPr>
          <w:rFonts w:asciiTheme="minorHAnsi" w:hAnsiTheme="minorHAnsi" w:cstheme="minorHAnsi"/>
          <w:color w:val="auto"/>
        </w:rPr>
        <w:t xml:space="preserve">limitations. For example, the </w:t>
      </w:r>
      <w:r w:rsidR="009A2A64" w:rsidRPr="00A43B7D">
        <w:rPr>
          <w:rFonts w:asciiTheme="minorHAnsi" w:hAnsiTheme="minorHAnsi" w:cstheme="minorHAnsi"/>
          <w:color w:val="auto"/>
        </w:rPr>
        <w:t xml:space="preserve">paradigm is not easily transferable to other laboratories, as the </w:t>
      </w:r>
      <w:r w:rsidR="008A5995" w:rsidRPr="00A43B7D">
        <w:rPr>
          <w:rFonts w:asciiTheme="minorHAnsi" w:hAnsiTheme="minorHAnsi" w:cstheme="minorHAnsi"/>
          <w:color w:val="auto"/>
        </w:rPr>
        <w:t xml:space="preserve">equipment </w:t>
      </w:r>
      <w:r w:rsidRPr="00A43B7D">
        <w:rPr>
          <w:rFonts w:asciiTheme="minorHAnsi" w:hAnsiTheme="minorHAnsi" w:cstheme="minorHAnsi"/>
          <w:color w:val="auto"/>
        </w:rPr>
        <w:t>used in</w:t>
      </w:r>
      <w:r w:rsidR="00AC66CE" w:rsidRPr="00A43B7D">
        <w:rPr>
          <w:rFonts w:asciiTheme="minorHAnsi" w:hAnsiTheme="minorHAnsi" w:cstheme="minorHAnsi"/>
          <w:color w:val="auto"/>
        </w:rPr>
        <w:t>,</w:t>
      </w:r>
      <w:r w:rsidRPr="00A43B7D">
        <w:rPr>
          <w:rFonts w:asciiTheme="minorHAnsi" w:hAnsiTheme="minorHAnsi" w:cstheme="minorHAnsi"/>
          <w:color w:val="auto"/>
        </w:rPr>
        <w:t xml:space="preserve"> and required for the paradigm </w:t>
      </w:r>
      <w:r w:rsidR="008A5995" w:rsidRPr="00A43B7D">
        <w:rPr>
          <w:rFonts w:asciiTheme="minorHAnsi" w:hAnsiTheme="minorHAnsi" w:cstheme="minorHAnsi"/>
          <w:color w:val="auto"/>
        </w:rPr>
        <w:t>(</w:t>
      </w:r>
      <w:r w:rsidR="003769F5" w:rsidRPr="00A43B7D">
        <w:rPr>
          <w:rFonts w:asciiTheme="minorHAnsi" w:hAnsiTheme="minorHAnsi" w:cstheme="minorHAnsi"/>
          <w:color w:val="auto"/>
        </w:rPr>
        <w:t>e.g.</w:t>
      </w:r>
      <w:r w:rsidR="001B1319">
        <w:rPr>
          <w:rFonts w:asciiTheme="minorHAnsi" w:hAnsiTheme="minorHAnsi" w:cstheme="minorHAnsi"/>
          <w:color w:val="auto"/>
        </w:rPr>
        <w:t>,</w:t>
      </w:r>
      <w:r w:rsidR="003769F5" w:rsidRPr="00A43B7D">
        <w:rPr>
          <w:rFonts w:asciiTheme="minorHAnsi" w:hAnsiTheme="minorHAnsi" w:cstheme="minorHAnsi"/>
          <w:color w:val="auto"/>
        </w:rPr>
        <w:t xml:space="preserve"> </w:t>
      </w:r>
      <w:r w:rsidR="008A5995" w:rsidRPr="00A43B7D">
        <w:rPr>
          <w:rFonts w:asciiTheme="minorHAnsi" w:hAnsiTheme="minorHAnsi" w:cstheme="minorHAnsi"/>
          <w:color w:val="auto"/>
        </w:rPr>
        <w:t>robot and constant current stimulator)</w:t>
      </w:r>
      <w:r w:rsidR="00A45D47" w:rsidRPr="00A43B7D">
        <w:rPr>
          <w:rFonts w:asciiTheme="minorHAnsi" w:hAnsiTheme="minorHAnsi" w:cstheme="minorHAnsi"/>
          <w:color w:val="auto"/>
        </w:rPr>
        <w:t xml:space="preserve"> </w:t>
      </w:r>
      <w:r w:rsidR="008A5995" w:rsidRPr="00A43B7D">
        <w:rPr>
          <w:rFonts w:asciiTheme="minorHAnsi" w:hAnsiTheme="minorHAnsi" w:cstheme="minorHAnsi"/>
          <w:color w:val="auto"/>
        </w:rPr>
        <w:t>are</w:t>
      </w:r>
      <w:r w:rsidRPr="00A43B7D">
        <w:rPr>
          <w:rFonts w:asciiTheme="minorHAnsi" w:hAnsiTheme="minorHAnsi" w:cstheme="minorHAnsi"/>
          <w:color w:val="auto"/>
        </w:rPr>
        <w:t xml:space="preserve"> expensive</w:t>
      </w:r>
      <w:r w:rsidR="00D50998" w:rsidRPr="00A43B7D">
        <w:rPr>
          <w:rFonts w:asciiTheme="minorHAnsi" w:hAnsiTheme="minorHAnsi" w:cstheme="minorHAnsi"/>
          <w:color w:val="auto"/>
        </w:rPr>
        <w:t>, limiting the widespread use of the paradigm and its implementation by other laboratories</w:t>
      </w:r>
      <w:r w:rsidRPr="00A43B7D">
        <w:rPr>
          <w:rFonts w:asciiTheme="minorHAnsi" w:hAnsiTheme="minorHAnsi" w:cstheme="minorHAnsi"/>
          <w:color w:val="auto"/>
        </w:rPr>
        <w:t xml:space="preserve">. However, </w:t>
      </w:r>
      <w:r w:rsidR="0019006A" w:rsidRPr="00A43B7D">
        <w:rPr>
          <w:rFonts w:asciiTheme="minorHAnsi" w:hAnsiTheme="minorHAnsi" w:cstheme="minorHAnsi"/>
          <w:color w:val="auto"/>
        </w:rPr>
        <w:t xml:space="preserve">note that </w:t>
      </w:r>
      <w:r w:rsidR="008B206D" w:rsidRPr="00A43B7D">
        <w:rPr>
          <w:rFonts w:asciiTheme="minorHAnsi" w:hAnsiTheme="minorHAnsi" w:cstheme="minorHAnsi"/>
          <w:color w:val="auto"/>
        </w:rPr>
        <w:t>similar robots</w:t>
      </w:r>
      <w:r w:rsidR="0019006A" w:rsidRPr="00A43B7D">
        <w:rPr>
          <w:rFonts w:asciiTheme="minorHAnsi" w:hAnsiTheme="minorHAnsi" w:cstheme="minorHAnsi"/>
          <w:color w:val="auto"/>
        </w:rPr>
        <w:t>, which</w:t>
      </w:r>
      <w:r w:rsidR="008B206D" w:rsidRPr="00A43B7D">
        <w:rPr>
          <w:rFonts w:asciiTheme="minorHAnsi" w:hAnsiTheme="minorHAnsi" w:cstheme="minorHAnsi"/>
          <w:color w:val="auto"/>
        </w:rPr>
        <w:t xml:space="preserve"> </w:t>
      </w:r>
      <w:r w:rsidR="00AA6367" w:rsidRPr="00A43B7D">
        <w:rPr>
          <w:rFonts w:asciiTheme="minorHAnsi" w:hAnsiTheme="minorHAnsi" w:cstheme="minorHAnsi"/>
          <w:color w:val="auto"/>
        </w:rPr>
        <w:t xml:space="preserve">are </w:t>
      </w:r>
      <w:r w:rsidR="00994A5B" w:rsidRPr="00A43B7D">
        <w:rPr>
          <w:rFonts w:asciiTheme="minorHAnsi" w:hAnsiTheme="minorHAnsi" w:cstheme="minorHAnsi"/>
          <w:color w:val="auto"/>
        </w:rPr>
        <w:t xml:space="preserve">relatively </w:t>
      </w:r>
      <w:r w:rsidR="00AA6367" w:rsidRPr="00A43B7D">
        <w:rPr>
          <w:rFonts w:asciiTheme="minorHAnsi" w:hAnsiTheme="minorHAnsi" w:cstheme="minorHAnsi"/>
          <w:color w:val="auto"/>
        </w:rPr>
        <w:t xml:space="preserve">common in rehabilitation clinics, </w:t>
      </w:r>
      <w:r w:rsidR="008B206D" w:rsidRPr="00A43B7D">
        <w:rPr>
          <w:rFonts w:asciiTheme="minorHAnsi" w:hAnsiTheme="minorHAnsi" w:cstheme="minorHAnsi"/>
          <w:color w:val="auto"/>
        </w:rPr>
        <w:t>can be programmed in the same way</w:t>
      </w:r>
      <w:r w:rsidR="008A5995" w:rsidRPr="00A43B7D">
        <w:rPr>
          <w:rFonts w:asciiTheme="minorHAnsi" w:hAnsiTheme="minorHAnsi" w:cstheme="minorHAnsi"/>
          <w:color w:val="auto"/>
        </w:rPr>
        <w:t>,</w:t>
      </w:r>
      <w:r w:rsidR="0019006A" w:rsidRPr="00A43B7D">
        <w:rPr>
          <w:rFonts w:asciiTheme="minorHAnsi" w:hAnsiTheme="minorHAnsi" w:cstheme="minorHAnsi"/>
          <w:color w:val="auto"/>
        </w:rPr>
        <w:t xml:space="preserve"> and</w:t>
      </w:r>
      <w:r w:rsidR="008A5995" w:rsidRPr="00A43B7D">
        <w:rPr>
          <w:rFonts w:asciiTheme="minorHAnsi" w:hAnsiTheme="minorHAnsi" w:cstheme="minorHAnsi"/>
          <w:color w:val="auto"/>
        </w:rPr>
        <w:t xml:space="preserve"> more affordable constant current stimulators are available</w:t>
      </w:r>
      <w:r w:rsidR="0019006A" w:rsidRPr="00A43B7D">
        <w:rPr>
          <w:rFonts w:asciiTheme="minorHAnsi" w:hAnsiTheme="minorHAnsi" w:cstheme="minorHAnsi"/>
          <w:color w:val="auto"/>
        </w:rPr>
        <w:t xml:space="preserve"> as well</w:t>
      </w:r>
      <w:r w:rsidR="008A5995" w:rsidRPr="00A43B7D">
        <w:rPr>
          <w:rFonts w:asciiTheme="minorHAnsi" w:hAnsiTheme="minorHAnsi" w:cstheme="minorHAnsi"/>
          <w:color w:val="auto"/>
        </w:rPr>
        <w:t>.</w:t>
      </w:r>
      <w:r w:rsidR="0040154D" w:rsidRPr="00A43B7D">
        <w:rPr>
          <w:rFonts w:asciiTheme="minorHAnsi" w:hAnsiTheme="minorHAnsi" w:cstheme="minorHAnsi"/>
          <w:color w:val="auto"/>
        </w:rPr>
        <w:t xml:space="preserve"> </w:t>
      </w:r>
      <w:r w:rsidR="003D32A6" w:rsidRPr="00A43B7D">
        <w:rPr>
          <w:rFonts w:asciiTheme="minorHAnsi" w:hAnsiTheme="minorHAnsi" w:cstheme="minorHAnsi"/>
          <w:color w:val="auto"/>
        </w:rPr>
        <w:t xml:space="preserve">It is also noteworthy that, in the current method the </w:t>
      </w:r>
      <w:r w:rsidR="00F23220" w:rsidRPr="00A43B7D">
        <w:rPr>
          <w:rFonts w:asciiTheme="minorHAnsi" w:hAnsiTheme="minorHAnsi" w:cstheme="minorHAnsi"/>
          <w:color w:val="auto"/>
        </w:rPr>
        <w:t>discriminative stimulus (S</w:t>
      </w:r>
      <w:r w:rsidR="00F23220" w:rsidRPr="00A43B7D">
        <w:rPr>
          <w:rFonts w:asciiTheme="minorHAnsi" w:hAnsiTheme="minorHAnsi" w:cstheme="minorHAnsi"/>
          <w:color w:val="auto"/>
          <w:vertAlign w:val="superscript"/>
        </w:rPr>
        <w:t>D</w:t>
      </w:r>
      <w:r w:rsidR="00F23220" w:rsidRPr="00A43B7D">
        <w:rPr>
          <w:rFonts w:asciiTheme="minorHAnsi" w:hAnsiTheme="minorHAnsi" w:cstheme="minorHAnsi"/>
          <w:color w:val="auto"/>
        </w:rPr>
        <w:t>)</w:t>
      </w:r>
      <w:r w:rsidR="003D32A6" w:rsidRPr="00A43B7D">
        <w:rPr>
          <w:rFonts w:asciiTheme="minorHAnsi" w:hAnsiTheme="minorHAnsi" w:cstheme="minorHAnsi"/>
          <w:color w:val="auto"/>
        </w:rPr>
        <w:t xml:space="preserve"> and the instrumental response are intertwined. This </w:t>
      </w:r>
      <w:proofErr w:type="gramStart"/>
      <w:r w:rsidR="003D32A6" w:rsidRPr="00A43B7D">
        <w:rPr>
          <w:rFonts w:asciiTheme="minorHAnsi" w:hAnsiTheme="minorHAnsi" w:cstheme="minorHAnsi"/>
          <w:color w:val="auto"/>
        </w:rPr>
        <w:t>is in contrast to</w:t>
      </w:r>
      <w:proofErr w:type="gramEnd"/>
      <w:r w:rsidR="003D32A6" w:rsidRPr="00A43B7D">
        <w:rPr>
          <w:rFonts w:asciiTheme="minorHAnsi" w:hAnsiTheme="minorHAnsi" w:cstheme="minorHAnsi"/>
          <w:color w:val="auto"/>
        </w:rPr>
        <w:t xml:space="preserve"> traditional avoidance paradigms, where fear is first acquired towards the CS during the Pavlovian phase, and avoidance is examined in a subsequent instrumental phase. </w:t>
      </w:r>
      <w:r w:rsidR="006F1CBA" w:rsidRPr="00A43B7D">
        <w:rPr>
          <w:rFonts w:asciiTheme="minorHAnsi" w:hAnsiTheme="minorHAnsi" w:cstheme="minorHAnsi"/>
          <w:color w:val="auto"/>
        </w:rPr>
        <w:t>However, the temporal relationship between fear and avoidance is not strictly unidirectional</w:t>
      </w:r>
      <w:r w:rsidR="006F1CBA"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Pittig&lt;/Author&gt;&lt;Year&gt;2020&lt;/Year&gt;&lt;RecNum&gt;347&lt;/RecNum&gt;&lt;DisplayText&gt;&lt;style face="superscript"&gt;51&lt;/style&gt;&lt;/DisplayText&gt;&lt;record&gt;&lt;rec-number&gt;347&lt;/rec-number&gt;&lt;foreign-keys&gt;&lt;key app="EN" db-id="5rdpswedut59ebeppe0pstz8wwfpat9dtw9f" timestamp="1583414193"&gt;347&lt;/key&gt;&lt;/foreign-keys&gt;&lt;ref-type name="Journal Article"&gt;17&lt;/ref-type&gt;&lt;contributors&gt;&lt;authors&gt;&lt;author&gt;Pittig, Andre&lt;/author&gt;&lt;author&gt;Wong, Alex H. K.&lt;/author&gt;&lt;author&gt;Glück, Valentina M.&lt;/author&gt;&lt;author&gt;Boschet, Juliane M.&lt;/author&gt;&lt;/authors&gt;&lt;/contributors&gt;&lt;titles&gt;&lt;title&gt;Avoidance and its bi-directional relationship with conditioned fear: Mechanisms, moderators, and clinical implications&lt;/title&gt;&lt;secondary-title&gt;Behaviour Research and Therapy&lt;/secondary-title&gt;&lt;/titles&gt;&lt;periodical&gt;&lt;full-title&gt;Behaviour research and therapy&lt;/full-title&gt;&lt;/periodical&gt;&lt;pages&gt;103550&lt;/pages&gt;&lt;volume&gt;126&lt;/volume&gt;&lt;keywords&gt;&lt;keyword&gt;Avoidance&lt;/keyword&gt;&lt;keyword&gt;Defensive behavior&lt;/keyword&gt;&lt;keyword&gt;Fear conditioning&lt;/keyword&gt;&lt;keyword&gt;Anxiety&lt;/keyword&gt;&lt;keyword&gt;Habits&lt;/keyword&gt;&lt;keyword&gt;Instrumental behavior&lt;/keyword&gt;&lt;keyword&gt;Safety behavior&lt;/keyword&gt;&lt;keyword&gt;Aversive conditioning&lt;/keyword&gt;&lt;/keywords&gt;&lt;dates&gt;&lt;year&gt;2020&lt;/year&gt;&lt;pub-dates&gt;&lt;date&gt;2020/03/01/&lt;/date&gt;&lt;/pub-dates&gt;&lt;/dates&gt;&lt;isbn&gt;0005-7967&lt;/isbn&gt;&lt;urls&gt;&lt;related-urls&gt;&lt;url&gt;http://www.sciencedirect.com/science/article/pii/S0005796720300012&lt;/url&gt;&lt;/related-urls&gt;&lt;/urls&gt;&lt;electronic-resource-num&gt;https://doi.org/10.1016/j.brat.2020.103550&lt;/electronic-resource-num&gt;&lt;/record&gt;&lt;/Cite&gt;&lt;/EndNote&gt;</w:instrText>
      </w:r>
      <w:r w:rsidR="006F1CBA"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51</w:t>
      </w:r>
      <w:r w:rsidR="006F1CBA" w:rsidRPr="00A43B7D">
        <w:rPr>
          <w:rFonts w:asciiTheme="minorHAnsi" w:hAnsiTheme="minorHAnsi" w:cstheme="minorHAnsi"/>
          <w:color w:val="auto"/>
        </w:rPr>
        <w:fldChar w:fldCharType="end"/>
      </w:r>
      <w:r w:rsidR="006F1CBA" w:rsidRPr="00A43B7D">
        <w:rPr>
          <w:rFonts w:asciiTheme="minorHAnsi" w:hAnsiTheme="minorHAnsi" w:cstheme="minorHAnsi"/>
          <w:color w:val="auto"/>
        </w:rPr>
        <w:t xml:space="preserve">. </w:t>
      </w:r>
      <w:r w:rsidR="00A65AFF" w:rsidRPr="00A43B7D">
        <w:rPr>
          <w:rFonts w:asciiTheme="minorHAnsi" w:hAnsiTheme="minorHAnsi" w:cstheme="minorHAnsi"/>
          <w:color w:val="auto"/>
        </w:rPr>
        <w:t>Although the current paradigm allows</w:t>
      </w:r>
      <w:r w:rsidR="006F1CBA" w:rsidRPr="00A43B7D">
        <w:rPr>
          <w:rFonts w:asciiTheme="minorHAnsi" w:hAnsiTheme="minorHAnsi" w:cstheme="minorHAnsi"/>
          <w:color w:val="auto"/>
        </w:rPr>
        <w:t xml:space="preserve"> closer</w:t>
      </w:r>
      <w:r w:rsidR="00A65AFF" w:rsidRPr="00A43B7D">
        <w:rPr>
          <w:rFonts w:asciiTheme="minorHAnsi" w:hAnsiTheme="minorHAnsi" w:cstheme="minorHAnsi"/>
          <w:color w:val="auto"/>
        </w:rPr>
        <w:t xml:space="preserve"> investigation of the temporal dynamics of avoidance-emergence in relation to fear-emergence, </w:t>
      </w:r>
      <w:r w:rsidR="00220C7A" w:rsidRPr="00A43B7D">
        <w:rPr>
          <w:rFonts w:asciiTheme="minorHAnsi" w:hAnsiTheme="minorHAnsi" w:cstheme="minorHAnsi"/>
          <w:color w:val="auto"/>
        </w:rPr>
        <w:lastRenderedPageBreak/>
        <w:t xml:space="preserve">the measures we have employed so far do not allow us to accurately disentangle the </w:t>
      </w:r>
      <w:r w:rsidR="003A1688" w:rsidRPr="00A43B7D">
        <w:rPr>
          <w:rFonts w:asciiTheme="minorHAnsi" w:hAnsiTheme="minorHAnsi" w:cstheme="minorHAnsi"/>
          <w:color w:val="auto"/>
        </w:rPr>
        <w:t xml:space="preserve">temporal </w:t>
      </w:r>
      <w:r w:rsidR="009C5EB8" w:rsidRPr="00A43B7D">
        <w:rPr>
          <w:rFonts w:asciiTheme="minorHAnsi" w:hAnsiTheme="minorHAnsi" w:cstheme="minorHAnsi"/>
          <w:color w:val="auto"/>
        </w:rPr>
        <w:t>dynamics</w:t>
      </w:r>
      <w:r w:rsidR="00220C7A" w:rsidRPr="00A43B7D">
        <w:rPr>
          <w:rFonts w:asciiTheme="minorHAnsi" w:hAnsiTheme="minorHAnsi" w:cstheme="minorHAnsi"/>
          <w:color w:val="auto"/>
        </w:rPr>
        <w:t xml:space="preserve"> of fear and avoidance</w:t>
      </w:r>
      <w:r w:rsidR="00595627" w:rsidRPr="00A43B7D">
        <w:rPr>
          <w:rFonts w:asciiTheme="minorHAnsi" w:hAnsiTheme="minorHAnsi" w:cstheme="minorHAnsi"/>
          <w:color w:val="auto"/>
        </w:rPr>
        <w:t>.</w:t>
      </w:r>
      <w:r w:rsidR="0069088D" w:rsidRPr="00A43B7D">
        <w:rPr>
          <w:rFonts w:asciiTheme="minorHAnsi" w:hAnsiTheme="minorHAnsi" w:cstheme="minorHAnsi"/>
          <w:color w:val="auto"/>
        </w:rPr>
        <w:t xml:space="preserve"> </w:t>
      </w:r>
      <w:r w:rsidR="00A45D47" w:rsidRPr="00A43B7D">
        <w:rPr>
          <w:rFonts w:asciiTheme="minorHAnsi" w:hAnsiTheme="minorHAnsi" w:cstheme="minorHAnsi"/>
          <w:color w:val="auto"/>
        </w:rPr>
        <w:t>Currently</w:t>
      </w:r>
      <w:r w:rsidR="003A1688" w:rsidRPr="00A43B7D">
        <w:rPr>
          <w:rFonts w:asciiTheme="minorHAnsi" w:hAnsiTheme="minorHAnsi" w:cstheme="minorHAnsi"/>
          <w:color w:val="auto"/>
        </w:rPr>
        <w:t>,</w:t>
      </w:r>
      <w:r w:rsidR="0069088D" w:rsidRPr="00A43B7D">
        <w:rPr>
          <w:rFonts w:asciiTheme="minorHAnsi" w:hAnsiTheme="minorHAnsi" w:cstheme="minorHAnsi"/>
          <w:color w:val="auto"/>
        </w:rPr>
        <w:t xml:space="preserve"> avoidance behavior in the paradigm can be examined at a trial-by-trial basis</w:t>
      </w:r>
      <w:r w:rsidR="00FA0C50" w:rsidRPr="00A43B7D">
        <w:rPr>
          <w:rFonts w:asciiTheme="minorHAnsi" w:hAnsiTheme="minorHAnsi" w:cstheme="minorHAnsi"/>
          <w:color w:val="auto"/>
        </w:rPr>
        <w:t xml:space="preserve">, whereas fear and expectancy ratings are only collected at </w:t>
      </w:r>
      <w:r w:rsidR="00994A5B" w:rsidRPr="00A43B7D">
        <w:rPr>
          <w:rFonts w:asciiTheme="minorHAnsi" w:hAnsiTheme="minorHAnsi" w:cstheme="minorHAnsi"/>
          <w:color w:val="auto"/>
        </w:rPr>
        <w:t xml:space="preserve">discrete, </w:t>
      </w:r>
      <w:r w:rsidR="00FA0C50" w:rsidRPr="00A43B7D">
        <w:rPr>
          <w:rFonts w:asciiTheme="minorHAnsi" w:hAnsiTheme="minorHAnsi" w:cstheme="minorHAnsi"/>
          <w:color w:val="auto"/>
        </w:rPr>
        <w:t xml:space="preserve">specific </w:t>
      </w:r>
      <w:r w:rsidR="00994A5B" w:rsidRPr="00A43B7D">
        <w:rPr>
          <w:rFonts w:asciiTheme="minorHAnsi" w:hAnsiTheme="minorHAnsi" w:cstheme="minorHAnsi"/>
          <w:color w:val="auto"/>
        </w:rPr>
        <w:t xml:space="preserve">time </w:t>
      </w:r>
      <w:r w:rsidR="00FA0C50" w:rsidRPr="00A43B7D">
        <w:rPr>
          <w:rFonts w:asciiTheme="minorHAnsi" w:hAnsiTheme="minorHAnsi" w:cstheme="minorHAnsi"/>
          <w:color w:val="auto"/>
        </w:rPr>
        <w:t>points during the task, to not interfere with task flow</w:t>
      </w:r>
      <w:r w:rsidR="0069088D" w:rsidRPr="00A43B7D">
        <w:rPr>
          <w:rFonts w:asciiTheme="minorHAnsi" w:hAnsiTheme="minorHAnsi" w:cstheme="minorHAnsi"/>
          <w:color w:val="auto"/>
        </w:rPr>
        <w:t>. However, to allow precise comparisons between fear and avoidance, a future study could use a more continuous measure of fear</w:t>
      </w:r>
      <w:r w:rsidR="003A1688" w:rsidRPr="00A43B7D">
        <w:rPr>
          <w:rFonts w:asciiTheme="minorHAnsi" w:hAnsiTheme="minorHAnsi" w:cstheme="minorHAnsi"/>
          <w:color w:val="auto"/>
        </w:rPr>
        <w:t xml:space="preserve">, </w:t>
      </w:r>
      <w:r w:rsidR="00D40970" w:rsidRPr="00A43B7D">
        <w:rPr>
          <w:rFonts w:asciiTheme="minorHAnsi" w:hAnsiTheme="minorHAnsi" w:cstheme="minorHAnsi"/>
          <w:color w:val="auto"/>
        </w:rPr>
        <w:t xml:space="preserve">for example, by </w:t>
      </w:r>
      <w:r w:rsidR="00F54229" w:rsidRPr="00A43B7D">
        <w:rPr>
          <w:rFonts w:asciiTheme="minorHAnsi" w:hAnsiTheme="minorHAnsi" w:cstheme="minorHAnsi"/>
          <w:color w:val="auto"/>
        </w:rPr>
        <w:t>means of</w:t>
      </w:r>
      <w:r w:rsidR="00D40970" w:rsidRPr="00A43B7D">
        <w:rPr>
          <w:rFonts w:asciiTheme="minorHAnsi" w:hAnsiTheme="minorHAnsi" w:cstheme="minorHAnsi"/>
          <w:color w:val="auto"/>
        </w:rPr>
        <w:t xml:space="preserve"> a</w:t>
      </w:r>
      <w:r w:rsidR="00DD26DB" w:rsidRPr="00A43B7D">
        <w:rPr>
          <w:rFonts w:asciiTheme="minorHAnsi" w:hAnsiTheme="minorHAnsi" w:cstheme="minorHAnsi"/>
          <w:color w:val="auto"/>
        </w:rPr>
        <w:t xml:space="preserve"> dial</w:t>
      </w:r>
      <w:r w:rsidR="00D40970" w:rsidRPr="00A43B7D">
        <w:rPr>
          <w:rFonts w:asciiTheme="minorHAnsi" w:hAnsiTheme="minorHAnsi" w:cstheme="minorHAnsi"/>
          <w:color w:val="auto"/>
        </w:rPr>
        <w:fldChar w:fldCharType="begin"/>
      </w:r>
      <w:r w:rsidR="00B642A0">
        <w:rPr>
          <w:rFonts w:asciiTheme="minorHAnsi" w:hAnsiTheme="minorHAnsi" w:cstheme="minorHAnsi"/>
          <w:color w:val="auto"/>
        </w:rPr>
        <w:instrText xml:space="preserve"> ADDIN EN.CITE &lt;EndNote&gt;&lt;Cite&gt;&lt;Author&gt;Pappens&lt;/Author&gt;&lt;Year&gt;2012&lt;/Year&gt;&lt;RecNum&gt;404&lt;/RecNum&gt;&lt;DisplayText&gt;&lt;style face="superscript"&gt;76&lt;/style&gt;&lt;/DisplayText&gt;&lt;record&gt;&lt;rec-number&gt;404&lt;/rec-number&gt;&lt;foreign-keys&gt;&lt;key app="EN" db-id="5rdpswedut59ebeppe0pstz8wwfpat9dtw9f" timestamp="1590153649"&gt;404&lt;/key&gt;&lt;/foreign-keys&gt;&lt;ref-type name="Journal Article"&gt;17&lt;/ref-type&gt;&lt;contributors&gt;&lt;authors&gt;&lt;author&gt;Pappens, Meike&lt;/author&gt;&lt;author&gt;Smets, Elyn&lt;/author&gt;&lt;author&gt;Vansteenwegen, Debora&lt;/author&gt;&lt;author&gt;Van Den Bergh, Omer&lt;/author&gt;&lt;author&gt;Van Diest, Ilse&lt;/author&gt;&lt;/authors&gt;&lt;/contributors&gt;&lt;titles&gt;&lt;title&gt;Learning to fear suffocation: a new paradigm for interoceptive fear conditioning&lt;/title&gt;&lt;secondary-title&gt;Psychophysiology&lt;/secondary-title&gt;&lt;/titles&gt;&lt;periodical&gt;&lt;full-title&gt;Psychophysiology&lt;/full-title&gt;&lt;/periodical&gt;&lt;pages&gt;821-828&lt;/pages&gt;&lt;volume&gt;49&lt;/volume&gt;&lt;number&gt;6&lt;/number&gt;&lt;dates&gt;&lt;year&gt;2012&lt;/year&gt;&lt;/dates&gt;&lt;isbn&gt;0048-5772&lt;/isbn&gt;&lt;urls&gt;&lt;/urls&gt;&lt;/record&gt;&lt;/Cite&gt;&lt;/EndNote&gt;</w:instrText>
      </w:r>
      <w:r w:rsidR="00D40970"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76</w:t>
      </w:r>
      <w:r w:rsidR="00D40970" w:rsidRPr="00A43B7D">
        <w:rPr>
          <w:rFonts w:asciiTheme="minorHAnsi" w:hAnsiTheme="minorHAnsi" w:cstheme="minorHAnsi"/>
          <w:color w:val="auto"/>
        </w:rPr>
        <w:fldChar w:fldCharType="end"/>
      </w:r>
      <w:r w:rsidR="00D40970" w:rsidRPr="00A43B7D">
        <w:rPr>
          <w:rFonts w:asciiTheme="minorHAnsi" w:hAnsiTheme="minorHAnsi" w:cstheme="minorHAnsi"/>
          <w:color w:val="auto"/>
        </w:rPr>
        <w:t>, single-sensor EEG</w:t>
      </w:r>
      <w:r w:rsidR="00F54229" w:rsidRPr="00A43B7D">
        <w:rPr>
          <w:rFonts w:asciiTheme="minorHAnsi" w:hAnsiTheme="minorHAnsi" w:cstheme="minorHAnsi"/>
          <w:color w:val="auto"/>
        </w:rPr>
        <w:fldChar w:fldCharType="begin"/>
      </w:r>
      <w:r w:rsidR="00B642A0">
        <w:rPr>
          <w:rFonts w:asciiTheme="minorHAnsi" w:hAnsiTheme="minorHAnsi" w:cstheme="minorHAnsi"/>
          <w:color w:val="auto"/>
        </w:rPr>
        <w:instrText xml:space="preserve"> ADDIN EN.CITE &lt;EndNote&gt;&lt;Cite&gt;&lt;Author&gt;de Man&lt;/Author&gt;&lt;Year&gt;2016&lt;/Year&gt;&lt;RecNum&gt;402&lt;/RecNum&gt;&lt;DisplayText&gt;&lt;style face="superscript"&gt;77&lt;/style&gt;&lt;/DisplayText&gt;&lt;record&gt;&lt;rec-number&gt;402&lt;/rec-number&gt;&lt;foreign-keys&gt;&lt;key app="EN" db-id="5rdpswedut59ebeppe0pstz8wwfpat9dtw9f" timestamp="1590153404"&gt;402&lt;/key&gt;&lt;/foreign-keys&gt;&lt;ref-type name="Conference Proceedings"&gt;10&lt;/ref-type&gt;&lt;contributors&gt;&lt;authors&gt;&lt;author&gt;de Man, Jeroen&lt;/author&gt;&lt;author&gt;Stassen, Nicolette&lt;/author&gt;&lt;/authors&gt;&lt;secondary-authors&gt;&lt;author&gt;Poppe, R &lt;/author&gt;&lt;author&gt;Meyer J.J. &lt;/author&gt;&lt;author&gt;Veltkamp R. &lt;/author&gt;&lt;author&gt;Dastani M. &lt;/author&gt;&lt;/secondary-authors&gt;&lt;/contributors&gt;&lt;titles&gt;&lt;title&gt;Analyzing Fear Using a Single-Sensor EEG Device&lt;/title&gt;&lt;secondary-title&gt;International Conference on Intelligent Technologies for Interactive Entertainment&lt;/secondary-title&gt;&lt;/titles&gt;&lt;pages&gt;86-96&lt;/pages&gt;&lt;volume&gt; Lecture Notes of the Institute for Computer Sciences, Social Informatics and Telecommunications Engineering, vol 178.&lt;/volume&gt;&lt;dates&gt;&lt;year&gt;2016&lt;/year&gt;&lt;/dates&gt;&lt;publisher&gt;Springer&lt;/publisher&gt;&lt;urls&gt;&lt;/urls&gt;&lt;/record&gt;&lt;/Cite&gt;&lt;/EndNote&gt;</w:instrText>
      </w:r>
      <w:r w:rsidR="00F54229"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77</w:t>
      </w:r>
      <w:r w:rsidR="00F54229" w:rsidRPr="00A43B7D">
        <w:rPr>
          <w:rFonts w:asciiTheme="minorHAnsi" w:hAnsiTheme="minorHAnsi" w:cstheme="minorHAnsi"/>
          <w:color w:val="auto"/>
        </w:rPr>
        <w:fldChar w:fldCharType="end"/>
      </w:r>
      <w:r w:rsidR="00D40970" w:rsidRPr="00A43B7D">
        <w:rPr>
          <w:rFonts w:asciiTheme="minorHAnsi" w:hAnsiTheme="minorHAnsi" w:cstheme="minorHAnsi"/>
          <w:color w:val="auto"/>
        </w:rPr>
        <w:t>, or</w:t>
      </w:r>
      <w:r w:rsidR="003A1688" w:rsidRPr="00A43B7D">
        <w:rPr>
          <w:rFonts w:asciiTheme="minorHAnsi" w:hAnsiTheme="minorHAnsi" w:cstheme="minorHAnsi"/>
          <w:color w:val="auto"/>
        </w:rPr>
        <w:t xml:space="preserve"> fear-potentiated startle,</w:t>
      </w:r>
      <w:r w:rsidR="0069088D" w:rsidRPr="00A43B7D">
        <w:rPr>
          <w:rFonts w:asciiTheme="minorHAnsi" w:hAnsiTheme="minorHAnsi" w:cstheme="minorHAnsi"/>
          <w:color w:val="auto"/>
        </w:rPr>
        <w:t xml:space="preserve"> to</w:t>
      </w:r>
      <w:r w:rsidR="00AF7DDD" w:rsidRPr="00A43B7D">
        <w:rPr>
          <w:rFonts w:asciiTheme="minorHAnsi" w:hAnsiTheme="minorHAnsi" w:cstheme="minorHAnsi"/>
          <w:color w:val="auto"/>
        </w:rPr>
        <w:t xml:space="preserve"> allow </w:t>
      </w:r>
      <w:r w:rsidR="0069088D" w:rsidRPr="00A43B7D">
        <w:rPr>
          <w:rFonts w:asciiTheme="minorHAnsi" w:hAnsiTheme="minorHAnsi" w:cstheme="minorHAnsi"/>
          <w:color w:val="auto"/>
        </w:rPr>
        <w:t xml:space="preserve">a detailed </w:t>
      </w:r>
      <w:r w:rsidR="00AF7DDD" w:rsidRPr="00A43B7D">
        <w:rPr>
          <w:rFonts w:asciiTheme="minorHAnsi" w:hAnsiTheme="minorHAnsi" w:cstheme="minorHAnsi"/>
          <w:color w:val="auto"/>
        </w:rPr>
        <w:t>understanding</w:t>
      </w:r>
      <w:r w:rsidR="0069088D" w:rsidRPr="00A43B7D">
        <w:rPr>
          <w:rFonts w:asciiTheme="minorHAnsi" w:hAnsiTheme="minorHAnsi" w:cstheme="minorHAnsi"/>
          <w:color w:val="auto"/>
        </w:rPr>
        <w:t xml:space="preserve"> </w:t>
      </w:r>
      <w:r w:rsidR="00AF7DDD" w:rsidRPr="00A43B7D">
        <w:rPr>
          <w:rFonts w:asciiTheme="minorHAnsi" w:hAnsiTheme="minorHAnsi" w:cstheme="minorHAnsi"/>
          <w:color w:val="auto"/>
        </w:rPr>
        <w:t>of</w:t>
      </w:r>
      <w:r w:rsidR="0069088D" w:rsidRPr="00A43B7D">
        <w:rPr>
          <w:rFonts w:asciiTheme="minorHAnsi" w:hAnsiTheme="minorHAnsi" w:cstheme="minorHAnsi"/>
          <w:color w:val="auto"/>
        </w:rPr>
        <w:t xml:space="preserve"> fear</w:t>
      </w:r>
      <w:r w:rsidR="00AF7DDD" w:rsidRPr="00A43B7D">
        <w:rPr>
          <w:rFonts w:asciiTheme="minorHAnsi" w:hAnsiTheme="minorHAnsi" w:cstheme="minorHAnsi"/>
          <w:color w:val="auto"/>
        </w:rPr>
        <w:t>-emergence</w:t>
      </w:r>
      <w:r w:rsidR="0069088D" w:rsidRPr="00A43B7D">
        <w:rPr>
          <w:rFonts w:asciiTheme="minorHAnsi" w:hAnsiTheme="minorHAnsi" w:cstheme="minorHAnsi"/>
          <w:color w:val="auto"/>
        </w:rPr>
        <w:t xml:space="preserve"> towards the different trajectories</w:t>
      </w:r>
      <w:r w:rsidR="00994A5B" w:rsidRPr="00A43B7D">
        <w:rPr>
          <w:rFonts w:asciiTheme="minorHAnsi" w:hAnsiTheme="minorHAnsi" w:cstheme="minorHAnsi"/>
          <w:color w:val="auto"/>
        </w:rPr>
        <w:t>, in relation to avoidance</w:t>
      </w:r>
      <w:r w:rsidR="0069088D" w:rsidRPr="00A43B7D">
        <w:rPr>
          <w:rFonts w:asciiTheme="minorHAnsi" w:hAnsiTheme="minorHAnsi" w:cstheme="minorHAnsi"/>
          <w:color w:val="auto"/>
        </w:rPr>
        <w:t xml:space="preserve">. </w:t>
      </w:r>
      <w:r w:rsidR="00993ED8" w:rsidRPr="00A43B7D">
        <w:rPr>
          <w:rFonts w:asciiTheme="minorHAnsi" w:hAnsiTheme="minorHAnsi" w:cstheme="minorHAnsi"/>
          <w:color w:val="auto"/>
        </w:rPr>
        <w:t xml:space="preserve">Finally, only </w:t>
      </w:r>
      <w:proofErr w:type="spellStart"/>
      <w:r w:rsidR="00993ED8" w:rsidRPr="00A43B7D">
        <w:rPr>
          <w:rFonts w:asciiTheme="minorHAnsi" w:hAnsiTheme="minorHAnsi" w:cstheme="minorHAnsi"/>
          <w:color w:val="auto"/>
        </w:rPr>
        <w:t>electrocutaneous</w:t>
      </w:r>
      <w:proofErr w:type="spellEnd"/>
      <w:r w:rsidR="00993ED8" w:rsidRPr="00A43B7D">
        <w:rPr>
          <w:rFonts w:asciiTheme="minorHAnsi" w:hAnsiTheme="minorHAnsi" w:cstheme="minorHAnsi"/>
          <w:color w:val="auto"/>
        </w:rPr>
        <w:t xml:space="preserve"> stimuli have so far been used in the robotic arm-reaching</w:t>
      </w:r>
      <w:r w:rsidR="009C5845" w:rsidRPr="00A43B7D">
        <w:rPr>
          <w:rFonts w:asciiTheme="minorHAnsi" w:hAnsiTheme="minorHAnsi" w:cstheme="minorHAnsi"/>
          <w:color w:val="auto"/>
        </w:rPr>
        <w:t xml:space="preserve"> paradigm</w:t>
      </w:r>
      <w:r w:rsidR="00993ED8" w:rsidRPr="00A43B7D">
        <w:rPr>
          <w:rFonts w:asciiTheme="minorHAnsi" w:hAnsiTheme="minorHAnsi" w:cstheme="minorHAnsi"/>
          <w:color w:val="auto"/>
        </w:rPr>
        <w:t xml:space="preserve"> as pain stimuli, </w:t>
      </w:r>
      <w:r w:rsidR="002E379B" w:rsidRPr="00A43B7D">
        <w:rPr>
          <w:rFonts w:asciiTheme="minorHAnsi" w:hAnsiTheme="minorHAnsi" w:cstheme="minorHAnsi"/>
          <w:color w:val="auto"/>
        </w:rPr>
        <w:t xml:space="preserve">for reasons of </w:t>
      </w:r>
      <w:r w:rsidR="00993ED8" w:rsidRPr="00A43B7D">
        <w:rPr>
          <w:rFonts w:asciiTheme="minorHAnsi" w:hAnsiTheme="minorHAnsi" w:cstheme="minorHAnsi"/>
          <w:color w:val="auto"/>
        </w:rPr>
        <w:t>consisten</w:t>
      </w:r>
      <w:r w:rsidR="002E379B" w:rsidRPr="00A43B7D">
        <w:rPr>
          <w:rFonts w:asciiTheme="minorHAnsi" w:hAnsiTheme="minorHAnsi" w:cstheme="minorHAnsi"/>
          <w:color w:val="auto"/>
        </w:rPr>
        <w:t>cy and comparability</w:t>
      </w:r>
      <w:r w:rsidR="00993ED8" w:rsidRPr="00A43B7D">
        <w:rPr>
          <w:rFonts w:asciiTheme="minorHAnsi" w:hAnsiTheme="minorHAnsi" w:cstheme="minorHAnsi"/>
          <w:color w:val="auto"/>
        </w:rPr>
        <w:t xml:space="preserve"> with previous studies of pain-related </w:t>
      </w:r>
      <w:r w:rsidR="00993ED8" w:rsidRPr="007104FF">
        <w:rPr>
          <w:rFonts w:asciiTheme="minorHAnsi" w:hAnsiTheme="minorHAnsi" w:cstheme="minorHAnsi"/>
          <w:iCs/>
          <w:color w:val="auto"/>
        </w:rPr>
        <w:t>fear</w:t>
      </w:r>
      <w:r w:rsidR="00993ED8" w:rsidRPr="00A43B7D">
        <w:rPr>
          <w:rFonts w:asciiTheme="minorHAnsi" w:hAnsiTheme="minorHAnsi" w:cstheme="minorHAnsi"/>
          <w:color w:val="auto"/>
        </w:rPr>
        <w:fldChar w:fldCharType="begin">
          <w:fldData xml:space="preserve">PEVuZE5vdGU+PENpdGU+PEF1dGhvcj5NZXVsZGVyczwvQXV0aG9yPjxZZWFyPjIwMTM8L1llYXI+
PFJlY051bT40MjwvUmVjTnVtPjxEaXNwbGF5VGV4dD48c3R5bGUgZmFjZT0ic3VwZXJzY3JpcHQi
Pjc4LTgwPC9zdHlsZT48L0Rpc3BsYXlUZXh0PjxyZWNvcmQ+PHJlYy1udW1iZXI+NDI8L3JlYy1u
dW1iZXI+PGZvcmVpZ24ta2V5cz48a2V5IGFwcD0iRU4iIGRiLWlkPSI1cmRwc3dlZHV0NTllYmVw
cGUwcHN0ejh3d2ZwYXQ5ZHR3OWYiIHRpbWVzdGFtcD0iMTUxMjczMzMzMSI+NDI8L2tleT48L2Zv
cmVpZ24ta2V5cz48cmVmLXR5cGUgbmFtZT0iSm91cm5hbCBBcnRpY2xlIj4xNzwvcmVmLXR5cGU+
PGNvbnRyaWJ1dG9ycz48YXV0aG9ycz48YXV0aG9yPk1ldWxkZXJzPC9hdXRob3I+PGF1dGhvcj5W
YW5kZWJyb2VrPC9hdXRob3I+PGF1dGhvcj5WZXJ2bGlldDwvYXV0aG9yPjxhdXRob3I+VmxhZXll
bjwvYXV0aG9yPjwvYXV0aG9ycz48L2NvbnRyaWJ1dG9ycz48YXV0aC1hZGRyZXNzPjFEZXBhcnRt
ZW50IG9mIFBzeWNob2xvZ3ksIFVuaXZlcnNpdHkgb2YgTGV1dmVuLCBMZXV2ZW4sIEJlbGdpdW0m
I3hEOzJDZW50ZXIgb2YgRXhjZWxsZW5jZSBHZW5lcmFsaXphdGlvbiBSZXNlYXJjaCBpbiBJbGwg
SGVhbHRoIGFuZCBQc3ljaG9wYXRob2xvZ3ksIFVuaXZlcnNpdHkgb2YgTGV1dmVuLCBMZXV2ZW4s
IEJlbGdpdW0mI3hEOzNEZXBhcnRtZW50IG9mIENsaW5pY2FsIFBzeWNob2xvZ2ljYWwgU2NpZW5j
ZSwgTWFhc3RyaWNodCBVbml2ZXJzaXR5LCBNYWFzdHJpY2h0LCBOZXRoZXJsYW5kczwvYXV0aC1h
ZGRyZXNzPjx0aXRsZXM+PHRpdGxlPkdlbmVyYWxpemF0aW9uIEdyYWRpZW50cyBpbiBDdWVkIGFu
ZCBDb250ZXh0dWFsIFBhaW4tUmVsYXRlZCBGZWFyOiBBbiBFeHBlcmltZW50YWwgU3R1ZHkgaW4g
SGVhbHRoeSBQYXJ0aWNpcGFudHM8L3RpdGxlPjxzZWNvbmRhcnktdGl0bGU+RnJvbnRpZXJzIGlu
IEh1bWFuIE5ldXJvc2NpZW5jZTwvc2Vjb25kYXJ5LXRpdGxlPjxhbHQtdGl0bGU+RnJvbnRpZXJz
IGluIEh1bWFuIE5ldXJvc2NpZW5jZTwvYWx0LXRpdGxlPjwvdGl0bGVzPjxwZXJpb2RpY2FsPjxm
dWxsLXRpdGxlPkZyb250IEh1bSBOZXVyb3NjaTwvZnVsbC10aXRsZT48YWJici0xPkZyb250aWVy
cyBpbiBIdW1hbiBOZXVyb3NjaWVuY2U8L2FiYnItMT48L3BlcmlvZGljYWw+PGFsdC1wZXJpb2Rp
Y2FsPjxmdWxsLXRpdGxlPkZyb250IEh1bSBOZXVyb3NjaTwvZnVsbC10aXRsZT48YWJici0xPkZy
b250aWVycyBpbiBIdW1hbiBOZXVyb3NjaWVuY2U8L2FiYnItMT48L2FsdC1wZXJpb2RpY2FsPjx2
b2x1bWU+Nzwvdm9sdW1lPjxkYXRlcz48eWVhcj4yMDEzPC95ZWFyPjwvZGF0ZXM+PGFjY2Vzc2lv
bi1udW0+MjM4NDc1MTM8L2FjY2Vzc2lvbi1udW0+PHVybHM+PC91cmxzPjxjdXN0b20yPlBNQzM3
MDE4NjI8L2N1c3RvbTI+PGVsZWN0cm9uaWMtcmVzb3VyY2UtbnVtPjEwLjMzODkvZm5odW0uMjAx
My4wMDM0NTwvZWxlY3Ryb25pYy1yZXNvdXJjZS1udW0+PGxhbmd1YWdlPmVuZzwvbGFuZ3VhZ2U+
PC9yZWNvcmQ+PC9DaXRlPjxDaXRlPjxBdXRob3I+TWV1bGRlcnM8L0F1dGhvcj48WWVhcj4yMDEx
PC9ZZWFyPjxSZWNOdW0+MzQ8L1JlY051bT48cmVjb3JkPjxyZWMtbnVtYmVyPjM0PC9yZWMtbnVt
YmVyPjxmb3JlaWduLWtleXM+PGtleSBhcHA9IkVOIiBkYi1pZD0iNXJkcHN3ZWR1dDU5ZWJlcHBl
MHBzdHo4d3dmcGF0OWR0dzlmIiB0aW1lc3RhbXA9IjE1MTI3MzE4MjEiPjM0PC9rZXk+PGtleSBh
cHA9IkVOV2ViIiBkYi1pZD0iIj4wPC9rZXk+PC9mb3JlaWduLWtleXM+PHJlZi10eXBlIG5hbWU9
IkpvdXJuYWwgQXJ0aWNsZSI+MTc8L3JlZi10eXBlPjxjb250cmlidXRvcnM+PGF1dGhvcnM+PGF1
dGhvcj5NZXVsZGVyczwvYXV0aG9yPjxhdXRob3I+VmFuc3RlZW53ZWdlbjwvYXV0aG9yPjxhdXRo
b3I+VmxhZXllbjwvYXV0aG9yPjwvYXV0aG9ycz48L2NvbnRyaWJ1dG9ycz48YXV0aC1hZGRyZXNz
PkRlcGFydG1lbnQgb2YgUHN5Y2hvbG9neSwgUmVzZWFyY2ggR3JvdXAgb24gSGVhbHRoIFBzeWNo
b2xvZ3ksIFVuaXZlcnNpdHkgb2YgTGV1dmVuLCBUaWVuc2VzdHJhYXQgMTAyLCBCb3ggMzcyNiwg
MzAwMCBMZXV2ZW4sIEJlbGdpdW0uIGFubi5tZXVsZGVyc0Bwc3kua3VsZXV2ZW4uYmU8L2F1dGgt
YWRkcmVzcz48dGl0bGVzPjx0aXRsZT5UaGUgYWNxdWlzaXRpb24gb2YgZmVhciBvZiBtb3ZlbWVu
dC1yZWxhdGVkIHBhaW4gYW5kIGFzc29jaWF0aXZlIGxlYXJuaW5nOiBhIG5vdmVsIHBhaW4tcmVs
ZXZhbnQgaHVtYW4gZmVhciBjb25kaXRpb25pbmcgcGFyYWRpZ208L3RpdGxlPjxzZWNvbmRhcnkt
dGl0bGU+UGFpbjwvc2Vjb25kYXJ5LXRpdGxlPjwvdGl0bGVzPjxwZXJpb2RpY2FsPjxmdWxsLXRp
dGxlPlBhaW48L2Z1bGwtdGl0bGU+PC9wZXJpb2RpY2FsPjxwYWdlcz4yNDYwLTk8L3BhZ2VzPjx2
b2x1bWU+MTUyPC92b2x1bWU+PG51bWJlcj4xMTwvbnVtYmVyPjxlZGl0aW9uPjIwMTEvMDcvMDU8
L2VkaXRpb24+PGtleXdvcmRzPjxrZXl3b3JkPkFkb2xlc2NlbnQ8L2tleXdvcmQ+PGtleXdvcmQ+
QWR1bHQ8L2tleXdvcmQ+PGtleXdvcmQ+QXNzb2NpYXRpb24gTGVhcm5pbmcvKnBoeXNpb2xvZ3k8
L2tleXdvcmQ+PGtleXdvcmQ+QXZvaWRhbmNlIExlYXJuaW5nL3BoeXNpb2xvZ3k8L2tleXdvcmQ+
PGtleXdvcmQ+QmxpbmtpbmcvcGh5c2lvbG9neTwva2V5d29yZD48a2V5d29yZD5DaHJvbmljIFBh
aW4vKnBoeXNpb3BhdGhvbG9neS8qcHN5Y2hvbG9neTwva2V5d29yZD48a2V5d29yZD5Db25kaXRp
b25pbmcgKFBzeWNob2xvZ3kpLypwaHlzaW9sb2d5PC9rZXl3b3JkPjxrZXl3b3JkPkZlYXIvKnBo
eXNpb2xvZ3k8L2tleXdvcmQ+PGtleXdvcmQ+RmVtYWxlPC9rZXl3b3JkPjxrZXl3b3JkPkh1bWFu
czwva2V5d29yZD48a2V5d29yZD5NYWxlPC9rZXl3b3JkPjxrZXl3b3JkPk1vdmVtZW50LypwaHlz
aW9sb2d5PC9rZXl3b3JkPjxrZXl3b3JkPlJlYWN0aW9uIFRpbWUvcGh5c2lvbG9neTwva2V5d29y
ZD48a2V5d29yZD5SZWZsZXgsIFN0YXJ0bGUvcGh5c2lvbG9neTwva2V5d29yZD48a2V5d29yZD5Z
b3VuZyBBZHVsdDwva2V5d29yZD48L2tleXdvcmRzPjxkYXRlcz48eWVhcj4yMDExPC95ZWFyPjxw
dWItZGF0ZXM+PGRhdGU+Tm92PC9kYXRlPjwvcHViLWRhdGVzPjwvZGF0ZXM+PGlzYm4+MTg3Mi02
NjIzIChFbGVjdHJvbmljKSYjeEQ7MDMwNC0zOTU5IChMaW5raW5nKTwvaXNibj48YWNjZXNzaW9u
LW51bT4yMTcyMzY2NDwvYWNjZXNzaW9uLW51bT48dXJscz48cmVsYXRlZC11cmxzPjx1cmw+aHR0
cHM6Ly93d3cubmNiaS5ubG0ubmloLmdvdi9wdWJtZWQvMjE3MjM2NjQ8L3VybD48L3JlbGF0ZWQt
dXJscz48L3VybHM+PGVsZWN0cm9uaWMtcmVzb3VyY2UtbnVtPjEwLjEwMTYvai5wYWluLjIwMTEu
MDUuMDE1PC9lbGVjdHJvbmljLXJlc291cmNlLW51bT48L3JlY29yZD48L0NpdGU+PENpdGU+PEF1
dGhvcj5NZXVsZGVyczwvQXV0aG9yPjxZZWFyPjIwMTM8L1llYXI+PFJlY051bT42ODwvUmVjTnVt
PjxyZWNvcmQ+PHJlYy1udW1iZXI+Njg8L3JlYy1udW1iZXI+PGZvcmVpZ24ta2V5cz48a2V5IGFw
cD0iRU4iIGRiLWlkPSI1cmRwc3dlZHV0NTllYmVwcGUwcHN0ejh3d2ZwYXQ5ZHR3OWYiIHRpbWVz
dGFtcD0iMTUxMzY4NzQyMCI+Njg8L2tleT48L2ZvcmVpZ24ta2V5cz48cmVmLXR5cGUgbmFtZT0i
Sm91cm5hbCBBcnRpY2xlIj4xNzwvcmVmLXR5cGU+PGNvbnRyaWJ1dG9ycz48YXV0aG9ycz48YXV0
aG9yPk1ldWxkZXJzPC9hdXRob3I+PGF1dGhvcj5WbGFleWVuPC9hdXRob3I+PC9hdXRob3JzPjwv
Y29udHJpYnV0b3JzPjxhdXRoLWFkZHJlc3M+UmVzZWFyY2ggR3JvdXAgb24gSGVhbHRoIFBzeWNo
b2xvZ3ksIFVuaXZlcnNpdHkgb2YgTGV1dmVuLCBMZXV2ZW4sIEJlbGdpdW0uIGFubi5tZXVsZGVy
c0BwcHcua3VsZXV2ZW4uYmU8L2F1dGgtYWRkcmVzcz48dGl0bGVzPjx0aXRsZT5UaGUgYWNxdWlz
aXRpb24gYW5kIGdlbmVyYWxpemF0aW9uIG9mIGN1ZWQgYW5kIGNvbnRleHR1YWwgcGFpbi1yZWxh
dGVkIGZlYXI6IGFuIGV4cGVyaW1lbnRhbCBzdHVkeSB1c2luZyBhIHZvbHVudGFyeSBtb3ZlbWVu
dCBwYXJhZGlnbTwvdGl0bGU+PHNlY29uZGFyeS10aXRsZT5QYWluPC9zZWNvbmRhcnktdGl0bGU+
PGFsdC10aXRsZT5QYWluPC9hbHQtdGl0bGU+PC90aXRsZXM+PHBlcmlvZGljYWw+PGZ1bGwtdGl0
bGU+UGFpbjwvZnVsbC10aXRsZT48L3BlcmlvZGljYWw+PGFsdC1wZXJpb2RpY2FsPjxmdWxsLXRp
dGxlPlBhaW48L2Z1bGwtdGl0bGU+PC9hbHQtcGVyaW9kaWNhbD48cGFnZXM+MjcyLTgyPC9wYWdl
cz48dm9sdW1lPjE1NDwvdm9sdW1lPjxudW1iZXI+MjwvbnVtYmVyPjxlZGl0aW9uPjIwMTIvMTIv
MDY8L2VkaXRpb24+PGtleXdvcmRzPjxrZXl3b3JkPkFkb2xlc2NlbnQ8L2tleXdvcmQ+PGtleXdv
cmQ+QWR1bHQ8L2tleXdvcmQ+PGtleXdvcmQ+QXNzb2NpYXRpb24gTGVhcm5pbmcvKnBoeXNpb2xv
Z3k8L2tleXdvcmQ+PGtleXdvcmQ+KkN1ZXM8L2tleXdvcmQ+PGtleXdvcmQ+RWxlY3Ryb3Nob2Nr
PC9rZXl3b3JkPjxrZXl3b3JkPkZlYXIvKnBoeXNpb2xvZ3k8L2tleXdvcmQ+PGtleXdvcmQ+RmVt
YWxlPC9rZXl3b3JkPjxrZXl3b3JkPkdlbmVyYWxpemF0aW9uIChQc3ljaG9sb2d5KS9waHlzaW9s
b2d5PC9rZXl3b3JkPjxrZXl3b3JkPkh1bWFuczwva2V5d29yZD48a2V5d29yZD5NYWxlPC9rZXl3
b3JkPjxrZXl3b3JkPk1vdmVtZW50LypwaHlzaW9sb2d5PC9rZXl3b3JkPjxrZXl3b3JkPlBhaW4g
TWVhc3VyZW1lbnQ8L2tleXdvcmQ+PGtleXdvcmQ+UmVmbGV4LCBTdGFydGxlL3BoeXNpb2xvZ3k8
L2tleXdvcmQ+PC9rZXl3b3Jkcz48ZGF0ZXM+PHllYXI+MjAxMzwveWVhcj48cHViLWRhdGVzPjxk
YXRlPkZlYjwvZGF0ZT48L3B1Yi1kYXRlcz48L2RhdGVzPjxpc2JuPjAzMDQtMzk1OTwvaXNibj48
YWNjZXNzaW9uLW51bT4yMzIxMTEwMDwvYWNjZXNzaW9uLW51bT48dXJscz48L3VybHM+PGVsZWN0
cm9uaWMtcmVzb3VyY2UtbnVtPjEwLjEwMTYvai5wYWluLjIwMTIuMTAuMDI1PC9lbGVjdHJvbmlj
LXJlc291cmNlLW51bT48cmVtb3RlLWRhdGFiYXNlLXByb3ZpZGVyPk5MTTwvcmVtb3RlLWRhdGFi
YXNlLXByb3ZpZGVyPjxsYW5ndWFnZT5lbmc8L2xhbmd1YWdlPjwvcmVjb3JkPjwvQ2l0ZT48L0Vu
ZE5vdGU+AG==
</w:fldData>
        </w:fldChar>
      </w:r>
      <w:r w:rsidR="00B642A0">
        <w:rPr>
          <w:rFonts w:asciiTheme="minorHAnsi" w:hAnsiTheme="minorHAnsi" w:cstheme="minorHAnsi"/>
          <w:color w:val="auto"/>
        </w:rPr>
        <w:instrText xml:space="preserve"> ADDIN EN.CITE </w:instrText>
      </w:r>
      <w:r w:rsidR="00B642A0">
        <w:rPr>
          <w:rFonts w:asciiTheme="minorHAnsi" w:hAnsiTheme="minorHAnsi" w:cstheme="minorHAnsi"/>
          <w:color w:val="auto"/>
        </w:rPr>
        <w:fldChar w:fldCharType="begin">
          <w:fldData xml:space="preserve">PEVuZE5vdGU+PENpdGU+PEF1dGhvcj5NZXVsZGVyczwvQXV0aG9yPjxZZWFyPjIwMTM8L1llYXI+
PFJlY051bT40MjwvUmVjTnVtPjxEaXNwbGF5VGV4dD48c3R5bGUgZmFjZT0ic3VwZXJzY3JpcHQi
Pjc4LTgwPC9zdHlsZT48L0Rpc3BsYXlUZXh0PjxyZWNvcmQ+PHJlYy1udW1iZXI+NDI8L3JlYy1u
dW1iZXI+PGZvcmVpZ24ta2V5cz48a2V5IGFwcD0iRU4iIGRiLWlkPSI1cmRwc3dlZHV0NTllYmVw
cGUwcHN0ejh3d2ZwYXQ5ZHR3OWYiIHRpbWVzdGFtcD0iMTUxMjczMzMzMSI+NDI8L2tleT48L2Zv
cmVpZ24ta2V5cz48cmVmLXR5cGUgbmFtZT0iSm91cm5hbCBBcnRpY2xlIj4xNzwvcmVmLXR5cGU+
PGNvbnRyaWJ1dG9ycz48YXV0aG9ycz48YXV0aG9yPk1ldWxkZXJzPC9hdXRob3I+PGF1dGhvcj5W
YW5kZWJyb2VrPC9hdXRob3I+PGF1dGhvcj5WZXJ2bGlldDwvYXV0aG9yPjxhdXRob3I+VmxhZXll
bjwvYXV0aG9yPjwvYXV0aG9ycz48L2NvbnRyaWJ1dG9ycz48YXV0aC1hZGRyZXNzPjFEZXBhcnRt
ZW50IG9mIFBzeWNob2xvZ3ksIFVuaXZlcnNpdHkgb2YgTGV1dmVuLCBMZXV2ZW4sIEJlbGdpdW0m
I3hEOzJDZW50ZXIgb2YgRXhjZWxsZW5jZSBHZW5lcmFsaXphdGlvbiBSZXNlYXJjaCBpbiBJbGwg
SGVhbHRoIGFuZCBQc3ljaG9wYXRob2xvZ3ksIFVuaXZlcnNpdHkgb2YgTGV1dmVuLCBMZXV2ZW4s
IEJlbGdpdW0mI3hEOzNEZXBhcnRtZW50IG9mIENsaW5pY2FsIFBzeWNob2xvZ2ljYWwgU2NpZW5j
ZSwgTWFhc3RyaWNodCBVbml2ZXJzaXR5LCBNYWFzdHJpY2h0LCBOZXRoZXJsYW5kczwvYXV0aC1h
ZGRyZXNzPjx0aXRsZXM+PHRpdGxlPkdlbmVyYWxpemF0aW9uIEdyYWRpZW50cyBpbiBDdWVkIGFu
ZCBDb250ZXh0dWFsIFBhaW4tUmVsYXRlZCBGZWFyOiBBbiBFeHBlcmltZW50YWwgU3R1ZHkgaW4g
SGVhbHRoeSBQYXJ0aWNpcGFudHM8L3RpdGxlPjxzZWNvbmRhcnktdGl0bGU+RnJvbnRpZXJzIGlu
IEh1bWFuIE5ldXJvc2NpZW5jZTwvc2Vjb25kYXJ5LXRpdGxlPjxhbHQtdGl0bGU+RnJvbnRpZXJz
IGluIEh1bWFuIE5ldXJvc2NpZW5jZTwvYWx0LXRpdGxlPjwvdGl0bGVzPjxwZXJpb2RpY2FsPjxm
dWxsLXRpdGxlPkZyb250IEh1bSBOZXVyb3NjaTwvZnVsbC10aXRsZT48YWJici0xPkZyb250aWVy
cyBpbiBIdW1hbiBOZXVyb3NjaWVuY2U8L2FiYnItMT48L3BlcmlvZGljYWw+PGFsdC1wZXJpb2Rp
Y2FsPjxmdWxsLXRpdGxlPkZyb250IEh1bSBOZXVyb3NjaTwvZnVsbC10aXRsZT48YWJici0xPkZy
b250aWVycyBpbiBIdW1hbiBOZXVyb3NjaWVuY2U8L2FiYnItMT48L2FsdC1wZXJpb2RpY2FsPjx2
b2x1bWU+Nzwvdm9sdW1lPjxkYXRlcz48eWVhcj4yMDEzPC95ZWFyPjwvZGF0ZXM+PGFjY2Vzc2lv
bi1udW0+MjM4NDc1MTM8L2FjY2Vzc2lvbi1udW0+PHVybHM+PC91cmxzPjxjdXN0b20yPlBNQzM3
MDE4NjI8L2N1c3RvbTI+PGVsZWN0cm9uaWMtcmVzb3VyY2UtbnVtPjEwLjMzODkvZm5odW0uMjAx
My4wMDM0NTwvZWxlY3Ryb25pYy1yZXNvdXJjZS1udW0+PGxhbmd1YWdlPmVuZzwvbGFuZ3VhZ2U+
PC9yZWNvcmQ+PC9DaXRlPjxDaXRlPjxBdXRob3I+TWV1bGRlcnM8L0F1dGhvcj48WWVhcj4yMDEx
PC9ZZWFyPjxSZWNOdW0+MzQ8L1JlY051bT48cmVjb3JkPjxyZWMtbnVtYmVyPjM0PC9yZWMtbnVt
YmVyPjxmb3JlaWduLWtleXM+PGtleSBhcHA9IkVOIiBkYi1pZD0iNXJkcHN3ZWR1dDU5ZWJlcHBl
MHBzdHo4d3dmcGF0OWR0dzlmIiB0aW1lc3RhbXA9IjE1MTI3MzE4MjEiPjM0PC9rZXk+PGtleSBh
cHA9IkVOV2ViIiBkYi1pZD0iIj4wPC9rZXk+PC9mb3JlaWduLWtleXM+PHJlZi10eXBlIG5hbWU9
IkpvdXJuYWwgQXJ0aWNsZSI+MTc8L3JlZi10eXBlPjxjb250cmlidXRvcnM+PGF1dGhvcnM+PGF1
dGhvcj5NZXVsZGVyczwvYXV0aG9yPjxhdXRob3I+VmFuc3RlZW53ZWdlbjwvYXV0aG9yPjxhdXRo
b3I+VmxhZXllbjwvYXV0aG9yPjwvYXV0aG9ycz48L2NvbnRyaWJ1dG9ycz48YXV0aC1hZGRyZXNz
PkRlcGFydG1lbnQgb2YgUHN5Y2hvbG9neSwgUmVzZWFyY2ggR3JvdXAgb24gSGVhbHRoIFBzeWNo
b2xvZ3ksIFVuaXZlcnNpdHkgb2YgTGV1dmVuLCBUaWVuc2VzdHJhYXQgMTAyLCBCb3ggMzcyNiwg
MzAwMCBMZXV2ZW4sIEJlbGdpdW0uIGFubi5tZXVsZGVyc0Bwc3kua3VsZXV2ZW4uYmU8L2F1dGgt
YWRkcmVzcz48dGl0bGVzPjx0aXRsZT5UaGUgYWNxdWlzaXRpb24gb2YgZmVhciBvZiBtb3ZlbWVu
dC1yZWxhdGVkIHBhaW4gYW5kIGFzc29jaWF0aXZlIGxlYXJuaW5nOiBhIG5vdmVsIHBhaW4tcmVs
ZXZhbnQgaHVtYW4gZmVhciBjb25kaXRpb25pbmcgcGFyYWRpZ208L3RpdGxlPjxzZWNvbmRhcnkt
dGl0bGU+UGFpbjwvc2Vjb25kYXJ5LXRpdGxlPjwvdGl0bGVzPjxwZXJpb2RpY2FsPjxmdWxsLXRp
dGxlPlBhaW48L2Z1bGwtdGl0bGU+PC9wZXJpb2RpY2FsPjxwYWdlcz4yNDYwLTk8L3BhZ2VzPjx2
b2x1bWU+MTUyPC92b2x1bWU+PG51bWJlcj4xMTwvbnVtYmVyPjxlZGl0aW9uPjIwMTEvMDcvMDU8
L2VkaXRpb24+PGtleXdvcmRzPjxrZXl3b3JkPkFkb2xlc2NlbnQ8L2tleXdvcmQ+PGtleXdvcmQ+
QWR1bHQ8L2tleXdvcmQ+PGtleXdvcmQ+QXNzb2NpYXRpb24gTGVhcm5pbmcvKnBoeXNpb2xvZ3k8
L2tleXdvcmQ+PGtleXdvcmQ+QXZvaWRhbmNlIExlYXJuaW5nL3BoeXNpb2xvZ3k8L2tleXdvcmQ+
PGtleXdvcmQ+QmxpbmtpbmcvcGh5c2lvbG9neTwva2V5d29yZD48a2V5d29yZD5DaHJvbmljIFBh
aW4vKnBoeXNpb3BhdGhvbG9neS8qcHN5Y2hvbG9neTwva2V5d29yZD48a2V5d29yZD5Db25kaXRp
b25pbmcgKFBzeWNob2xvZ3kpLypwaHlzaW9sb2d5PC9rZXl3b3JkPjxrZXl3b3JkPkZlYXIvKnBo
eXNpb2xvZ3k8L2tleXdvcmQ+PGtleXdvcmQ+RmVtYWxlPC9rZXl3b3JkPjxrZXl3b3JkPkh1bWFu
czwva2V5d29yZD48a2V5d29yZD5NYWxlPC9rZXl3b3JkPjxrZXl3b3JkPk1vdmVtZW50LypwaHlz
aW9sb2d5PC9rZXl3b3JkPjxrZXl3b3JkPlJlYWN0aW9uIFRpbWUvcGh5c2lvbG9neTwva2V5d29y
ZD48a2V5d29yZD5SZWZsZXgsIFN0YXJ0bGUvcGh5c2lvbG9neTwva2V5d29yZD48a2V5d29yZD5Z
b3VuZyBBZHVsdDwva2V5d29yZD48L2tleXdvcmRzPjxkYXRlcz48eWVhcj4yMDExPC95ZWFyPjxw
dWItZGF0ZXM+PGRhdGU+Tm92PC9kYXRlPjwvcHViLWRhdGVzPjwvZGF0ZXM+PGlzYm4+MTg3Mi02
NjIzIChFbGVjdHJvbmljKSYjeEQ7MDMwNC0zOTU5IChMaW5raW5nKTwvaXNibj48YWNjZXNzaW9u
LW51bT4yMTcyMzY2NDwvYWNjZXNzaW9uLW51bT48dXJscz48cmVsYXRlZC11cmxzPjx1cmw+aHR0
cHM6Ly93d3cubmNiaS5ubG0ubmloLmdvdi9wdWJtZWQvMjE3MjM2NjQ8L3VybD48L3JlbGF0ZWQt
dXJscz48L3VybHM+PGVsZWN0cm9uaWMtcmVzb3VyY2UtbnVtPjEwLjEwMTYvai5wYWluLjIwMTEu
MDUuMDE1PC9lbGVjdHJvbmljLXJlc291cmNlLW51bT48L3JlY29yZD48L0NpdGU+PENpdGU+PEF1
dGhvcj5NZXVsZGVyczwvQXV0aG9yPjxZZWFyPjIwMTM8L1llYXI+PFJlY051bT42ODwvUmVjTnVt
PjxyZWNvcmQ+PHJlYy1udW1iZXI+Njg8L3JlYy1udW1iZXI+PGZvcmVpZ24ta2V5cz48a2V5IGFw
cD0iRU4iIGRiLWlkPSI1cmRwc3dlZHV0NTllYmVwcGUwcHN0ejh3d2ZwYXQ5ZHR3OWYiIHRpbWVz
dGFtcD0iMTUxMzY4NzQyMCI+Njg8L2tleT48L2ZvcmVpZ24ta2V5cz48cmVmLXR5cGUgbmFtZT0i
Sm91cm5hbCBBcnRpY2xlIj4xNzwvcmVmLXR5cGU+PGNvbnRyaWJ1dG9ycz48YXV0aG9ycz48YXV0
aG9yPk1ldWxkZXJzPC9hdXRob3I+PGF1dGhvcj5WbGFleWVuPC9hdXRob3I+PC9hdXRob3JzPjwv
Y29udHJpYnV0b3JzPjxhdXRoLWFkZHJlc3M+UmVzZWFyY2ggR3JvdXAgb24gSGVhbHRoIFBzeWNo
b2xvZ3ksIFVuaXZlcnNpdHkgb2YgTGV1dmVuLCBMZXV2ZW4sIEJlbGdpdW0uIGFubi5tZXVsZGVy
c0BwcHcua3VsZXV2ZW4uYmU8L2F1dGgtYWRkcmVzcz48dGl0bGVzPjx0aXRsZT5UaGUgYWNxdWlz
aXRpb24gYW5kIGdlbmVyYWxpemF0aW9uIG9mIGN1ZWQgYW5kIGNvbnRleHR1YWwgcGFpbi1yZWxh
dGVkIGZlYXI6IGFuIGV4cGVyaW1lbnRhbCBzdHVkeSB1c2luZyBhIHZvbHVudGFyeSBtb3ZlbWVu
dCBwYXJhZGlnbTwvdGl0bGU+PHNlY29uZGFyeS10aXRsZT5QYWluPC9zZWNvbmRhcnktdGl0bGU+
PGFsdC10aXRsZT5QYWluPC9hbHQtdGl0bGU+PC90aXRsZXM+PHBlcmlvZGljYWw+PGZ1bGwtdGl0
bGU+UGFpbjwvZnVsbC10aXRsZT48L3BlcmlvZGljYWw+PGFsdC1wZXJpb2RpY2FsPjxmdWxsLXRp
dGxlPlBhaW48L2Z1bGwtdGl0bGU+PC9hbHQtcGVyaW9kaWNhbD48cGFnZXM+MjcyLTgyPC9wYWdl
cz48dm9sdW1lPjE1NDwvdm9sdW1lPjxudW1iZXI+MjwvbnVtYmVyPjxlZGl0aW9uPjIwMTIvMTIv
MDY8L2VkaXRpb24+PGtleXdvcmRzPjxrZXl3b3JkPkFkb2xlc2NlbnQ8L2tleXdvcmQ+PGtleXdv
cmQ+QWR1bHQ8L2tleXdvcmQ+PGtleXdvcmQ+QXNzb2NpYXRpb24gTGVhcm5pbmcvKnBoeXNpb2xv
Z3k8L2tleXdvcmQ+PGtleXdvcmQ+KkN1ZXM8L2tleXdvcmQ+PGtleXdvcmQ+RWxlY3Ryb3Nob2Nr
PC9rZXl3b3JkPjxrZXl3b3JkPkZlYXIvKnBoeXNpb2xvZ3k8L2tleXdvcmQ+PGtleXdvcmQ+RmVt
YWxlPC9rZXl3b3JkPjxrZXl3b3JkPkdlbmVyYWxpemF0aW9uIChQc3ljaG9sb2d5KS9waHlzaW9s
b2d5PC9rZXl3b3JkPjxrZXl3b3JkPkh1bWFuczwva2V5d29yZD48a2V5d29yZD5NYWxlPC9rZXl3
b3JkPjxrZXl3b3JkPk1vdmVtZW50LypwaHlzaW9sb2d5PC9rZXl3b3JkPjxrZXl3b3JkPlBhaW4g
TWVhc3VyZW1lbnQ8L2tleXdvcmQ+PGtleXdvcmQ+UmVmbGV4LCBTdGFydGxlL3BoeXNpb2xvZ3k8
L2tleXdvcmQ+PC9rZXl3b3Jkcz48ZGF0ZXM+PHllYXI+MjAxMzwveWVhcj48cHViLWRhdGVzPjxk
YXRlPkZlYjwvZGF0ZT48L3B1Yi1kYXRlcz48L2RhdGVzPjxpc2JuPjAzMDQtMzk1OTwvaXNibj48
YWNjZXNzaW9uLW51bT4yMzIxMTEwMDwvYWNjZXNzaW9uLW51bT48dXJscz48L3VybHM+PGVsZWN0
cm9uaWMtcmVzb3VyY2UtbnVtPjEwLjEwMTYvai5wYWluLjIwMTIuMTAuMDI1PC9lbGVjdHJvbmlj
LXJlc291cmNlLW51bT48cmVtb3RlLWRhdGFiYXNlLXByb3ZpZGVyPk5MTTwvcmVtb3RlLWRhdGFi
YXNlLXByb3ZpZGVyPjxsYW5ndWFnZT5lbmc8L2xhbmd1YWdlPjwvcmVjb3JkPjwvQ2l0ZT48L0Vu
ZE5vdGU+AG==
</w:fldData>
        </w:fldChar>
      </w:r>
      <w:r w:rsidR="00B642A0">
        <w:rPr>
          <w:rFonts w:asciiTheme="minorHAnsi" w:hAnsiTheme="minorHAnsi" w:cstheme="minorHAnsi"/>
          <w:color w:val="auto"/>
        </w:rPr>
        <w:instrText xml:space="preserve"> ADDIN EN.CITE.DATA </w:instrText>
      </w:r>
      <w:r w:rsidR="00B642A0">
        <w:rPr>
          <w:rFonts w:asciiTheme="minorHAnsi" w:hAnsiTheme="minorHAnsi" w:cstheme="minorHAnsi"/>
          <w:color w:val="auto"/>
        </w:rPr>
      </w:r>
      <w:r w:rsidR="00B642A0">
        <w:rPr>
          <w:rFonts w:asciiTheme="minorHAnsi" w:hAnsiTheme="minorHAnsi" w:cstheme="minorHAnsi"/>
          <w:color w:val="auto"/>
        </w:rPr>
        <w:fldChar w:fldCharType="end"/>
      </w:r>
      <w:r w:rsidR="00993ED8" w:rsidRPr="00A43B7D">
        <w:rPr>
          <w:rFonts w:asciiTheme="minorHAnsi" w:hAnsiTheme="minorHAnsi" w:cstheme="minorHAnsi"/>
          <w:color w:val="auto"/>
        </w:rPr>
      </w:r>
      <w:r w:rsidR="00993ED8"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78-80</w:t>
      </w:r>
      <w:r w:rsidR="00993ED8" w:rsidRPr="00A43B7D">
        <w:rPr>
          <w:rFonts w:asciiTheme="minorHAnsi" w:hAnsiTheme="minorHAnsi" w:cstheme="minorHAnsi"/>
          <w:color w:val="auto"/>
        </w:rPr>
        <w:fldChar w:fldCharType="end"/>
      </w:r>
      <w:r w:rsidR="00993ED8" w:rsidRPr="00A43B7D">
        <w:rPr>
          <w:rFonts w:asciiTheme="minorHAnsi" w:hAnsiTheme="minorHAnsi" w:cstheme="minorHAnsi"/>
          <w:color w:val="auto"/>
        </w:rPr>
        <w:t xml:space="preserve">. However, </w:t>
      </w:r>
      <w:proofErr w:type="spellStart"/>
      <w:r w:rsidR="00833EC5" w:rsidRPr="00A43B7D">
        <w:rPr>
          <w:rFonts w:asciiTheme="minorHAnsi" w:hAnsiTheme="minorHAnsi" w:cstheme="minorHAnsi"/>
          <w:color w:val="auto"/>
        </w:rPr>
        <w:t>electrocutaneous</w:t>
      </w:r>
      <w:proofErr w:type="spellEnd"/>
      <w:r w:rsidR="00833EC5" w:rsidRPr="00A43B7D">
        <w:rPr>
          <w:rFonts w:asciiTheme="minorHAnsi" w:hAnsiTheme="minorHAnsi" w:cstheme="minorHAnsi"/>
          <w:color w:val="auto"/>
        </w:rPr>
        <w:t xml:space="preserve"> stimuli </w:t>
      </w:r>
      <w:r w:rsidR="00DB4B40" w:rsidRPr="00A43B7D">
        <w:rPr>
          <w:rFonts w:cstheme="minorHAnsi"/>
        </w:rPr>
        <w:t>may not fully mimic the more tonic pain experienced by chronic pain patients</w:t>
      </w:r>
      <w:r w:rsidR="00833EC5" w:rsidRPr="00A43B7D">
        <w:rPr>
          <w:rFonts w:asciiTheme="minorHAnsi" w:hAnsiTheme="minorHAnsi" w:cstheme="minorHAnsi"/>
          <w:color w:val="auto"/>
        </w:rPr>
        <w:t>, given that they produce a relatively phasic, uncommon, and unnatural pain experience</w:t>
      </w:r>
      <w:r w:rsidR="002E379B" w:rsidRPr="00A43B7D">
        <w:rPr>
          <w:rFonts w:asciiTheme="minorHAnsi" w:hAnsiTheme="minorHAnsi" w:cstheme="minorHAnsi"/>
          <w:color w:val="auto"/>
        </w:rPr>
        <w:fldChar w:fldCharType="begin"/>
      </w:r>
      <w:r w:rsidR="00B642A0">
        <w:rPr>
          <w:rFonts w:asciiTheme="minorHAnsi" w:hAnsiTheme="minorHAnsi" w:cstheme="minorHAnsi"/>
          <w:color w:val="auto"/>
        </w:rPr>
        <w:instrText xml:space="preserve"> ADDIN EN.CITE &lt;EndNote&gt;&lt;Cite&gt;&lt;Author&gt;Moore&lt;/Author&gt;&lt;Year&gt;2013&lt;/Year&gt;&lt;RecNum&gt;436&lt;/RecNum&gt;&lt;DisplayText&gt;&lt;style face="superscript"&gt;81&lt;/style&gt;&lt;/DisplayText&gt;&lt;record&gt;&lt;rec-number&gt;436&lt;/rec-number&gt;&lt;foreign-keys&gt;&lt;key app="EN" db-id="5rdpswedut59ebeppe0pstz8wwfpat9dtw9f" timestamp="1595855324"&gt;436&lt;/key&gt;&lt;/foreign-keys&gt;&lt;ref-type name="Journal Article"&gt;17&lt;/ref-type&gt;&lt;contributors&gt;&lt;authors&gt;&lt;author&gt;Moore, D. J.&lt;/author&gt;&lt;author&gt;Keogh, E.&lt;/author&gt;&lt;author&gt;Crombez, G.&lt;/author&gt;&lt;author&gt;Eccleston, C.&lt;/author&gt;&lt;/authors&gt;&lt;/contributors&gt;&lt;auth-address&gt;Centre for Pain Research, The University of Bath, Bath BA2 7AY, UK.&lt;/auth-address&gt;&lt;titles&gt;&lt;title&gt;Methods for studying naturally occurring human pain and their analogues&lt;/title&gt;&lt;secondary-title&gt;Pain&lt;/secondary-title&gt;&lt;alt-title&gt;Pain&lt;/alt-title&gt;&lt;/titles&gt;&lt;periodical&gt;&lt;full-title&gt;Pain&lt;/full-title&gt;&lt;/periodical&gt;&lt;alt-periodical&gt;&lt;full-title&gt;Pain&lt;/full-title&gt;&lt;/alt-periodical&gt;&lt;pages&gt;190-9&lt;/pages&gt;&lt;volume&gt;154&lt;/volume&gt;&lt;number&gt;2&lt;/number&gt;&lt;edition&gt;2012/08/21&lt;/edition&gt;&lt;keywords&gt;&lt;keyword&gt;Humans&lt;/keyword&gt;&lt;keyword&gt;Pain/*physiopathology&lt;/keyword&gt;&lt;keyword&gt;Pain Measurement/*methods&lt;/keyword&gt;&lt;/keywords&gt;&lt;dates&gt;&lt;year&gt;2013&lt;/year&gt;&lt;pub-dates&gt;&lt;date&gt;Feb&lt;/date&gt;&lt;/pub-dates&gt;&lt;/dates&gt;&lt;isbn&gt;0304-3959 (Print)&amp;#xD;0304-3959&lt;/isbn&gt;&lt;accession-num&gt;22902199&lt;/accession-num&gt;&lt;urls&gt;&lt;/urls&gt;&lt;custom2&gt;PMC7130603&lt;/custom2&gt;&lt;electronic-resource-num&gt;10.1016/j.pain.2012.07.016&lt;/electronic-resource-num&gt;&lt;remote-database-provider&gt;NLM&lt;/remote-database-provider&gt;&lt;language&gt;eng&lt;/language&gt;&lt;/record&gt;&lt;/Cite&gt;&lt;/EndNote&gt;</w:instrText>
      </w:r>
      <w:r w:rsidR="002E379B"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81</w:t>
      </w:r>
      <w:r w:rsidR="002E379B" w:rsidRPr="00A43B7D">
        <w:rPr>
          <w:rFonts w:asciiTheme="minorHAnsi" w:hAnsiTheme="minorHAnsi" w:cstheme="minorHAnsi"/>
          <w:color w:val="auto"/>
        </w:rPr>
        <w:fldChar w:fldCharType="end"/>
      </w:r>
      <w:r w:rsidR="00833EC5" w:rsidRPr="00A43B7D">
        <w:rPr>
          <w:rFonts w:asciiTheme="minorHAnsi" w:hAnsiTheme="minorHAnsi" w:cstheme="minorHAnsi"/>
          <w:color w:val="auto"/>
        </w:rPr>
        <w:t>. Other pain-induction methods, such as ischemic stimulation</w:t>
      </w:r>
      <w:r w:rsidR="002E379B" w:rsidRPr="00A43B7D">
        <w:rPr>
          <w:rFonts w:asciiTheme="minorHAnsi" w:hAnsiTheme="minorHAnsi" w:cstheme="minorHAnsi"/>
          <w:color w:val="auto"/>
        </w:rPr>
        <w:fldChar w:fldCharType="begin"/>
      </w:r>
      <w:r w:rsidR="00B642A0">
        <w:rPr>
          <w:rFonts w:asciiTheme="minorHAnsi" w:hAnsiTheme="minorHAnsi" w:cstheme="minorHAnsi"/>
          <w:color w:val="auto"/>
        </w:rPr>
        <w:instrText xml:space="preserve"> ADDIN EN.CITE &lt;EndNote&gt;&lt;Cite&gt;&lt;Author&gt;Lewis&lt;/Author&gt;&lt;Year&gt;1932&lt;/Year&gt;&lt;RecNum&gt;435&lt;/RecNum&gt;&lt;DisplayText&gt;&lt;style face="superscript"&gt;82&lt;/style&gt;&lt;/DisplayText&gt;&lt;record&gt;&lt;rec-number&gt;435&lt;/rec-number&gt;&lt;foreign-keys&gt;&lt;key app="EN" db-id="5rdpswedut59ebeppe0pstz8wwfpat9dtw9f" timestamp="1595855127"&gt;435&lt;/key&gt;&lt;/foreign-keys&gt;&lt;ref-type name="Journal Article"&gt;17&lt;/ref-type&gt;&lt;contributors&gt;&lt;authors&gt;&lt;author&gt;Lewis, Thomas&lt;/author&gt;&lt;/authors&gt;&lt;/contributors&gt;&lt;titles&gt;&lt;title&gt;Pain in muscular ischemia: its relation to anginal pain&lt;/title&gt;&lt;secondary-title&gt;Archives of internal medicine&lt;/secondary-title&gt;&lt;/titles&gt;&lt;periodical&gt;&lt;full-title&gt;Archives of Internal Medicine&lt;/full-title&gt;&lt;/periodical&gt;&lt;pages&gt;713-727&lt;/pages&gt;&lt;volume&gt;49&lt;/volume&gt;&lt;number&gt;5&lt;/number&gt;&lt;dates&gt;&lt;year&gt;1932&lt;/year&gt;&lt;/dates&gt;&lt;isbn&gt;0730-188X&lt;/isbn&gt;&lt;urls&gt;&lt;/urls&gt;&lt;/record&gt;&lt;/Cite&gt;&lt;/EndNote&gt;</w:instrText>
      </w:r>
      <w:r w:rsidR="002E379B"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82</w:t>
      </w:r>
      <w:r w:rsidR="002E379B" w:rsidRPr="00A43B7D">
        <w:rPr>
          <w:rFonts w:asciiTheme="minorHAnsi" w:hAnsiTheme="minorHAnsi" w:cstheme="minorHAnsi"/>
          <w:color w:val="auto"/>
        </w:rPr>
        <w:fldChar w:fldCharType="end"/>
      </w:r>
      <w:r w:rsidR="00833EC5" w:rsidRPr="00A43B7D">
        <w:rPr>
          <w:rFonts w:asciiTheme="minorHAnsi" w:hAnsiTheme="minorHAnsi" w:cstheme="minorHAnsi"/>
          <w:color w:val="auto"/>
        </w:rPr>
        <w:t xml:space="preserve"> and exercise-induced</w:t>
      </w:r>
      <w:r w:rsidR="001154C7" w:rsidRPr="00A43B7D">
        <w:rPr>
          <w:rFonts w:asciiTheme="minorHAnsi" w:hAnsiTheme="minorHAnsi" w:cstheme="minorHAnsi"/>
          <w:color w:val="auto"/>
        </w:rPr>
        <w:t xml:space="preserve"> (e.g.</w:t>
      </w:r>
      <w:r w:rsidR="001B1319">
        <w:rPr>
          <w:rFonts w:asciiTheme="minorHAnsi" w:hAnsiTheme="minorHAnsi" w:cstheme="minorHAnsi"/>
          <w:color w:val="auto"/>
        </w:rPr>
        <w:t>,</w:t>
      </w:r>
      <w:r w:rsidR="001154C7" w:rsidRPr="00A43B7D">
        <w:rPr>
          <w:rFonts w:asciiTheme="minorHAnsi" w:hAnsiTheme="minorHAnsi" w:cstheme="minorHAnsi"/>
          <w:color w:val="auto"/>
        </w:rPr>
        <w:t xml:space="preserve"> delayed onset muscle soreness, DOMS)</w:t>
      </w:r>
      <w:r w:rsidR="002E379B" w:rsidRPr="00A43B7D">
        <w:rPr>
          <w:rFonts w:asciiTheme="minorHAnsi" w:hAnsiTheme="minorHAnsi" w:cstheme="minorHAnsi"/>
          <w:color w:val="auto"/>
        </w:rPr>
        <w:fldChar w:fldCharType="begin">
          <w:fldData xml:space="preserve">PEVuZE5vdGU+PENpdGU+PEF1dGhvcj5OaWVkZXJzdHJhc3NlcjwvQXV0aG9yPjxZZWFyPjIwMTU8
L1llYXI+PFJlY051bT4yNjI8L1JlY051bT48RGlzcGxheVRleHQ+PHN0eWxlIGZhY2U9InN1cGVy
c2NyaXB0Ij44Myw4NDwvc3R5bGU+PC9EaXNwbGF5VGV4dD48cmVjb3JkPjxyZWMtbnVtYmVyPjI2
MjwvcmVjLW51bWJlcj48Zm9yZWlnbi1rZXlzPjxrZXkgYXBwPSJFTiIgZGItaWQ9IjVyZHBzd2Vk
dXQ1OWViZXBwZTBwc3R6OHd3ZnBhdDlkdHc5ZiIgdGltZXN0YW1wPSIxNTUzNjgxMzc2Ij4yNjI8
L2tleT48L2ZvcmVpZ24ta2V5cz48cmVmLXR5cGUgbmFtZT0iSm91cm5hbCBBcnRpY2xlIj4xNzwv
cmVmLXR5cGU+PGNvbnRyaWJ1dG9ycz48YXV0aG9ycz48YXV0aG9yPk5pZWRlcnN0cmFzc2VyLCBO
LiBHLjwvYXV0aG9yPjxhdXRob3I+TWV1bGRlcnMsIEEuPC9hdXRob3I+PGF1dGhvcj5NZXVsZGVy
cywgTS48L2F1dGhvcj48YXV0aG9yPlNsZXBpYW4sIFAuIE0uPC9hdXRob3I+PGF1dGhvcj5WbGFl
eWVuLCBKLiBXLjwvYXV0aG9yPjxhdXRob3I+U3VsbGl2YW4sIE0uIEouPC9hdXRob3I+PC9hdXRo
b3JzPjwvY29udHJpYnV0b3JzPjxhdXRoLWFkZHJlc3M+UmVzZWFyY2ggR3JvdXAgb24gSGVhbHRo
IFBzeWNob2xvZ3ksIEtVIExldXZlbiwgTGV1dmVuLCBCZWxnaXVtOyBDZW50ZXIgZm9yIEV4Y2Vs
bGVuY2Ugb24gR2VuZXJhbGl6YXRpb24gUmVzZWFyY2ggaW4gSGVhbHRoIGFuZCBQc3ljaG9wYXRo
b2xvZ3ksIFVuaXZlcnNpdHkgb2YgTGV1dmVuLCBMZXV2ZW4sIEJlbGdpdW07IERlcGFydG1lbnQg
b2YgUHN5Y2hvbG9neSwgTWNHaWxsIFVuaXZlcnNpdHksIE1vbnRyZWFsLCBRdWViZWMsIENhbmFk
YS4gRWxlY3Ryb25pYyBhZGRyZXNzOiBuaWxzZ2VvcmcubmllZGVyc3RyYXNzZXJAcHB3Lmt1bGV1
dmVuLmJlLiYjeEQ7UmVzZWFyY2ggR3JvdXAgb24gSGVhbHRoIFBzeWNob2xvZ3ksIEtVIExldXZl
biwgTGV1dmVuLCBCZWxnaXVtOyBDZW50ZXIgZm9yIEV4Y2VsbGVuY2Ugb24gR2VuZXJhbGl6YXRp
b24gUmVzZWFyY2ggaW4gSGVhbHRoIGFuZCBQc3ljaG9wYXRob2xvZ3ksIFVuaXZlcnNpdHkgb2Yg
TGV1dmVuLCBMZXV2ZW4sIEJlbGdpdW0uJiN4RDtEZXBhcnRtZW50IG9mIEluZm9ybWF0aWNzLCBT
aW11bGF0aW9uIGFuZCBNb2RlbGluZywgVW5pdmVyc2l0eSBvZiBMZXV2ZW4sIExldXZlbiwgQmVs
Z2l1bTsgUmVzZWFyY2ggR3JvdXAgb24gUXVhbnRpdGF0aXZlIFBzeWNob2xvZ3kgYW5kIEluZGl2
aWR1YWwgRGlmZmVyZW5jZXMsIFVuaXZlcnNpdHkgb2YgTGV1dmVuLCBMZXV2ZW4sIEJlbGdpdW0u
JiN4RDtEZXBhcnRtZW50IG9mIFBzeWNob2xvZ3ksIFVuaXZlcnNpdHkgb2YgT2hpbywgQXRoZW5z
LCBPaGlvLiYjeEQ7UmVzZWFyY2ggR3JvdXAgb24gSGVhbHRoIFBzeWNob2xvZ3ksIEtVIExldXZl
biwgTGV1dmVuLCBCZWxnaXVtOyBDZW50ZXIgZm9yIEV4Y2VsbGVuY2Ugb24gR2VuZXJhbGl6YXRp
b24gUmVzZWFyY2ggaW4gSGVhbHRoIGFuZCBQc3ljaG9wYXRob2xvZ3ksIFVuaXZlcnNpdHkgb2Yg
TGV1dmVuLCBMZXV2ZW4sIEJlbGdpdW07IERlcGFydG1lbnQgb2YgQ2xpbmljYWwgUHN5Y2hvbG9n
aWNhbCBTY2llbmNlLCBNYWFzdHJpY2h0IFVuaXZlcnNpdHksIE1hYXN0cmljaHQsIFRoZSBOZXRo
ZXJsYW5kcy4mI3hEO0RlcGFydG1lbnQgb2YgUHN5Y2hvbG9neSwgTWNHaWxsIFVuaXZlcnNpdHks
IE1vbnRyZWFsLCBRdWViZWMsIENhbmFkYS48L2F1dGgtYWRkcmVzcz48dGl0bGVzPjx0aXRsZT5Q
YWluIENhdGFzdHJvcGhpemluZyBhbmQgRmVhciBvZiBQYWluIFByZWRpY3QgdGhlIEV4cGVyaWVu
Y2Ugb2YgUGFpbiBpbiBCb2R5IFBhcnRzIE5vdCBUYXJnZXRlZCBieSBhIERlbGF5ZWQtT25zZXQg
TXVzY2xlIFNvcmVuZXNzIFByb2NlZHVyZTwvdGl0bGU+PHNlY29uZGFyeS10aXRsZT5UaGUgSm91
cm5hbCBvZiBQYWluPC9zZWNvbmRhcnktdGl0bGU+PGFsdC10aXRsZT5UaGUgam91cm5hbCBvZiBw
YWluIDogb2ZmaWNpYWwgam91cm5hbCBvZiB0aGUgQW1lcmljYW4gUGFpbiBTb2NpZXR5PC9hbHQt
dGl0bGU+PC90aXRsZXM+PHBlcmlvZGljYWw+PGZ1bGwtdGl0bGU+VGhlIEpvdXJuYWwgb2YgUGFp
bjwvZnVsbC10aXRsZT48L3BlcmlvZGljYWw+PHBhZ2VzPjEwNjUtNzY8L3BhZ2VzPjx2b2x1bWU+
MTY8L3ZvbHVtZT48bnVtYmVyPjExPC9udW1iZXI+PGVkaXRpb24+MjAxNS8wOC8xOTwvZWRpdGlv
bj48a2V5d29yZHM+PGtleXdvcmQ+QWRvbGVzY2VudDwva2V5d29yZD48a2V5d29yZD5BZHVsdDwv
a2V5d29yZD48a2V5d29yZD5Bcm0vcGh5c2lvcGF0aG9sb2d5PC9rZXl3b3JkPjxrZXl3b3JkPipD
YXRhc3Ryb3BoaXphdGlvbjwva2V5d29yZD48a2V5d29yZD4qRmVhcjwva2V5d29yZD48a2V5d29y
ZD5GZW1hbGU8L2tleXdvcmQ+PGtleXdvcmQ+RnVuY3Rpb25hbCBMYXRlcmFsaXR5PC9rZXl3b3Jk
PjxrZXl3b3JkPipHZW5lcmFsaXphdGlvbiAoUHN5Y2hvbG9neSk8L2tleXdvcmQ+PGtleXdvcmQ+
SHVtYW5zPC9rZXl3b3JkPjxrZXl3b3JkPk1hbGU8L2tleXdvcmQ+PGtleXdvcmQ+TW90b3IgQWN0
aXZpdHk8L2tleXdvcmQ+PGtleXdvcmQ+TXlhbGdpYS9kaWFnbm9zaXMvKnBzeWNob2xvZ3k8L2tl
eXdvcmQ+PGtleXdvcmQ+UGFpbiBNZWFzdXJlbWVudDwva2V5d29yZD48a2V5d29yZD5QYWluIFBl
cmNlcHRpb248L2tleXdvcmQ+PGtleXdvcmQ+UGh5c2ljYWwgU3RpbXVsYXRpb248L2tleXdvcmQ+
PGtleXdvcmQ+UHJvZ25vc2lzPC9rZXl3b3JkPjxrZXl3b3JkPlByb3NwZWN0aXZlIFN0dWRpZXM8
L2tleXdvcmQ+PGtleXdvcmQ+U2VsZiBSZXBvcnQ8L2tleXdvcmQ+PGtleXdvcmQ+VGltZSBGYWN0
b3JzPC9rZXl3b3JkPjxrZXl3b3JkPllvdW5nIEFkdWx0PC9rZXl3b3JkPjxrZXl3b3JkPkdlbmVy
YWxpemF0aW9uPC9rZXl3b3JkPjxrZXl3b3JkPmRlbGF5ZWQtb25zZXQgbXVzY2xlIHNvcmVuZXNz
PC9rZXl3b3JkPjxrZXl3b3JkPmZlYXIgb2YgcGFpbjwva2V5d29yZD48a2V5d29yZD5tdWx0aXNp
dGUgcGFpbjwva2V5d29yZD48a2V5d29yZD5wYWluIGNhdGFzdHJvcGhpemluZzwva2V5d29yZD48
L2tleXdvcmRzPjxkYXRlcz48eWVhcj4yMDE1PC95ZWFyPjxwdWItZGF0ZXM+PGRhdGU+Tm92PC9k
YXRlPjwvcHViLWRhdGVzPjwvZGF0ZXM+PGlzYm4+MTUyNi01OTAwPC9pc2JuPjxhY2Nlc3Npb24t
bnVtPjI2Mjc3NjQzPC9hY2Nlc3Npb24tbnVtPjx1cmxzPjwvdXJscz48ZWxlY3Ryb25pYy1yZXNv
dXJjZS1udW0+MTAuMTAxNi9qLmpwYWluLjIwMTUuMDcuMDA4PC9lbGVjdHJvbmljLXJlc291cmNl
LW51bT48cmVtb3RlLWRhdGFiYXNlLXByb3ZpZGVyPk5MTTwvcmVtb3RlLWRhdGFiYXNlLXByb3Zp
ZGVyPjxsYW5ndWFnZT5lbmc8L2xhbmd1YWdlPjwvcmVjb3JkPjwvQ2l0ZT48Q2l0ZT48QXV0aG9y
Pk5pZWRlcnN0cmFzc2VyPC9BdXRob3I+PFllYXI+MjAxNDwvWWVhcj48UmVjTnVtPjI2MzwvUmVj
TnVtPjxyZWNvcmQ+PHJlYy1udW1iZXI+MjYzPC9yZWMtbnVtYmVyPjxmb3JlaWduLWtleXM+PGtl
eSBhcHA9IkVOIiBkYi1pZD0iNXJkcHN3ZWR1dDU5ZWJlcHBlMHBzdHo4d3dmcGF0OWR0dzlmIiB0
aW1lc3RhbXA9IjE1NTM2ODE0NTYiPjI2Mzwva2V5PjwvZm9yZWlnbi1rZXlzPjxyZWYtdHlwZSBu
YW1lPSJKb3VybmFsIEFydGljbGUiPjE3PC9yZWYtdHlwZT48Y29udHJpYnV0b3JzPjxhdXRob3Jz
PjxhdXRob3I+TmllZGVyc3RyYXNzZXIsIE4uIEcuPC9hdXRob3I+PGF1dGhvcj5TbGVwaWFuLCBQ
LiBNLjwvYXV0aG9yPjxhdXRob3I+TWFua292c2t5LUFybm9sZCwgVC48L2F1dGhvcj48YXV0aG9y
Pkxhcml2aWVyZSwgQy48L2F1dGhvcj48YXV0aG9yPlZsYWV5ZW4sIEouIFcuPC9hdXRob3I+PGF1
dGhvcj5TdWxsaXZhbiwgTS4gSi4gTC48L2F1dGhvcj48L2F1dGhvcnM+PC9jb250cmlidXRvcnM+
PGF1dGgtYWRkcmVzcz5DZW50ZXIgb2YgRXhjZWxsZW5jZSBHZW5lcmFsaXphdGlvbiBSZXNlYXJj
aCwgUmVzZWFyY2ggR3JvdXAgSGVhbHRoIFBzeWNob2xvZ3ksIEthdGhvbGlla2UgVW5pdmVyc2l0
ZWl0IExldXZlbiwgTGV1dmVuLCBCZWxnaXVtLiYjeEQ7RGVwYXJ0bWVudCBvZiBQc3ljaG9sb2d5
LCBVbml2ZXJzaXR5IG9mIE9oaW8sIEF0aGVucywgT2hpby4mI3hEO0RlcGFydG1lbnQgb2YgUHN5
Y2hvbG9neSwgTWNHaWxsIFVuaXZlcnNpdHksIE1vbnRyZWFsLCBRdWViZWMsIENhbmFkYS4mI3hE
O09jY3VwYXRpb25hbCBIZWFsdGggYW5kIFNhZmV0eSwgUmVzZWFyY2ggSW5zdGl0dXRlIFJvYmVy
dC1TYXV2ZSwgTW9udHJlYWwsIFF1ZWJlYywgQ2FuYWRhLiYjeEQ7RGVwYXJ0bWVudCBvZiBQc3lj
aG9sb2d5LCBNY0dpbGwgVW5pdmVyc2l0eSwgTW9udHJlYWwsIFF1ZWJlYywgQ2FuYWRhLiBFbGVj
dHJvbmljIGFkZHJlc3M6IE1pY2hhZWwuc3VsbGl2YW5AbWNnaWxsLmNhLjwvYXV0aC1hZGRyZXNz
Pjx0aXRsZXM+PHRpdGxlPkFuIGV4cGVyaW1lbnRhbCBhcHByb2FjaCB0byBleGFtaW5pbmcgcHN5
Y2hvbG9naWNhbCBjb250cmlidXRpb25zIHRvIG11bHRpc2l0ZSBtdXNjdWxvc2tlbGV0YWwgcGFp
bjwvdGl0bGU+PHNlY29uZGFyeS10aXRsZT5UaGUgSm91cm5hbCBvZiBQYWluPC9zZWNvbmRhcnkt
dGl0bGU+PGFsdC10aXRsZT5UaGUgam91cm5hbCBvZiBwYWluIDogb2ZmaWNpYWwgam91cm5hbCBv
ZiB0aGUgQW1lcmljYW4gUGFpbiBTb2NpZXR5PC9hbHQtdGl0bGU+PC90aXRsZXM+PHBlcmlvZGlj
YWw+PGZ1bGwtdGl0bGU+VGhlIEpvdXJuYWwgb2YgUGFpbjwvZnVsbC10aXRsZT48L3BlcmlvZGlj
YWw+PHBhZ2VzPjExNTYtMTE2NTwvcGFnZXM+PHZvbHVtZT4xNTwvdm9sdW1lPjxudW1iZXI+MTE8
L251bWJlcj48ZWRpdGlvbj4yMDE0LzA5LzAzPC9lZGl0aW9uPjxrZXl3b3Jkcz48a2V5d29yZD5B
ZG9sZXNjZW50PC9rZXl3b3JkPjxrZXl3b3JkPkFkdWx0PC9rZXl3b3JkPjxrZXl3b3JkPkNhdGFz
dHJvcGhpemF0aW9uLypwc3ljaG9sb2d5PC9rZXl3b3JkPjxrZXl3b3JkPkZlYXIvKnBzeWNob2xv
Z3k8L2tleXdvcmQ+PGtleXdvcmQ+RmVtYWxlPC9rZXl3b3JkPjxrZXl3b3JkPkh1bWFuczwva2V5
d29yZD48a2V5d29yZD5NYWxlPC9rZXl3b3JkPjxrZXl3b3JkPk1pZGRsZSBBZ2VkPC9rZXl3b3Jk
PjxrZXl3b3JkPk11c2N1bG9za2VsZXRhbCBQYWluLypwc3ljaG9sb2d5PC9rZXl3b3JkPjxrZXl3
b3JkPllvdW5nIEFkdWx0PC9rZXl3b3JkPjxrZXl3b3JkPk11bHRpc2l0ZSBwYWluPC9rZXl3b3Jk
PjxrZXl3b3JkPmNhdGFzdHJvcGhpemluZzwva2V5d29yZD48a2V5d29yZD5kZXByZXNzaW9uPC9r
ZXl3b3JkPjxrZXl3b3JkPmZlYXIgb2YgcGFpbjwva2V5d29yZD48a2V5d29yZD5maWJyb215YWxn
aWE8L2tleXdvcmQ+PGtleXdvcmQ+c2V4IGRpZmZlcmVuY2VzPC9rZXl3b3JkPjwva2V5d29yZHM+
PGRhdGVzPjx5ZWFyPjIwMTQ8L3llYXI+PHB1Yi1kYXRlcz48ZGF0ZT5Ob3Y8L2RhdGU+PC9wdWIt
ZGF0ZXM+PC9kYXRlcz48aXNibj4xNTI2LTU5MDA8L2lzYm4+PGFjY2Vzc2lvbi1udW0+MjUxNzkx
NDk8L2FjY2Vzc2lvbi1udW0+PHVybHM+PC91cmxzPjxlbGVjdHJvbmljLXJlc291cmNlLW51bT4x
MC4xMDE2L2ouanBhaW4uMjAxNC4wOC4wMDc8L2VsZWN0cm9uaWMtcmVzb3VyY2UtbnVtPjxyZW1v
dGUtZGF0YWJhc2UtcHJvdmlkZXI+TkxNPC9yZW1vdGUtZGF0YWJhc2UtcHJvdmlkZXI+PGxhbmd1
YWdlPmVuZzwvbGFuZ3VhZ2U+PC9yZWNvcmQ+PC9DaXRlPjwvRW5kTm90ZT5=
</w:fldData>
        </w:fldChar>
      </w:r>
      <w:r w:rsidR="00B642A0">
        <w:rPr>
          <w:rFonts w:asciiTheme="minorHAnsi" w:hAnsiTheme="minorHAnsi" w:cstheme="minorHAnsi"/>
          <w:color w:val="auto"/>
        </w:rPr>
        <w:instrText xml:space="preserve"> ADDIN EN.CITE </w:instrText>
      </w:r>
      <w:r w:rsidR="00B642A0">
        <w:rPr>
          <w:rFonts w:asciiTheme="minorHAnsi" w:hAnsiTheme="minorHAnsi" w:cstheme="minorHAnsi"/>
          <w:color w:val="auto"/>
        </w:rPr>
        <w:fldChar w:fldCharType="begin">
          <w:fldData xml:space="preserve">PEVuZE5vdGU+PENpdGU+PEF1dGhvcj5OaWVkZXJzdHJhc3NlcjwvQXV0aG9yPjxZZWFyPjIwMTU8
L1llYXI+PFJlY051bT4yNjI8L1JlY051bT48RGlzcGxheVRleHQ+PHN0eWxlIGZhY2U9InN1cGVy
c2NyaXB0Ij44Myw4NDwvc3R5bGU+PC9EaXNwbGF5VGV4dD48cmVjb3JkPjxyZWMtbnVtYmVyPjI2
MjwvcmVjLW51bWJlcj48Zm9yZWlnbi1rZXlzPjxrZXkgYXBwPSJFTiIgZGItaWQ9IjVyZHBzd2Vk
dXQ1OWViZXBwZTBwc3R6OHd3ZnBhdDlkdHc5ZiIgdGltZXN0YW1wPSIxNTUzNjgxMzc2Ij4yNjI8
L2tleT48L2ZvcmVpZ24ta2V5cz48cmVmLXR5cGUgbmFtZT0iSm91cm5hbCBBcnRpY2xlIj4xNzwv
cmVmLXR5cGU+PGNvbnRyaWJ1dG9ycz48YXV0aG9ycz48YXV0aG9yPk5pZWRlcnN0cmFzc2VyLCBO
LiBHLjwvYXV0aG9yPjxhdXRob3I+TWV1bGRlcnMsIEEuPC9hdXRob3I+PGF1dGhvcj5NZXVsZGVy
cywgTS48L2F1dGhvcj48YXV0aG9yPlNsZXBpYW4sIFAuIE0uPC9hdXRob3I+PGF1dGhvcj5WbGFl
eWVuLCBKLiBXLjwvYXV0aG9yPjxhdXRob3I+U3VsbGl2YW4sIE0uIEouPC9hdXRob3I+PC9hdXRo
b3JzPjwvY29udHJpYnV0b3JzPjxhdXRoLWFkZHJlc3M+UmVzZWFyY2ggR3JvdXAgb24gSGVhbHRo
IFBzeWNob2xvZ3ksIEtVIExldXZlbiwgTGV1dmVuLCBCZWxnaXVtOyBDZW50ZXIgZm9yIEV4Y2Vs
bGVuY2Ugb24gR2VuZXJhbGl6YXRpb24gUmVzZWFyY2ggaW4gSGVhbHRoIGFuZCBQc3ljaG9wYXRo
b2xvZ3ksIFVuaXZlcnNpdHkgb2YgTGV1dmVuLCBMZXV2ZW4sIEJlbGdpdW07IERlcGFydG1lbnQg
b2YgUHN5Y2hvbG9neSwgTWNHaWxsIFVuaXZlcnNpdHksIE1vbnRyZWFsLCBRdWViZWMsIENhbmFk
YS4gRWxlY3Ryb25pYyBhZGRyZXNzOiBuaWxzZ2VvcmcubmllZGVyc3RyYXNzZXJAcHB3Lmt1bGV1
dmVuLmJlLiYjeEQ7UmVzZWFyY2ggR3JvdXAgb24gSGVhbHRoIFBzeWNob2xvZ3ksIEtVIExldXZl
biwgTGV1dmVuLCBCZWxnaXVtOyBDZW50ZXIgZm9yIEV4Y2VsbGVuY2Ugb24gR2VuZXJhbGl6YXRp
b24gUmVzZWFyY2ggaW4gSGVhbHRoIGFuZCBQc3ljaG9wYXRob2xvZ3ksIFVuaXZlcnNpdHkgb2Yg
TGV1dmVuLCBMZXV2ZW4sIEJlbGdpdW0uJiN4RDtEZXBhcnRtZW50IG9mIEluZm9ybWF0aWNzLCBT
aW11bGF0aW9uIGFuZCBNb2RlbGluZywgVW5pdmVyc2l0eSBvZiBMZXV2ZW4sIExldXZlbiwgQmVs
Z2l1bTsgUmVzZWFyY2ggR3JvdXAgb24gUXVhbnRpdGF0aXZlIFBzeWNob2xvZ3kgYW5kIEluZGl2
aWR1YWwgRGlmZmVyZW5jZXMsIFVuaXZlcnNpdHkgb2YgTGV1dmVuLCBMZXV2ZW4sIEJlbGdpdW0u
JiN4RDtEZXBhcnRtZW50IG9mIFBzeWNob2xvZ3ksIFVuaXZlcnNpdHkgb2YgT2hpbywgQXRoZW5z
LCBPaGlvLiYjeEQ7UmVzZWFyY2ggR3JvdXAgb24gSGVhbHRoIFBzeWNob2xvZ3ksIEtVIExldXZl
biwgTGV1dmVuLCBCZWxnaXVtOyBDZW50ZXIgZm9yIEV4Y2VsbGVuY2Ugb24gR2VuZXJhbGl6YXRp
b24gUmVzZWFyY2ggaW4gSGVhbHRoIGFuZCBQc3ljaG9wYXRob2xvZ3ksIFVuaXZlcnNpdHkgb2Yg
TGV1dmVuLCBMZXV2ZW4sIEJlbGdpdW07IERlcGFydG1lbnQgb2YgQ2xpbmljYWwgUHN5Y2hvbG9n
aWNhbCBTY2llbmNlLCBNYWFzdHJpY2h0IFVuaXZlcnNpdHksIE1hYXN0cmljaHQsIFRoZSBOZXRo
ZXJsYW5kcy4mI3hEO0RlcGFydG1lbnQgb2YgUHN5Y2hvbG9neSwgTWNHaWxsIFVuaXZlcnNpdHks
IE1vbnRyZWFsLCBRdWViZWMsIENhbmFkYS48L2F1dGgtYWRkcmVzcz48dGl0bGVzPjx0aXRsZT5Q
YWluIENhdGFzdHJvcGhpemluZyBhbmQgRmVhciBvZiBQYWluIFByZWRpY3QgdGhlIEV4cGVyaWVu
Y2Ugb2YgUGFpbiBpbiBCb2R5IFBhcnRzIE5vdCBUYXJnZXRlZCBieSBhIERlbGF5ZWQtT25zZXQg
TXVzY2xlIFNvcmVuZXNzIFByb2NlZHVyZTwvdGl0bGU+PHNlY29uZGFyeS10aXRsZT5UaGUgSm91
cm5hbCBvZiBQYWluPC9zZWNvbmRhcnktdGl0bGU+PGFsdC10aXRsZT5UaGUgam91cm5hbCBvZiBw
YWluIDogb2ZmaWNpYWwgam91cm5hbCBvZiB0aGUgQW1lcmljYW4gUGFpbiBTb2NpZXR5PC9hbHQt
dGl0bGU+PC90aXRsZXM+PHBlcmlvZGljYWw+PGZ1bGwtdGl0bGU+VGhlIEpvdXJuYWwgb2YgUGFp
bjwvZnVsbC10aXRsZT48L3BlcmlvZGljYWw+PHBhZ2VzPjEwNjUtNzY8L3BhZ2VzPjx2b2x1bWU+
MTY8L3ZvbHVtZT48bnVtYmVyPjExPC9udW1iZXI+PGVkaXRpb24+MjAxNS8wOC8xOTwvZWRpdGlv
bj48a2V5d29yZHM+PGtleXdvcmQ+QWRvbGVzY2VudDwva2V5d29yZD48a2V5d29yZD5BZHVsdDwv
a2V5d29yZD48a2V5d29yZD5Bcm0vcGh5c2lvcGF0aG9sb2d5PC9rZXl3b3JkPjxrZXl3b3JkPipD
YXRhc3Ryb3BoaXphdGlvbjwva2V5d29yZD48a2V5d29yZD4qRmVhcjwva2V5d29yZD48a2V5d29y
ZD5GZW1hbGU8L2tleXdvcmQ+PGtleXdvcmQ+RnVuY3Rpb25hbCBMYXRlcmFsaXR5PC9rZXl3b3Jk
PjxrZXl3b3JkPipHZW5lcmFsaXphdGlvbiAoUHN5Y2hvbG9neSk8L2tleXdvcmQ+PGtleXdvcmQ+
SHVtYW5zPC9rZXl3b3JkPjxrZXl3b3JkPk1hbGU8L2tleXdvcmQ+PGtleXdvcmQ+TW90b3IgQWN0
aXZpdHk8L2tleXdvcmQ+PGtleXdvcmQ+TXlhbGdpYS9kaWFnbm9zaXMvKnBzeWNob2xvZ3k8L2tl
eXdvcmQ+PGtleXdvcmQ+UGFpbiBNZWFzdXJlbWVudDwva2V5d29yZD48a2V5d29yZD5QYWluIFBl
cmNlcHRpb248L2tleXdvcmQ+PGtleXdvcmQ+UGh5c2ljYWwgU3RpbXVsYXRpb248L2tleXdvcmQ+
PGtleXdvcmQ+UHJvZ25vc2lzPC9rZXl3b3JkPjxrZXl3b3JkPlByb3NwZWN0aXZlIFN0dWRpZXM8
L2tleXdvcmQ+PGtleXdvcmQ+U2VsZiBSZXBvcnQ8L2tleXdvcmQ+PGtleXdvcmQ+VGltZSBGYWN0
b3JzPC9rZXl3b3JkPjxrZXl3b3JkPllvdW5nIEFkdWx0PC9rZXl3b3JkPjxrZXl3b3JkPkdlbmVy
YWxpemF0aW9uPC9rZXl3b3JkPjxrZXl3b3JkPmRlbGF5ZWQtb25zZXQgbXVzY2xlIHNvcmVuZXNz
PC9rZXl3b3JkPjxrZXl3b3JkPmZlYXIgb2YgcGFpbjwva2V5d29yZD48a2V5d29yZD5tdWx0aXNp
dGUgcGFpbjwva2V5d29yZD48a2V5d29yZD5wYWluIGNhdGFzdHJvcGhpemluZzwva2V5d29yZD48
L2tleXdvcmRzPjxkYXRlcz48eWVhcj4yMDE1PC95ZWFyPjxwdWItZGF0ZXM+PGRhdGU+Tm92PC9k
YXRlPjwvcHViLWRhdGVzPjwvZGF0ZXM+PGlzYm4+MTUyNi01OTAwPC9pc2JuPjxhY2Nlc3Npb24t
bnVtPjI2Mjc3NjQzPC9hY2Nlc3Npb24tbnVtPjx1cmxzPjwvdXJscz48ZWxlY3Ryb25pYy1yZXNv
dXJjZS1udW0+MTAuMTAxNi9qLmpwYWluLjIwMTUuMDcuMDA4PC9lbGVjdHJvbmljLXJlc291cmNl
LW51bT48cmVtb3RlLWRhdGFiYXNlLXByb3ZpZGVyPk5MTTwvcmVtb3RlLWRhdGFiYXNlLXByb3Zp
ZGVyPjxsYW5ndWFnZT5lbmc8L2xhbmd1YWdlPjwvcmVjb3JkPjwvQ2l0ZT48Q2l0ZT48QXV0aG9y
Pk5pZWRlcnN0cmFzc2VyPC9BdXRob3I+PFllYXI+MjAxNDwvWWVhcj48UmVjTnVtPjI2MzwvUmVj
TnVtPjxyZWNvcmQ+PHJlYy1udW1iZXI+MjYzPC9yZWMtbnVtYmVyPjxmb3JlaWduLWtleXM+PGtl
eSBhcHA9IkVOIiBkYi1pZD0iNXJkcHN3ZWR1dDU5ZWJlcHBlMHBzdHo4d3dmcGF0OWR0dzlmIiB0
aW1lc3RhbXA9IjE1NTM2ODE0NTYiPjI2Mzwva2V5PjwvZm9yZWlnbi1rZXlzPjxyZWYtdHlwZSBu
YW1lPSJKb3VybmFsIEFydGljbGUiPjE3PC9yZWYtdHlwZT48Y29udHJpYnV0b3JzPjxhdXRob3Jz
PjxhdXRob3I+TmllZGVyc3RyYXNzZXIsIE4uIEcuPC9hdXRob3I+PGF1dGhvcj5TbGVwaWFuLCBQ
LiBNLjwvYXV0aG9yPjxhdXRob3I+TWFua292c2t5LUFybm9sZCwgVC48L2F1dGhvcj48YXV0aG9y
Pkxhcml2aWVyZSwgQy48L2F1dGhvcj48YXV0aG9yPlZsYWV5ZW4sIEouIFcuPC9hdXRob3I+PGF1
dGhvcj5TdWxsaXZhbiwgTS4gSi4gTC48L2F1dGhvcj48L2F1dGhvcnM+PC9jb250cmlidXRvcnM+
PGF1dGgtYWRkcmVzcz5DZW50ZXIgb2YgRXhjZWxsZW5jZSBHZW5lcmFsaXphdGlvbiBSZXNlYXJj
aCwgUmVzZWFyY2ggR3JvdXAgSGVhbHRoIFBzeWNob2xvZ3ksIEthdGhvbGlla2UgVW5pdmVyc2l0
ZWl0IExldXZlbiwgTGV1dmVuLCBCZWxnaXVtLiYjeEQ7RGVwYXJ0bWVudCBvZiBQc3ljaG9sb2d5
LCBVbml2ZXJzaXR5IG9mIE9oaW8sIEF0aGVucywgT2hpby4mI3hEO0RlcGFydG1lbnQgb2YgUHN5
Y2hvbG9neSwgTWNHaWxsIFVuaXZlcnNpdHksIE1vbnRyZWFsLCBRdWViZWMsIENhbmFkYS4mI3hE
O09jY3VwYXRpb25hbCBIZWFsdGggYW5kIFNhZmV0eSwgUmVzZWFyY2ggSW5zdGl0dXRlIFJvYmVy
dC1TYXV2ZSwgTW9udHJlYWwsIFF1ZWJlYywgQ2FuYWRhLiYjeEQ7RGVwYXJ0bWVudCBvZiBQc3lj
aG9sb2d5LCBNY0dpbGwgVW5pdmVyc2l0eSwgTW9udHJlYWwsIFF1ZWJlYywgQ2FuYWRhLiBFbGVj
dHJvbmljIGFkZHJlc3M6IE1pY2hhZWwuc3VsbGl2YW5AbWNnaWxsLmNhLjwvYXV0aC1hZGRyZXNz
Pjx0aXRsZXM+PHRpdGxlPkFuIGV4cGVyaW1lbnRhbCBhcHByb2FjaCB0byBleGFtaW5pbmcgcHN5
Y2hvbG9naWNhbCBjb250cmlidXRpb25zIHRvIG11bHRpc2l0ZSBtdXNjdWxvc2tlbGV0YWwgcGFp
bjwvdGl0bGU+PHNlY29uZGFyeS10aXRsZT5UaGUgSm91cm5hbCBvZiBQYWluPC9zZWNvbmRhcnkt
dGl0bGU+PGFsdC10aXRsZT5UaGUgam91cm5hbCBvZiBwYWluIDogb2ZmaWNpYWwgam91cm5hbCBv
ZiB0aGUgQW1lcmljYW4gUGFpbiBTb2NpZXR5PC9hbHQtdGl0bGU+PC90aXRsZXM+PHBlcmlvZGlj
YWw+PGZ1bGwtdGl0bGU+VGhlIEpvdXJuYWwgb2YgUGFpbjwvZnVsbC10aXRsZT48L3BlcmlvZGlj
YWw+PHBhZ2VzPjExNTYtMTE2NTwvcGFnZXM+PHZvbHVtZT4xNTwvdm9sdW1lPjxudW1iZXI+MTE8
L251bWJlcj48ZWRpdGlvbj4yMDE0LzA5LzAzPC9lZGl0aW9uPjxrZXl3b3Jkcz48a2V5d29yZD5B
ZG9sZXNjZW50PC9rZXl3b3JkPjxrZXl3b3JkPkFkdWx0PC9rZXl3b3JkPjxrZXl3b3JkPkNhdGFz
dHJvcGhpemF0aW9uLypwc3ljaG9sb2d5PC9rZXl3b3JkPjxrZXl3b3JkPkZlYXIvKnBzeWNob2xv
Z3k8L2tleXdvcmQ+PGtleXdvcmQ+RmVtYWxlPC9rZXl3b3JkPjxrZXl3b3JkPkh1bWFuczwva2V5
d29yZD48a2V5d29yZD5NYWxlPC9rZXl3b3JkPjxrZXl3b3JkPk1pZGRsZSBBZ2VkPC9rZXl3b3Jk
PjxrZXl3b3JkPk11c2N1bG9za2VsZXRhbCBQYWluLypwc3ljaG9sb2d5PC9rZXl3b3JkPjxrZXl3
b3JkPllvdW5nIEFkdWx0PC9rZXl3b3JkPjxrZXl3b3JkPk11bHRpc2l0ZSBwYWluPC9rZXl3b3Jk
PjxrZXl3b3JkPmNhdGFzdHJvcGhpemluZzwva2V5d29yZD48a2V5d29yZD5kZXByZXNzaW9uPC9r
ZXl3b3JkPjxrZXl3b3JkPmZlYXIgb2YgcGFpbjwva2V5d29yZD48a2V5d29yZD5maWJyb215YWxn
aWE8L2tleXdvcmQ+PGtleXdvcmQ+c2V4IGRpZmZlcmVuY2VzPC9rZXl3b3JkPjwva2V5d29yZHM+
PGRhdGVzPjx5ZWFyPjIwMTQ8L3llYXI+PHB1Yi1kYXRlcz48ZGF0ZT5Ob3Y8L2RhdGU+PC9wdWIt
ZGF0ZXM+PC9kYXRlcz48aXNibj4xNTI2LTU5MDA8L2lzYm4+PGFjY2Vzc2lvbi1udW0+MjUxNzkx
NDk8L2FjY2Vzc2lvbi1udW0+PHVybHM+PC91cmxzPjxlbGVjdHJvbmljLXJlc291cmNlLW51bT4x
MC4xMDE2L2ouanBhaW4uMjAxNC4wOC4wMDc8L2VsZWN0cm9uaWMtcmVzb3VyY2UtbnVtPjxyZW1v
dGUtZGF0YWJhc2UtcHJvdmlkZXI+TkxNPC9yZW1vdGUtZGF0YWJhc2UtcHJvdmlkZXI+PGxhbmd1
YWdlPmVuZzwvbGFuZ3VhZ2U+PC9yZWNvcmQ+PC9DaXRlPjwvRW5kTm90ZT5=
</w:fldData>
        </w:fldChar>
      </w:r>
      <w:r w:rsidR="00B642A0">
        <w:rPr>
          <w:rFonts w:asciiTheme="minorHAnsi" w:hAnsiTheme="minorHAnsi" w:cstheme="minorHAnsi"/>
          <w:color w:val="auto"/>
        </w:rPr>
        <w:instrText xml:space="preserve"> ADDIN EN.CITE.DATA </w:instrText>
      </w:r>
      <w:r w:rsidR="00B642A0">
        <w:rPr>
          <w:rFonts w:asciiTheme="minorHAnsi" w:hAnsiTheme="minorHAnsi" w:cstheme="minorHAnsi"/>
          <w:color w:val="auto"/>
        </w:rPr>
      </w:r>
      <w:r w:rsidR="00B642A0">
        <w:rPr>
          <w:rFonts w:asciiTheme="minorHAnsi" w:hAnsiTheme="minorHAnsi" w:cstheme="minorHAnsi"/>
          <w:color w:val="auto"/>
        </w:rPr>
        <w:fldChar w:fldCharType="end"/>
      </w:r>
      <w:r w:rsidR="002E379B" w:rsidRPr="00A43B7D">
        <w:rPr>
          <w:rFonts w:asciiTheme="minorHAnsi" w:hAnsiTheme="minorHAnsi" w:cstheme="minorHAnsi"/>
          <w:color w:val="auto"/>
        </w:rPr>
      </w:r>
      <w:r w:rsidR="002E379B"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83,84</w:t>
      </w:r>
      <w:r w:rsidR="002E379B" w:rsidRPr="00A43B7D">
        <w:rPr>
          <w:rFonts w:asciiTheme="minorHAnsi" w:hAnsiTheme="minorHAnsi" w:cstheme="minorHAnsi"/>
          <w:color w:val="auto"/>
        </w:rPr>
        <w:fldChar w:fldCharType="end"/>
      </w:r>
      <w:r w:rsidR="00833EC5" w:rsidRPr="00A43B7D">
        <w:rPr>
          <w:rFonts w:asciiTheme="minorHAnsi" w:hAnsiTheme="minorHAnsi" w:cstheme="minorHAnsi"/>
          <w:color w:val="auto"/>
        </w:rPr>
        <w:t xml:space="preserve"> pain have been argued to be better experimental analogues of musculoskeletal pain, given their </w:t>
      </w:r>
      <w:r w:rsidR="002E379B" w:rsidRPr="00A43B7D">
        <w:rPr>
          <w:rFonts w:asciiTheme="minorHAnsi" w:hAnsiTheme="minorHAnsi" w:cstheme="minorHAnsi"/>
          <w:color w:val="auto"/>
        </w:rPr>
        <w:t>natural and endogenous nature</w:t>
      </w:r>
      <w:r w:rsidR="002E379B" w:rsidRPr="00A43B7D">
        <w:rPr>
          <w:rFonts w:asciiTheme="minorHAnsi" w:hAnsiTheme="minorHAnsi" w:cstheme="minorHAnsi"/>
          <w:color w:val="auto"/>
        </w:rPr>
        <w:fldChar w:fldCharType="begin"/>
      </w:r>
      <w:r w:rsidR="00B642A0">
        <w:rPr>
          <w:rFonts w:asciiTheme="minorHAnsi" w:hAnsiTheme="minorHAnsi" w:cstheme="minorHAnsi"/>
          <w:color w:val="auto"/>
        </w:rPr>
        <w:instrText xml:space="preserve"> ADDIN EN.CITE &lt;EndNote&gt;&lt;Cite&gt;&lt;Author&gt;Moore&lt;/Author&gt;&lt;Year&gt;2013&lt;/Year&gt;&lt;RecNum&gt;436&lt;/RecNum&gt;&lt;DisplayText&gt;&lt;style face="superscript"&gt;81&lt;/style&gt;&lt;/DisplayText&gt;&lt;record&gt;&lt;rec-number&gt;436&lt;/rec-number&gt;&lt;foreign-keys&gt;&lt;key app="EN" db-id="5rdpswedut59ebeppe0pstz8wwfpat9dtw9f" timestamp="1595855324"&gt;436&lt;/key&gt;&lt;/foreign-keys&gt;&lt;ref-type name="Journal Article"&gt;17&lt;/ref-type&gt;&lt;contributors&gt;&lt;authors&gt;&lt;author&gt;Moore, D. J.&lt;/author&gt;&lt;author&gt;Keogh, E.&lt;/author&gt;&lt;author&gt;Crombez, G.&lt;/author&gt;&lt;author&gt;Eccleston, C.&lt;/author&gt;&lt;/authors&gt;&lt;/contributors&gt;&lt;auth-address&gt;Centre for Pain Research, The University of Bath, Bath BA2 7AY, UK.&lt;/auth-address&gt;&lt;titles&gt;&lt;title&gt;Methods for studying naturally occurring human pain and their analogues&lt;/title&gt;&lt;secondary-title&gt;Pain&lt;/secondary-title&gt;&lt;alt-title&gt;Pain&lt;/alt-title&gt;&lt;/titles&gt;&lt;periodical&gt;&lt;full-title&gt;Pain&lt;/full-title&gt;&lt;/periodical&gt;&lt;alt-periodical&gt;&lt;full-title&gt;Pain&lt;/full-title&gt;&lt;/alt-periodical&gt;&lt;pages&gt;190-9&lt;/pages&gt;&lt;volume&gt;154&lt;/volume&gt;&lt;number&gt;2&lt;/number&gt;&lt;edition&gt;2012/08/21&lt;/edition&gt;&lt;keywords&gt;&lt;keyword&gt;Humans&lt;/keyword&gt;&lt;keyword&gt;Pain/*physiopathology&lt;/keyword&gt;&lt;keyword&gt;Pain Measurement/*methods&lt;/keyword&gt;&lt;/keywords&gt;&lt;dates&gt;&lt;year&gt;2013&lt;/year&gt;&lt;pub-dates&gt;&lt;date&gt;Feb&lt;/date&gt;&lt;/pub-dates&gt;&lt;/dates&gt;&lt;isbn&gt;0304-3959 (Print)&amp;#xD;0304-3959&lt;/isbn&gt;&lt;accession-num&gt;22902199&lt;/accession-num&gt;&lt;urls&gt;&lt;/urls&gt;&lt;custom2&gt;PMC7130603&lt;/custom2&gt;&lt;electronic-resource-num&gt;10.1016/j.pain.2012.07.016&lt;/electronic-resource-num&gt;&lt;remote-database-provider&gt;NLM&lt;/remote-database-provider&gt;&lt;language&gt;eng&lt;/language&gt;&lt;/record&gt;&lt;/Cite&gt;&lt;/EndNote&gt;</w:instrText>
      </w:r>
      <w:r w:rsidR="002E379B" w:rsidRPr="00A43B7D">
        <w:rPr>
          <w:rFonts w:asciiTheme="minorHAnsi" w:hAnsiTheme="minorHAnsi" w:cstheme="minorHAnsi"/>
          <w:color w:val="auto"/>
        </w:rPr>
        <w:fldChar w:fldCharType="separate"/>
      </w:r>
      <w:r w:rsidR="00B642A0" w:rsidRPr="00B642A0">
        <w:rPr>
          <w:rFonts w:asciiTheme="minorHAnsi" w:hAnsiTheme="minorHAnsi" w:cstheme="minorHAnsi"/>
          <w:noProof/>
          <w:color w:val="auto"/>
          <w:vertAlign w:val="superscript"/>
        </w:rPr>
        <w:t>81</w:t>
      </w:r>
      <w:r w:rsidR="002E379B" w:rsidRPr="00A43B7D">
        <w:rPr>
          <w:rFonts w:asciiTheme="minorHAnsi" w:hAnsiTheme="minorHAnsi" w:cstheme="minorHAnsi"/>
          <w:color w:val="auto"/>
        </w:rPr>
        <w:fldChar w:fldCharType="end"/>
      </w:r>
      <w:r w:rsidR="002E379B" w:rsidRPr="00A43B7D">
        <w:rPr>
          <w:rFonts w:asciiTheme="minorHAnsi" w:hAnsiTheme="minorHAnsi" w:cstheme="minorHAnsi"/>
          <w:color w:val="auto"/>
        </w:rPr>
        <w:t>. These</w:t>
      </w:r>
      <w:r w:rsidR="00833EC5" w:rsidRPr="00A43B7D">
        <w:rPr>
          <w:rFonts w:asciiTheme="minorHAnsi" w:hAnsiTheme="minorHAnsi" w:cstheme="minorHAnsi"/>
          <w:color w:val="auto"/>
        </w:rPr>
        <w:t xml:space="preserve"> </w:t>
      </w:r>
      <w:r w:rsidR="002E379B" w:rsidRPr="00A43B7D">
        <w:rPr>
          <w:rFonts w:asciiTheme="minorHAnsi" w:hAnsiTheme="minorHAnsi" w:cstheme="minorHAnsi"/>
          <w:color w:val="auto"/>
        </w:rPr>
        <w:t xml:space="preserve">pain-induction methods </w:t>
      </w:r>
      <w:r w:rsidR="00833EC5" w:rsidRPr="00A43B7D">
        <w:rPr>
          <w:rFonts w:asciiTheme="minorHAnsi" w:hAnsiTheme="minorHAnsi" w:cstheme="minorHAnsi"/>
          <w:color w:val="auto"/>
        </w:rPr>
        <w:t>could be employed in the robotic arm-reaching paradigm in the future.</w:t>
      </w:r>
      <w:r w:rsidR="00993ED8" w:rsidRPr="00A43B7D">
        <w:rPr>
          <w:rFonts w:asciiTheme="minorHAnsi" w:hAnsiTheme="minorHAnsi" w:cstheme="minorHAnsi"/>
          <w:color w:val="auto"/>
        </w:rPr>
        <w:t xml:space="preserve"> </w:t>
      </w:r>
      <w:r w:rsidR="009C5EB8" w:rsidRPr="00A43B7D">
        <w:rPr>
          <w:rFonts w:asciiTheme="minorHAnsi" w:hAnsiTheme="minorHAnsi" w:cstheme="minorHAnsi"/>
          <w:color w:val="auto"/>
        </w:rPr>
        <w:t>Despite these limitations</w:t>
      </w:r>
      <w:r w:rsidR="00595627" w:rsidRPr="00A43B7D">
        <w:rPr>
          <w:rFonts w:asciiTheme="minorHAnsi" w:hAnsiTheme="minorHAnsi" w:cstheme="minorHAnsi"/>
          <w:color w:val="auto"/>
        </w:rPr>
        <w:t xml:space="preserve">, the </w:t>
      </w:r>
      <w:r w:rsidR="00220C7A" w:rsidRPr="00A43B7D">
        <w:rPr>
          <w:rFonts w:asciiTheme="minorHAnsi" w:hAnsiTheme="minorHAnsi" w:cstheme="minorHAnsi"/>
          <w:color w:val="auto"/>
        </w:rPr>
        <w:t>ability of the current paradigm to consistently demonstrate acquisition of fear and avoidance</w:t>
      </w:r>
      <w:r w:rsidR="00AF7DDD" w:rsidRPr="00A43B7D">
        <w:rPr>
          <w:rFonts w:asciiTheme="minorHAnsi" w:hAnsiTheme="minorHAnsi" w:cstheme="minorHAnsi"/>
          <w:color w:val="auto"/>
        </w:rPr>
        <w:t xml:space="preserve"> using</w:t>
      </w:r>
      <w:r w:rsidR="00220C7A" w:rsidRPr="00A43B7D">
        <w:rPr>
          <w:rFonts w:asciiTheme="minorHAnsi" w:hAnsiTheme="minorHAnsi" w:cstheme="minorHAnsi"/>
          <w:color w:val="auto"/>
        </w:rPr>
        <w:t xml:space="preserve"> such </w:t>
      </w:r>
      <w:r w:rsidR="00AF7DDD" w:rsidRPr="00A43B7D">
        <w:rPr>
          <w:rFonts w:asciiTheme="minorHAnsi" w:hAnsiTheme="minorHAnsi" w:cstheme="minorHAnsi"/>
          <w:color w:val="auto"/>
        </w:rPr>
        <w:t xml:space="preserve">entwined </w:t>
      </w:r>
      <w:r w:rsidR="00F23220" w:rsidRPr="00A43B7D">
        <w:rPr>
          <w:rFonts w:asciiTheme="minorHAnsi" w:hAnsiTheme="minorHAnsi" w:cstheme="minorHAnsi"/>
          <w:color w:val="auto"/>
        </w:rPr>
        <w:t>S</w:t>
      </w:r>
      <w:r w:rsidR="00F23220" w:rsidRPr="00A43B7D">
        <w:rPr>
          <w:rFonts w:asciiTheme="minorHAnsi" w:hAnsiTheme="minorHAnsi" w:cstheme="minorHAnsi"/>
          <w:color w:val="auto"/>
          <w:vertAlign w:val="superscript"/>
        </w:rPr>
        <w:t>D</w:t>
      </w:r>
      <w:r w:rsidR="00F23220" w:rsidRPr="00A43B7D">
        <w:rPr>
          <w:rFonts w:asciiTheme="minorHAnsi" w:hAnsiTheme="minorHAnsi" w:cstheme="minorHAnsi"/>
          <w:color w:val="auto"/>
        </w:rPr>
        <w:t xml:space="preserve">s and Rs </w:t>
      </w:r>
      <w:r w:rsidR="00220C7A" w:rsidRPr="00A43B7D">
        <w:rPr>
          <w:rFonts w:asciiTheme="minorHAnsi" w:hAnsiTheme="minorHAnsi" w:cstheme="minorHAnsi"/>
          <w:color w:val="auto"/>
        </w:rPr>
        <w:t xml:space="preserve">is </w:t>
      </w:r>
      <w:proofErr w:type="gramStart"/>
      <w:r w:rsidR="00AF7DDD" w:rsidRPr="00A43B7D">
        <w:rPr>
          <w:rFonts w:asciiTheme="minorHAnsi" w:hAnsiTheme="minorHAnsi" w:cstheme="minorHAnsi"/>
          <w:color w:val="auto"/>
        </w:rPr>
        <w:t>in itself</w:t>
      </w:r>
      <w:r w:rsidR="00DD351E" w:rsidRPr="00A43B7D">
        <w:rPr>
          <w:rFonts w:asciiTheme="minorHAnsi" w:hAnsiTheme="minorHAnsi" w:cstheme="minorHAnsi"/>
          <w:color w:val="auto"/>
        </w:rPr>
        <w:t xml:space="preserve"> interesting</w:t>
      </w:r>
      <w:proofErr w:type="gramEnd"/>
      <w:r w:rsidR="00DD351E" w:rsidRPr="00A43B7D">
        <w:rPr>
          <w:rFonts w:asciiTheme="minorHAnsi" w:hAnsiTheme="minorHAnsi" w:cstheme="minorHAnsi"/>
          <w:color w:val="auto"/>
        </w:rPr>
        <w:t xml:space="preserve"> and novel. </w:t>
      </w:r>
      <w:r w:rsidR="008B206D" w:rsidRPr="00A43B7D">
        <w:rPr>
          <w:rFonts w:asciiTheme="minorHAnsi" w:hAnsiTheme="minorHAnsi" w:cstheme="minorHAnsi"/>
          <w:color w:val="auto"/>
        </w:rPr>
        <w:t xml:space="preserve">Furthermore, </w:t>
      </w:r>
      <w:r w:rsidRPr="00A43B7D">
        <w:rPr>
          <w:rFonts w:asciiTheme="minorHAnsi" w:hAnsiTheme="minorHAnsi" w:cstheme="minorHAnsi"/>
          <w:color w:val="auto"/>
        </w:rPr>
        <w:t>we believe that the robotic arm-reaching paradigm can</w:t>
      </w:r>
      <w:r w:rsidR="00AC66CE" w:rsidRPr="00A43B7D">
        <w:rPr>
          <w:rFonts w:asciiTheme="minorHAnsi" w:hAnsiTheme="minorHAnsi" w:cstheme="minorHAnsi"/>
          <w:color w:val="auto"/>
        </w:rPr>
        <w:t xml:space="preserve"> in and of itself</w:t>
      </w:r>
      <w:r w:rsidRPr="00A43B7D">
        <w:rPr>
          <w:rFonts w:asciiTheme="minorHAnsi" w:hAnsiTheme="minorHAnsi" w:cstheme="minorHAnsi"/>
          <w:color w:val="auto"/>
        </w:rPr>
        <w:t xml:space="preserve"> further </w:t>
      </w:r>
      <w:r w:rsidR="009C5EB8" w:rsidRPr="00A43B7D">
        <w:rPr>
          <w:rFonts w:asciiTheme="minorHAnsi" w:hAnsiTheme="minorHAnsi" w:cstheme="minorHAnsi"/>
          <w:color w:val="auto"/>
        </w:rPr>
        <w:t xml:space="preserve">the </w:t>
      </w:r>
      <w:r w:rsidRPr="00A43B7D">
        <w:rPr>
          <w:rFonts w:asciiTheme="minorHAnsi" w:hAnsiTheme="minorHAnsi" w:cstheme="minorHAnsi"/>
          <w:color w:val="auto"/>
        </w:rPr>
        <w:t xml:space="preserve">discussion </w:t>
      </w:r>
      <w:r w:rsidR="00FA0C50" w:rsidRPr="00A43B7D">
        <w:rPr>
          <w:rFonts w:asciiTheme="minorHAnsi" w:hAnsiTheme="minorHAnsi" w:cstheme="minorHAnsi"/>
          <w:color w:val="auto"/>
        </w:rPr>
        <w:t xml:space="preserve">of </w:t>
      </w:r>
      <w:r w:rsidRPr="00A43B7D">
        <w:rPr>
          <w:rFonts w:asciiTheme="minorHAnsi" w:hAnsiTheme="minorHAnsi" w:cstheme="minorHAnsi"/>
          <w:color w:val="auto"/>
        </w:rPr>
        <w:t>the need for more ecologicall</w:t>
      </w:r>
      <w:r w:rsidR="00AC66CE" w:rsidRPr="00A43B7D">
        <w:rPr>
          <w:rFonts w:asciiTheme="minorHAnsi" w:hAnsiTheme="minorHAnsi" w:cstheme="minorHAnsi"/>
          <w:color w:val="auto"/>
        </w:rPr>
        <w:t>y valid avoidance paradigms</w:t>
      </w:r>
      <w:r w:rsidR="009A2A64" w:rsidRPr="00A43B7D">
        <w:rPr>
          <w:rFonts w:asciiTheme="minorHAnsi" w:hAnsiTheme="minorHAnsi" w:cstheme="minorHAnsi"/>
          <w:color w:val="auto"/>
        </w:rPr>
        <w:fldChar w:fldCharType="begin"/>
      </w:r>
      <w:r w:rsidR="004111B8">
        <w:rPr>
          <w:rFonts w:asciiTheme="minorHAnsi" w:hAnsiTheme="minorHAnsi" w:cstheme="minorHAnsi"/>
          <w:color w:val="auto"/>
        </w:rPr>
        <w:instrText xml:space="preserve"> ADDIN EN.CITE &lt;EndNote&gt;&lt;Cite&gt;&lt;Author&gt;Krypotos&lt;/Author&gt;&lt;Year&gt;2018&lt;/Year&gt;&lt;RecNum&gt;220&lt;/RecNum&gt;&lt;DisplayText&gt;&lt;style face="superscript"&gt;19&lt;/style&gt;&lt;/DisplayText&gt;&lt;record&gt;&lt;rec-number&gt;220&lt;/rec-number&gt;&lt;foreign-keys&gt;&lt;key app="EN" db-id="5rdpswedut59ebeppe0pstz8wwfpat9dtw9f" timestamp="1549379095"&gt;220&lt;/key&gt;&lt;/foreign-keys&gt;&lt;ref-type name="Journal Article"&gt;17&lt;/ref-type&gt;&lt;contributors&gt;&lt;authors&gt;&lt;author&gt;Krypotos, A. M.&lt;/author&gt;&lt;author&gt;Vervliet, B.&lt;/author&gt;&lt;author&gt;Engelhard, I. M.&lt;/author&gt;&lt;/authors&gt;&lt;/contributors&gt;&lt;titles&gt;&lt;title&gt;The validity of human avoidance paradigms&lt;/title&gt;&lt;secondary-title&gt;Behaviour Research and Therapy&lt;/secondary-title&gt;&lt;/titles&gt;&lt;periodical&gt;&lt;full-title&gt;Behaviour research and therapy&lt;/full-title&gt;&lt;/periodical&gt;&lt;pages&gt;99-105&lt;/pages&gt;&lt;volume&gt;111&lt;/volume&gt;&lt;keywords&gt;&lt;keyword&gt;Anxiety disorders&lt;/keyword&gt;&lt;keyword&gt;Psychopathology&lt;/keyword&gt;&lt;keyword&gt;Fear&lt;/keyword&gt;&lt;keyword&gt;Defensive behaviors&lt;/keyword&gt;&lt;/keywords&gt;&lt;dates&gt;&lt;year&gt;2018&lt;/year&gt;&lt;pub-dates&gt;&lt;date&gt;2018/12/01/&lt;/date&gt;&lt;/pub-dates&gt;&lt;/dates&gt;&lt;isbn&gt;0005-7967&lt;/isbn&gt;&lt;urls&gt;&lt;related-urls&gt;&lt;url&gt;http://www.sciencedirect.com/science/article/pii/S0005796718301645&lt;/url&gt;&lt;/related-urls&gt;&lt;/urls&gt;&lt;electronic-resource-num&gt;https://doi.org/10.1016/j.brat.2018.10.011&lt;/electronic-resource-num&gt;&lt;/record&gt;&lt;/Cite&gt;&lt;/EndNote&gt;</w:instrText>
      </w:r>
      <w:r w:rsidR="009A2A64" w:rsidRPr="00A43B7D">
        <w:rPr>
          <w:rFonts w:asciiTheme="minorHAnsi" w:hAnsiTheme="minorHAnsi" w:cstheme="minorHAnsi"/>
          <w:color w:val="auto"/>
        </w:rPr>
        <w:fldChar w:fldCharType="separate"/>
      </w:r>
      <w:r w:rsidR="004111B8" w:rsidRPr="004111B8">
        <w:rPr>
          <w:rFonts w:asciiTheme="minorHAnsi" w:hAnsiTheme="minorHAnsi" w:cstheme="minorHAnsi"/>
          <w:noProof/>
          <w:color w:val="auto"/>
          <w:vertAlign w:val="superscript"/>
        </w:rPr>
        <w:t>19</w:t>
      </w:r>
      <w:r w:rsidR="009A2A64" w:rsidRPr="00A43B7D">
        <w:rPr>
          <w:rFonts w:asciiTheme="minorHAnsi" w:hAnsiTheme="minorHAnsi" w:cstheme="minorHAnsi"/>
          <w:color w:val="auto"/>
        </w:rPr>
        <w:fldChar w:fldCharType="end"/>
      </w:r>
      <w:r w:rsidR="00AC66CE" w:rsidRPr="00A43B7D">
        <w:rPr>
          <w:rFonts w:asciiTheme="minorHAnsi" w:hAnsiTheme="minorHAnsi" w:cstheme="minorHAnsi"/>
          <w:color w:val="auto"/>
        </w:rPr>
        <w:t xml:space="preserve">. </w:t>
      </w:r>
      <w:r w:rsidR="008B206D" w:rsidRPr="00A43B7D">
        <w:rPr>
          <w:rFonts w:asciiTheme="minorHAnsi" w:hAnsiTheme="minorHAnsi" w:cstheme="minorHAnsi"/>
          <w:color w:val="auto"/>
        </w:rPr>
        <w:t>In addition</w:t>
      </w:r>
      <w:r w:rsidR="00AC66CE" w:rsidRPr="00A43B7D">
        <w:rPr>
          <w:rFonts w:asciiTheme="minorHAnsi" w:hAnsiTheme="minorHAnsi" w:cstheme="minorHAnsi"/>
          <w:color w:val="auto"/>
        </w:rPr>
        <w:t>,</w:t>
      </w:r>
      <w:r w:rsidR="002E56E0" w:rsidRPr="00A43B7D">
        <w:rPr>
          <w:rFonts w:asciiTheme="minorHAnsi" w:hAnsiTheme="minorHAnsi" w:cstheme="minorHAnsi"/>
          <w:color w:val="auto"/>
        </w:rPr>
        <w:t xml:space="preserve"> the paradigm</w:t>
      </w:r>
      <w:r w:rsidRPr="00A43B7D">
        <w:rPr>
          <w:rFonts w:asciiTheme="minorHAnsi" w:hAnsiTheme="minorHAnsi" w:cstheme="minorHAnsi"/>
          <w:color w:val="auto"/>
        </w:rPr>
        <w:t xml:space="preserve"> has the potential to pave the way for developing </w:t>
      </w:r>
      <w:r w:rsidR="002E56E0" w:rsidRPr="00A43B7D">
        <w:rPr>
          <w:rFonts w:asciiTheme="minorHAnsi" w:hAnsiTheme="minorHAnsi" w:cstheme="minorHAnsi"/>
          <w:color w:val="auto"/>
        </w:rPr>
        <w:t>better</w:t>
      </w:r>
      <w:r w:rsidRPr="00A43B7D">
        <w:rPr>
          <w:rFonts w:asciiTheme="minorHAnsi" w:hAnsiTheme="minorHAnsi" w:cstheme="minorHAnsi"/>
          <w:color w:val="auto"/>
        </w:rPr>
        <w:t xml:space="preserve"> </w:t>
      </w:r>
      <w:r w:rsidR="000A6739" w:rsidRPr="00A43B7D">
        <w:rPr>
          <w:rFonts w:asciiTheme="minorHAnsi" w:hAnsiTheme="minorHAnsi" w:cstheme="minorHAnsi"/>
          <w:color w:val="auto"/>
        </w:rPr>
        <w:t xml:space="preserve">avoidance </w:t>
      </w:r>
      <w:r w:rsidRPr="00A43B7D">
        <w:rPr>
          <w:rFonts w:asciiTheme="minorHAnsi" w:hAnsiTheme="minorHAnsi" w:cstheme="minorHAnsi"/>
          <w:color w:val="auto"/>
        </w:rPr>
        <w:t>paradigms</w:t>
      </w:r>
      <w:r w:rsidR="002E56E0" w:rsidRPr="00A43B7D">
        <w:rPr>
          <w:rFonts w:asciiTheme="minorHAnsi" w:hAnsiTheme="minorHAnsi" w:cstheme="minorHAnsi"/>
          <w:color w:val="auto"/>
        </w:rPr>
        <w:t xml:space="preserve"> in general,</w:t>
      </w:r>
      <w:r w:rsidRPr="00A43B7D">
        <w:rPr>
          <w:rFonts w:asciiTheme="minorHAnsi" w:hAnsiTheme="minorHAnsi" w:cstheme="minorHAnsi"/>
          <w:color w:val="auto"/>
        </w:rPr>
        <w:t xml:space="preserve"> by </w:t>
      </w:r>
      <w:r w:rsidR="00AC66CE" w:rsidRPr="00A43B7D">
        <w:rPr>
          <w:rFonts w:asciiTheme="minorHAnsi" w:hAnsiTheme="minorHAnsi" w:cstheme="minorHAnsi"/>
          <w:color w:val="auto"/>
        </w:rPr>
        <w:t xml:space="preserve">providing an example of how problems in the field </w:t>
      </w:r>
      <w:r w:rsidR="000A6739" w:rsidRPr="00A43B7D">
        <w:rPr>
          <w:rFonts w:asciiTheme="minorHAnsi" w:hAnsiTheme="minorHAnsi" w:cstheme="minorHAnsi"/>
          <w:color w:val="auto"/>
        </w:rPr>
        <w:t>can be</w:t>
      </w:r>
      <w:r w:rsidR="00AC66CE" w:rsidRPr="00A43B7D">
        <w:rPr>
          <w:rFonts w:asciiTheme="minorHAnsi" w:hAnsiTheme="minorHAnsi" w:cstheme="minorHAnsi"/>
          <w:color w:val="auto"/>
        </w:rPr>
        <w:t xml:space="preserve"> tackled in </w:t>
      </w:r>
      <w:r w:rsidR="000A6739" w:rsidRPr="00A43B7D">
        <w:rPr>
          <w:rFonts w:asciiTheme="minorHAnsi" w:hAnsiTheme="minorHAnsi" w:cstheme="minorHAnsi"/>
          <w:color w:val="auto"/>
        </w:rPr>
        <w:t>an innovative manner</w:t>
      </w:r>
      <w:r w:rsidR="00AC66CE" w:rsidRPr="00A43B7D">
        <w:rPr>
          <w:rFonts w:asciiTheme="minorHAnsi" w:hAnsiTheme="minorHAnsi" w:cstheme="minorHAnsi"/>
          <w:color w:val="auto"/>
        </w:rPr>
        <w:t>.</w:t>
      </w:r>
    </w:p>
    <w:p w14:paraId="49D5E427" w14:textId="77777777" w:rsidR="000437AA" w:rsidRPr="00A43B7D" w:rsidRDefault="000437AA" w:rsidP="00426A10">
      <w:pPr>
        <w:rPr>
          <w:rFonts w:asciiTheme="minorHAnsi" w:hAnsiTheme="minorHAnsi" w:cstheme="minorHAnsi"/>
          <w:color w:val="auto"/>
        </w:rPr>
      </w:pPr>
    </w:p>
    <w:p w14:paraId="5424E06A" w14:textId="197F3A96" w:rsidR="0009612C" w:rsidRPr="00A43B7D" w:rsidRDefault="00803F0E" w:rsidP="00426A10">
      <w:pPr>
        <w:rPr>
          <w:rFonts w:asciiTheme="minorHAnsi" w:hAnsiTheme="minorHAnsi" w:cstheme="minorHAnsi"/>
          <w:color w:val="auto"/>
        </w:rPr>
      </w:pPr>
      <w:r w:rsidRPr="00A43B7D">
        <w:rPr>
          <w:rFonts w:asciiTheme="minorHAnsi" w:hAnsiTheme="minorHAnsi" w:cstheme="minorHAnsi"/>
          <w:color w:val="auto"/>
        </w:rPr>
        <w:t xml:space="preserve">In </w:t>
      </w:r>
      <w:r w:rsidR="00361CB8" w:rsidRPr="00A43B7D">
        <w:rPr>
          <w:rFonts w:asciiTheme="minorHAnsi" w:hAnsiTheme="minorHAnsi" w:cstheme="minorHAnsi"/>
          <w:color w:val="auto"/>
        </w:rPr>
        <w:t>conclusion</w:t>
      </w:r>
      <w:r w:rsidRPr="00A43B7D">
        <w:rPr>
          <w:rFonts w:asciiTheme="minorHAnsi" w:hAnsiTheme="minorHAnsi" w:cstheme="minorHAnsi"/>
          <w:color w:val="auto"/>
        </w:rPr>
        <w:t xml:space="preserve">, </w:t>
      </w:r>
      <w:r w:rsidR="00D40C56" w:rsidRPr="00A43B7D">
        <w:rPr>
          <w:rFonts w:asciiTheme="minorHAnsi" w:hAnsiTheme="minorHAnsi" w:cstheme="minorHAnsi"/>
          <w:color w:val="auto"/>
        </w:rPr>
        <w:t xml:space="preserve">the robotic arm-reaching paradigm offers </w:t>
      </w:r>
      <w:r w:rsidR="00361CB8" w:rsidRPr="00A43B7D">
        <w:rPr>
          <w:rFonts w:asciiTheme="minorHAnsi" w:hAnsiTheme="minorHAnsi" w:cstheme="minorHAnsi"/>
          <w:color w:val="auto"/>
        </w:rPr>
        <w:t xml:space="preserve">a </w:t>
      </w:r>
      <w:r w:rsidRPr="00A43B7D">
        <w:rPr>
          <w:rFonts w:asciiTheme="minorHAnsi" w:hAnsiTheme="minorHAnsi" w:cstheme="minorHAnsi"/>
          <w:color w:val="auto"/>
        </w:rPr>
        <w:t xml:space="preserve">promising </w:t>
      </w:r>
      <w:r w:rsidR="00361CB8" w:rsidRPr="00A43B7D">
        <w:rPr>
          <w:rFonts w:asciiTheme="minorHAnsi" w:hAnsiTheme="minorHAnsi" w:cstheme="minorHAnsi"/>
          <w:color w:val="auto"/>
        </w:rPr>
        <w:t xml:space="preserve">route to improving the ecological validity of investigations into </w:t>
      </w:r>
      <w:r w:rsidRPr="00A43B7D">
        <w:rPr>
          <w:rFonts w:asciiTheme="minorHAnsi" w:hAnsiTheme="minorHAnsi" w:cstheme="minorHAnsi"/>
          <w:color w:val="auto"/>
        </w:rPr>
        <w:t xml:space="preserve">avoidance </w:t>
      </w:r>
      <w:r w:rsidR="00D40C56" w:rsidRPr="00A43B7D">
        <w:rPr>
          <w:rFonts w:asciiTheme="minorHAnsi" w:hAnsiTheme="minorHAnsi" w:cstheme="minorHAnsi"/>
          <w:color w:val="auto"/>
        </w:rPr>
        <w:t>behavior</w:t>
      </w:r>
      <w:r w:rsidR="009C5EB8" w:rsidRPr="00A43B7D">
        <w:rPr>
          <w:rFonts w:asciiTheme="minorHAnsi" w:hAnsiTheme="minorHAnsi" w:cstheme="minorHAnsi"/>
          <w:color w:val="auto"/>
        </w:rPr>
        <w:t>,</w:t>
      </w:r>
      <w:r w:rsidR="0040154D" w:rsidRPr="00A43B7D">
        <w:rPr>
          <w:rFonts w:asciiTheme="minorHAnsi" w:hAnsiTheme="minorHAnsi" w:cstheme="minorHAnsi"/>
          <w:color w:val="auto"/>
        </w:rPr>
        <w:t xml:space="preserve"> and</w:t>
      </w:r>
      <w:r w:rsidR="009C5EB8" w:rsidRPr="00A43B7D">
        <w:rPr>
          <w:rFonts w:asciiTheme="minorHAnsi" w:hAnsiTheme="minorHAnsi" w:cstheme="minorHAnsi"/>
          <w:color w:val="auto"/>
        </w:rPr>
        <w:t xml:space="preserve"> to</w:t>
      </w:r>
      <w:r w:rsidR="0040154D" w:rsidRPr="00A43B7D">
        <w:rPr>
          <w:rFonts w:asciiTheme="minorHAnsi" w:hAnsiTheme="minorHAnsi" w:cstheme="minorHAnsi"/>
          <w:color w:val="auto"/>
        </w:rPr>
        <w:t xml:space="preserve"> further</w:t>
      </w:r>
      <w:r w:rsidR="009C5EB8" w:rsidRPr="00A43B7D">
        <w:rPr>
          <w:rFonts w:asciiTheme="minorHAnsi" w:hAnsiTheme="minorHAnsi" w:cstheme="minorHAnsi"/>
          <w:color w:val="auto"/>
        </w:rPr>
        <w:t>ing</w:t>
      </w:r>
      <w:r w:rsidR="0040154D" w:rsidRPr="00A43B7D">
        <w:rPr>
          <w:rFonts w:asciiTheme="minorHAnsi" w:hAnsiTheme="minorHAnsi" w:cstheme="minorHAnsi"/>
          <w:color w:val="auto"/>
        </w:rPr>
        <w:t xml:space="preserve"> our understanding of the underlying processes</w:t>
      </w:r>
      <w:r w:rsidR="00D40C56" w:rsidRPr="00A43B7D">
        <w:rPr>
          <w:rFonts w:asciiTheme="minorHAnsi" w:hAnsiTheme="minorHAnsi" w:cstheme="minorHAnsi"/>
          <w:color w:val="auto"/>
        </w:rPr>
        <w:t xml:space="preserve">. </w:t>
      </w:r>
      <w:r w:rsidR="00361CB8" w:rsidRPr="00A43B7D">
        <w:rPr>
          <w:rFonts w:asciiTheme="minorHAnsi" w:hAnsiTheme="minorHAnsi" w:cstheme="minorHAnsi"/>
          <w:color w:val="auto"/>
        </w:rPr>
        <w:t>Using the paradigm, we have already obtained interesting results</w:t>
      </w:r>
      <w:r w:rsidR="00D40C56" w:rsidRPr="00A43B7D">
        <w:rPr>
          <w:rFonts w:asciiTheme="minorHAnsi" w:hAnsiTheme="minorHAnsi" w:cstheme="minorHAnsi"/>
          <w:color w:val="auto"/>
        </w:rPr>
        <w:t>,</w:t>
      </w:r>
      <w:r w:rsidR="00361CB8" w:rsidRPr="00A43B7D">
        <w:rPr>
          <w:rFonts w:asciiTheme="minorHAnsi" w:hAnsiTheme="minorHAnsi" w:cstheme="minorHAnsi"/>
          <w:color w:val="auto"/>
        </w:rPr>
        <w:t xml:space="preserve"> which </w:t>
      </w:r>
      <w:r w:rsidR="00275502" w:rsidRPr="00A43B7D">
        <w:rPr>
          <w:rFonts w:asciiTheme="minorHAnsi" w:hAnsiTheme="minorHAnsi" w:cstheme="minorHAnsi"/>
          <w:color w:val="auto"/>
        </w:rPr>
        <w:t xml:space="preserve">may </w:t>
      </w:r>
      <w:r w:rsidR="00361CB8" w:rsidRPr="00A43B7D">
        <w:rPr>
          <w:rFonts w:asciiTheme="minorHAnsi" w:hAnsiTheme="minorHAnsi" w:cstheme="minorHAnsi"/>
          <w:color w:val="auto"/>
        </w:rPr>
        <w:t>not have been uncovered by solely assessing</w:t>
      </w:r>
      <w:r w:rsidR="009B414F" w:rsidRPr="00A43B7D">
        <w:rPr>
          <w:rFonts w:asciiTheme="minorHAnsi" w:hAnsiTheme="minorHAnsi" w:cstheme="minorHAnsi"/>
          <w:color w:val="auto"/>
        </w:rPr>
        <w:t xml:space="preserve"> passive correlates of fear</w:t>
      </w:r>
      <w:r w:rsidR="00361CB8" w:rsidRPr="00A43B7D">
        <w:rPr>
          <w:rFonts w:asciiTheme="minorHAnsi" w:hAnsiTheme="minorHAnsi" w:cstheme="minorHAnsi"/>
          <w:color w:val="auto"/>
        </w:rPr>
        <w:t xml:space="preserve"> </w:t>
      </w:r>
      <w:r w:rsidR="009B414F" w:rsidRPr="00A43B7D">
        <w:rPr>
          <w:rFonts w:asciiTheme="minorHAnsi" w:hAnsiTheme="minorHAnsi" w:cstheme="minorHAnsi"/>
          <w:color w:val="auto"/>
        </w:rPr>
        <w:t xml:space="preserve">such as </w:t>
      </w:r>
      <w:r w:rsidR="00361CB8" w:rsidRPr="00A43B7D">
        <w:rPr>
          <w:rFonts w:asciiTheme="minorHAnsi" w:hAnsiTheme="minorHAnsi" w:cstheme="minorHAnsi"/>
          <w:color w:val="auto"/>
        </w:rPr>
        <w:t>verbal reports and physiological arousal. Yet,</w:t>
      </w:r>
      <w:r w:rsidRPr="00A43B7D">
        <w:rPr>
          <w:rFonts w:asciiTheme="minorHAnsi" w:hAnsiTheme="minorHAnsi" w:cstheme="minorHAnsi"/>
          <w:color w:val="auto"/>
        </w:rPr>
        <w:t xml:space="preserve"> extensions to the paradigm have provided </w:t>
      </w:r>
      <w:r w:rsidR="00D40C56" w:rsidRPr="00A43B7D">
        <w:rPr>
          <w:rFonts w:asciiTheme="minorHAnsi" w:hAnsiTheme="minorHAnsi" w:cstheme="minorHAnsi"/>
          <w:color w:val="auto"/>
        </w:rPr>
        <w:t xml:space="preserve">some </w:t>
      </w:r>
      <w:r w:rsidR="00361CB8" w:rsidRPr="00A43B7D">
        <w:rPr>
          <w:rFonts w:asciiTheme="minorHAnsi" w:hAnsiTheme="minorHAnsi" w:cstheme="minorHAnsi"/>
          <w:color w:val="auto"/>
        </w:rPr>
        <w:t xml:space="preserve">inconclusive </w:t>
      </w:r>
      <w:r w:rsidRPr="00A43B7D">
        <w:rPr>
          <w:rFonts w:asciiTheme="minorHAnsi" w:hAnsiTheme="minorHAnsi" w:cstheme="minorHAnsi"/>
          <w:color w:val="auto"/>
        </w:rPr>
        <w:t>results</w:t>
      </w:r>
      <w:r w:rsidR="00361CB8" w:rsidRPr="00A43B7D">
        <w:rPr>
          <w:rFonts w:asciiTheme="minorHAnsi" w:hAnsiTheme="minorHAnsi" w:cstheme="minorHAnsi"/>
          <w:color w:val="auto"/>
        </w:rPr>
        <w:t>, which require further investigation</w:t>
      </w:r>
      <w:r w:rsidR="0040154D" w:rsidRPr="00A43B7D">
        <w:rPr>
          <w:rFonts w:asciiTheme="minorHAnsi" w:hAnsiTheme="minorHAnsi" w:cstheme="minorHAnsi"/>
          <w:color w:val="auto"/>
        </w:rPr>
        <w:t xml:space="preserve"> and refinement of the procedure</w:t>
      </w:r>
      <w:r w:rsidRPr="00A43B7D">
        <w:rPr>
          <w:rFonts w:asciiTheme="minorHAnsi" w:hAnsiTheme="minorHAnsi" w:cstheme="minorHAnsi"/>
          <w:color w:val="auto"/>
        </w:rPr>
        <w:t xml:space="preserve">. </w:t>
      </w:r>
      <w:r w:rsidR="00D40C56" w:rsidRPr="00A43B7D">
        <w:rPr>
          <w:rFonts w:asciiTheme="minorHAnsi" w:hAnsiTheme="minorHAnsi" w:cstheme="minorHAnsi"/>
          <w:color w:val="auto"/>
        </w:rPr>
        <w:t>Despite this</w:t>
      </w:r>
      <w:r w:rsidR="00570A37" w:rsidRPr="00A43B7D">
        <w:rPr>
          <w:rFonts w:asciiTheme="minorHAnsi" w:hAnsiTheme="minorHAnsi" w:cstheme="minorHAnsi"/>
          <w:color w:val="auto"/>
        </w:rPr>
        <w:t xml:space="preserve">, the robotic arm-reaching paradigm </w:t>
      </w:r>
      <w:r w:rsidR="001C174F" w:rsidRPr="00A43B7D">
        <w:rPr>
          <w:rFonts w:asciiTheme="minorHAnsi" w:hAnsiTheme="minorHAnsi" w:cstheme="minorHAnsi"/>
          <w:color w:val="auto"/>
        </w:rPr>
        <w:t>is a huge leap forward</w:t>
      </w:r>
      <w:r w:rsidR="00570A37" w:rsidRPr="00A43B7D">
        <w:rPr>
          <w:rFonts w:asciiTheme="minorHAnsi" w:hAnsiTheme="minorHAnsi" w:cstheme="minorHAnsi"/>
          <w:color w:val="auto"/>
        </w:rPr>
        <w:t xml:space="preserve"> </w:t>
      </w:r>
      <w:r w:rsidR="001C174F" w:rsidRPr="00A43B7D">
        <w:rPr>
          <w:rFonts w:asciiTheme="minorHAnsi" w:hAnsiTheme="minorHAnsi" w:cstheme="minorHAnsi"/>
          <w:color w:val="auto"/>
        </w:rPr>
        <w:t xml:space="preserve">with respect to ecological validity </w:t>
      </w:r>
      <w:r w:rsidR="00853C23" w:rsidRPr="00A43B7D">
        <w:rPr>
          <w:rFonts w:asciiTheme="minorHAnsi" w:hAnsiTheme="minorHAnsi" w:cstheme="minorHAnsi"/>
          <w:color w:val="auto"/>
        </w:rPr>
        <w:t>in the</w:t>
      </w:r>
      <w:r w:rsidR="00570A37" w:rsidRPr="00A43B7D">
        <w:rPr>
          <w:rFonts w:asciiTheme="minorHAnsi" w:hAnsiTheme="minorHAnsi" w:cstheme="minorHAnsi"/>
          <w:color w:val="auto"/>
        </w:rPr>
        <w:t xml:space="preserve"> paradigms </w:t>
      </w:r>
      <w:r w:rsidR="00853C23" w:rsidRPr="00A43B7D">
        <w:rPr>
          <w:rFonts w:asciiTheme="minorHAnsi" w:hAnsiTheme="minorHAnsi" w:cstheme="minorHAnsi"/>
          <w:color w:val="auto"/>
        </w:rPr>
        <w:t>used to</w:t>
      </w:r>
      <w:r w:rsidR="00570A37" w:rsidRPr="00A43B7D">
        <w:rPr>
          <w:rFonts w:asciiTheme="minorHAnsi" w:hAnsiTheme="minorHAnsi" w:cstheme="minorHAnsi"/>
          <w:color w:val="auto"/>
        </w:rPr>
        <w:t xml:space="preserve"> study avoidance behavior.</w:t>
      </w:r>
    </w:p>
    <w:p w14:paraId="0563E94F" w14:textId="34E33B7E" w:rsidR="0009612C" w:rsidRPr="00A43B7D" w:rsidRDefault="0009612C" w:rsidP="00426A10">
      <w:pPr>
        <w:rPr>
          <w:rFonts w:asciiTheme="minorHAnsi" w:hAnsiTheme="minorHAnsi" w:cstheme="minorHAnsi"/>
          <w:color w:val="auto"/>
        </w:rPr>
      </w:pPr>
    </w:p>
    <w:p w14:paraId="511C8F47" w14:textId="40F74CEE" w:rsidR="009726EE" w:rsidRPr="00A43B7D" w:rsidRDefault="009726EE" w:rsidP="00426A10">
      <w:pPr>
        <w:rPr>
          <w:rFonts w:asciiTheme="minorHAnsi" w:hAnsiTheme="minorHAnsi" w:cstheme="minorHAnsi"/>
        </w:rPr>
      </w:pPr>
      <w:bookmarkStart w:id="10" w:name="Acknowledgments"/>
      <w:r w:rsidRPr="00A43B7D">
        <w:rPr>
          <w:rFonts w:asciiTheme="minorHAnsi" w:hAnsiTheme="minorHAnsi" w:cstheme="minorHAnsi"/>
          <w:b/>
          <w:bCs/>
        </w:rPr>
        <w:t>ACKNOWLEDGMENTS</w:t>
      </w:r>
      <w:bookmarkEnd w:id="10"/>
      <w:r w:rsidRPr="00A43B7D">
        <w:rPr>
          <w:rFonts w:asciiTheme="minorHAnsi" w:hAnsiTheme="minorHAnsi" w:cstheme="minorHAnsi"/>
          <w:b/>
          <w:bCs/>
        </w:rPr>
        <w:t>:</w:t>
      </w:r>
    </w:p>
    <w:p w14:paraId="09FFDFC2" w14:textId="43E1A6BE" w:rsidR="00D40C56" w:rsidRPr="00A43B7D" w:rsidRDefault="00D40C56" w:rsidP="00426A10">
      <w:pPr>
        <w:rPr>
          <w:rFonts w:asciiTheme="minorHAnsi" w:hAnsiTheme="minorHAnsi" w:cstheme="minorHAnsi"/>
          <w:color w:val="000000" w:themeColor="text1"/>
        </w:rPr>
      </w:pPr>
      <w:r w:rsidRPr="00A43B7D">
        <w:rPr>
          <w:rFonts w:asciiTheme="minorHAnsi" w:hAnsiTheme="minorHAnsi" w:cstheme="minorHAnsi"/>
          <w:color w:val="000000" w:themeColor="text1"/>
        </w:rPr>
        <w:t xml:space="preserve">This research </w:t>
      </w:r>
      <w:r w:rsidR="00D27250" w:rsidRPr="00A43B7D">
        <w:rPr>
          <w:rFonts w:asciiTheme="minorHAnsi" w:hAnsiTheme="minorHAnsi" w:cstheme="minorHAnsi"/>
          <w:color w:val="000000" w:themeColor="text1"/>
        </w:rPr>
        <w:t>was</w:t>
      </w:r>
      <w:r w:rsidRPr="00A43B7D">
        <w:rPr>
          <w:rFonts w:asciiTheme="minorHAnsi" w:hAnsiTheme="minorHAnsi" w:cstheme="minorHAnsi"/>
          <w:color w:val="000000" w:themeColor="text1"/>
        </w:rPr>
        <w:t xml:space="preserve"> supported by a </w:t>
      </w:r>
      <w:proofErr w:type="spellStart"/>
      <w:r w:rsidRPr="00A43B7D">
        <w:rPr>
          <w:rFonts w:asciiTheme="minorHAnsi" w:hAnsiTheme="minorHAnsi" w:cstheme="minorHAnsi"/>
          <w:color w:val="000000" w:themeColor="text1"/>
        </w:rPr>
        <w:t>Vidi</w:t>
      </w:r>
      <w:proofErr w:type="spellEnd"/>
      <w:r w:rsidRPr="00A43B7D">
        <w:rPr>
          <w:rFonts w:asciiTheme="minorHAnsi" w:hAnsiTheme="minorHAnsi" w:cstheme="minorHAnsi"/>
          <w:color w:val="000000" w:themeColor="text1"/>
        </w:rPr>
        <w:t xml:space="preserve"> grant from the Netherlands Organization for Scientific Research (NWO), The Netherlands (grant ID 452-17-002) </w:t>
      </w:r>
      <w:r w:rsidR="00D27250" w:rsidRPr="00A43B7D">
        <w:rPr>
          <w:rFonts w:asciiTheme="minorHAnsi" w:hAnsiTheme="minorHAnsi" w:cstheme="minorHAnsi"/>
          <w:color w:val="000000" w:themeColor="text1"/>
        </w:rPr>
        <w:t xml:space="preserve">and a Senior Research Fellowship of the </w:t>
      </w:r>
      <w:r w:rsidRPr="00A43B7D">
        <w:rPr>
          <w:rFonts w:asciiTheme="minorHAnsi" w:hAnsiTheme="minorHAnsi" w:cstheme="minorHAnsi"/>
          <w:color w:val="000000" w:themeColor="text1"/>
        </w:rPr>
        <w:t>Research Foundation Flanders (FWO-</w:t>
      </w:r>
      <w:proofErr w:type="spellStart"/>
      <w:r w:rsidRPr="00A43B7D">
        <w:rPr>
          <w:rFonts w:asciiTheme="minorHAnsi" w:hAnsiTheme="minorHAnsi" w:cstheme="minorHAnsi"/>
          <w:color w:val="000000" w:themeColor="text1"/>
        </w:rPr>
        <w:t>Vlaanderen</w:t>
      </w:r>
      <w:proofErr w:type="spellEnd"/>
      <w:r w:rsidRPr="00A43B7D">
        <w:rPr>
          <w:rFonts w:asciiTheme="minorHAnsi" w:hAnsiTheme="minorHAnsi" w:cstheme="minorHAnsi"/>
          <w:color w:val="000000" w:themeColor="text1"/>
        </w:rPr>
        <w:t>), Belgium (grant ID: 12E3717N)</w:t>
      </w:r>
      <w:r w:rsidR="00D27250" w:rsidRPr="00A43B7D">
        <w:rPr>
          <w:rFonts w:asciiTheme="minorHAnsi" w:hAnsiTheme="minorHAnsi" w:cstheme="minorHAnsi"/>
          <w:color w:val="000000" w:themeColor="text1"/>
        </w:rPr>
        <w:t xml:space="preserve"> granted to Ann Meulders</w:t>
      </w:r>
      <w:r w:rsidRPr="00A43B7D">
        <w:rPr>
          <w:rFonts w:asciiTheme="minorHAnsi" w:hAnsiTheme="minorHAnsi" w:cstheme="minorHAnsi"/>
          <w:color w:val="000000" w:themeColor="text1"/>
        </w:rPr>
        <w:t xml:space="preserve">. </w:t>
      </w:r>
      <w:r w:rsidR="00D27250" w:rsidRPr="00A43B7D">
        <w:rPr>
          <w:rFonts w:asciiTheme="minorHAnsi" w:hAnsiTheme="minorHAnsi" w:cstheme="minorHAnsi"/>
          <w:color w:val="000000" w:themeColor="text1"/>
        </w:rPr>
        <w:t>The contribution of Johan Vlaeyen was supported by the “</w:t>
      </w:r>
      <w:proofErr w:type="spellStart"/>
      <w:r w:rsidR="00D27250" w:rsidRPr="00A43B7D">
        <w:rPr>
          <w:rFonts w:asciiTheme="minorHAnsi" w:hAnsiTheme="minorHAnsi" w:cstheme="minorHAnsi"/>
          <w:color w:val="000000" w:themeColor="text1"/>
        </w:rPr>
        <w:t>Asthenes</w:t>
      </w:r>
      <w:proofErr w:type="spellEnd"/>
      <w:r w:rsidR="00D27250" w:rsidRPr="00A43B7D">
        <w:rPr>
          <w:rFonts w:asciiTheme="minorHAnsi" w:hAnsiTheme="minorHAnsi" w:cstheme="minorHAnsi"/>
          <w:color w:val="000000" w:themeColor="text1"/>
        </w:rPr>
        <w:t xml:space="preserve">” long-term structural funding </w:t>
      </w:r>
      <w:proofErr w:type="spellStart"/>
      <w:r w:rsidR="00D27250" w:rsidRPr="00A43B7D">
        <w:rPr>
          <w:rFonts w:asciiTheme="minorHAnsi" w:hAnsiTheme="minorHAnsi" w:cstheme="minorHAnsi"/>
          <w:color w:val="000000" w:themeColor="text1"/>
        </w:rPr>
        <w:t>Methusalem</w:t>
      </w:r>
      <w:proofErr w:type="spellEnd"/>
      <w:r w:rsidR="00D27250" w:rsidRPr="00A43B7D">
        <w:rPr>
          <w:rFonts w:asciiTheme="minorHAnsi" w:hAnsiTheme="minorHAnsi" w:cstheme="minorHAnsi"/>
          <w:color w:val="000000" w:themeColor="text1"/>
        </w:rPr>
        <w:t xml:space="preserve"> grant by the Flemish Government, Belgium.</w:t>
      </w:r>
    </w:p>
    <w:p w14:paraId="5B9E173A" w14:textId="77777777" w:rsidR="00D40C56" w:rsidRPr="00A43B7D" w:rsidRDefault="00D40C56" w:rsidP="00426A10">
      <w:pPr>
        <w:rPr>
          <w:rFonts w:asciiTheme="minorHAnsi" w:hAnsiTheme="minorHAnsi" w:cstheme="minorHAnsi"/>
          <w:color w:val="000000" w:themeColor="text1"/>
        </w:rPr>
      </w:pPr>
    </w:p>
    <w:p w14:paraId="3837D132" w14:textId="6A4F2864" w:rsidR="00D40C56" w:rsidRPr="00A43B7D" w:rsidRDefault="00D40C56" w:rsidP="00426A10">
      <w:pPr>
        <w:rPr>
          <w:rFonts w:asciiTheme="minorHAnsi" w:hAnsiTheme="minorHAnsi" w:cstheme="minorHAnsi"/>
        </w:rPr>
      </w:pPr>
      <w:r w:rsidRPr="00A43B7D">
        <w:rPr>
          <w:rFonts w:asciiTheme="minorHAnsi" w:hAnsiTheme="minorHAnsi" w:cstheme="minorHAnsi"/>
        </w:rPr>
        <w:t>The authors wish to thank Jacco Ronner</w:t>
      </w:r>
      <w:r w:rsidR="007D6C01" w:rsidRPr="00A43B7D">
        <w:rPr>
          <w:rFonts w:asciiTheme="minorHAnsi" w:hAnsiTheme="minorHAnsi" w:cstheme="minorHAnsi"/>
        </w:rPr>
        <w:t xml:space="preserve"> </w:t>
      </w:r>
      <w:r w:rsidRPr="00A43B7D">
        <w:rPr>
          <w:rFonts w:asciiTheme="minorHAnsi" w:hAnsiTheme="minorHAnsi" w:cstheme="minorHAnsi"/>
        </w:rPr>
        <w:t>and Richard Benning</w:t>
      </w:r>
      <w:r w:rsidR="00A17F98" w:rsidRPr="00A43B7D">
        <w:rPr>
          <w:rFonts w:asciiTheme="minorHAnsi" w:hAnsiTheme="minorHAnsi" w:cstheme="minorHAnsi"/>
        </w:rPr>
        <w:t xml:space="preserve"> </w:t>
      </w:r>
      <w:r w:rsidR="004073D8" w:rsidRPr="00A43B7D">
        <w:rPr>
          <w:rFonts w:asciiTheme="minorHAnsi" w:hAnsiTheme="minorHAnsi" w:cstheme="minorHAnsi"/>
        </w:rPr>
        <w:t>from</w:t>
      </w:r>
      <w:r w:rsidR="00A17F98" w:rsidRPr="00A43B7D">
        <w:rPr>
          <w:rFonts w:asciiTheme="minorHAnsi" w:hAnsiTheme="minorHAnsi" w:cstheme="minorHAnsi"/>
        </w:rPr>
        <w:t xml:space="preserve"> Maastricht</w:t>
      </w:r>
      <w:r w:rsidR="000E34B5" w:rsidRPr="00A43B7D">
        <w:rPr>
          <w:rFonts w:asciiTheme="minorHAnsi" w:hAnsiTheme="minorHAnsi" w:cstheme="minorHAnsi"/>
        </w:rPr>
        <w:t xml:space="preserve"> University</w:t>
      </w:r>
      <w:r w:rsidR="00A17F98" w:rsidRPr="00A43B7D">
        <w:rPr>
          <w:rFonts w:asciiTheme="minorHAnsi" w:hAnsiTheme="minorHAnsi" w:cstheme="minorHAnsi"/>
        </w:rPr>
        <w:t>,</w:t>
      </w:r>
      <w:r w:rsidRPr="00A43B7D">
        <w:rPr>
          <w:rFonts w:asciiTheme="minorHAnsi" w:hAnsiTheme="minorHAnsi" w:cstheme="minorHAnsi"/>
        </w:rPr>
        <w:t xml:space="preserve"> for </w:t>
      </w:r>
      <w:r w:rsidR="007D6C01" w:rsidRPr="00A43B7D">
        <w:rPr>
          <w:rFonts w:asciiTheme="minorHAnsi" w:hAnsiTheme="minorHAnsi" w:cstheme="minorHAnsi"/>
        </w:rPr>
        <w:t>programming</w:t>
      </w:r>
      <w:r w:rsidR="008D7933" w:rsidRPr="00A43B7D">
        <w:rPr>
          <w:rFonts w:asciiTheme="minorHAnsi" w:hAnsiTheme="minorHAnsi" w:cstheme="minorHAnsi"/>
        </w:rPr>
        <w:t xml:space="preserve"> the experimental task</w:t>
      </w:r>
      <w:r w:rsidR="004073D8" w:rsidRPr="00A43B7D">
        <w:rPr>
          <w:rFonts w:asciiTheme="minorHAnsi" w:hAnsiTheme="minorHAnsi" w:cstheme="minorHAnsi"/>
        </w:rPr>
        <w:t>s</w:t>
      </w:r>
      <w:r w:rsidR="008D7933" w:rsidRPr="00A43B7D">
        <w:rPr>
          <w:rFonts w:asciiTheme="minorHAnsi" w:hAnsiTheme="minorHAnsi" w:cstheme="minorHAnsi"/>
        </w:rPr>
        <w:t>, and</w:t>
      </w:r>
      <w:r w:rsidR="007D6C01" w:rsidRPr="00A43B7D">
        <w:rPr>
          <w:rFonts w:asciiTheme="minorHAnsi" w:hAnsiTheme="minorHAnsi" w:cstheme="minorHAnsi"/>
        </w:rPr>
        <w:t xml:space="preserve"> </w:t>
      </w:r>
      <w:r w:rsidRPr="00A43B7D">
        <w:rPr>
          <w:rFonts w:asciiTheme="minorHAnsi" w:hAnsiTheme="minorHAnsi" w:cstheme="minorHAnsi"/>
        </w:rPr>
        <w:t xml:space="preserve">designing and creating the graphics </w:t>
      </w:r>
      <w:r w:rsidR="007D6C01" w:rsidRPr="00A43B7D">
        <w:rPr>
          <w:rFonts w:asciiTheme="minorHAnsi" w:hAnsiTheme="minorHAnsi" w:cstheme="minorHAnsi"/>
        </w:rPr>
        <w:t>for</w:t>
      </w:r>
      <w:r w:rsidRPr="00A43B7D">
        <w:rPr>
          <w:rFonts w:asciiTheme="minorHAnsi" w:hAnsiTheme="minorHAnsi" w:cstheme="minorHAnsi"/>
        </w:rPr>
        <w:t xml:space="preserve"> the </w:t>
      </w:r>
      <w:r w:rsidR="007D6C01" w:rsidRPr="00A43B7D">
        <w:rPr>
          <w:rFonts w:asciiTheme="minorHAnsi" w:hAnsiTheme="minorHAnsi" w:cstheme="minorHAnsi"/>
        </w:rPr>
        <w:t xml:space="preserve">described </w:t>
      </w:r>
      <w:r w:rsidRPr="00A43B7D">
        <w:rPr>
          <w:rFonts w:asciiTheme="minorHAnsi" w:hAnsiTheme="minorHAnsi" w:cstheme="minorHAnsi"/>
        </w:rPr>
        <w:t>experiment</w:t>
      </w:r>
      <w:r w:rsidR="007D6C01" w:rsidRPr="00A43B7D">
        <w:rPr>
          <w:rFonts w:asciiTheme="minorHAnsi" w:hAnsiTheme="minorHAnsi" w:cstheme="minorHAnsi"/>
        </w:rPr>
        <w:t>s</w:t>
      </w:r>
      <w:r w:rsidRPr="00A43B7D">
        <w:rPr>
          <w:rFonts w:asciiTheme="minorHAnsi" w:hAnsiTheme="minorHAnsi" w:cstheme="minorHAnsi"/>
        </w:rPr>
        <w:t>.</w:t>
      </w:r>
    </w:p>
    <w:p w14:paraId="1C60BB97" w14:textId="77777777" w:rsidR="00D40C56" w:rsidRPr="00A43B7D" w:rsidRDefault="00D40C56" w:rsidP="00426A10">
      <w:pPr>
        <w:rPr>
          <w:rFonts w:asciiTheme="minorHAnsi" w:hAnsiTheme="minorHAnsi" w:cstheme="minorHAnsi"/>
          <w:color w:val="808080" w:themeColor="background1" w:themeShade="80"/>
        </w:rPr>
      </w:pPr>
    </w:p>
    <w:p w14:paraId="30C490A8" w14:textId="77777777" w:rsidR="00B67C41" w:rsidRPr="00A43B7D" w:rsidRDefault="00B67C41" w:rsidP="00426A10">
      <w:pPr>
        <w:rPr>
          <w:rFonts w:asciiTheme="minorHAnsi" w:hAnsiTheme="minorHAnsi" w:cstheme="minorHAnsi"/>
          <w:color w:val="808080" w:themeColor="background1" w:themeShade="80"/>
        </w:rPr>
      </w:pPr>
    </w:p>
    <w:p w14:paraId="089A3BB5" w14:textId="79CD6DAD" w:rsidR="009726EE" w:rsidRPr="00A43B7D" w:rsidRDefault="009726EE" w:rsidP="00426A10">
      <w:pPr>
        <w:rPr>
          <w:rFonts w:asciiTheme="minorHAnsi" w:hAnsiTheme="minorHAnsi" w:cstheme="minorHAnsi"/>
          <w:b/>
        </w:rPr>
      </w:pPr>
      <w:bookmarkStart w:id="11" w:name="Disclosures"/>
      <w:r w:rsidRPr="00A43B7D">
        <w:rPr>
          <w:rFonts w:asciiTheme="minorHAnsi" w:hAnsiTheme="minorHAnsi" w:cstheme="minorHAnsi"/>
          <w:b/>
        </w:rPr>
        <w:lastRenderedPageBreak/>
        <w:t>DISCLOSURES</w:t>
      </w:r>
      <w:bookmarkEnd w:id="11"/>
      <w:r w:rsidRPr="00A43B7D">
        <w:rPr>
          <w:rFonts w:asciiTheme="minorHAnsi" w:hAnsiTheme="minorHAnsi" w:cstheme="minorHAnsi"/>
          <w:b/>
        </w:rPr>
        <w:t>:</w:t>
      </w:r>
    </w:p>
    <w:p w14:paraId="3AF8DF9A" w14:textId="58F56E85" w:rsidR="002618E9" w:rsidRPr="00A43B7D" w:rsidRDefault="00D40C56" w:rsidP="00426A10">
      <w:pPr>
        <w:pStyle w:val="NormalWeb"/>
        <w:spacing w:before="0" w:beforeAutospacing="0" w:after="0" w:afterAutospacing="0"/>
        <w:rPr>
          <w:rFonts w:asciiTheme="minorHAnsi" w:hAnsiTheme="minorHAnsi" w:cstheme="minorHAnsi"/>
          <w:color w:val="808080" w:themeColor="background1" w:themeShade="80"/>
        </w:rPr>
      </w:pPr>
      <w:r w:rsidRPr="00A43B7D">
        <w:rPr>
          <w:rFonts w:asciiTheme="minorHAnsi" w:hAnsiTheme="minorHAnsi" w:cstheme="minorHAnsi"/>
          <w:color w:val="auto"/>
        </w:rPr>
        <w:t>The authors have nothing to disclose.</w:t>
      </w:r>
      <w:bookmarkStart w:id="12" w:name="References"/>
    </w:p>
    <w:p w14:paraId="422A0B1A" w14:textId="77777777" w:rsidR="002618E9" w:rsidRPr="00A43B7D" w:rsidRDefault="002618E9" w:rsidP="00426A10">
      <w:pPr>
        <w:pStyle w:val="NormalWeb"/>
        <w:spacing w:before="0" w:beforeAutospacing="0" w:after="0" w:afterAutospacing="0"/>
        <w:rPr>
          <w:rFonts w:asciiTheme="minorHAnsi" w:hAnsiTheme="minorHAnsi" w:cstheme="minorHAnsi"/>
          <w:color w:val="808080" w:themeColor="background1" w:themeShade="80"/>
        </w:rPr>
      </w:pPr>
    </w:p>
    <w:p w14:paraId="367008C1" w14:textId="60AD64DA" w:rsidR="009726EE" w:rsidRPr="00A43B7D" w:rsidRDefault="009726EE" w:rsidP="00426A10">
      <w:pPr>
        <w:pStyle w:val="NormalWeb"/>
        <w:spacing w:before="0" w:beforeAutospacing="0" w:after="0" w:afterAutospacing="0"/>
        <w:rPr>
          <w:rFonts w:asciiTheme="minorHAnsi" w:hAnsiTheme="minorHAnsi" w:cstheme="minorHAnsi"/>
          <w:color w:val="808080" w:themeColor="background1" w:themeShade="80"/>
        </w:rPr>
      </w:pPr>
      <w:r w:rsidRPr="00A43B7D">
        <w:rPr>
          <w:rFonts w:asciiTheme="minorHAnsi" w:hAnsiTheme="minorHAnsi" w:cstheme="minorHAnsi"/>
          <w:b/>
          <w:bCs/>
        </w:rPr>
        <w:t>REFERENCES</w:t>
      </w:r>
      <w:bookmarkEnd w:id="12"/>
      <w:r w:rsidR="001B1319">
        <w:rPr>
          <w:rFonts w:asciiTheme="minorHAnsi" w:hAnsiTheme="minorHAnsi" w:cstheme="minorHAnsi"/>
          <w:b/>
          <w:bCs/>
        </w:rPr>
        <w:t>:</w:t>
      </w:r>
    </w:p>
    <w:p w14:paraId="36BF4EAC" w14:textId="77777777" w:rsidR="00C90DED" w:rsidRPr="00A43B7D" w:rsidRDefault="00C90DED" w:rsidP="00426A10">
      <w:pPr>
        <w:pStyle w:val="ListParagraph"/>
        <w:ind w:left="0"/>
        <w:rPr>
          <w:rFonts w:asciiTheme="minorHAnsi" w:hAnsiTheme="minorHAnsi" w:cstheme="minorHAnsi"/>
          <w:color w:val="7F7F7F" w:themeColor="text1" w:themeTint="80"/>
        </w:rPr>
      </w:pPr>
    </w:p>
    <w:p w14:paraId="4B9AC723" w14:textId="2C445EA3" w:rsidR="00B642A0" w:rsidRPr="00B642A0" w:rsidRDefault="00C90DED" w:rsidP="00426A10">
      <w:pPr>
        <w:pStyle w:val="EndNoteBibliography"/>
      </w:pPr>
      <w:r w:rsidRPr="00A43B7D">
        <w:rPr>
          <w:rFonts w:asciiTheme="minorHAnsi" w:hAnsiTheme="minorHAnsi" w:cstheme="minorHAnsi"/>
          <w:color w:val="7F7F7F" w:themeColor="text1" w:themeTint="80"/>
        </w:rPr>
        <w:fldChar w:fldCharType="begin"/>
      </w:r>
      <w:r w:rsidRPr="00A43B7D">
        <w:rPr>
          <w:rFonts w:asciiTheme="minorHAnsi" w:hAnsiTheme="minorHAnsi" w:cstheme="minorHAnsi"/>
          <w:color w:val="7F7F7F" w:themeColor="text1" w:themeTint="80"/>
        </w:rPr>
        <w:instrText xml:space="preserve"> ADDIN EN.REFLIST </w:instrText>
      </w:r>
      <w:r w:rsidRPr="00A43B7D">
        <w:rPr>
          <w:rFonts w:asciiTheme="minorHAnsi" w:hAnsiTheme="minorHAnsi" w:cstheme="minorHAnsi"/>
          <w:color w:val="7F7F7F" w:themeColor="text1" w:themeTint="80"/>
        </w:rPr>
        <w:fldChar w:fldCharType="separate"/>
      </w:r>
      <w:r w:rsidR="00B642A0" w:rsidRPr="00B642A0">
        <w:t>1</w:t>
      </w:r>
      <w:r w:rsidR="002603BA">
        <w:t>.</w:t>
      </w:r>
      <w:r w:rsidR="00B642A0" w:rsidRPr="00B642A0">
        <w:tab/>
        <w:t>Crombez, G., Eccleston, C., Van Damme, S., Vlaeyen, J. W.</w:t>
      </w:r>
      <w:r w:rsidR="002603BA">
        <w:t xml:space="preserve">, </w:t>
      </w:r>
      <w:r w:rsidR="00B642A0" w:rsidRPr="00B642A0">
        <w:t xml:space="preserve">Karoly, P. Fear-avoidance model of chronic pain: the next generation. </w:t>
      </w:r>
      <w:r w:rsidR="00B642A0" w:rsidRPr="00B642A0">
        <w:rPr>
          <w:i/>
        </w:rPr>
        <w:t>The Clinical Journal of Pain.</w:t>
      </w:r>
      <w:r w:rsidR="00B642A0" w:rsidRPr="00B642A0">
        <w:t xml:space="preserve"> </w:t>
      </w:r>
      <w:r w:rsidR="00B642A0" w:rsidRPr="00B642A0">
        <w:rPr>
          <w:b/>
        </w:rPr>
        <w:t>28</w:t>
      </w:r>
      <w:r w:rsidR="00B642A0" w:rsidRPr="00B642A0">
        <w:t xml:space="preserve"> (6), 475-483 (2012).</w:t>
      </w:r>
    </w:p>
    <w:p w14:paraId="1114D203" w14:textId="7362431A" w:rsidR="00B642A0" w:rsidRPr="00B642A0" w:rsidRDefault="00B642A0" w:rsidP="00426A10">
      <w:pPr>
        <w:pStyle w:val="EndNoteBibliography"/>
      </w:pPr>
      <w:r w:rsidRPr="00B642A0">
        <w:t>2</w:t>
      </w:r>
      <w:r w:rsidR="002603BA">
        <w:t>.</w:t>
      </w:r>
      <w:r w:rsidRPr="00B642A0">
        <w:tab/>
        <w:t>Leeuw, M.</w:t>
      </w:r>
      <w:r w:rsidRPr="00B642A0">
        <w:rPr>
          <w:i/>
        </w:rPr>
        <w:t xml:space="preserve"> </w:t>
      </w:r>
      <w:r w:rsidRPr="002603BA">
        <w:rPr>
          <w:iCs/>
        </w:rPr>
        <w:t>et al.</w:t>
      </w:r>
      <w:r w:rsidRPr="00B642A0">
        <w:t xml:space="preserve"> The fear-avoidance model of musculoskeletal pain: current state of scientific evidence. </w:t>
      </w:r>
      <w:r w:rsidRPr="00B642A0">
        <w:rPr>
          <w:i/>
        </w:rPr>
        <w:t>Journal of Behavioral Medicine.</w:t>
      </w:r>
      <w:r w:rsidRPr="00B642A0">
        <w:t xml:space="preserve"> </w:t>
      </w:r>
      <w:r w:rsidRPr="00B642A0">
        <w:rPr>
          <w:b/>
        </w:rPr>
        <w:t>30</w:t>
      </w:r>
      <w:r w:rsidRPr="00B642A0">
        <w:t xml:space="preserve"> (1), 77-94 (2007).</w:t>
      </w:r>
    </w:p>
    <w:p w14:paraId="580935E1" w14:textId="58EBD232" w:rsidR="00B642A0" w:rsidRPr="00B642A0" w:rsidRDefault="00B642A0" w:rsidP="00426A10">
      <w:pPr>
        <w:pStyle w:val="EndNoteBibliography"/>
      </w:pPr>
      <w:r w:rsidRPr="00B642A0">
        <w:t>3</w:t>
      </w:r>
      <w:r w:rsidR="002603BA">
        <w:t>.</w:t>
      </w:r>
      <w:r w:rsidRPr="00B642A0">
        <w:tab/>
        <w:t>Vlaeyen, J.</w:t>
      </w:r>
      <w:r w:rsidR="002603BA">
        <w:t xml:space="preserve">, </w:t>
      </w:r>
      <w:r w:rsidRPr="00B642A0">
        <w:t xml:space="preserve">Linton, S. Fear-avoidance model of chronic musculoskeletal pain: 12 years on. </w:t>
      </w:r>
      <w:r w:rsidRPr="00B642A0">
        <w:rPr>
          <w:i/>
        </w:rPr>
        <w:t>Pain.</w:t>
      </w:r>
      <w:r w:rsidRPr="00B642A0">
        <w:t xml:space="preserve"> </w:t>
      </w:r>
      <w:r w:rsidRPr="00B642A0">
        <w:rPr>
          <w:b/>
        </w:rPr>
        <w:t>153</w:t>
      </w:r>
      <w:r w:rsidRPr="00B642A0">
        <w:t xml:space="preserve"> (6), 1144-1147 (2012).</w:t>
      </w:r>
    </w:p>
    <w:p w14:paraId="5E3F4349" w14:textId="4C432A7E" w:rsidR="00B642A0" w:rsidRPr="00B642A0" w:rsidRDefault="00B642A0" w:rsidP="00426A10">
      <w:pPr>
        <w:pStyle w:val="EndNoteBibliography"/>
      </w:pPr>
      <w:r w:rsidRPr="00B642A0">
        <w:t>4</w:t>
      </w:r>
      <w:r w:rsidR="002603BA">
        <w:t>.</w:t>
      </w:r>
      <w:r w:rsidRPr="00B642A0">
        <w:tab/>
        <w:t>Vlaeyen, J</w:t>
      </w:r>
      <w:r w:rsidR="002603BA">
        <w:t xml:space="preserve">., </w:t>
      </w:r>
      <w:r w:rsidRPr="00B642A0">
        <w:t xml:space="preserve">Linton, S. Fear-avoidance and its consequences in chronic musculoskeletal pain: a state of the art. </w:t>
      </w:r>
      <w:r w:rsidRPr="00B642A0">
        <w:rPr>
          <w:i/>
        </w:rPr>
        <w:t>Pain.</w:t>
      </w:r>
      <w:r w:rsidRPr="00B642A0">
        <w:t xml:space="preserve"> </w:t>
      </w:r>
      <w:r w:rsidRPr="00B642A0">
        <w:rPr>
          <w:b/>
        </w:rPr>
        <w:t>85</w:t>
      </w:r>
      <w:r w:rsidRPr="00B642A0">
        <w:t xml:space="preserve"> (3), 317-332 (2000).</w:t>
      </w:r>
    </w:p>
    <w:p w14:paraId="457C5D45" w14:textId="76DD9887" w:rsidR="00B642A0" w:rsidRPr="00B642A0" w:rsidRDefault="00B642A0" w:rsidP="00426A10">
      <w:pPr>
        <w:pStyle w:val="EndNoteBibliography"/>
      </w:pPr>
      <w:r w:rsidRPr="00B642A0">
        <w:t>5</w:t>
      </w:r>
      <w:r w:rsidR="002603BA">
        <w:t>.</w:t>
      </w:r>
      <w:r w:rsidRPr="00B642A0">
        <w:tab/>
        <w:t xml:space="preserve">Meulders, A. From fear of movement-related pain and avoidance to chronic pain disability: a state-of-the-art review. </w:t>
      </w:r>
      <w:r w:rsidRPr="00B642A0">
        <w:rPr>
          <w:i/>
        </w:rPr>
        <w:t>Current Opinion in Behavioral Sciences.</w:t>
      </w:r>
      <w:r w:rsidRPr="00B642A0">
        <w:t xml:space="preserve"> </w:t>
      </w:r>
      <w:r w:rsidRPr="00B642A0">
        <w:rPr>
          <w:b/>
        </w:rPr>
        <w:t>26</w:t>
      </w:r>
      <w:r w:rsidR="002603BA">
        <w:t xml:space="preserve">, </w:t>
      </w:r>
      <w:r w:rsidRPr="00B642A0">
        <w:t>130-136 (2019).</w:t>
      </w:r>
    </w:p>
    <w:p w14:paraId="48A7A6C5" w14:textId="4A518F64" w:rsidR="00B642A0" w:rsidRPr="00B642A0" w:rsidRDefault="00B642A0" w:rsidP="00426A10">
      <w:pPr>
        <w:pStyle w:val="EndNoteBibliography"/>
      </w:pPr>
      <w:r w:rsidRPr="00B642A0">
        <w:t>6</w:t>
      </w:r>
      <w:r w:rsidR="002603BA">
        <w:t>.</w:t>
      </w:r>
      <w:r w:rsidRPr="00B642A0">
        <w:tab/>
        <w:t>Kori, S. H., Miller, R. P.</w:t>
      </w:r>
      <w:r w:rsidR="002603BA">
        <w:t>,</w:t>
      </w:r>
      <w:r w:rsidRPr="00B642A0">
        <w:t xml:space="preserve"> Todd, D. D. Kinesophobia: a new view of chronic pain behavior. </w:t>
      </w:r>
      <w:r w:rsidRPr="00B642A0">
        <w:rPr>
          <w:i/>
        </w:rPr>
        <w:t>Pain Management.</w:t>
      </w:r>
      <w:r w:rsidRPr="00B642A0">
        <w:t xml:space="preserve"> (3), 35-43 (1990).</w:t>
      </w:r>
    </w:p>
    <w:p w14:paraId="66489C26" w14:textId="7B0903DA" w:rsidR="00B642A0" w:rsidRPr="00B642A0" w:rsidRDefault="00B642A0" w:rsidP="00426A10">
      <w:pPr>
        <w:pStyle w:val="EndNoteBibliography"/>
      </w:pPr>
      <w:r w:rsidRPr="00B642A0">
        <w:t>7</w:t>
      </w:r>
      <w:r w:rsidR="002603BA">
        <w:t>.</w:t>
      </w:r>
      <w:r w:rsidRPr="00B642A0">
        <w:tab/>
        <w:t>Lethem, J., Slade, P. D., Troup, J. D.</w:t>
      </w:r>
      <w:r w:rsidR="002603BA">
        <w:t>,</w:t>
      </w:r>
      <w:r w:rsidRPr="00B642A0">
        <w:t xml:space="preserve"> Bentley, G. Outline of a Fear-Avoidance Model of exaggerated pain perception-I.</w:t>
      </w:r>
      <w:r w:rsidR="002603BA">
        <w:t xml:space="preserve"> </w:t>
      </w:r>
      <w:r w:rsidRPr="00B642A0">
        <w:rPr>
          <w:i/>
        </w:rPr>
        <w:t>Behaviour Research and Therapy.</w:t>
      </w:r>
      <w:r w:rsidRPr="00B642A0">
        <w:t xml:space="preserve"> </w:t>
      </w:r>
      <w:r w:rsidRPr="00B642A0">
        <w:rPr>
          <w:b/>
        </w:rPr>
        <w:t>21</w:t>
      </w:r>
      <w:r w:rsidRPr="00B642A0">
        <w:t xml:space="preserve"> (4), 401-408 (1983).</w:t>
      </w:r>
    </w:p>
    <w:p w14:paraId="61248E65" w14:textId="16FB1B8C" w:rsidR="00B642A0" w:rsidRPr="00B642A0" w:rsidRDefault="00B642A0" w:rsidP="00426A10">
      <w:pPr>
        <w:pStyle w:val="EndNoteBibliography"/>
      </w:pPr>
      <w:r w:rsidRPr="00B642A0">
        <w:t>8</w:t>
      </w:r>
      <w:r w:rsidR="002603BA">
        <w:t>.</w:t>
      </w:r>
      <w:r w:rsidRPr="00B642A0">
        <w:tab/>
        <w:t>Waddell, G., Newton, M., Henderson, I., Somerville, D.</w:t>
      </w:r>
      <w:r w:rsidR="002603BA">
        <w:t xml:space="preserve">, </w:t>
      </w:r>
      <w:r w:rsidRPr="00B642A0">
        <w:t xml:space="preserve">Main, C. J. A Fear-Avoidance Beliefs Questionnaire (FABQ) and the role of fear-avoidance beliefs in chronic low back pain and disability. </w:t>
      </w:r>
      <w:r w:rsidRPr="00B642A0">
        <w:rPr>
          <w:i/>
        </w:rPr>
        <w:t>Pain.</w:t>
      </w:r>
      <w:r w:rsidRPr="00B642A0">
        <w:t xml:space="preserve"> </w:t>
      </w:r>
      <w:r w:rsidRPr="00B642A0">
        <w:rPr>
          <w:b/>
        </w:rPr>
        <w:t>52</w:t>
      </w:r>
      <w:r w:rsidRPr="00B642A0">
        <w:t xml:space="preserve"> (2), 157-168 (1993).</w:t>
      </w:r>
    </w:p>
    <w:p w14:paraId="54ACB575" w14:textId="2D3E5DD3" w:rsidR="00B642A0" w:rsidRPr="00B642A0" w:rsidRDefault="00B642A0" w:rsidP="00426A10">
      <w:pPr>
        <w:pStyle w:val="EndNoteBibliography"/>
      </w:pPr>
      <w:r w:rsidRPr="00B642A0">
        <w:t>9</w:t>
      </w:r>
      <w:r w:rsidR="002603BA">
        <w:t>.</w:t>
      </w:r>
      <w:r w:rsidRPr="00B642A0">
        <w:tab/>
        <w:t>Volders, S., Boddez, Y., De Peuter, S., Meulders, A.</w:t>
      </w:r>
      <w:r w:rsidR="002603BA">
        <w:t xml:space="preserve">, </w:t>
      </w:r>
      <w:r w:rsidRPr="00B642A0">
        <w:t xml:space="preserve">Vlaeyen, J. W. Avoidance behavior in chronic pain research: a cold case revisited. </w:t>
      </w:r>
      <w:r w:rsidRPr="00B642A0">
        <w:rPr>
          <w:i/>
        </w:rPr>
        <w:t>Behaviour Research and Therapy.</w:t>
      </w:r>
      <w:r w:rsidRPr="00B642A0">
        <w:t xml:space="preserve"> </w:t>
      </w:r>
      <w:r w:rsidRPr="00B642A0">
        <w:rPr>
          <w:b/>
        </w:rPr>
        <w:t>64</w:t>
      </w:r>
      <w:r w:rsidR="002603BA">
        <w:t xml:space="preserve">, </w:t>
      </w:r>
      <w:r w:rsidRPr="00B642A0">
        <w:t>31-37 (2015).</w:t>
      </w:r>
    </w:p>
    <w:p w14:paraId="52047BE9" w14:textId="5B5DAB16" w:rsidR="00B642A0" w:rsidRPr="00B642A0" w:rsidRDefault="00B642A0" w:rsidP="00426A10">
      <w:pPr>
        <w:pStyle w:val="EndNoteBibliography"/>
      </w:pPr>
      <w:r w:rsidRPr="00B642A0">
        <w:t>10</w:t>
      </w:r>
      <w:r w:rsidR="002603BA">
        <w:t>.</w:t>
      </w:r>
      <w:r w:rsidRPr="00B642A0">
        <w:tab/>
        <w:t>Lovibond, P. F., Mitchell, C. J., Minard, E., Brady, A.</w:t>
      </w:r>
      <w:r w:rsidR="002603BA">
        <w:t xml:space="preserve">, </w:t>
      </w:r>
      <w:r w:rsidRPr="00B642A0">
        <w:t xml:space="preserve">Menzies, R. G. Safety behaviours preserve threat beliefs: Protection from extinction of human fear conditioning by an avoidance response. </w:t>
      </w:r>
      <w:r w:rsidRPr="00B642A0">
        <w:rPr>
          <w:i/>
        </w:rPr>
        <w:t>Behaviour Research and Therapy.</w:t>
      </w:r>
      <w:r w:rsidRPr="00B642A0">
        <w:t xml:space="preserve"> </w:t>
      </w:r>
      <w:r w:rsidRPr="00B642A0">
        <w:rPr>
          <w:b/>
        </w:rPr>
        <w:t>47</w:t>
      </w:r>
      <w:r w:rsidRPr="00B642A0">
        <w:t xml:space="preserve"> (8), 716-720</w:t>
      </w:r>
      <w:r w:rsidR="002603BA">
        <w:t xml:space="preserve"> </w:t>
      </w:r>
      <w:r w:rsidRPr="00B642A0">
        <w:t>(2009).</w:t>
      </w:r>
    </w:p>
    <w:p w14:paraId="0C53D8B5" w14:textId="16E8BB5A" w:rsidR="00B642A0" w:rsidRPr="00B642A0" w:rsidRDefault="00B642A0" w:rsidP="00426A10">
      <w:pPr>
        <w:pStyle w:val="EndNoteBibliography"/>
      </w:pPr>
      <w:r w:rsidRPr="00B642A0">
        <w:t>11</w:t>
      </w:r>
      <w:r w:rsidR="002603BA">
        <w:t>.</w:t>
      </w:r>
      <w:r w:rsidRPr="00B642A0">
        <w:tab/>
        <w:t>Hofmann, S. G.</w:t>
      </w:r>
      <w:r w:rsidR="002603BA">
        <w:t xml:space="preserve">, </w:t>
      </w:r>
      <w:r w:rsidRPr="00B642A0">
        <w:t xml:space="preserve">Hay, A. C. Rethinking avoidance: Toward a balanced approach to avoidance in treating anxiety disorders. </w:t>
      </w:r>
      <w:r w:rsidRPr="00B642A0">
        <w:rPr>
          <w:i/>
        </w:rPr>
        <w:t>Journal of Anxiety Disorders.</w:t>
      </w:r>
      <w:r w:rsidRPr="00B642A0">
        <w:t xml:space="preserve"> </w:t>
      </w:r>
      <w:r w:rsidRPr="00B642A0">
        <w:rPr>
          <w:b/>
        </w:rPr>
        <w:t>55</w:t>
      </w:r>
      <w:r w:rsidR="002603BA" w:rsidRPr="002603BA">
        <w:rPr>
          <w:bCs/>
        </w:rPr>
        <w:t>,</w:t>
      </w:r>
      <w:r w:rsidRPr="00B642A0">
        <w:t xml:space="preserve"> 14-21</w:t>
      </w:r>
      <w:r w:rsidR="002603BA">
        <w:t xml:space="preserve"> </w:t>
      </w:r>
      <w:r w:rsidRPr="00B642A0">
        <w:t>(2018).</w:t>
      </w:r>
    </w:p>
    <w:p w14:paraId="07E5B68A" w14:textId="678E3891" w:rsidR="00B642A0" w:rsidRPr="00B642A0" w:rsidRDefault="00B642A0" w:rsidP="00426A10">
      <w:pPr>
        <w:pStyle w:val="EndNoteBibliography"/>
      </w:pPr>
      <w:r w:rsidRPr="00B642A0">
        <w:t>12</w:t>
      </w:r>
      <w:r w:rsidR="002603BA">
        <w:t>.</w:t>
      </w:r>
      <w:r w:rsidRPr="00B642A0">
        <w:tab/>
        <w:t>Krypotos, A. M., Effting, M., Kindt, M.</w:t>
      </w:r>
      <w:r w:rsidR="002603BA">
        <w:t>,</w:t>
      </w:r>
      <w:r w:rsidRPr="00B642A0">
        <w:t xml:space="preserve"> Beckers, T. Avoidance learning: a review of theoretical models and recent developments. </w:t>
      </w:r>
      <w:r w:rsidRPr="00B642A0">
        <w:rPr>
          <w:i/>
        </w:rPr>
        <w:t>Frontiers in Behavioral Neuroscience.</w:t>
      </w:r>
      <w:r w:rsidRPr="00B642A0">
        <w:t xml:space="preserve"> </w:t>
      </w:r>
      <w:r w:rsidRPr="00B642A0">
        <w:rPr>
          <w:b/>
        </w:rPr>
        <w:t>9</w:t>
      </w:r>
      <w:r w:rsidR="002603BA">
        <w:t xml:space="preserve">, </w:t>
      </w:r>
      <w:r w:rsidRPr="00B642A0">
        <w:t>189</w:t>
      </w:r>
      <w:r w:rsidR="002603BA">
        <w:t xml:space="preserve"> </w:t>
      </w:r>
      <w:r w:rsidRPr="00B642A0">
        <w:t>(2015).</w:t>
      </w:r>
    </w:p>
    <w:p w14:paraId="58680C0A" w14:textId="7F44628E" w:rsidR="00B642A0" w:rsidRPr="00B642A0" w:rsidRDefault="00B642A0" w:rsidP="00426A10">
      <w:pPr>
        <w:pStyle w:val="EndNoteBibliography"/>
      </w:pPr>
      <w:r w:rsidRPr="00B642A0">
        <w:t>13</w:t>
      </w:r>
      <w:r w:rsidR="002603BA">
        <w:t>.</w:t>
      </w:r>
      <w:r w:rsidRPr="00B642A0">
        <w:tab/>
        <w:t xml:space="preserve">Mowrer, O. H. Two-factor learning theory: summary and comment. </w:t>
      </w:r>
      <w:r w:rsidRPr="00B642A0">
        <w:rPr>
          <w:i/>
        </w:rPr>
        <w:t>Psychological Review.</w:t>
      </w:r>
      <w:r w:rsidRPr="00B642A0">
        <w:t xml:space="preserve"> </w:t>
      </w:r>
      <w:r w:rsidRPr="00B642A0">
        <w:rPr>
          <w:b/>
        </w:rPr>
        <w:t>58</w:t>
      </w:r>
      <w:r w:rsidRPr="00B642A0">
        <w:t xml:space="preserve"> (5), 350-354 (1951).</w:t>
      </w:r>
    </w:p>
    <w:p w14:paraId="40663CA1" w14:textId="62D91526" w:rsidR="00B642A0" w:rsidRPr="00B642A0" w:rsidRDefault="00B642A0" w:rsidP="00426A10">
      <w:pPr>
        <w:pStyle w:val="EndNoteBibliography"/>
      </w:pPr>
      <w:r w:rsidRPr="00B642A0">
        <w:t>14</w:t>
      </w:r>
      <w:r w:rsidR="002603BA">
        <w:t>.</w:t>
      </w:r>
      <w:r w:rsidRPr="00B642A0">
        <w:tab/>
        <w:t xml:space="preserve">Pavlov, I. P. </w:t>
      </w:r>
      <w:r w:rsidRPr="00B642A0">
        <w:rPr>
          <w:i/>
        </w:rPr>
        <w:t>Conditioned reflexes: An investigation of the physiological activity of the cerebral cortex</w:t>
      </w:r>
      <w:r w:rsidRPr="00B642A0">
        <w:t>.</w:t>
      </w:r>
      <w:r w:rsidR="002603BA">
        <w:t xml:space="preserve"> </w:t>
      </w:r>
      <w:r w:rsidRPr="00B642A0">
        <w:t>Oxford University Press</w:t>
      </w:r>
      <w:r w:rsidR="002603BA">
        <w:t>.</w:t>
      </w:r>
      <w:r w:rsidRPr="00B642A0">
        <w:t xml:space="preserve"> </w:t>
      </w:r>
      <w:r w:rsidR="002603BA">
        <w:t>(</w:t>
      </w:r>
      <w:r w:rsidRPr="00B642A0">
        <w:t>1927).</w:t>
      </w:r>
    </w:p>
    <w:p w14:paraId="1F33EA8A" w14:textId="1548FA81" w:rsidR="00B642A0" w:rsidRPr="00B642A0" w:rsidRDefault="00B642A0" w:rsidP="00426A10">
      <w:pPr>
        <w:pStyle w:val="EndNoteBibliography"/>
      </w:pPr>
      <w:r w:rsidRPr="00B642A0">
        <w:t>15</w:t>
      </w:r>
      <w:r w:rsidR="002603BA">
        <w:t>.</w:t>
      </w:r>
      <w:r w:rsidRPr="00B642A0">
        <w:tab/>
        <w:t xml:space="preserve">Skinner, B. F. </w:t>
      </w:r>
      <w:r w:rsidRPr="00B642A0">
        <w:rPr>
          <w:i/>
        </w:rPr>
        <w:t>Science and human behavior</w:t>
      </w:r>
      <w:r w:rsidRPr="00B642A0">
        <w:t>.</w:t>
      </w:r>
      <w:r w:rsidR="002603BA">
        <w:t xml:space="preserve"> </w:t>
      </w:r>
      <w:r w:rsidRPr="00B642A0">
        <w:t>Macmillan</w:t>
      </w:r>
      <w:r w:rsidR="002603BA">
        <w:t>. (</w:t>
      </w:r>
      <w:r w:rsidRPr="00B642A0">
        <w:t>1953).</w:t>
      </w:r>
    </w:p>
    <w:p w14:paraId="550F5F41" w14:textId="0B86272E" w:rsidR="00B642A0" w:rsidRPr="00B642A0" w:rsidRDefault="00B642A0" w:rsidP="00426A10">
      <w:pPr>
        <w:pStyle w:val="EndNoteBibliography"/>
      </w:pPr>
      <w:r w:rsidRPr="00B642A0">
        <w:t>16</w:t>
      </w:r>
      <w:r w:rsidR="002603BA">
        <w:t>.</w:t>
      </w:r>
      <w:r w:rsidRPr="00B642A0">
        <w:tab/>
        <w:t xml:space="preserve">Thorndike, E. L. Animal intelligence: An experimental study of the associative processes in animals. </w:t>
      </w:r>
      <w:r w:rsidRPr="00B642A0">
        <w:rPr>
          <w:i/>
        </w:rPr>
        <w:t>The Psychological Review: Monograph Supplements.</w:t>
      </w:r>
      <w:r w:rsidRPr="00B642A0">
        <w:t xml:space="preserve"> </w:t>
      </w:r>
      <w:r w:rsidRPr="00B642A0">
        <w:rPr>
          <w:b/>
        </w:rPr>
        <w:t>2</w:t>
      </w:r>
      <w:r w:rsidRPr="00B642A0">
        <w:t xml:space="preserve"> (4), i-109</w:t>
      </w:r>
      <w:r w:rsidR="002603BA">
        <w:t xml:space="preserve"> </w:t>
      </w:r>
      <w:r w:rsidRPr="00B642A0">
        <w:t>(1898).</w:t>
      </w:r>
    </w:p>
    <w:p w14:paraId="6A4403D6" w14:textId="0F87DBB9" w:rsidR="00B642A0" w:rsidRPr="00B642A0" w:rsidRDefault="00B642A0" w:rsidP="00426A10">
      <w:pPr>
        <w:pStyle w:val="EndNoteBibliography"/>
      </w:pPr>
      <w:r w:rsidRPr="00B642A0">
        <w:t>17</w:t>
      </w:r>
      <w:r w:rsidR="002603BA">
        <w:t>.</w:t>
      </w:r>
      <w:r w:rsidRPr="00B642A0">
        <w:tab/>
        <w:t>Linton, S. J.</w:t>
      </w:r>
      <w:r w:rsidR="002603BA">
        <w:t>,</w:t>
      </w:r>
      <w:r w:rsidRPr="00B642A0">
        <w:t xml:space="preserve"> Götestam, K. G. Controlling pain reports through operant conditioning: a laboratory demonstration. </w:t>
      </w:r>
      <w:r w:rsidRPr="00B642A0">
        <w:rPr>
          <w:i/>
        </w:rPr>
        <w:t>Perceptual and Motor Skills.</w:t>
      </w:r>
      <w:r w:rsidRPr="00B642A0">
        <w:t xml:space="preserve"> </w:t>
      </w:r>
      <w:r w:rsidRPr="00B642A0">
        <w:rPr>
          <w:b/>
        </w:rPr>
        <w:t>60</w:t>
      </w:r>
      <w:r w:rsidRPr="00B642A0">
        <w:t xml:space="preserve"> (2), 427-437 (1985).</w:t>
      </w:r>
    </w:p>
    <w:p w14:paraId="50A92D34" w14:textId="211425FB" w:rsidR="00B642A0" w:rsidRPr="00B642A0" w:rsidRDefault="00B642A0" w:rsidP="00426A10">
      <w:pPr>
        <w:pStyle w:val="EndNoteBibliography"/>
      </w:pPr>
      <w:r w:rsidRPr="00B642A0">
        <w:t>18</w:t>
      </w:r>
      <w:r w:rsidR="002603BA">
        <w:t>.</w:t>
      </w:r>
      <w:r w:rsidRPr="00B642A0">
        <w:tab/>
        <w:t>Gatzounis, R., Schrooten, M. G., Crombez, G.</w:t>
      </w:r>
      <w:r w:rsidR="002603BA">
        <w:t>,</w:t>
      </w:r>
      <w:r w:rsidRPr="00B642A0">
        <w:t xml:space="preserve"> Vlaeyen, J. W. Operant learning theory in pain and chronic pain rehabilitation. </w:t>
      </w:r>
      <w:r w:rsidRPr="00B642A0">
        <w:rPr>
          <w:i/>
        </w:rPr>
        <w:t>Current Pain and Headache Reports.</w:t>
      </w:r>
      <w:r w:rsidRPr="00B642A0">
        <w:t xml:space="preserve"> </w:t>
      </w:r>
      <w:r w:rsidRPr="00B642A0">
        <w:rPr>
          <w:b/>
        </w:rPr>
        <w:t>16</w:t>
      </w:r>
      <w:r w:rsidRPr="00B642A0">
        <w:t xml:space="preserve"> (2), 117-126</w:t>
      </w:r>
      <w:r w:rsidR="002603BA">
        <w:t xml:space="preserve"> </w:t>
      </w:r>
      <w:r w:rsidRPr="00B642A0">
        <w:t>(2012).</w:t>
      </w:r>
    </w:p>
    <w:p w14:paraId="697F584C" w14:textId="00DD5028" w:rsidR="00B642A0" w:rsidRPr="00B642A0" w:rsidRDefault="00B642A0" w:rsidP="00426A10">
      <w:pPr>
        <w:pStyle w:val="EndNoteBibliography"/>
      </w:pPr>
      <w:r w:rsidRPr="00B642A0">
        <w:t>19</w:t>
      </w:r>
      <w:r w:rsidR="002603BA">
        <w:t>.</w:t>
      </w:r>
      <w:r w:rsidRPr="00B642A0">
        <w:tab/>
        <w:t>Krypotos, A. M., Vervliet, B.</w:t>
      </w:r>
      <w:r w:rsidR="002603BA">
        <w:t>,</w:t>
      </w:r>
      <w:r w:rsidRPr="00B642A0">
        <w:t xml:space="preserve"> Engelhard, I. M. The validity of human avoidance paradigms. </w:t>
      </w:r>
      <w:r w:rsidRPr="00B642A0">
        <w:rPr>
          <w:i/>
        </w:rPr>
        <w:t>Behaviour Research and Therapy.</w:t>
      </w:r>
      <w:r w:rsidRPr="00B642A0">
        <w:t xml:space="preserve"> </w:t>
      </w:r>
      <w:r w:rsidRPr="00B642A0">
        <w:rPr>
          <w:b/>
        </w:rPr>
        <w:t>111</w:t>
      </w:r>
      <w:r w:rsidRPr="00B642A0">
        <w:t xml:space="preserve"> 99-105 (2018).</w:t>
      </w:r>
    </w:p>
    <w:p w14:paraId="461D1D1B" w14:textId="64CDA8D9" w:rsidR="00B642A0" w:rsidRPr="00B642A0" w:rsidRDefault="00B642A0" w:rsidP="00426A10">
      <w:pPr>
        <w:pStyle w:val="EndNoteBibliography"/>
      </w:pPr>
      <w:r w:rsidRPr="00B642A0">
        <w:lastRenderedPageBreak/>
        <w:t>20</w:t>
      </w:r>
      <w:r w:rsidR="002603BA">
        <w:t>.</w:t>
      </w:r>
      <w:r w:rsidRPr="00B642A0">
        <w:tab/>
        <w:t>Meulders, A., Franssen, M., Fonteyne, R.</w:t>
      </w:r>
      <w:r w:rsidR="002603BA">
        <w:t xml:space="preserve">, </w:t>
      </w:r>
      <w:r w:rsidRPr="00B642A0">
        <w:t xml:space="preserve">Vlaeyen, J. Acquisition and extinction of operant pain-related avoidance behavior using a 3 degrees-of-freedom robotic arm. </w:t>
      </w:r>
      <w:r w:rsidRPr="00B642A0">
        <w:rPr>
          <w:i/>
        </w:rPr>
        <w:t>Pain.</w:t>
      </w:r>
      <w:r w:rsidRPr="00B642A0">
        <w:t xml:space="preserve"> </w:t>
      </w:r>
      <w:r w:rsidRPr="00B642A0">
        <w:rPr>
          <w:b/>
        </w:rPr>
        <w:t>157</w:t>
      </w:r>
      <w:r w:rsidRPr="00B642A0">
        <w:t xml:space="preserve"> (5)</w:t>
      </w:r>
      <w:r w:rsidR="002603BA">
        <w:t xml:space="preserve"> </w:t>
      </w:r>
      <w:r w:rsidRPr="00B642A0">
        <w:t>(2016).</w:t>
      </w:r>
    </w:p>
    <w:p w14:paraId="2D0237C4" w14:textId="712E11C7" w:rsidR="00B642A0" w:rsidRPr="00B642A0" w:rsidRDefault="00B642A0" w:rsidP="00426A10">
      <w:pPr>
        <w:pStyle w:val="EndNoteBibliography"/>
      </w:pPr>
      <w:r w:rsidRPr="00B642A0">
        <w:t>21</w:t>
      </w:r>
      <w:r w:rsidR="002603BA">
        <w:t>.</w:t>
      </w:r>
      <w:r w:rsidRPr="00B642A0">
        <w:tab/>
        <w:t>Boddez, Y.</w:t>
      </w:r>
      <w:r w:rsidRPr="002603BA">
        <w:rPr>
          <w:iCs/>
        </w:rPr>
        <w:t xml:space="preserve"> et al.</w:t>
      </w:r>
      <w:r w:rsidRPr="00B642A0">
        <w:t xml:space="preserve"> Rating data are underrated: Validity of US expectancy in human fear conditioning. </w:t>
      </w:r>
      <w:r w:rsidRPr="00B642A0">
        <w:rPr>
          <w:i/>
        </w:rPr>
        <w:t>Journal of Behavior Therapy and Experimental Psychiatry.</w:t>
      </w:r>
      <w:r w:rsidRPr="00B642A0">
        <w:t xml:space="preserve"> </w:t>
      </w:r>
      <w:r w:rsidRPr="00B642A0">
        <w:rPr>
          <w:b/>
        </w:rPr>
        <w:t>44</w:t>
      </w:r>
      <w:r w:rsidRPr="00B642A0">
        <w:t xml:space="preserve"> (2), 201-206 (2013).</w:t>
      </w:r>
    </w:p>
    <w:p w14:paraId="77C92A45" w14:textId="0684724D" w:rsidR="00B642A0" w:rsidRPr="00B642A0" w:rsidRDefault="00B642A0" w:rsidP="00426A10">
      <w:pPr>
        <w:pStyle w:val="EndNoteBibliography"/>
      </w:pPr>
      <w:r w:rsidRPr="00B642A0">
        <w:t>22</w:t>
      </w:r>
      <w:r w:rsidR="002603BA">
        <w:t>.</w:t>
      </w:r>
      <w:r w:rsidRPr="00B642A0">
        <w:tab/>
        <w:t>Gatzounis, R.</w:t>
      </w:r>
      <w:r w:rsidR="002603BA">
        <w:t xml:space="preserve">, </w:t>
      </w:r>
      <w:r w:rsidRPr="00B642A0">
        <w:t xml:space="preserve">Meulders, A. Once an Avoider Always an Avoider? Return of Pain-Related Avoidance After Extinction With Response Prevention. </w:t>
      </w:r>
      <w:r w:rsidRPr="00B642A0">
        <w:rPr>
          <w:i/>
        </w:rPr>
        <w:t>The Journal of Pain.</w:t>
      </w:r>
      <w:r w:rsidRPr="00B642A0">
        <w:t xml:space="preserve"> (2020).</w:t>
      </w:r>
    </w:p>
    <w:p w14:paraId="465E88C7" w14:textId="4C6D3D71" w:rsidR="00B642A0" w:rsidRPr="00B642A0" w:rsidRDefault="00B642A0" w:rsidP="00426A10">
      <w:pPr>
        <w:pStyle w:val="EndNoteBibliography"/>
      </w:pPr>
      <w:r w:rsidRPr="00B642A0">
        <w:t>23</w:t>
      </w:r>
      <w:r w:rsidR="002603BA">
        <w:t>.</w:t>
      </w:r>
      <w:r w:rsidRPr="00B642A0">
        <w:tab/>
        <w:t>Glogan, E., Gatzounis, R., Meulders, M.</w:t>
      </w:r>
      <w:r w:rsidR="002603BA">
        <w:t>,</w:t>
      </w:r>
      <w:r w:rsidRPr="00B642A0">
        <w:t xml:space="preserve"> Meulders, A. Generalization of instrumentally acquired pain-related avoidance to novel but similar movements using a robotic arm-reaching paradigm. </w:t>
      </w:r>
      <w:r w:rsidRPr="00B642A0">
        <w:rPr>
          <w:i/>
        </w:rPr>
        <w:t>Behaviour Research and Therapy.</w:t>
      </w:r>
      <w:r w:rsidRPr="00B642A0">
        <w:t xml:space="preserve"> </w:t>
      </w:r>
      <w:r w:rsidRPr="00B642A0">
        <w:rPr>
          <w:b/>
        </w:rPr>
        <w:t>124</w:t>
      </w:r>
      <w:r w:rsidR="002603BA" w:rsidRPr="002603BA">
        <w:rPr>
          <w:bCs/>
        </w:rPr>
        <w:t>,</w:t>
      </w:r>
      <w:r w:rsidRPr="00B642A0">
        <w:t xml:space="preserve"> 103525 (2020).</w:t>
      </w:r>
    </w:p>
    <w:p w14:paraId="7D733344" w14:textId="5711BA4E" w:rsidR="00B642A0" w:rsidRPr="00B642A0" w:rsidRDefault="00B642A0" w:rsidP="00426A10">
      <w:pPr>
        <w:pStyle w:val="EndNoteBibliography"/>
      </w:pPr>
      <w:r w:rsidRPr="00B642A0">
        <w:t>24</w:t>
      </w:r>
      <w:r w:rsidR="002603BA">
        <w:t>.</w:t>
      </w:r>
      <w:r w:rsidRPr="00B642A0">
        <w:tab/>
        <w:t xml:space="preserve">Meulders, A., Franssen, M. &amp; Claes, J. Avoiding Based on Shades of Gray: Generalization of Pain-Related Avoidance Behavior to Novel Contexts. </w:t>
      </w:r>
      <w:r w:rsidRPr="00B642A0">
        <w:rPr>
          <w:i/>
        </w:rPr>
        <w:t>The Journal of Pain.</w:t>
      </w:r>
      <w:r w:rsidRPr="00B642A0">
        <w:t xml:space="preserve"> doi:</w:t>
      </w:r>
      <w:hyperlink r:id="rId8" w:history="1">
        <w:r w:rsidRPr="00B642A0">
          <w:rPr>
            <w:rStyle w:val="Hyperlink"/>
          </w:rPr>
          <w:t>https://doi.org/10.1016/j.jpain.2020.02.002</w:t>
        </w:r>
      </w:hyperlink>
      <w:r w:rsidRPr="00B642A0">
        <w:t>, (2020).</w:t>
      </w:r>
    </w:p>
    <w:p w14:paraId="7AD6680B" w14:textId="0686C3D7" w:rsidR="00B642A0" w:rsidRPr="00B642A0" w:rsidRDefault="00B642A0" w:rsidP="00426A10">
      <w:pPr>
        <w:pStyle w:val="EndNoteBibliography"/>
      </w:pPr>
      <w:r w:rsidRPr="00B642A0">
        <w:t>25</w:t>
      </w:r>
      <w:r w:rsidR="002603BA">
        <w:t>.</w:t>
      </w:r>
      <w:r w:rsidRPr="00B642A0">
        <w:tab/>
        <w:t xml:space="preserve">Kalish, H. I. in </w:t>
      </w:r>
      <w:r w:rsidRPr="00B642A0">
        <w:rPr>
          <w:i/>
        </w:rPr>
        <w:t>Learning: processes</w:t>
      </w:r>
      <w:r w:rsidR="002603BA">
        <w:rPr>
          <w:i/>
        </w:rPr>
        <w:t>.</w:t>
      </w:r>
      <w:r w:rsidRPr="00B642A0">
        <w:t xml:space="preserve"> </w:t>
      </w:r>
      <w:r w:rsidR="002603BA" w:rsidRPr="00B642A0">
        <w:t>ed M. Marx</w:t>
      </w:r>
      <w:r w:rsidR="002603BA">
        <w:t>.</w:t>
      </w:r>
      <w:r w:rsidRPr="00B642A0">
        <w:t xml:space="preserve"> 207-297</w:t>
      </w:r>
      <w:r w:rsidR="002603BA">
        <w:t>.</w:t>
      </w:r>
      <w:r w:rsidRPr="00B642A0">
        <w:t xml:space="preserve"> Macmillan </w:t>
      </w:r>
      <w:r w:rsidR="002603BA">
        <w:t>(</w:t>
      </w:r>
      <w:r w:rsidRPr="00B642A0">
        <w:t>1969).</w:t>
      </w:r>
    </w:p>
    <w:p w14:paraId="32815BA0" w14:textId="4DFFA658" w:rsidR="00B642A0" w:rsidRPr="00B642A0" w:rsidRDefault="00B642A0" w:rsidP="00426A10">
      <w:pPr>
        <w:pStyle w:val="EndNoteBibliography"/>
      </w:pPr>
      <w:r w:rsidRPr="00B642A0">
        <w:t>26</w:t>
      </w:r>
      <w:r w:rsidR="002603BA">
        <w:t>.</w:t>
      </w:r>
      <w:r w:rsidRPr="00B642A0">
        <w:tab/>
        <w:t>Honig, W. K.</w:t>
      </w:r>
      <w:r w:rsidR="002603BA">
        <w:t xml:space="preserve">, </w:t>
      </w:r>
      <w:r w:rsidRPr="00B642A0">
        <w:t xml:space="preserve">Urcuioli, P. J. The legacy of Guttman and Kalish (1956): Twenty-five years of research on stimulus generalization. </w:t>
      </w:r>
      <w:r w:rsidRPr="00B642A0">
        <w:rPr>
          <w:i/>
        </w:rPr>
        <w:t xml:space="preserve">Journal of the </w:t>
      </w:r>
      <w:r w:rsidR="006F7D0E">
        <w:rPr>
          <w:i/>
        </w:rPr>
        <w:t>E</w:t>
      </w:r>
      <w:r w:rsidRPr="00B642A0">
        <w:rPr>
          <w:i/>
        </w:rPr>
        <w:t xml:space="preserve">xperimental </w:t>
      </w:r>
      <w:r w:rsidR="006F7D0E">
        <w:rPr>
          <w:i/>
        </w:rPr>
        <w:t>A</w:t>
      </w:r>
      <w:r w:rsidRPr="00B642A0">
        <w:rPr>
          <w:i/>
        </w:rPr>
        <w:t xml:space="preserve">nalysis of </w:t>
      </w:r>
      <w:r w:rsidR="006F7D0E">
        <w:rPr>
          <w:i/>
        </w:rPr>
        <w:t>B</w:t>
      </w:r>
      <w:r w:rsidRPr="00B642A0">
        <w:rPr>
          <w:i/>
        </w:rPr>
        <w:t>ehavior.</w:t>
      </w:r>
      <w:r w:rsidRPr="00B642A0">
        <w:t xml:space="preserve"> </w:t>
      </w:r>
      <w:r w:rsidRPr="00B642A0">
        <w:rPr>
          <w:b/>
        </w:rPr>
        <w:t>36</w:t>
      </w:r>
      <w:r w:rsidRPr="00B642A0">
        <w:t xml:space="preserve"> (3), 405-445 (1981).</w:t>
      </w:r>
    </w:p>
    <w:p w14:paraId="7C89E50E" w14:textId="75F9A51F" w:rsidR="00B642A0" w:rsidRPr="00B642A0" w:rsidRDefault="00B642A0" w:rsidP="00426A10">
      <w:pPr>
        <w:pStyle w:val="EndNoteBibliography"/>
      </w:pPr>
      <w:r w:rsidRPr="00B642A0">
        <w:t>27</w:t>
      </w:r>
      <w:r w:rsidR="002603BA">
        <w:t>.</w:t>
      </w:r>
      <w:r w:rsidRPr="00B642A0">
        <w:tab/>
        <w:t>Ghirlanda, S.</w:t>
      </w:r>
      <w:r w:rsidR="006F7D0E">
        <w:t xml:space="preserve">, </w:t>
      </w:r>
      <w:r w:rsidRPr="00B642A0">
        <w:t xml:space="preserve">Enquist, M. A century of generalization. </w:t>
      </w:r>
      <w:r w:rsidRPr="00B642A0">
        <w:rPr>
          <w:i/>
        </w:rPr>
        <w:t>Animal Behaviour.</w:t>
      </w:r>
      <w:r w:rsidRPr="00B642A0">
        <w:t xml:space="preserve"> </w:t>
      </w:r>
      <w:r w:rsidRPr="00B642A0">
        <w:rPr>
          <w:b/>
        </w:rPr>
        <w:t>66</w:t>
      </w:r>
      <w:r w:rsidRPr="00B642A0">
        <w:t xml:space="preserve"> (1), 15-36 (2003).</w:t>
      </w:r>
    </w:p>
    <w:p w14:paraId="69E928BD" w14:textId="16BE739E" w:rsidR="00B642A0" w:rsidRPr="00B642A0" w:rsidRDefault="00B642A0" w:rsidP="00426A10">
      <w:pPr>
        <w:pStyle w:val="EndNoteBibliography"/>
      </w:pPr>
      <w:r w:rsidRPr="00B642A0">
        <w:t>28</w:t>
      </w:r>
      <w:r w:rsidR="002603BA">
        <w:t>.</w:t>
      </w:r>
      <w:r w:rsidRPr="00B642A0">
        <w:tab/>
        <w:t>Dymond, S., Dunsmoor, J., Vervliet, B., Roche, B.</w:t>
      </w:r>
      <w:r w:rsidR="002603BA">
        <w:t>,</w:t>
      </w:r>
      <w:r w:rsidRPr="00B642A0">
        <w:t xml:space="preserve"> Hermans, D. Fear </w:t>
      </w:r>
      <w:r w:rsidR="002603BA">
        <w:t>g</w:t>
      </w:r>
      <w:r w:rsidRPr="00B642A0">
        <w:t xml:space="preserve">eneralization in </w:t>
      </w:r>
      <w:r w:rsidR="002603BA">
        <w:t>h</w:t>
      </w:r>
      <w:r w:rsidRPr="00B642A0">
        <w:t xml:space="preserve">umans: Systematic </w:t>
      </w:r>
      <w:r w:rsidR="002603BA">
        <w:t>r</w:t>
      </w:r>
      <w:r w:rsidRPr="00B642A0">
        <w:t xml:space="preserve">eview and </w:t>
      </w:r>
      <w:r w:rsidR="002603BA">
        <w:t>i</w:t>
      </w:r>
      <w:r w:rsidRPr="00B642A0">
        <w:t xml:space="preserve">mplications for </w:t>
      </w:r>
      <w:r w:rsidR="002603BA">
        <w:t>a</w:t>
      </w:r>
      <w:r w:rsidRPr="00B642A0">
        <w:t xml:space="preserve">nxiety </w:t>
      </w:r>
      <w:r w:rsidR="002603BA">
        <w:t>d</w:t>
      </w:r>
      <w:r w:rsidRPr="00B642A0">
        <w:t xml:space="preserve">isorder </w:t>
      </w:r>
      <w:r w:rsidR="002603BA">
        <w:t>r</w:t>
      </w:r>
      <w:r w:rsidRPr="00B642A0">
        <w:t xml:space="preserve">esearch. </w:t>
      </w:r>
      <w:r w:rsidRPr="00B642A0">
        <w:rPr>
          <w:i/>
        </w:rPr>
        <w:t>Behavior Therapy.</w:t>
      </w:r>
      <w:r w:rsidRPr="00B642A0">
        <w:t xml:space="preserve"> </w:t>
      </w:r>
      <w:r w:rsidRPr="00B642A0">
        <w:rPr>
          <w:b/>
        </w:rPr>
        <w:t>46</w:t>
      </w:r>
      <w:r w:rsidRPr="00B642A0">
        <w:t xml:space="preserve"> (5), 561-582 (2015).</w:t>
      </w:r>
    </w:p>
    <w:p w14:paraId="0287E5E4" w14:textId="32770B56" w:rsidR="00B642A0" w:rsidRPr="00B642A0" w:rsidRDefault="00B642A0" w:rsidP="00426A10">
      <w:pPr>
        <w:pStyle w:val="EndNoteBibliography"/>
      </w:pPr>
      <w:r w:rsidRPr="00B642A0">
        <w:t>29</w:t>
      </w:r>
      <w:r w:rsidR="002603BA">
        <w:t>.</w:t>
      </w:r>
      <w:r w:rsidRPr="00B642A0">
        <w:tab/>
        <w:t>Lissek, S.</w:t>
      </w:r>
      <w:r w:rsidR="002603BA">
        <w:t>,</w:t>
      </w:r>
      <w:r w:rsidRPr="00B642A0">
        <w:t xml:space="preserve"> Grillon, C. Overgeneralization of conditioned fear in the anxiety disorders. </w:t>
      </w:r>
      <w:r w:rsidRPr="00B642A0">
        <w:rPr>
          <w:i/>
        </w:rPr>
        <w:t>Zeitschrift für Psychologie/Journal of Psychology.</w:t>
      </w:r>
      <w:r w:rsidRPr="00B642A0">
        <w:t xml:space="preserve"> </w:t>
      </w:r>
      <w:r w:rsidR="006F7D0E" w:rsidRPr="006F7D0E">
        <w:rPr>
          <w:b/>
          <w:bCs/>
        </w:rPr>
        <w:t xml:space="preserve">218 </w:t>
      </w:r>
      <w:r w:rsidR="006F7D0E">
        <w:t>(2), 146-148</w:t>
      </w:r>
      <w:r w:rsidRPr="00B642A0">
        <w:t xml:space="preserve"> (201</w:t>
      </w:r>
      <w:r w:rsidR="006F7D0E">
        <w:t>0</w:t>
      </w:r>
      <w:r w:rsidRPr="00B642A0">
        <w:t>).</w:t>
      </w:r>
    </w:p>
    <w:p w14:paraId="19057579" w14:textId="5FA508A2" w:rsidR="00B642A0" w:rsidRPr="00B642A0" w:rsidRDefault="00B642A0" w:rsidP="00426A10">
      <w:pPr>
        <w:pStyle w:val="EndNoteBibliography"/>
      </w:pPr>
      <w:r w:rsidRPr="00B642A0">
        <w:t>30</w:t>
      </w:r>
      <w:r w:rsidR="002603BA">
        <w:t>.</w:t>
      </w:r>
      <w:r w:rsidRPr="00B642A0">
        <w:tab/>
        <w:t>Meulders, A.</w:t>
      </w:r>
      <w:r w:rsidRPr="002603BA">
        <w:rPr>
          <w:iCs/>
        </w:rPr>
        <w:t xml:space="preserve"> et al.</w:t>
      </w:r>
      <w:r w:rsidRPr="00B642A0">
        <w:t xml:space="preserve"> Contingency learning deficits and generalization in chronic unilateral hand pain patients. </w:t>
      </w:r>
      <w:r w:rsidRPr="00B642A0">
        <w:rPr>
          <w:i/>
        </w:rPr>
        <w:t>The Journal of Pain.</w:t>
      </w:r>
      <w:r w:rsidRPr="00B642A0">
        <w:t xml:space="preserve"> </w:t>
      </w:r>
      <w:r w:rsidRPr="00B642A0">
        <w:rPr>
          <w:b/>
        </w:rPr>
        <w:t>15</w:t>
      </w:r>
      <w:r w:rsidRPr="00B642A0">
        <w:t xml:space="preserve"> (10), 1046-1056</w:t>
      </w:r>
      <w:r w:rsidR="002603BA">
        <w:t xml:space="preserve"> </w:t>
      </w:r>
      <w:r w:rsidRPr="00B642A0">
        <w:t>(2014).</w:t>
      </w:r>
    </w:p>
    <w:p w14:paraId="76820231" w14:textId="23EA6B2F" w:rsidR="00B642A0" w:rsidRPr="00B642A0" w:rsidRDefault="00B642A0" w:rsidP="00426A10">
      <w:pPr>
        <w:pStyle w:val="EndNoteBibliography"/>
      </w:pPr>
      <w:r w:rsidRPr="00B642A0">
        <w:t>31</w:t>
      </w:r>
      <w:r w:rsidR="002603BA">
        <w:t>.</w:t>
      </w:r>
      <w:r w:rsidRPr="00B642A0">
        <w:tab/>
        <w:t>Meulders, A., Jans, A.</w:t>
      </w:r>
      <w:r w:rsidR="002603BA">
        <w:t>,</w:t>
      </w:r>
      <w:r w:rsidRPr="00B642A0">
        <w:t xml:space="preserve"> Vlaeyen, J. Differences in pain-related fear acquisition and generalization: an experimental study comparing patients with fibromyalgia and healthy controls. </w:t>
      </w:r>
      <w:r w:rsidRPr="00B642A0">
        <w:rPr>
          <w:i/>
        </w:rPr>
        <w:t>Pain.</w:t>
      </w:r>
      <w:r w:rsidRPr="00B642A0">
        <w:t xml:space="preserve"> </w:t>
      </w:r>
      <w:r w:rsidRPr="00B642A0">
        <w:rPr>
          <w:b/>
        </w:rPr>
        <w:t>156</w:t>
      </w:r>
      <w:r w:rsidRPr="00B642A0">
        <w:t xml:space="preserve"> (1), 108-122 (2015).</w:t>
      </w:r>
    </w:p>
    <w:p w14:paraId="60AA2F04" w14:textId="2AD5A8EE" w:rsidR="00B642A0" w:rsidRPr="00B642A0" w:rsidRDefault="00B642A0" w:rsidP="00426A10">
      <w:pPr>
        <w:pStyle w:val="EndNoteBibliography"/>
      </w:pPr>
      <w:r w:rsidRPr="00B642A0">
        <w:t>32</w:t>
      </w:r>
      <w:r w:rsidR="002603BA">
        <w:t>.</w:t>
      </w:r>
      <w:r w:rsidRPr="00B642A0">
        <w:tab/>
        <w:t>Meulders, A., Meulders, M., Stouten, I., De Bie, J.</w:t>
      </w:r>
      <w:r w:rsidR="002603BA">
        <w:t>,</w:t>
      </w:r>
      <w:r w:rsidRPr="00B642A0">
        <w:t xml:space="preserve"> Vlaeyen, J. W. Extinction of </w:t>
      </w:r>
      <w:r w:rsidR="002603BA">
        <w:t>f</w:t>
      </w:r>
      <w:r w:rsidRPr="00B642A0">
        <w:t xml:space="preserve">ear </w:t>
      </w:r>
      <w:r w:rsidR="002603BA">
        <w:t>g</w:t>
      </w:r>
      <w:r w:rsidRPr="00B642A0">
        <w:t xml:space="preserve">eneralization: A </w:t>
      </w:r>
      <w:r w:rsidR="002603BA">
        <w:t>c</w:t>
      </w:r>
      <w:r w:rsidRPr="00B642A0">
        <w:t xml:space="preserve">omparison </w:t>
      </w:r>
      <w:r w:rsidR="002603BA">
        <w:t>b</w:t>
      </w:r>
      <w:r w:rsidRPr="00B642A0">
        <w:t xml:space="preserve">etween </w:t>
      </w:r>
      <w:r w:rsidR="002603BA">
        <w:t>f</w:t>
      </w:r>
      <w:r w:rsidRPr="00B642A0">
        <w:t xml:space="preserve">ibromyalgia </w:t>
      </w:r>
      <w:r w:rsidR="002603BA">
        <w:t>p</w:t>
      </w:r>
      <w:r w:rsidRPr="00B642A0">
        <w:t xml:space="preserve">atients and </w:t>
      </w:r>
      <w:r w:rsidR="002603BA">
        <w:t>h</w:t>
      </w:r>
      <w:r w:rsidRPr="00B642A0">
        <w:t xml:space="preserve">ealthy </w:t>
      </w:r>
      <w:r w:rsidR="002603BA">
        <w:t>c</w:t>
      </w:r>
      <w:r w:rsidRPr="00B642A0">
        <w:t xml:space="preserve">ontrol </w:t>
      </w:r>
      <w:r w:rsidR="002603BA">
        <w:t>p</w:t>
      </w:r>
      <w:r w:rsidRPr="00B642A0">
        <w:t xml:space="preserve">articipants. </w:t>
      </w:r>
      <w:r w:rsidRPr="00B642A0">
        <w:rPr>
          <w:i/>
        </w:rPr>
        <w:t>The Journal of Pain.</w:t>
      </w:r>
      <w:r w:rsidRPr="00B642A0">
        <w:t xml:space="preserve"> </w:t>
      </w:r>
      <w:r w:rsidRPr="00B642A0">
        <w:rPr>
          <w:b/>
        </w:rPr>
        <w:t>18</w:t>
      </w:r>
      <w:r w:rsidRPr="00B642A0">
        <w:t xml:space="preserve"> (1), 79-95 (2017).</w:t>
      </w:r>
    </w:p>
    <w:p w14:paraId="3002A2BA" w14:textId="0AE19427" w:rsidR="00B642A0" w:rsidRPr="00B642A0" w:rsidRDefault="00B642A0" w:rsidP="00426A10">
      <w:pPr>
        <w:pStyle w:val="EndNoteBibliography"/>
      </w:pPr>
      <w:r w:rsidRPr="00B642A0">
        <w:t>33</w:t>
      </w:r>
      <w:r w:rsidR="006F7D0E">
        <w:t>.</w:t>
      </w:r>
      <w:r w:rsidRPr="00B642A0">
        <w:tab/>
        <w:t>Harvie, D. S., Moseley, G. L., Hillier, S. L.</w:t>
      </w:r>
      <w:r w:rsidR="002603BA">
        <w:t xml:space="preserve">, </w:t>
      </w:r>
      <w:r w:rsidRPr="00B642A0">
        <w:t xml:space="preserve">Meulders, A. Classical Conditioning Differences Associated With Chronic Pain: A Systematic Review. </w:t>
      </w:r>
      <w:r w:rsidRPr="00B642A0">
        <w:rPr>
          <w:i/>
        </w:rPr>
        <w:t>The Journal of Pain.</w:t>
      </w:r>
      <w:r w:rsidRPr="00B642A0">
        <w:t xml:space="preserve"> </w:t>
      </w:r>
      <w:r w:rsidRPr="00B642A0">
        <w:rPr>
          <w:b/>
        </w:rPr>
        <w:t>18</w:t>
      </w:r>
      <w:r w:rsidRPr="00B642A0">
        <w:t xml:space="preserve"> (8), 889-898 (2017).</w:t>
      </w:r>
    </w:p>
    <w:p w14:paraId="01D9370D" w14:textId="6D6FE8C5" w:rsidR="00B642A0" w:rsidRPr="00B642A0" w:rsidRDefault="00B642A0" w:rsidP="00426A10">
      <w:pPr>
        <w:pStyle w:val="EndNoteBibliography"/>
      </w:pPr>
      <w:r w:rsidRPr="00B642A0">
        <w:t>34</w:t>
      </w:r>
      <w:r w:rsidR="006F7D0E">
        <w:t>.</w:t>
      </w:r>
      <w:r w:rsidRPr="00B642A0">
        <w:tab/>
        <w:t xml:space="preserve">Meulders, A. Fear in the context of pain: Lessons learned from 100 years of fear conditioning research. </w:t>
      </w:r>
      <w:r w:rsidRPr="00B642A0">
        <w:rPr>
          <w:i/>
        </w:rPr>
        <w:t>Behaviour Research and Therapy.</w:t>
      </w:r>
      <w:r w:rsidRPr="00B642A0">
        <w:t xml:space="preserve"> </w:t>
      </w:r>
      <w:r w:rsidRPr="00B642A0">
        <w:rPr>
          <w:b/>
        </w:rPr>
        <w:t>131</w:t>
      </w:r>
      <w:r w:rsidR="002603BA" w:rsidRPr="002603BA">
        <w:rPr>
          <w:bCs/>
        </w:rPr>
        <w:t>,</w:t>
      </w:r>
      <w:r w:rsidRPr="00B642A0">
        <w:t xml:space="preserve"> 103635 (2020).</w:t>
      </w:r>
    </w:p>
    <w:p w14:paraId="5D05905D" w14:textId="20971A0E" w:rsidR="00B642A0" w:rsidRPr="00B642A0" w:rsidRDefault="00B642A0" w:rsidP="00426A10">
      <w:pPr>
        <w:pStyle w:val="EndNoteBibliography"/>
      </w:pPr>
      <w:r w:rsidRPr="00B642A0">
        <w:t>35</w:t>
      </w:r>
      <w:r w:rsidR="006F7D0E">
        <w:t>.</w:t>
      </w:r>
      <w:r w:rsidRPr="00B642A0">
        <w:tab/>
        <w:t>Vlaeyen, J., Morley, S., Linton, S., Boersma, K.</w:t>
      </w:r>
      <w:r w:rsidR="002603BA">
        <w:t xml:space="preserve">, </w:t>
      </w:r>
      <w:r w:rsidRPr="00B642A0">
        <w:t xml:space="preserve">de Jong, J. </w:t>
      </w:r>
      <w:r w:rsidRPr="00B642A0">
        <w:rPr>
          <w:i/>
        </w:rPr>
        <w:t>Pain-Related Fear: Exposure Based Treatment for Chronic Pain</w:t>
      </w:r>
      <w:r w:rsidRPr="00B642A0">
        <w:t xml:space="preserve">. IASP Press, </w:t>
      </w:r>
      <w:r w:rsidR="002603BA">
        <w:t>(</w:t>
      </w:r>
      <w:r w:rsidRPr="00B642A0">
        <w:t>2012).</w:t>
      </w:r>
    </w:p>
    <w:p w14:paraId="2AAB0EEB" w14:textId="2D806031" w:rsidR="00B642A0" w:rsidRPr="00B642A0" w:rsidRDefault="00B642A0" w:rsidP="00426A10">
      <w:pPr>
        <w:pStyle w:val="EndNoteBibliography"/>
      </w:pPr>
      <w:r w:rsidRPr="00B642A0">
        <w:t>36</w:t>
      </w:r>
      <w:r w:rsidR="006F7D0E">
        <w:t>.</w:t>
      </w:r>
      <w:r w:rsidRPr="00B642A0">
        <w:tab/>
        <w:t>Scheveneels, S., Boddez, Y., Vervliet, B.</w:t>
      </w:r>
      <w:r w:rsidR="006F7D0E">
        <w:t>,</w:t>
      </w:r>
      <w:r w:rsidRPr="00B642A0">
        <w:t xml:space="preserve"> Hermans, D. The validity of laboratory-based treatment research: Bridging the gap between fear extinction and exposure treatment. </w:t>
      </w:r>
      <w:r w:rsidRPr="00B642A0">
        <w:rPr>
          <w:i/>
        </w:rPr>
        <w:t>Behaviour Research and Therapy.</w:t>
      </w:r>
      <w:r w:rsidRPr="00B642A0">
        <w:t xml:space="preserve"> </w:t>
      </w:r>
      <w:r w:rsidRPr="00B642A0">
        <w:rPr>
          <w:b/>
        </w:rPr>
        <w:t>86</w:t>
      </w:r>
      <w:r w:rsidR="006F7D0E">
        <w:t xml:space="preserve">, </w:t>
      </w:r>
      <w:r w:rsidRPr="00B642A0">
        <w:t>87-94 (2016).</w:t>
      </w:r>
    </w:p>
    <w:p w14:paraId="7D8F1052" w14:textId="4B996BB2" w:rsidR="00B642A0" w:rsidRPr="00B642A0" w:rsidRDefault="00B642A0" w:rsidP="00426A10">
      <w:pPr>
        <w:pStyle w:val="EndNoteBibliography"/>
      </w:pPr>
      <w:r w:rsidRPr="00B642A0">
        <w:t>37</w:t>
      </w:r>
      <w:r w:rsidR="006F7D0E">
        <w:t>.</w:t>
      </w:r>
      <w:r w:rsidRPr="00B642A0">
        <w:tab/>
        <w:t>den Hollander, M.</w:t>
      </w:r>
      <w:r w:rsidRPr="00B642A0">
        <w:rPr>
          <w:i/>
        </w:rPr>
        <w:t xml:space="preserve"> </w:t>
      </w:r>
      <w:r w:rsidRPr="006F7D0E">
        <w:rPr>
          <w:iCs/>
        </w:rPr>
        <w:t>et al.</w:t>
      </w:r>
      <w:r w:rsidRPr="00B642A0">
        <w:t xml:space="preserve"> Fear reduction in patients with chronic pain: a learning theory perspective. </w:t>
      </w:r>
      <w:r w:rsidRPr="00B642A0">
        <w:rPr>
          <w:i/>
        </w:rPr>
        <w:t>Expert Review of Neurotherapeutics.</w:t>
      </w:r>
      <w:r w:rsidRPr="00B642A0">
        <w:t xml:space="preserve"> </w:t>
      </w:r>
      <w:r w:rsidRPr="00B642A0">
        <w:rPr>
          <w:b/>
        </w:rPr>
        <w:t>10</w:t>
      </w:r>
      <w:r w:rsidRPr="00B642A0">
        <w:t xml:space="preserve"> (11), 1733-1745</w:t>
      </w:r>
      <w:r w:rsidR="006F7D0E">
        <w:t xml:space="preserve"> </w:t>
      </w:r>
      <w:r w:rsidRPr="00B642A0">
        <w:t>(2010).</w:t>
      </w:r>
    </w:p>
    <w:p w14:paraId="57E05C81" w14:textId="3382B6E6" w:rsidR="00B642A0" w:rsidRPr="00B642A0" w:rsidRDefault="00B642A0" w:rsidP="00426A10">
      <w:pPr>
        <w:pStyle w:val="EndNoteBibliography"/>
      </w:pPr>
      <w:r w:rsidRPr="00B642A0">
        <w:t>38</w:t>
      </w:r>
      <w:r w:rsidR="006F7D0E">
        <w:t>.</w:t>
      </w:r>
      <w:r w:rsidRPr="00B642A0">
        <w:tab/>
        <w:t>Craske, M. G.</w:t>
      </w:r>
      <w:r w:rsidRPr="006F7D0E">
        <w:rPr>
          <w:iCs/>
        </w:rPr>
        <w:t xml:space="preserve"> et al. </w:t>
      </w:r>
      <w:r w:rsidRPr="00B642A0">
        <w:t xml:space="preserve">Optimizing inhibitory learning during exposure therapy. </w:t>
      </w:r>
      <w:r w:rsidRPr="00B642A0">
        <w:rPr>
          <w:i/>
        </w:rPr>
        <w:t>Behav</w:t>
      </w:r>
      <w:r w:rsidR="006F7D0E">
        <w:rPr>
          <w:i/>
        </w:rPr>
        <w:t>iour</w:t>
      </w:r>
      <w:r w:rsidRPr="00B642A0">
        <w:rPr>
          <w:i/>
        </w:rPr>
        <w:t xml:space="preserve"> Res</w:t>
      </w:r>
      <w:r w:rsidR="006F7D0E">
        <w:rPr>
          <w:i/>
        </w:rPr>
        <w:t>earch</w:t>
      </w:r>
      <w:r w:rsidRPr="00B642A0">
        <w:rPr>
          <w:i/>
        </w:rPr>
        <w:t xml:space="preserve"> Ther</w:t>
      </w:r>
      <w:r w:rsidR="006F7D0E">
        <w:rPr>
          <w:i/>
        </w:rPr>
        <w:t>apy</w:t>
      </w:r>
      <w:r w:rsidRPr="00B642A0">
        <w:rPr>
          <w:i/>
        </w:rPr>
        <w:t>.</w:t>
      </w:r>
      <w:r w:rsidRPr="00B642A0">
        <w:t xml:space="preserve"> </w:t>
      </w:r>
      <w:r w:rsidRPr="00B642A0">
        <w:rPr>
          <w:b/>
        </w:rPr>
        <w:t>46</w:t>
      </w:r>
      <w:r w:rsidRPr="00B642A0">
        <w:t xml:space="preserve"> (1), 5-27 (2008).</w:t>
      </w:r>
    </w:p>
    <w:p w14:paraId="79F2F616" w14:textId="2E02EC36" w:rsidR="00B642A0" w:rsidRPr="00B642A0" w:rsidRDefault="00B642A0" w:rsidP="00426A10">
      <w:pPr>
        <w:pStyle w:val="EndNoteBibliography"/>
      </w:pPr>
      <w:r w:rsidRPr="00B642A0">
        <w:lastRenderedPageBreak/>
        <w:t>39</w:t>
      </w:r>
      <w:r w:rsidR="006F7D0E">
        <w:t>.</w:t>
      </w:r>
      <w:r w:rsidRPr="00B642A0">
        <w:tab/>
        <w:t>Quirk, G. J.</w:t>
      </w:r>
      <w:r w:rsidR="006F7D0E">
        <w:t>,</w:t>
      </w:r>
      <w:r w:rsidRPr="00B642A0">
        <w:t xml:space="preserve"> Mueller, D. Neural mechanisms of extinction learning and retrieval. </w:t>
      </w:r>
      <w:r w:rsidRPr="00B642A0">
        <w:rPr>
          <w:i/>
        </w:rPr>
        <w:t xml:space="preserve">Neuropsychopharmacology : </w:t>
      </w:r>
      <w:r w:rsidR="006F7D0E">
        <w:rPr>
          <w:i/>
        </w:rPr>
        <w:t>An O</w:t>
      </w:r>
      <w:r w:rsidRPr="00B642A0">
        <w:rPr>
          <w:i/>
        </w:rPr>
        <w:t xml:space="preserve">fficial </w:t>
      </w:r>
      <w:r w:rsidR="006F7D0E">
        <w:rPr>
          <w:i/>
        </w:rPr>
        <w:t>P</w:t>
      </w:r>
      <w:r w:rsidRPr="00B642A0">
        <w:rPr>
          <w:i/>
        </w:rPr>
        <w:t>ublication of the American College of Neuropsychopharmacology.</w:t>
      </w:r>
      <w:r w:rsidRPr="00B642A0">
        <w:t xml:space="preserve"> </w:t>
      </w:r>
      <w:r w:rsidRPr="00B642A0">
        <w:rPr>
          <w:b/>
        </w:rPr>
        <w:t>33</w:t>
      </w:r>
      <w:r w:rsidRPr="00B642A0">
        <w:t xml:space="preserve"> (1), 56-72 (2008).</w:t>
      </w:r>
    </w:p>
    <w:p w14:paraId="7715E887" w14:textId="3435F1FC" w:rsidR="00B642A0" w:rsidRPr="00B642A0" w:rsidRDefault="00B642A0" w:rsidP="00426A10">
      <w:pPr>
        <w:pStyle w:val="EndNoteBibliography"/>
      </w:pPr>
      <w:r w:rsidRPr="00B642A0">
        <w:t>40</w:t>
      </w:r>
      <w:r w:rsidR="006F7D0E">
        <w:t>.</w:t>
      </w:r>
      <w:r w:rsidRPr="00B642A0">
        <w:tab/>
        <w:t xml:space="preserve">Bouton, M., E. Context, ambiguity, and unlearning: sources of relapse after behavioral extinction. </w:t>
      </w:r>
      <w:r w:rsidRPr="00B642A0">
        <w:rPr>
          <w:i/>
        </w:rPr>
        <w:t>Biological Psychiatry.</w:t>
      </w:r>
      <w:r w:rsidRPr="00B642A0">
        <w:t xml:space="preserve"> </w:t>
      </w:r>
      <w:r w:rsidRPr="00B642A0">
        <w:rPr>
          <w:b/>
        </w:rPr>
        <w:t>52</w:t>
      </w:r>
      <w:r w:rsidRPr="00B642A0">
        <w:t xml:space="preserve"> (10), 976-986 (2002).</w:t>
      </w:r>
    </w:p>
    <w:p w14:paraId="786AA8EB" w14:textId="52250545" w:rsidR="00B642A0" w:rsidRPr="00B642A0" w:rsidRDefault="00B642A0" w:rsidP="00426A10">
      <w:pPr>
        <w:pStyle w:val="EndNoteBibliography"/>
      </w:pPr>
      <w:r w:rsidRPr="00B642A0">
        <w:t>41</w:t>
      </w:r>
      <w:r w:rsidR="006F7D0E">
        <w:t>.</w:t>
      </w:r>
      <w:r w:rsidRPr="00B642A0">
        <w:tab/>
        <w:t>Bouton, M. E., Winterbauer, N. E.</w:t>
      </w:r>
      <w:r w:rsidR="006F7D0E">
        <w:t xml:space="preserve">, </w:t>
      </w:r>
      <w:r w:rsidRPr="00B642A0">
        <w:t xml:space="preserve">Todd, T. P. Relapse processes after the extinction of instrumental learning: renewal, resurgence, and reacquisition. </w:t>
      </w:r>
      <w:r w:rsidRPr="00B642A0">
        <w:rPr>
          <w:i/>
        </w:rPr>
        <w:t>Behavioural processes.</w:t>
      </w:r>
      <w:r w:rsidRPr="00B642A0">
        <w:t xml:space="preserve"> </w:t>
      </w:r>
      <w:r w:rsidRPr="00B642A0">
        <w:rPr>
          <w:b/>
        </w:rPr>
        <w:t>90</w:t>
      </w:r>
      <w:r w:rsidRPr="00B642A0">
        <w:t xml:space="preserve"> (1), 130-141 (2012).</w:t>
      </w:r>
    </w:p>
    <w:p w14:paraId="4357D604" w14:textId="6F6567E5" w:rsidR="00B642A0" w:rsidRPr="00B642A0" w:rsidRDefault="00B642A0" w:rsidP="00426A10">
      <w:pPr>
        <w:pStyle w:val="EndNoteBibliography"/>
      </w:pPr>
      <w:r w:rsidRPr="00B642A0">
        <w:t>42</w:t>
      </w:r>
      <w:r w:rsidR="006F7D0E">
        <w:t>.</w:t>
      </w:r>
      <w:r w:rsidRPr="00B642A0">
        <w:tab/>
        <w:t>Haaker, J., Golkar, A., Hermans, D.</w:t>
      </w:r>
      <w:r w:rsidR="006F7D0E">
        <w:t>,</w:t>
      </w:r>
      <w:r w:rsidRPr="00B642A0">
        <w:t xml:space="preserve"> Lonsdorf, T. B. A review on human reinstatement studies: an overview and methodological challenges. </w:t>
      </w:r>
      <w:r w:rsidRPr="00B642A0">
        <w:rPr>
          <w:i/>
        </w:rPr>
        <w:t>Learning &amp; Memory.</w:t>
      </w:r>
      <w:r w:rsidRPr="00B642A0">
        <w:t xml:space="preserve"> </w:t>
      </w:r>
      <w:r w:rsidRPr="00B642A0">
        <w:rPr>
          <w:b/>
        </w:rPr>
        <w:t>21</w:t>
      </w:r>
      <w:r w:rsidRPr="00B642A0">
        <w:t xml:space="preserve"> (9), 424-440</w:t>
      </w:r>
      <w:r w:rsidR="006F7D0E">
        <w:t xml:space="preserve"> </w:t>
      </w:r>
      <w:r w:rsidRPr="00B642A0">
        <w:t>(2014).</w:t>
      </w:r>
    </w:p>
    <w:p w14:paraId="10AF691E" w14:textId="5DD4921C" w:rsidR="00B642A0" w:rsidRPr="00B642A0" w:rsidRDefault="00B642A0" w:rsidP="00426A10">
      <w:pPr>
        <w:pStyle w:val="EndNoteBibliography"/>
      </w:pPr>
      <w:r w:rsidRPr="00B642A0">
        <w:t>43</w:t>
      </w:r>
      <w:r w:rsidR="006F7D0E">
        <w:t>.</w:t>
      </w:r>
      <w:r w:rsidRPr="00B642A0">
        <w:tab/>
        <w:t xml:space="preserve">Mineka, S. The role of fear in theories of avoidance learning, flooding, and extinction. </w:t>
      </w:r>
      <w:r w:rsidRPr="00B642A0">
        <w:rPr>
          <w:i/>
        </w:rPr>
        <w:t>Psychological Bulletin.</w:t>
      </w:r>
      <w:r w:rsidRPr="00B642A0">
        <w:t xml:space="preserve"> </w:t>
      </w:r>
      <w:r w:rsidRPr="00B642A0">
        <w:rPr>
          <w:b/>
        </w:rPr>
        <w:t>86</w:t>
      </w:r>
      <w:r w:rsidRPr="00B642A0">
        <w:t xml:space="preserve"> (5), 985-1010 (1979).</w:t>
      </w:r>
    </w:p>
    <w:p w14:paraId="42346900" w14:textId="0B5657EE" w:rsidR="00B642A0" w:rsidRPr="00B642A0" w:rsidRDefault="00B642A0" w:rsidP="00426A10">
      <w:pPr>
        <w:pStyle w:val="EndNoteBibliography"/>
      </w:pPr>
      <w:r w:rsidRPr="00B642A0">
        <w:t>44</w:t>
      </w:r>
      <w:r w:rsidR="006F7D0E">
        <w:t>.</w:t>
      </w:r>
      <w:r w:rsidRPr="00B642A0">
        <w:tab/>
        <w:t>Bravo-Rivera, C., Roman-Ortiz, C., Montesinos-Cartagena, M</w:t>
      </w:r>
      <w:r w:rsidR="006F7D0E">
        <w:t>.,</w:t>
      </w:r>
      <w:r w:rsidRPr="00B642A0">
        <w:t xml:space="preserve"> Quirk, G. J. Persistent active avoidance correlates with activity in prelimbic cortex and ventral striatum. </w:t>
      </w:r>
      <w:r w:rsidRPr="00B642A0">
        <w:rPr>
          <w:i/>
        </w:rPr>
        <w:t>Frontiers In Behavioral Neuroscience.</w:t>
      </w:r>
      <w:r w:rsidRPr="00B642A0">
        <w:t xml:space="preserve"> </w:t>
      </w:r>
      <w:r w:rsidRPr="00B642A0">
        <w:rPr>
          <w:b/>
        </w:rPr>
        <w:t>9</w:t>
      </w:r>
      <w:r w:rsidR="006F7D0E">
        <w:t xml:space="preserve">, </w:t>
      </w:r>
      <w:r w:rsidRPr="00B642A0">
        <w:t>184-184 (2015).</w:t>
      </w:r>
    </w:p>
    <w:p w14:paraId="45D99444" w14:textId="0262308A" w:rsidR="00B642A0" w:rsidRPr="00B642A0" w:rsidRDefault="00B642A0" w:rsidP="00426A10">
      <w:pPr>
        <w:pStyle w:val="EndNoteBibliography"/>
      </w:pPr>
      <w:r w:rsidRPr="00B642A0">
        <w:t>45</w:t>
      </w:r>
      <w:r w:rsidR="006F7D0E">
        <w:t>.</w:t>
      </w:r>
      <w:r w:rsidRPr="00B642A0">
        <w:tab/>
        <w:t>Vervliet, B.</w:t>
      </w:r>
      <w:r w:rsidR="006F7D0E">
        <w:t xml:space="preserve">, </w:t>
      </w:r>
      <w:r w:rsidRPr="00B642A0">
        <w:t>Indekeu, E. Low-</w:t>
      </w:r>
      <w:r w:rsidR="006F7D0E">
        <w:t>c</w:t>
      </w:r>
      <w:r w:rsidRPr="00B642A0">
        <w:t xml:space="preserve">ost </w:t>
      </w:r>
      <w:r w:rsidR="006F7D0E">
        <w:t>a</w:t>
      </w:r>
      <w:r w:rsidRPr="00B642A0">
        <w:t xml:space="preserve">voidance </w:t>
      </w:r>
      <w:r w:rsidR="006F7D0E">
        <w:t>b</w:t>
      </w:r>
      <w:r w:rsidRPr="00B642A0">
        <w:t xml:space="preserve">ehaviors are </w:t>
      </w:r>
      <w:r w:rsidR="006F7D0E">
        <w:t>r</w:t>
      </w:r>
      <w:r w:rsidRPr="00B642A0">
        <w:t xml:space="preserve">esistant to </w:t>
      </w:r>
      <w:r w:rsidR="006F7D0E">
        <w:t>f</w:t>
      </w:r>
      <w:r w:rsidRPr="00B642A0">
        <w:t xml:space="preserve">ear </w:t>
      </w:r>
      <w:r w:rsidR="006F7D0E">
        <w:t>e</w:t>
      </w:r>
      <w:r w:rsidRPr="00B642A0">
        <w:t xml:space="preserve">xtinction in </w:t>
      </w:r>
      <w:r w:rsidR="006F7D0E">
        <w:t>h</w:t>
      </w:r>
      <w:r w:rsidRPr="00B642A0">
        <w:t xml:space="preserve">umans. </w:t>
      </w:r>
      <w:r w:rsidRPr="00B642A0">
        <w:rPr>
          <w:i/>
        </w:rPr>
        <w:t>Frontiers In Behavioral Neuroscience.</w:t>
      </w:r>
      <w:r w:rsidRPr="00B642A0">
        <w:t xml:space="preserve"> </w:t>
      </w:r>
      <w:r w:rsidRPr="00B642A0">
        <w:rPr>
          <w:b/>
        </w:rPr>
        <w:t>9</w:t>
      </w:r>
      <w:r w:rsidR="006F7D0E">
        <w:t xml:space="preserve">, </w:t>
      </w:r>
      <w:r w:rsidRPr="00B642A0">
        <w:t>351 (2015).</w:t>
      </w:r>
    </w:p>
    <w:p w14:paraId="6B529DF0" w14:textId="67BB0E65" w:rsidR="00B642A0" w:rsidRPr="00B642A0" w:rsidRDefault="00B642A0" w:rsidP="00426A10">
      <w:pPr>
        <w:pStyle w:val="EndNoteBibliography"/>
      </w:pPr>
      <w:r w:rsidRPr="00B642A0">
        <w:t>46</w:t>
      </w:r>
      <w:r w:rsidR="006F7D0E">
        <w:t>.</w:t>
      </w:r>
      <w:r w:rsidRPr="00B642A0">
        <w:tab/>
        <w:t>Solomon, R. L., Kamin, L. J.</w:t>
      </w:r>
      <w:r w:rsidR="006F7D0E">
        <w:t>,</w:t>
      </w:r>
      <w:r w:rsidRPr="00B642A0">
        <w:t xml:space="preserve"> Wynne, L. C. Traumatic avoidance learning: the outcomes of several extinction procedures with dogs. </w:t>
      </w:r>
      <w:r w:rsidRPr="00B642A0">
        <w:rPr>
          <w:i/>
        </w:rPr>
        <w:t>The Journal of Abnormal and Social Psychology.</w:t>
      </w:r>
      <w:r w:rsidRPr="00B642A0">
        <w:t xml:space="preserve"> </w:t>
      </w:r>
      <w:r w:rsidRPr="00B642A0">
        <w:rPr>
          <w:b/>
        </w:rPr>
        <w:t>48</w:t>
      </w:r>
      <w:r w:rsidRPr="00B642A0">
        <w:t xml:space="preserve"> (2), 291-302 (1953).</w:t>
      </w:r>
    </w:p>
    <w:p w14:paraId="7DB444D1" w14:textId="53E5549D" w:rsidR="00B642A0" w:rsidRPr="00B642A0" w:rsidRDefault="00B642A0" w:rsidP="00426A10">
      <w:pPr>
        <w:pStyle w:val="EndNoteBibliography"/>
      </w:pPr>
      <w:r w:rsidRPr="00B642A0">
        <w:t>47</w:t>
      </w:r>
      <w:r w:rsidR="006F7D0E">
        <w:t>.</w:t>
      </w:r>
      <w:r w:rsidRPr="00B642A0">
        <w:tab/>
        <w:t>Bouton, M., E.</w:t>
      </w:r>
      <w:r w:rsidR="006F7D0E">
        <w:t xml:space="preserve">, </w:t>
      </w:r>
      <w:r w:rsidRPr="00B642A0">
        <w:t xml:space="preserve">Swartzentruber, D. Sources of relapse after extinction in Pavlovian and instrumental learning. </w:t>
      </w:r>
      <w:r w:rsidRPr="00B642A0">
        <w:rPr>
          <w:i/>
        </w:rPr>
        <w:t>Clinical Psychology Review.</w:t>
      </w:r>
      <w:r w:rsidRPr="00B642A0">
        <w:t xml:space="preserve"> </w:t>
      </w:r>
      <w:r w:rsidRPr="00B642A0">
        <w:rPr>
          <w:b/>
        </w:rPr>
        <w:t>11</w:t>
      </w:r>
      <w:r w:rsidRPr="00B642A0">
        <w:t xml:space="preserve"> (2), 123-140</w:t>
      </w:r>
      <w:r w:rsidR="006F7D0E">
        <w:t xml:space="preserve"> </w:t>
      </w:r>
      <w:r w:rsidRPr="00B642A0">
        <w:t>(1991).</w:t>
      </w:r>
    </w:p>
    <w:p w14:paraId="0F82DADD" w14:textId="033C580B" w:rsidR="00B642A0" w:rsidRPr="00B642A0" w:rsidRDefault="00B642A0" w:rsidP="00426A10">
      <w:pPr>
        <w:pStyle w:val="EndNoteBibliography"/>
      </w:pPr>
      <w:r w:rsidRPr="00B642A0">
        <w:t>48</w:t>
      </w:r>
      <w:r w:rsidR="006F7D0E">
        <w:t>.</w:t>
      </w:r>
      <w:r w:rsidRPr="00B642A0">
        <w:tab/>
        <w:t>Davis, J.</w:t>
      </w:r>
      <w:r w:rsidR="006F7D0E">
        <w:t>,</w:t>
      </w:r>
      <w:r w:rsidRPr="00B642A0">
        <w:t xml:space="preserve"> Bitterman, M. E. Differential reinforcement of other behavior (DRO): a yoked-control comparison. </w:t>
      </w:r>
      <w:r w:rsidRPr="00B642A0">
        <w:rPr>
          <w:i/>
        </w:rPr>
        <w:t xml:space="preserve">Journal of the </w:t>
      </w:r>
      <w:r w:rsidR="006F7D0E">
        <w:rPr>
          <w:i/>
        </w:rPr>
        <w:t>E</w:t>
      </w:r>
      <w:r w:rsidRPr="00B642A0">
        <w:rPr>
          <w:i/>
        </w:rPr>
        <w:t xml:space="preserve">xperimental </w:t>
      </w:r>
      <w:r w:rsidR="006F7D0E">
        <w:rPr>
          <w:i/>
        </w:rPr>
        <w:t>A</w:t>
      </w:r>
      <w:r w:rsidRPr="00B642A0">
        <w:rPr>
          <w:i/>
        </w:rPr>
        <w:t xml:space="preserve">nalysis of </w:t>
      </w:r>
      <w:r w:rsidR="006F7D0E">
        <w:rPr>
          <w:i/>
        </w:rPr>
        <w:t>B</w:t>
      </w:r>
      <w:r w:rsidRPr="00B642A0">
        <w:rPr>
          <w:i/>
        </w:rPr>
        <w:t>ehavior.</w:t>
      </w:r>
      <w:r w:rsidRPr="00B642A0">
        <w:t xml:space="preserve"> </w:t>
      </w:r>
      <w:r w:rsidRPr="00B642A0">
        <w:rPr>
          <w:b/>
        </w:rPr>
        <w:t>15</w:t>
      </w:r>
      <w:r w:rsidRPr="00B642A0">
        <w:t xml:space="preserve"> (2), 237-241 (1971).</w:t>
      </w:r>
    </w:p>
    <w:p w14:paraId="52825F80" w14:textId="50291354" w:rsidR="00B642A0" w:rsidRPr="00B642A0" w:rsidRDefault="00B642A0" w:rsidP="00426A10">
      <w:pPr>
        <w:pStyle w:val="EndNoteBibliography"/>
      </w:pPr>
      <w:r w:rsidRPr="00B642A0">
        <w:t>49</w:t>
      </w:r>
      <w:r w:rsidR="006F7D0E">
        <w:t>.</w:t>
      </w:r>
      <w:r w:rsidRPr="00B642A0">
        <w:tab/>
        <w:t>Bouton, M., E.</w:t>
      </w:r>
      <w:r w:rsidR="006F7D0E">
        <w:t>,</w:t>
      </w:r>
      <w:r w:rsidRPr="00B642A0">
        <w:t xml:space="preserve"> Todd, T., P. A fundamental role for context in instrumental learning and extinction. </w:t>
      </w:r>
      <w:r w:rsidRPr="00B642A0">
        <w:rPr>
          <w:i/>
        </w:rPr>
        <w:t xml:space="preserve">Behavioural </w:t>
      </w:r>
      <w:r w:rsidR="006F7D0E">
        <w:rPr>
          <w:i/>
        </w:rPr>
        <w:t>P</w:t>
      </w:r>
      <w:r w:rsidRPr="00B642A0">
        <w:rPr>
          <w:i/>
        </w:rPr>
        <w:t>rocesses.</w:t>
      </w:r>
      <w:r w:rsidRPr="00B642A0">
        <w:t xml:space="preserve"> </w:t>
      </w:r>
      <w:r w:rsidRPr="00B642A0">
        <w:rPr>
          <w:b/>
        </w:rPr>
        <w:t>104</w:t>
      </w:r>
      <w:r w:rsidR="006F7D0E">
        <w:t xml:space="preserve">, </w:t>
      </w:r>
      <w:r w:rsidRPr="00B642A0">
        <w:t>13-19 (2014).</w:t>
      </w:r>
    </w:p>
    <w:p w14:paraId="24C5CFB9" w14:textId="171A684C" w:rsidR="00B642A0" w:rsidRPr="00B642A0" w:rsidRDefault="00B642A0" w:rsidP="00426A10">
      <w:pPr>
        <w:pStyle w:val="EndNoteBibliography"/>
      </w:pPr>
      <w:r w:rsidRPr="00B642A0">
        <w:t>50</w:t>
      </w:r>
      <w:r w:rsidR="006F7D0E">
        <w:t>.</w:t>
      </w:r>
      <w:r w:rsidRPr="00B642A0">
        <w:tab/>
        <w:t>Bouton, M., E., Todd, T., P.</w:t>
      </w:r>
      <w:r w:rsidR="006F7D0E">
        <w:t>,</w:t>
      </w:r>
      <w:r w:rsidRPr="00B642A0">
        <w:t xml:space="preserve"> Leon, S., P. Contextual control of discriminated operant behavior. </w:t>
      </w:r>
      <w:r w:rsidRPr="00B642A0">
        <w:rPr>
          <w:i/>
        </w:rPr>
        <w:t>The Journal of Experimental Psychology: Animal Learning and Cognition.</w:t>
      </w:r>
      <w:r w:rsidRPr="00B642A0">
        <w:t xml:space="preserve"> </w:t>
      </w:r>
      <w:r w:rsidRPr="00B642A0">
        <w:rPr>
          <w:b/>
        </w:rPr>
        <w:t>40</w:t>
      </w:r>
      <w:r w:rsidRPr="00B642A0">
        <w:t xml:space="preserve"> (1), 92-105 (2014).</w:t>
      </w:r>
    </w:p>
    <w:p w14:paraId="704B5DE4" w14:textId="6F69C171" w:rsidR="00B642A0" w:rsidRPr="00B642A0" w:rsidRDefault="00B642A0" w:rsidP="00426A10">
      <w:pPr>
        <w:pStyle w:val="EndNoteBibliography"/>
      </w:pPr>
      <w:r w:rsidRPr="00B642A0">
        <w:t>51</w:t>
      </w:r>
      <w:r w:rsidR="006F7D0E">
        <w:t>.</w:t>
      </w:r>
      <w:r w:rsidRPr="00B642A0">
        <w:tab/>
        <w:t>Pittig, A., Wong, A. H. K., Glück, V. M.</w:t>
      </w:r>
      <w:r w:rsidR="006F7D0E">
        <w:t>,</w:t>
      </w:r>
      <w:r w:rsidRPr="00B642A0">
        <w:t xml:space="preserve"> Boschet, J. M. Avoidance and its bi-directional relationship with conditioned fear: Mechanisms, moderators, and clinical implications. </w:t>
      </w:r>
      <w:r w:rsidRPr="00B642A0">
        <w:rPr>
          <w:i/>
        </w:rPr>
        <w:t>Behaviour Research and Therapy.</w:t>
      </w:r>
      <w:r w:rsidRPr="00B642A0">
        <w:t xml:space="preserve"> </w:t>
      </w:r>
      <w:r w:rsidRPr="00B642A0">
        <w:rPr>
          <w:b/>
        </w:rPr>
        <w:t>126</w:t>
      </w:r>
      <w:r w:rsidR="006F7D0E" w:rsidRPr="006F7D0E">
        <w:t>,</w:t>
      </w:r>
      <w:r w:rsidR="006F7D0E">
        <w:t xml:space="preserve"> </w:t>
      </w:r>
      <w:r w:rsidRPr="00B642A0">
        <w:t>103550, (2020).</w:t>
      </w:r>
    </w:p>
    <w:p w14:paraId="6B237605" w14:textId="4D333488" w:rsidR="00B642A0" w:rsidRPr="00B642A0" w:rsidRDefault="00B642A0" w:rsidP="00426A10">
      <w:pPr>
        <w:pStyle w:val="EndNoteBibliography"/>
      </w:pPr>
      <w:r w:rsidRPr="00B642A0">
        <w:t>52</w:t>
      </w:r>
      <w:r w:rsidR="006F7D0E">
        <w:t>.</w:t>
      </w:r>
      <w:r w:rsidRPr="00B642A0">
        <w:tab/>
        <w:t>Pittig, A.</w:t>
      </w:r>
      <w:r w:rsidR="006F7D0E">
        <w:t xml:space="preserve">, </w:t>
      </w:r>
      <w:r w:rsidRPr="00B642A0">
        <w:t xml:space="preserve">Dehler, J. Same fear responses, less avoidance: Rewards competing with aversive outcomes do not buffer fear acquisition, but attenuate avoidance to accelerate subsequent fear extinction. </w:t>
      </w:r>
      <w:r w:rsidRPr="00B642A0">
        <w:rPr>
          <w:i/>
        </w:rPr>
        <w:t>Behaviour Research and Therapy.</w:t>
      </w:r>
      <w:r w:rsidRPr="00B642A0">
        <w:t xml:space="preserve"> </w:t>
      </w:r>
      <w:r w:rsidRPr="00B642A0">
        <w:rPr>
          <w:b/>
        </w:rPr>
        <w:t>112</w:t>
      </w:r>
      <w:r w:rsidR="006F7D0E">
        <w:t xml:space="preserve">, </w:t>
      </w:r>
      <w:r w:rsidRPr="00B642A0">
        <w:t>1-11</w:t>
      </w:r>
      <w:r w:rsidR="006F7D0E">
        <w:t xml:space="preserve"> </w:t>
      </w:r>
      <w:r w:rsidRPr="00B642A0">
        <w:t>(2019).</w:t>
      </w:r>
    </w:p>
    <w:p w14:paraId="640FBDA3" w14:textId="7C08A7B5" w:rsidR="00B642A0" w:rsidRPr="00B642A0" w:rsidRDefault="00B642A0" w:rsidP="00426A10">
      <w:pPr>
        <w:pStyle w:val="EndNoteBibliography"/>
      </w:pPr>
      <w:r w:rsidRPr="00B642A0">
        <w:t>53</w:t>
      </w:r>
      <w:r w:rsidR="006F7D0E">
        <w:t>.</w:t>
      </w:r>
      <w:r w:rsidRPr="00B642A0">
        <w:tab/>
        <w:t>Van Damme, S., Van Ryckeghem, D. M., Wyffels, F., Van Hulle, L.</w:t>
      </w:r>
      <w:r w:rsidR="006F7D0E">
        <w:t>,</w:t>
      </w:r>
      <w:r w:rsidRPr="00B642A0">
        <w:t xml:space="preserve"> Crombez, G. No pain no gain? Pursuing a competing goal inhibits avoidance behavior. </w:t>
      </w:r>
      <w:r w:rsidRPr="00B642A0">
        <w:rPr>
          <w:i/>
        </w:rPr>
        <w:t>Pain.</w:t>
      </w:r>
      <w:r w:rsidRPr="00B642A0">
        <w:t xml:space="preserve"> </w:t>
      </w:r>
      <w:r w:rsidRPr="00B642A0">
        <w:rPr>
          <w:b/>
        </w:rPr>
        <w:t>153</w:t>
      </w:r>
      <w:r w:rsidRPr="00B642A0">
        <w:t xml:space="preserve"> (4), 800-804 (2012).</w:t>
      </w:r>
    </w:p>
    <w:p w14:paraId="4E470EB0" w14:textId="2ED25CB5" w:rsidR="00B642A0" w:rsidRPr="00B642A0" w:rsidRDefault="00B642A0" w:rsidP="00426A10">
      <w:pPr>
        <w:pStyle w:val="EndNoteBibliography"/>
      </w:pPr>
      <w:r w:rsidRPr="00B642A0">
        <w:t>54</w:t>
      </w:r>
      <w:r w:rsidR="006F7D0E">
        <w:t>.</w:t>
      </w:r>
      <w:r w:rsidRPr="00B642A0">
        <w:tab/>
        <w:t>Langley, P.</w:t>
      </w:r>
      <w:r w:rsidRPr="00B642A0">
        <w:rPr>
          <w:i/>
        </w:rPr>
        <w:t xml:space="preserve"> </w:t>
      </w:r>
      <w:r w:rsidRPr="006F7D0E">
        <w:rPr>
          <w:iCs/>
        </w:rPr>
        <w:t>et al.</w:t>
      </w:r>
      <w:r w:rsidRPr="00B642A0">
        <w:t xml:space="preserve"> The impact of pain on labor force participation, absenteeism and presenteeism in the European Union. </w:t>
      </w:r>
      <w:r w:rsidRPr="00B642A0">
        <w:rPr>
          <w:i/>
        </w:rPr>
        <w:t>Journal of Medical Economics.</w:t>
      </w:r>
      <w:r w:rsidRPr="00B642A0">
        <w:t xml:space="preserve"> </w:t>
      </w:r>
      <w:r w:rsidRPr="00B642A0">
        <w:rPr>
          <w:b/>
        </w:rPr>
        <w:t>13</w:t>
      </w:r>
      <w:r w:rsidRPr="00B642A0">
        <w:t xml:space="preserve"> (4), 662-672 (2010).</w:t>
      </w:r>
    </w:p>
    <w:p w14:paraId="6D59E221" w14:textId="2F52964C" w:rsidR="00B642A0" w:rsidRPr="00B642A0" w:rsidRDefault="00B642A0" w:rsidP="00426A10">
      <w:pPr>
        <w:pStyle w:val="EndNoteBibliography"/>
      </w:pPr>
      <w:r w:rsidRPr="00B642A0">
        <w:t>55</w:t>
      </w:r>
      <w:r w:rsidR="006F7D0E">
        <w:t>.</w:t>
      </w:r>
      <w:r w:rsidRPr="00B642A0">
        <w:tab/>
        <w:t>Breivik, H., Collett, B., Ventafridda, V., Cohen, R.</w:t>
      </w:r>
      <w:r w:rsidR="006F7D0E">
        <w:t xml:space="preserve">, </w:t>
      </w:r>
      <w:r w:rsidRPr="00B642A0">
        <w:t xml:space="preserve">Gallacher, D. Survey of chronic pain in Europe: prevalence, impact on daily life, and treatment. </w:t>
      </w:r>
      <w:r w:rsidRPr="00B642A0">
        <w:rPr>
          <w:i/>
        </w:rPr>
        <w:t xml:space="preserve">European </w:t>
      </w:r>
      <w:r w:rsidR="006F7D0E">
        <w:rPr>
          <w:i/>
        </w:rPr>
        <w:t>J</w:t>
      </w:r>
      <w:r w:rsidRPr="00B642A0">
        <w:rPr>
          <w:i/>
        </w:rPr>
        <w:t xml:space="preserve">ournal of </w:t>
      </w:r>
      <w:r w:rsidR="006F7D0E">
        <w:rPr>
          <w:i/>
        </w:rPr>
        <w:t>P</w:t>
      </w:r>
      <w:r w:rsidRPr="00B642A0">
        <w:rPr>
          <w:i/>
        </w:rPr>
        <w:t>ain.</w:t>
      </w:r>
      <w:r w:rsidRPr="00B642A0">
        <w:t xml:space="preserve"> </w:t>
      </w:r>
      <w:r w:rsidRPr="00B642A0">
        <w:rPr>
          <w:b/>
        </w:rPr>
        <w:t>10</w:t>
      </w:r>
      <w:r w:rsidRPr="00B642A0">
        <w:t xml:space="preserve"> (4), 287-333 (2006).</w:t>
      </w:r>
    </w:p>
    <w:p w14:paraId="1A26BA3E" w14:textId="1405A187" w:rsidR="00B642A0" w:rsidRPr="00B642A0" w:rsidRDefault="00B642A0" w:rsidP="00426A10">
      <w:pPr>
        <w:pStyle w:val="EndNoteBibliography"/>
      </w:pPr>
      <w:r w:rsidRPr="00B642A0">
        <w:t>56</w:t>
      </w:r>
      <w:r w:rsidR="006F7D0E">
        <w:t>.</w:t>
      </w:r>
      <w:r w:rsidRPr="00B642A0">
        <w:tab/>
        <w:t>Claes, N., Crombez, G.</w:t>
      </w:r>
      <w:r w:rsidR="006F7D0E">
        <w:t>,</w:t>
      </w:r>
      <w:r w:rsidRPr="00B642A0">
        <w:t xml:space="preserve"> Vlaeyen, J. W. Pain-avoidance versus reward-seeking: an experimental investigation. </w:t>
      </w:r>
      <w:r w:rsidRPr="00B642A0">
        <w:rPr>
          <w:i/>
        </w:rPr>
        <w:t>Pain.</w:t>
      </w:r>
      <w:r w:rsidRPr="00B642A0">
        <w:t xml:space="preserve"> </w:t>
      </w:r>
      <w:r w:rsidRPr="00B642A0">
        <w:rPr>
          <w:b/>
        </w:rPr>
        <w:t>156</w:t>
      </w:r>
      <w:r w:rsidRPr="00B642A0">
        <w:t xml:space="preserve"> (8), 1449-1457</w:t>
      </w:r>
      <w:r w:rsidR="006F7D0E">
        <w:t xml:space="preserve"> </w:t>
      </w:r>
      <w:r w:rsidRPr="00B642A0">
        <w:t>(2015).</w:t>
      </w:r>
    </w:p>
    <w:p w14:paraId="1CFF1016" w14:textId="5E09B0C6" w:rsidR="00B642A0" w:rsidRPr="00B642A0" w:rsidRDefault="00B642A0" w:rsidP="00426A10">
      <w:pPr>
        <w:pStyle w:val="EndNoteBibliography"/>
      </w:pPr>
      <w:r w:rsidRPr="00B642A0">
        <w:lastRenderedPageBreak/>
        <w:t>57</w:t>
      </w:r>
      <w:r w:rsidR="006F7D0E">
        <w:t>.</w:t>
      </w:r>
      <w:r w:rsidRPr="00B642A0">
        <w:tab/>
        <w:t>Claes, N., Karos, K., Meulders, A., Crombez, G.</w:t>
      </w:r>
      <w:r w:rsidR="006F7D0E">
        <w:t>,</w:t>
      </w:r>
      <w:r w:rsidRPr="00B642A0">
        <w:t xml:space="preserve"> Vlaeyen, J. W. S. Competing goals attenuate avoidance behavior in the context of pain. </w:t>
      </w:r>
      <w:r w:rsidRPr="00B642A0">
        <w:rPr>
          <w:i/>
        </w:rPr>
        <w:t>The Journal of Pain.</w:t>
      </w:r>
      <w:r w:rsidRPr="00B642A0">
        <w:t xml:space="preserve"> </w:t>
      </w:r>
      <w:r w:rsidRPr="00B642A0">
        <w:rPr>
          <w:b/>
        </w:rPr>
        <w:t>15</w:t>
      </w:r>
      <w:r w:rsidRPr="00B642A0">
        <w:t xml:space="preserve"> (11), 1120-1129 (2014).</w:t>
      </w:r>
    </w:p>
    <w:p w14:paraId="6E5F48E1" w14:textId="45A78326" w:rsidR="00B642A0" w:rsidRPr="00B642A0" w:rsidRDefault="00B642A0" w:rsidP="00426A10">
      <w:pPr>
        <w:pStyle w:val="EndNoteBibliography"/>
      </w:pPr>
      <w:r w:rsidRPr="00B642A0">
        <w:t>58</w:t>
      </w:r>
      <w:r w:rsidR="006F7D0E">
        <w:t>.</w:t>
      </w:r>
      <w:r w:rsidRPr="00B642A0">
        <w:tab/>
        <w:t>Soeter, M.</w:t>
      </w:r>
      <w:r w:rsidR="006F7D0E">
        <w:t>,</w:t>
      </w:r>
      <w:r w:rsidRPr="00B642A0">
        <w:t xml:space="preserve"> Kindt, M. Dissociating response systems: erasing fear from memory. </w:t>
      </w:r>
      <w:r w:rsidRPr="00B642A0">
        <w:rPr>
          <w:i/>
        </w:rPr>
        <w:t>Neurobiology of Learning and Memory.</w:t>
      </w:r>
      <w:r w:rsidRPr="00B642A0">
        <w:t xml:space="preserve"> </w:t>
      </w:r>
      <w:r w:rsidRPr="00B642A0">
        <w:rPr>
          <w:b/>
        </w:rPr>
        <w:t>94</w:t>
      </w:r>
      <w:r w:rsidRPr="00B642A0">
        <w:t xml:space="preserve"> (1), 30-41 (2010).</w:t>
      </w:r>
    </w:p>
    <w:p w14:paraId="6BCE230C" w14:textId="504C24A1" w:rsidR="00B642A0" w:rsidRPr="00B642A0" w:rsidRDefault="00B642A0" w:rsidP="00426A10">
      <w:pPr>
        <w:pStyle w:val="EndNoteBibliography"/>
      </w:pPr>
      <w:r w:rsidRPr="00B642A0">
        <w:t>59</w:t>
      </w:r>
      <w:r w:rsidR="006F7D0E">
        <w:t>.</w:t>
      </w:r>
      <w:r w:rsidRPr="00B642A0">
        <w:tab/>
        <w:t>LeDoux, J.</w:t>
      </w:r>
      <w:r w:rsidR="006F7D0E">
        <w:t xml:space="preserve">, </w:t>
      </w:r>
      <w:r w:rsidRPr="00B642A0">
        <w:t xml:space="preserve">Daw, N. D. Surviving threats: neural circuit and computational implications of a new taxonomy of defensive behaviour. </w:t>
      </w:r>
      <w:r w:rsidRPr="00B642A0">
        <w:rPr>
          <w:i/>
        </w:rPr>
        <w:t>Nature Reviews Neuroscience.</w:t>
      </w:r>
      <w:r w:rsidRPr="00B642A0">
        <w:t xml:space="preserve"> </w:t>
      </w:r>
      <w:r w:rsidRPr="00B642A0">
        <w:rPr>
          <w:b/>
        </w:rPr>
        <w:t>19</w:t>
      </w:r>
      <w:r w:rsidRPr="00B642A0">
        <w:t xml:space="preserve"> (5), 269-282 (2018).</w:t>
      </w:r>
    </w:p>
    <w:p w14:paraId="04871485" w14:textId="6AC19DA7" w:rsidR="00B642A0" w:rsidRPr="00B642A0" w:rsidRDefault="00B642A0" w:rsidP="00426A10">
      <w:pPr>
        <w:pStyle w:val="EndNoteBibliography"/>
      </w:pPr>
      <w:r w:rsidRPr="00B642A0">
        <w:t>60</w:t>
      </w:r>
      <w:r w:rsidR="006F7D0E">
        <w:t>.</w:t>
      </w:r>
      <w:r w:rsidRPr="00B642A0">
        <w:tab/>
        <w:t>Glogan, E., van Vliet, C., Roelandt, R.</w:t>
      </w:r>
      <w:r w:rsidR="006F7D0E">
        <w:t xml:space="preserve">, </w:t>
      </w:r>
      <w:r w:rsidRPr="00B642A0">
        <w:t xml:space="preserve">Meulders, A. Generalization and extinction of concept-based pain-related fear. </w:t>
      </w:r>
      <w:r w:rsidRPr="00B642A0">
        <w:rPr>
          <w:i/>
        </w:rPr>
        <w:t>The Journal of Pain.</w:t>
      </w:r>
      <w:r w:rsidRPr="00B642A0">
        <w:t xml:space="preserve"> </w:t>
      </w:r>
      <w:r w:rsidR="00D77080" w:rsidRPr="00D77080">
        <w:rPr>
          <w:b/>
          <w:bCs/>
        </w:rPr>
        <w:t xml:space="preserve">20 </w:t>
      </w:r>
      <w:r w:rsidR="00D77080">
        <w:t>(3), 325-338 (2019).</w:t>
      </w:r>
    </w:p>
    <w:p w14:paraId="0059FE75" w14:textId="3E498B85" w:rsidR="00B642A0" w:rsidRPr="00B642A0" w:rsidRDefault="00B642A0" w:rsidP="00426A10">
      <w:pPr>
        <w:pStyle w:val="EndNoteBibliography"/>
      </w:pPr>
      <w:r w:rsidRPr="00B642A0">
        <w:t>61</w:t>
      </w:r>
      <w:r w:rsidR="006F7D0E">
        <w:t>.</w:t>
      </w:r>
      <w:r w:rsidRPr="00B642A0">
        <w:tab/>
        <w:t>Meulders, A., Vandael, K.</w:t>
      </w:r>
      <w:r w:rsidR="00D77080">
        <w:t>,</w:t>
      </w:r>
      <w:r w:rsidRPr="00B642A0">
        <w:t xml:space="preserve"> Vlaeyen, J. W. Generalization of Pain-Related Fear Based on Conceptual Knowledge. </w:t>
      </w:r>
      <w:r w:rsidRPr="00B642A0">
        <w:rPr>
          <w:i/>
        </w:rPr>
        <w:t>Behavior Therapy.</w:t>
      </w:r>
      <w:r w:rsidRPr="00B642A0">
        <w:t xml:space="preserve"> </w:t>
      </w:r>
      <w:r w:rsidRPr="00B642A0">
        <w:rPr>
          <w:b/>
        </w:rPr>
        <w:t>48</w:t>
      </w:r>
      <w:r w:rsidRPr="00B642A0">
        <w:t xml:space="preserve"> (3), 295-310 (2017).</w:t>
      </w:r>
    </w:p>
    <w:p w14:paraId="53C6530A" w14:textId="02C39364" w:rsidR="00B642A0" w:rsidRPr="00B642A0" w:rsidRDefault="00B642A0" w:rsidP="00426A10">
      <w:pPr>
        <w:pStyle w:val="EndNoteBibliography"/>
      </w:pPr>
      <w:r w:rsidRPr="00B642A0">
        <w:t>62</w:t>
      </w:r>
      <w:r w:rsidR="006F7D0E">
        <w:t>.</w:t>
      </w:r>
      <w:r w:rsidRPr="00B642A0">
        <w:tab/>
        <w:t xml:space="preserve">Bolles, R. C. Species-specific defense reactions and avoidance learning. </w:t>
      </w:r>
      <w:r w:rsidRPr="00B642A0">
        <w:rPr>
          <w:i/>
        </w:rPr>
        <w:t>Psychological Review.</w:t>
      </w:r>
      <w:r w:rsidRPr="00B642A0">
        <w:t xml:space="preserve"> </w:t>
      </w:r>
      <w:r w:rsidRPr="00B642A0">
        <w:rPr>
          <w:b/>
        </w:rPr>
        <w:t>77</w:t>
      </w:r>
      <w:r w:rsidRPr="00B642A0">
        <w:t xml:space="preserve"> (1), 32-48 (1970).</w:t>
      </w:r>
    </w:p>
    <w:p w14:paraId="6C419718" w14:textId="140AFAA1" w:rsidR="00B642A0" w:rsidRPr="00B642A0" w:rsidRDefault="00B642A0" w:rsidP="00426A10">
      <w:pPr>
        <w:pStyle w:val="EndNoteBibliography"/>
      </w:pPr>
      <w:r w:rsidRPr="00B642A0">
        <w:t>63</w:t>
      </w:r>
      <w:r w:rsidR="006F7D0E">
        <w:t>.</w:t>
      </w:r>
      <w:r w:rsidRPr="00B642A0">
        <w:tab/>
        <w:t>Shook, N. J., Thomas, R.</w:t>
      </w:r>
      <w:r w:rsidR="00D77080">
        <w:t xml:space="preserve">, </w:t>
      </w:r>
      <w:r w:rsidRPr="00B642A0">
        <w:t xml:space="preserve">Ford, C. G. Testing the relation between disgust and general avoidance behavior. </w:t>
      </w:r>
      <w:r w:rsidRPr="00B642A0">
        <w:rPr>
          <w:i/>
        </w:rPr>
        <w:t>Personality and Individual Differences.</w:t>
      </w:r>
      <w:r w:rsidRPr="00B642A0">
        <w:t xml:space="preserve"> </w:t>
      </w:r>
      <w:r w:rsidRPr="00B642A0">
        <w:rPr>
          <w:b/>
        </w:rPr>
        <w:t>150</w:t>
      </w:r>
      <w:r w:rsidR="00D77080" w:rsidRPr="00D77080">
        <w:t>,</w:t>
      </w:r>
      <w:r w:rsidR="00D77080">
        <w:t xml:space="preserve"> </w:t>
      </w:r>
      <w:r w:rsidRPr="00B642A0">
        <w:t>109457 (2019).</w:t>
      </w:r>
    </w:p>
    <w:p w14:paraId="5586FDD4" w14:textId="0791B00C" w:rsidR="00B642A0" w:rsidRPr="00B642A0" w:rsidRDefault="00B642A0" w:rsidP="00426A10">
      <w:pPr>
        <w:pStyle w:val="EndNoteBibliography"/>
      </w:pPr>
      <w:r w:rsidRPr="00B642A0">
        <w:t>64</w:t>
      </w:r>
      <w:r w:rsidR="006F7D0E">
        <w:t>.</w:t>
      </w:r>
      <w:r w:rsidRPr="00B642A0">
        <w:tab/>
        <w:t>McCambridge, S. A.</w:t>
      </w:r>
      <w:r w:rsidR="00D77080">
        <w:t>,</w:t>
      </w:r>
      <w:r w:rsidRPr="00B642A0">
        <w:t xml:space="preserve"> Consedine, N. S. For whom the bell tolls: Experimentally-manipulated disgust and embarrassment may cause anticipated sexual healthcare avoidance among some people. </w:t>
      </w:r>
      <w:r w:rsidRPr="00B642A0">
        <w:rPr>
          <w:i/>
        </w:rPr>
        <w:t>Emotion.</w:t>
      </w:r>
      <w:r w:rsidRPr="00B642A0">
        <w:t xml:space="preserve"> </w:t>
      </w:r>
      <w:r w:rsidRPr="00B642A0">
        <w:rPr>
          <w:b/>
        </w:rPr>
        <w:t>14</w:t>
      </w:r>
      <w:r w:rsidRPr="00B642A0">
        <w:t xml:space="preserve"> (2), 407-415 (2014).</w:t>
      </w:r>
    </w:p>
    <w:p w14:paraId="4539E232" w14:textId="6057397F" w:rsidR="00B642A0" w:rsidRPr="00B642A0" w:rsidRDefault="00B642A0" w:rsidP="00426A10">
      <w:pPr>
        <w:pStyle w:val="EndNoteBibliography"/>
      </w:pPr>
      <w:r w:rsidRPr="00B642A0">
        <w:t>65</w:t>
      </w:r>
      <w:r w:rsidR="006F7D0E">
        <w:t>.</w:t>
      </w:r>
      <w:r w:rsidRPr="00B642A0">
        <w:tab/>
        <w:t>Lipp, O. V., Sheridan, J.</w:t>
      </w:r>
      <w:r w:rsidR="00D77080">
        <w:t xml:space="preserve">, </w:t>
      </w:r>
      <w:r w:rsidRPr="00B642A0">
        <w:t xml:space="preserve">Siddle, D. A. Human blink startle during aversive and nonaversive Pavlovian conditioning. </w:t>
      </w:r>
      <w:r w:rsidRPr="00B642A0">
        <w:rPr>
          <w:i/>
        </w:rPr>
        <w:t>The Journal of Experimental Psychology: Animal Learning and Cognition.</w:t>
      </w:r>
      <w:r w:rsidRPr="00B642A0">
        <w:t xml:space="preserve"> </w:t>
      </w:r>
      <w:r w:rsidRPr="00B642A0">
        <w:rPr>
          <w:b/>
        </w:rPr>
        <w:t>20</w:t>
      </w:r>
      <w:r w:rsidRPr="00B642A0">
        <w:t xml:space="preserve"> (4), 380-389 (1994).</w:t>
      </w:r>
    </w:p>
    <w:p w14:paraId="6D61607A" w14:textId="61631C14" w:rsidR="00B642A0" w:rsidRPr="00B642A0" w:rsidRDefault="00B642A0" w:rsidP="00426A10">
      <w:pPr>
        <w:pStyle w:val="EndNoteBibliography"/>
      </w:pPr>
      <w:r w:rsidRPr="00B642A0">
        <w:t>66</w:t>
      </w:r>
      <w:r w:rsidR="006F7D0E">
        <w:t>.</w:t>
      </w:r>
      <w:r w:rsidRPr="00B642A0">
        <w:tab/>
        <w:t>van Well, S., Visser, R. M., Scholte, H. S.</w:t>
      </w:r>
      <w:r w:rsidR="00D77080">
        <w:t>,</w:t>
      </w:r>
      <w:r w:rsidRPr="00B642A0">
        <w:t xml:space="preserve"> Kindt, M. Neural substrates of individual differences in human fear learning: evidence from concurrent fMRI, fear-potentiated startle, and US-expectancy data. </w:t>
      </w:r>
      <w:r w:rsidRPr="00B642A0">
        <w:rPr>
          <w:i/>
        </w:rPr>
        <w:t>Cognitive, Affective, &amp; Behavioral Neuroscience.</w:t>
      </w:r>
      <w:r w:rsidRPr="00B642A0">
        <w:t xml:space="preserve"> </w:t>
      </w:r>
      <w:r w:rsidRPr="00B642A0">
        <w:rPr>
          <w:b/>
        </w:rPr>
        <w:t>12</w:t>
      </w:r>
      <w:r w:rsidRPr="00B642A0">
        <w:t xml:space="preserve"> (3), 499-512 (2012).</w:t>
      </w:r>
    </w:p>
    <w:p w14:paraId="001DA772" w14:textId="6BC70EAE" w:rsidR="00B642A0" w:rsidRPr="00B642A0" w:rsidRDefault="00B642A0" w:rsidP="00426A10">
      <w:pPr>
        <w:pStyle w:val="EndNoteBibliography"/>
      </w:pPr>
      <w:r w:rsidRPr="00B642A0">
        <w:t>67</w:t>
      </w:r>
      <w:r w:rsidR="006F7D0E">
        <w:t>.</w:t>
      </w:r>
      <w:r w:rsidRPr="00B642A0">
        <w:tab/>
        <w:t>Davidson, R. J., Jackson, D. C.</w:t>
      </w:r>
      <w:r w:rsidR="00D77080">
        <w:t>,</w:t>
      </w:r>
      <w:r w:rsidRPr="00B642A0">
        <w:t xml:space="preserve"> Larson, C. L. in </w:t>
      </w:r>
      <w:r w:rsidRPr="00B642A0">
        <w:rPr>
          <w:i/>
        </w:rPr>
        <w:t>Handbook of psychophysiology, 2nd ed.</w:t>
      </w:r>
      <w:r w:rsidR="00D77080">
        <w:t xml:space="preserve"> </w:t>
      </w:r>
      <w:r w:rsidRPr="00B642A0">
        <w:t>Cambridge University Press</w:t>
      </w:r>
      <w:r w:rsidR="00D77080">
        <w:t xml:space="preserve">. </w:t>
      </w:r>
      <w:r w:rsidR="00D77080" w:rsidRPr="00B642A0">
        <w:t>27-52</w:t>
      </w:r>
      <w:r w:rsidRPr="00B642A0">
        <w:t xml:space="preserve"> </w:t>
      </w:r>
      <w:r w:rsidR="00D77080">
        <w:t>(</w:t>
      </w:r>
      <w:r w:rsidRPr="00B642A0">
        <w:t>2000).</w:t>
      </w:r>
    </w:p>
    <w:p w14:paraId="2DAC1A9A" w14:textId="41F724C5" w:rsidR="00B642A0" w:rsidRPr="00B642A0" w:rsidRDefault="00B642A0" w:rsidP="00426A10">
      <w:pPr>
        <w:pStyle w:val="EndNoteBibliography"/>
      </w:pPr>
      <w:r w:rsidRPr="00B642A0">
        <w:t>68</w:t>
      </w:r>
      <w:r w:rsidR="006F7D0E">
        <w:t>.</w:t>
      </w:r>
      <w:r w:rsidRPr="00B642A0">
        <w:tab/>
        <w:t>Benedek, M.</w:t>
      </w:r>
      <w:r w:rsidR="00D77080">
        <w:t xml:space="preserve">, </w:t>
      </w:r>
      <w:r w:rsidRPr="00B642A0">
        <w:t xml:space="preserve">Kaernbach, C. A continuous measure of phasic electrodermal activity. </w:t>
      </w:r>
      <w:r w:rsidRPr="00B642A0">
        <w:rPr>
          <w:i/>
        </w:rPr>
        <w:t xml:space="preserve">Journal of </w:t>
      </w:r>
      <w:r w:rsidR="00D77080">
        <w:rPr>
          <w:i/>
        </w:rPr>
        <w:t>N</w:t>
      </w:r>
      <w:r w:rsidRPr="00B642A0">
        <w:rPr>
          <w:i/>
        </w:rPr>
        <w:t xml:space="preserve">euroscience </w:t>
      </w:r>
      <w:r w:rsidR="00D77080">
        <w:rPr>
          <w:i/>
        </w:rPr>
        <w:t>M</w:t>
      </w:r>
      <w:r w:rsidRPr="00B642A0">
        <w:rPr>
          <w:i/>
        </w:rPr>
        <w:t>ethods.</w:t>
      </w:r>
      <w:r w:rsidRPr="00B642A0">
        <w:t xml:space="preserve"> </w:t>
      </w:r>
      <w:r w:rsidRPr="00B642A0">
        <w:rPr>
          <w:b/>
        </w:rPr>
        <w:t>190</w:t>
      </w:r>
      <w:r w:rsidRPr="00B642A0">
        <w:t xml:space="preserve"> (1), 80-91 (2010).</w:t>
      </w:r>
    </w:p>
    <w:p w14:paraId="73881D60" w14:textId="5070FCAE" w:rsidR="00B642A0" w:rsidRPr="00B642A0" w:rsidRDefault="00B642A0" w:rsidP="00426A10">
      <w:pPr>
        <w:pStyle w:val="EndNoteBibliography"/>
      </w:pPr>
      <w:r w:rsidRPr="00B642A0">
        <w:t>69</w:t>
      </w:r>
      <w:r w:rsidR="006F7D0E">
        <w:t>.</w:t>
      </w:r>
      <w:r w:rsidRPr="00B642A0">
        <w:tab/>
        <w:t>Leknes, S., Lee, M., Berna, C., Andersson, J.</w:t>
      </w:r>
      <w:r w:rsidR="00D77080">
        <w:t xml:space="preserve">, </w:t>
      </w:r>
      <w:r w:rsidRPr="00B642A0">
        <w:t xml:space="preserve">Tracey, I. Relief as a reward: hedonic and neural responses to safety from pain. </w:t>
      </w:r>
      <w:r w:rsidRPr="00B642A0">
        <w:rPr>
          <w:i/>
        </w:rPr>
        <w:t xml:space="preserve">PloS </w:t>
      </w:r>
      <w:r w:rsidR="00D77080">
        <w:rPr>
          <w:i/>
        </w:rPr>
        <w:t>O</w:t>
      </w:r>
      <w:r w:rsidRPr="00B642A0">
        <w:rPr>
          <w:i/>
        </w:rPr>
        <w:t>ne.</w:t>
      </w:r>
      <w:r w:rsidRPr="00B642A0">
        <w:t xml:space="preserve"> </w:t>
      </w:r>
      <w:r w:rsidRPr="00B642A0">
        <w:rPr>
          <w:b/>
        </w:rPr>
        <w:t>6</w:t>
      </w:r>
      <w:r w:rsidRPr="00B642A0">
        <w:t xml:space="preserve"> (4), e17870-e17870 (2011).</w:t>
      </w:r>
    </w:p>
    <w:p w14:paraId="399660F7" w14:textId="4687190C" w:rsidR="00B642A0" w:rsidRPr="00B642A0" w:rsidRDefault="00B642A0" w:rsidP="00426A10">
      <w:pPr>
        <w:pStyle w:val="EndNoteBibliography"/>
      </w:pPr>
      <w:r w:rsidRPr="00B642A0">
        <w:t>70</w:t>
      </w:r>
      <w:r w:rsidR="006F7D0E">
        <w:t>.</w:t>
      </w:r>
      <w:r w:rsidRPr="00B642A0">
        <w:tab/>
        <w:t>Vervliet, B., Lange, I.</w:t>
      </w:r>
      <w:r w:rsidR="00D77080">
        <w:t xml:space="preserve">, </w:t>
      </w:r>
      <w:r w:rsidRPr="00B642A0">
        <w:t xml:space="preserve">Milad, M. R. Temporal dynamics of relief in avoidance conditioning and fear extinction: Experimental validation and clinical relevance. </w:t>
      </w:r>
      <w:r w:rsidRPr="00B642A0">
        <w:rPr>
          <w:i/>
        </w:rPr>
        <w:t>Behav</w:t>
      </w:r>
      <w:r w:rsidR="00D77080">
        <w:rPr>
          <w:i/>
        </w:rPr>
        <w:t>iour</w:t>
      </w:r>
      <w:r w:rsidRPr="00B642A0">
        <w:rPr>
          <w:i/>
        </w:rPr>
        <w:t xml:space="preserve"> Res</w:t>
      </w:r>
      <w:r w:rsidR="00D77080">
        <w:rPr>
          <w:i/>
        </w:rPr>
        <w:t>earch and</w:t>
      </w:r>
      <w:r w:rsidRPr="00B642A0">
        <w:rPr>
          <w:i/>
        </w:rPr>
        <w:t xml:space="preserve"> Ther</w:t>
      </w:r>
      <w:r w:rsidR="00D77080">
        <w:rPr>
          <w:i/>
        </w:rPr>
        <w:t>apy</w:t>
      </w:r>
      <w:r w:rsidRPr="00B642A0">
        <w:rPr>
          <w:i/>
        </w:rPr>
        <w:t>.</w:t>
      </w:r>
      <w:r w:rsidRPr="00B642A0">
        <w:t xml:space="preserve"> </w:t>
      </w:r>
      <w:r w:rsidRPr="00B642A0">
        <w:rPr>
          <w:b/>
        </w:rPr>
        <w:t>96</w:t>
      </w:r>
      <w:r w:rsidR="00D77080">
        <w:t xml:space="preserve">, </w:t>
      </w:r>
      <w:r w:rsidRPr="00B642A0">
        <w:t>66-78 (2017).</w:t>
      </w:r>
    </w:p>
    <w:p w14:paraId="10F95F69" w14:textId="2E510F5A" w:rsidR="00B642A0" w:rsidRPr="00B642A0" w:rsidRDefault="00B642A0" w:rsidP="00426A10">
      <w:pPr>
        <w:pStyle w:val="EndNoteBibliography"/>
      </w:pPr>
      <w:r w:rsidRPr="00B642A0">
        <w:t>71</w:t>
      </w:r>
      <w:r w:rsidR="006F7D0E">
        <w:t>.</w:t>
      </w:r>
      <w:r w:rsidRPr="00B642A0">
        <w:tab/>
        <w:t>Leknes, S.</w:t>
      </w:r>
      <w:r w:rsidRPr="00D77080">
        <w:rPr>
          <w:iCs/>
        </w:rPr>
        <w:t xml:space="preserve"> et al. </w:t>
      </w:r>
      <w:r w:rsidRPr="00B642A0">
        <w:t xml:space="preserve">The importance of context: When relative relief renders pain pleasant. </w:t>
      </w:r>
      <w:r w:rsidRPr="00B642A0">
        <w:rPr>
          <w:i/>
        </w:rPr>
        <w:t>PAIN.</w:t>
      </w:r>
      <w:r w:rsidRPr="00B642A0">
        <w:t xml:space="preserve"> </w:t>
      </w:r>
      <w:r w:rsidRPr="00B642A0">
        <w:rPr>
          <w:b/>
        </w:rPr>
        <w:t>154</w:t>
      </w:r>
      <w:r w:rsidRPr="00B642A0">
        <w:t xml:space="preserve"> (3), 402-410 (2013).</w:t>
      </w:r>
    </w:p>
    <w:p w14:paraId="00038B5B" w14:textId="40FA351E" w:rsidR="00B642A0" w:rsidRPr="00B642A0" w:rsidRDefault="00B642A0" w:rsidP="00426A10">
      <w:pPr>
        <w:pStyle w:val="EndNoteBibliography"/>
      </w:pPr>
      <w:r w:rsidRPr="00B642A0">
        <w:t>72</w:t>
      </w:r>
      <w:r w:rsidR="006F7D0E">
        <w:t>.</w:t>
      </w:r>
      <w:r w:rsidRPr="00B642A0">
        <w:tab/>
        <w:t>Vervliet, B., Lange, I.</w:t>
      </w:r>
      <w:r w:rsidR="00D77080">
        <w:t xml:space="preserve">, </w:t>
      </w:r>
      <w:r w:rsidRPr="00B642A0">
        <w:t xml:space="preserve">Milad, M. R. Temporal dynamics of relief in avoidance conditioning and fear extinction: Experimental validation and clinical relevance. </w:t>
      </w:r>
      <w:r w:rsidRPr="00B642A0">
        <w:rPr>
          <w:i/>
        </w:rPr>
        <w:t>Behaviour Research and Therapy.</w:t>
      </w:r>
      <w:r w:rsidRPr="00B642A0">
        <w:t xml:space="preserve"> </w:t>
      </w:r>
      <w:r w:rsidRPr="00B642A0">
        <w:rPr>
          <w:b/>
        </w:rPr>
        <w:t>96</w:t>
      </w:r>
      <w:r w:rsidR="00D77080">
        <w:t xml:space="preserve">, </w:t>
      </w:r>
      <w:r w:rsidRPr="00B642A0">
        <w:t>66-78 (2017).</w:t>
      </w:r>
    </w:p>
    <w:p w14:paraId="02C02149" w14:textId="7217236C" w:rsidR="00B642A0" w:rsidRPr="00B642A0" w:rsidRDefault="00B642A0" w:rsidP="00426A10">
      <w:pPr>
        <w:pStyle w:val="EndNoteBibliography"/>
      </w:pPr>
      <w:r w:rsidRPr="00B642A0">
        <w:t>73</w:t>
      </w:r>
      <w:r w:rsidR="006F7D0E">
        <w:t>.</w:t>
      </w:r>
      <w:r w:rsidRPr="00B642A0">
        <w:tab/>
        <w:t>Deutsch, R., Smith, K. J. M., Kordts-Freudinger, R.</w:t>
      </w:r>
      <w:r w:rsidR="00D77080">
        <w:t>,</w:t>
      </w:r>
      <w:r w:rsidRPr="00B642A0">
        <w:t xml:space="preserve"> Reichardt, R. How absent negativity relates to affect and motivation: an integrative relief model. </w:t>
      </w:r>
      <w:r w:rsidRPr="00B642A0">
        <w:rPr>
          <w:i/>
        </w:rPr>
        <w:t>Frontiers in Psychology.</w:t>
      </w:r>
      <w:r w:rsidRPr="00B642A0">
        <w:t xml:space="preserve"> </w:t>
      </w:r>
      <w:r w:rsidRPr="00B642A0">
        <w:rPr>
          <w:b/>
        </w:rPr>
        <w:t>6</w:t>
      </w:r>
      <w:r w:rsidRPr="00B642A0">
        <w:t xml:space="preserve"> (152), (2015).</w:t>
      </w:r>
    </w:p>
    <w:p w14:paraId="2AC97F69" w14:textId="20944191" w:rsidR="00B642A0" w:rsidRPr="00B642A0" w:rsidRDefault="00B642A0" w:rsidP="00426A10">
      <w:pPr>
        <w:pStyle w:val="EndNoteBibliography"/>
      </w:pPr>
      <w:r w:rsidRPr="00B642A0">
        <w:t>74</w:t>
      </w:r>
      <w:r w:rsidR="006F7D0E">
        <w:t>.</w:t>
      </w:r>
      <w:r w:rsidRPr="00B642A0">
        <w:tab/>
        <w:t>Vlemincx, E.</w:t>
      </w:r>
      <w:r w:rsidRPr="00B642A0">
        <w:rPr>
          <w:i/>
        </w:rPr>
        <w:t xml:space="preserve"> </w:t>
      </w:r>
      <w:r w:rsidRPr="00D77080">
        <w:rPr>
          <w:iCs/>
        </w:rPr>
        <w:t>et al.</w:t>
      </w:r>
      <w:r w:rsidRPr="00B642A0">
        <w:t xml:space="preserve"> Why do you sigh? Sigh rate during induced stress and relief. </w:t>
      </w:r>
      <w:r w:rsidRPr="00B642A0">
        <w:rPr>
          <w:i/>
        </w:rPr>
        <w:t>Psychophysiology.</w:t>
      </w:r>
      <w:r w:rsidRPr="00B642A0">
        <w:t xml:space="preserve"> </w:t>
      </w:r>
      <w:r w:rsidRPr="00B642A0">
        <w:rPr>
          <w:b/>
        </w:rPr>
        <w:t>46</w:t>
      </w:r>
      <w:r w:rsidRPr="00B642A0">
        <w:t xml:space="preserve"> (5), 1005-1013 (2009).</w:t>
      </w:r>
    </w:p>
    <w:p w14:paraId="38BF6683" w14:textId="548FE49F" w:rsidR="00B642A0" w:rsidRPr="00B642A0" w:rsidRDefault="00B642A0" w:rsidP="00426A10">
      <w:pPr>
        <w:pStyle w:val="EndNoteBibliography"/>
      </w:pPr>
      <w:r w:rsidRPr="00B642A0">
        <w:t>75</w:t>
      </w:r>
      <w:r w:rsidR="006F7D0E">
        <w:t>.</w:t>
      </w:r>
      <w:r w:rsidRPr="00B642A0">
        <w:tab/>
        <w:t xml:space="preserve">Kreibig, S. D. Autonomic nervous system activity in emotion: A review. </w:t>
      </w:r>
      <w:r w:rsidRPr="00B642A0">
        <w:rPr>
          <w:i/>
        </w:rPr>
        <w:t xml:space="preserve">Biological </w:t>
      </w:r>
      <w:r w:rsidRPr="00B642A0">
        <w:rPr>
          <w:i/>
        </w:rPr>
        <w:lastRenderedPageBreak/>
        <w:t>Psychology.</w:t>
      </w:r>
      <w:r w:rsidRPr="00B642A0">
        <w:t xml:space="preserve"> </w:t>
      </w:r>
      <w:r w:rsidRPr="00B642A0">
        <w:rPr>
          <w:b/>
        </w:rPr>
        <w:t>84</w:t>
      </w:r>
      <w:r w:rsidRPr="00B642A0">
        <w:t xml:space="preserve"> (3), 394-421</w:t>
      </w:r>
      <w:r w:rsidR="00D77080">
        <w:t xml:space="preserve"> </w:t>
      </w:r>
      <w:r w:rsidRPr="00B642A0">
        <w:t>(2010).</w:t>
      </w:r>
    </w:p>
    <w:p w14:paraId="6E877F31" w14:textId="73EBDF96" w:rsidR="00B642A0" w:rsidRPr="00B642A0" w:rsidRDefault="00B642A0" w:rsidP="00426A10">
      <w:pPr>
        <w:pStyle w:val="EndNoteBibliography"/>
      </w:pPr>
      <w:r w:rsidRPr="00B642A0">
        <w:t>76</w:t>
      </w:r>
      <w:r w:rsidR="006F7D0E">
        <w:t>.</w:t>
      </w:r>
      <w:r w:rsidRPr="00B642A0">
        <w:tab/>
        <w:t>Pappens, M., Smets, E., Vansteenwegen, D., Van Den Bergh, O.</w:t>
      </w:r>
      <w:r w:rsidR="00D77080">
        <w:t xml:space="preserve">, </w:t>
      </w:r>
      <w:r w:rsidRPr="00B642A0">
        <w:t xml:space="preserve">Van Diest, I. Learning to fear suffocation: a new paradigm for interoceptive fear conditioning. </w:t>
      </w:r>
      <w:r w:rsidRPr="00B642A0">
        <w:rPr>
          <w:i/>
        </w:rPr>
        <w:t>Psychophysiology.</w:t>
      </w:r>
      <w:r w:rsidRPr="00B642A0">
        <w:t xml:space="preserve"> </w:t>
      </w:r>
      <w:r w:rsidRPr="00B642A0">
        <w:rPr>
          <w:b/>
        </w:rPr>
        <w:t>49</w:t>
      </w:r>
      <w:r w:rsidRPr="00B642A0">
        <w:t xml:space="preserve"> (6), 821-828 (2012).</w:t>
      </w:r>
    </w:p>
    <w:p w14:paraId="05650C9E" w14:textId="77FA7B0E" w:rsidR="00B642A0" w:rsidRPr="00B642A0" w:rsidRDefault="00B642A0" w:rsidP="00426A10">
      <w:pPr>
        <w:pStyle w:val="EndNoteBibliography"/>
      </w:pPr>
      <w:r w:rsidRPr="00B642A0">
        <w:t>77</w:t>
      </w:r>
      <w:r w:rsidR="006F7D0E">
        <w:t>.</w:t>
      </w:r>
      <w:r w:rsidRPr="00B642A0">
        <w:tab/>
        <w:t>de Man, J.</w:t>
      </w:r>
      <w:r w:rsidR="00D77080">
        <w:t xml:space="preserve">, </w:t>
      </w:r>
      <w:r w:rsidRPr="00B642A0">
        <w:t xml:space="preserve">Stassen, N. </w:t>
      </w:r>
      <w:r w:rsidR="00426A10">
        <w:t xml:space="preserve">Analyzing fear using single sensor EEG device. </w:t>
      </w:r>
      <w:r w:rsidRPr="00B642A0">
        <w:t xml:space="preserve">in </w:t>
      </w:r>
      <w:r w:rsidRPr="00B642A0">
        <w:rPr>
          <w:i/>
        </w:rPr>
        <w:t>International Conference on Intelligent Technologies for Interactive Entertainment.</w:t>
      </w:r>
      <w:r w:rsidRPr="00B642A0">
        <w:t xml:space="preserve"> eds R  Poppe, Meyer J.J., Veltkamp R., Dastani M. 86-96 Springer</w:t>
      </w:r>
      <w:r w:rsidR="00D77080">
        <w:t>. (2016)</w:t>
      </w:r>
      <w:r w:rsidRPr="00B642A0">
        <w:t>.</w:t>
      </w:r>
    </w:p>
    <w:p w14:paraId="2BC578B6" w14:textId="6D5559E9" w:rsidR="00B642A0" w:rsidRPr="00B642A0" w:rsidRDefault="00B642A0" w:rsidP="00426A10">
      <w:pPr>
        <w:pStyle w:val="EndNoteBibliography"/>
      </w:pPr>
      <w:r w:rsidRPr="00B642A0">
        <w:t>78</w:t>
      </w:r>
      <w:r w:rsidR="006F7D0E">
        <w:t>.</w:t>
      </w:r>
      <w:r w:rsidRPr="00B642A0">
        <w:tab/>
        <w:t xml:space="preserve">Meulders, Vandebroek, Vervliet &amp; Vlaeyen. Generalization Gradients in Cued and Contextual Pain-Related Fear: An Experimental Study in Healthy Participants. </w:t>
      </w:r>
      <w:r w:rsidRPr="00B642A0">
        <w:rPr>
          <w:i/>
        </w:rPr>
        <w:t>Frontiers in Human Neuroscience.</w:t>
      </w:r>
      <w:r w:rsidRPr="00B642A0">
        <w:t xml:space="preserve"> </w:t>
      </w:r>
      <w:r w:rsidRPr="00B642A0">
        <w:rPr>
          <w:b/>
        </w:rPr>
        <w:t>7</w:t>
      </w:r>
      <w:r w:rsidRPr="00B642A0">
        <w:t>, 345 (2013).</w:t>
      </w:r>
    </w:p>
    <w:p w14:paraId="73F56FF1" w14:textId="217ABE81" w:rsidR="00B642A0" w:rsidRPr="00B642A0" w:rsidRDefault="00B642A0" w:rsidP="00426A10">
      <w:pPr>
        <w:pStyle w:val="EndNoteBibliography"/>
      </w:pPr>
      <w:r w:rsidRPr="00B642A0">
        <w:t>79</w:t>
      </w:r>
      <w:r w:rsidR="006F7D0E">
        <w:t>.</w:t>
      </w:r>
      <w:r w:rsidRPr="00B642A0">
        <w:tab/>
        <w:t>Meulders,</w:t>
      </w:r>
      <w:r w:rsidR="00426A10">
        <w:t xml:space="preserve"> A.,</w:t>
      </w:r>
      <w:r w:rsidRPr="00B642A0">
        <w:t xml:space="preserve"> Vansteenwegen</w:t>
      </w:r>
      <w:r w:rsidR="00426A10">
        <w:t>, D.,</w:t>
      </w:r>
      <w:r w:rsidRPr="00B642A0">
        <w:t xml:space="preserve"> Vlaeyen</w:t>
      </w:r>
      <w:r w:rsidR="00426A10">
        <w:t xml:space="preserve"> J. W. S</w:t>
      </w:r>
      <w:r w:rsidRPr="00B642A0">
        <w:t xml:space="preserve">. The acquisition of fear of movement-related pain and associative learning: a novel pain-relevant human fear conditioning paradigm. </w:t>
      </w:r>
      <w:r w:rsidRPr="00B642A0">
        <w:rPr>
          <w:i/>
        </w:rPr>
        <w:t>Pain.</w:t>
      </w:r>
      <w:r w:rsidRPr="00B642A0">
        <w:t xml:space="preserve"> </w:t>
      </w:r>
      <w:r w:rsidRPr="00B642A0">
        <w:rPr>
          <w:b/>
        </w:rPr>
        <w:t>152</w:t>
      </w:r>
      <w:r w:rsidRPr="00B642A0">
        <w:t xml:space="preserve"> (11), 2460-2469 (2011).</w:t>
      </w:r>
    </w:p>
    <w:p w14:paraId="58E569AE" w14:textId="69517DCB" w:rsidR="00B642A0" w:rsidRPr="00B642A0" w:rsidRDefault="00B642A0" w:rsidP="00426A10">
      <w:pPr>
        <w:pStyle w:val="EndNoteBibliography"/>
      </w:pPr>
      <w:r w:rsidRPr="00B642A0">
        <w:t>80</w:t>
      </w:r>
      <w:r w:rsidR="006F7D0E">
        <w:t>.</w:t>
      </w:r>
      <w:r w:rsidRPr="00B642A0">
        <w:tab/>
        <w:t>Meulders</w:t>
      </w:r>
      <w:r w:rsidR="00426A10">
        <w:t>, A.,</w:t>
      </w:r>
      <w:r w:rsidRPr="00B642A0">
        <w:t xml:space="preserve"> Vlaeyen</w:t>
      </w:r>
      <w:r w:rsidR="00426A10">
        <w:t>, J. W. S</w:t>
      </w:r>
      <w:r w:rsidRPr="00B642A0">
        <w:t xml:space="preserve">. The acquisition and generalization of cued and contextual pain-related fear: an experimental study using a voluntary movement paradigm. </w:t>
      </w:r>
      <w:r w:rsidRPr="00B642A0">
        <w:rPr>
          <w:i/>
        </w:rPr>
        <w:t>Pain.</w:t>
      </w:r>
      <w:r w:rsidRPr="00B642A0">
        <w:t xml:space="preserve"> </w:t>
      </w:r>
      <w:r w:rsidRPr="00B642A0">
        <w:rPr>
          <w:b/>
        </w:rPr>
        <w:t>154</w:t>
      </w:r>
      <w:r w:rsidRPr="00B642A0">
        <w:t xml:space="preserve"> (2), 272-282 (2013).</w:t>
      </w:r>
    </w:p>
    <w:p w14:paraId="47E217D0" w14:textId="1920851B" w:rsidR="00B642A0" w:rsidRPr="00B642A0" w:rsidRDefault="00B642A0" w:rsidP="00426A10">
      <w:pPr>
        <w:pStyle w:val="EndNoteBibliography"/>
      </w:pPr>
      <w:r w:rsidRPr="00B642A0">
        <w:t>81</w:t>
      </w:r>
      <w:r w:rsidR="006F7D0E">
        <w:t>.</w:t>
      </w:r>
      <w:r w:rsidRPr="00B642A0">
        <w:tab/>
        <w:t>Moore, D. J., Keogh, E., Crombez, G.</w:t>
      </w:r>
      <w:r w:rsidR="00426A10">
        <w:t>,</w:t>
      </w:r>
      <w:r w:rsidRPr="00B642A0">
        <w:t xml:space="preserve"> Eccleston, C. Methods for studying naturally occurring human pain and their analogues. </w:t>
      </w:r>
      <w:r w:rsidRPr="00B642A0">
        <w:rPr>
          <w:i/>
        </w:rPr>
        <w:t>Pain.</w:t>
      </w:r>
      <w:r w:rsidRPr="00B642A0">
        <w:t xml:space="preserve"> </w:t>
      </w:r>
      <w:r w:rsidRPr="00B642A0">
        <w:rPr>
          <w:b/>
        </w:rPr>
        <w:t>154</w:t>
      </w:r>
      <w:r w:rsidRPr="00B642A0">
        <w:t xml:space="preserve"> (2), 190-199 (2013).</w:t>
      </w:r>
    </w:p>
    <w:p w14:paraId="0800B977" w14:textId="6B641BFE" w:rsidR="00B642A0" w:rsidRPr="00B642A0" w:rsidRDefault="00B642A0" w:rsidP="00426A10">
      <w:pPr>
        <w:pStyle w:val="EndNoteBibliography"/>
      </w:pPr>
      <w:r w:rsidRPr="00B642A0">
        <w:t>82</w:t>
      </w:r>
      <w:r w:rsidR="006F7D0E">
        <w:t>.</w:t>
      </w:r>
      <w:r w:rsidRPr="00B642A0">
        <w:tab/>
        <w:t xml:space="preserve">Lewis, T. Pain in muscular ischemia: its relation to anginal pain. </w:t>
      </w:r>
      <w:r w:rsidRPr="00B642A0">
        <w:rPr>
          <w:i/>
        </w:rPr>
        <w:t xml:space="preserve">Archives of </w:t>
      </w:r>
      <w:r w:rsidR="00426A10">
        <w:rPr>
          <w:i/>
        </w:rPr>
        <w:t>I</w:t>
      </w:r>
      <w:r w:rsidRPr="00B642A0">
        <w:rPr>
          <w:i/>
        </w:rPr>
        <w:t xml:space="preserve">nternal </w:t>
      </w:r>
      <w:r w:rsidR="00426A10">
        <w:rPr>
          <w:i/>
        </w:rPr>
        <w:t>M</w:t>
      </w:r>
      <w:r w:rsidRPr="00B642A0">
        <w:rPr>
          <w:i/>
        </w:rPr>
        <w:t>edicine.</w:t>
      </w:r>
      <w:r w:rsidRPr="00B642A0">
        <w:t xml:space="preserve"> </w:t>
      </w:r>
      <w:r w:rsidRPr="00B642A0">
        <w:rPr>
          <w:b/>
        </w:rPr>
        <w:t>49</w:t>
      </w:r>
      <w:r w:rsidRPr="00B642A0">
        <w:t xml:space="preserve"> (5), 713-727 (1932).</w:t>
      </w:r>
    </w:p>
    <w:p w14:paraId="4C16168F" w14:textId="1E56200D" w:rsidR="00B642A0" w:rsidRPr="00B642A0" w:rsidRDefault="00B642A0" w:rsidP="00426A10">
      <w:pPr>
        <w:pStyle w:val="EndNoteBibliography"/>
      </w:pPr>
      <w:r w:rsidRPr="00B642A0">
        <w:t>83</w:t>
      </w:r>
      <w:r w:rsidR="006F7D0E">
        <w:t>.</w:t>
      </w:r>
      <w:r w:rsidRPr="00B642A0">
        <w:tab/>
        <w:t>Niederstrasser, N. G.</w:t>
      </w:r>
      <w:r w:rsidRPr="00426A10">
        <w:rPr>
          <w:iCs/>
        </w:rPr>
        <w:t xml:space="preserve"> et al.</w:t>
      </w:r>
      <w:r w:rsidRPr="00B642A0">
        <w:t xml:space="preserve"> Pain </w:t>
      </w:r>
      <w:r w:rsidR="00426A10">
        <w:t>c</w:t>
      </w:r>
      <w:r w:rsidRPr="00B642A0">
        <w:t xml:space="preserve">atastrophizing and </w:t>
      </w:r>
      <w:r w:rsidR="00426A10">
        <w:t>f</w:t>
      </w:r>
      <w:r w:rsidRPr="00B642A0">
        <w:t xml:space="preserve">ear of </w:t>
      </w:r>
      <w:r w:rsidR="00426A10">
        <w:t>p</w:t>
      </w:r>
      <w:r w:rsidRPr="00B642A0">
        <w:t xml:space="preserve">ain </w:t>
      </w:r>
      <w:r w:rsidR="00426A10">
        <w:t>p</w:t>
      </w:r>
      <w:r w:rsidRPr="00B642A0">
        <w:t xml:space="preserve">redict the </w:t>
      </w:r>
      <w:r w:rsidR="00426A10">
        <w:t>e</w:t>
      </w:r>
      <w:r w:rsidRPr="00B642A0">
        <w:t xml:space="preserve">xperience of </w:t>
      </w:r>
      <w:r w:rsidR="00426A10">
        <w:t>p</w:t>
      </w:r>
      <w:r w:rsidRPr="00B642A0">
        <w:t xml:space="preserve">ain in </w:t>
      </w:r>
      <w:r w:rsidR="00426A10">
        <w:t>b</w:t>
      </w:r>
      <w:r w:rsidRPr="00B642A0">
        <w:t xml:space="preserve">ody </w:t>
      </w:r>
      <w:r w:rsidR="00426A10">
        <w:t>p</w:t>
      </w:r>
      <w:r w:rsidRPr="00B642A0">
        <w:t xml:space="preserve">arts </w:t>
      </w:r>
      <w:r w:rsidR="00426A10">
        <w:t>n</w:t>
      </w:r>
      <w:r w:rsidRPr="00B642A0">
        <w:t xml:space="preserve">ot </w:t>
      </w:r>
      <w:r w:rsidR="00426A10">
        <w:t>t</w:t>
      </w:r>
      <w:r w:rsidRPr="00B642A0">
        <w:t xml:space="preserve">argeted by a </w:t>
      </w:r>
      <w:r w:rsidR="00426A10">
        <w:t>d</w:t>
      </w:r>
      <w:r w:rsidRPr="00B642A0">
        <w:t>elayed-</w:t>
      </w:r>
      <w:r w:rsidR="00426A10">
        <w:t>o</w:t>
      </w:r>
      <w:r w:rsidRPr="00B642A0">
        <w:t xml:space="preserve">nset </w:t>
      </w:r>
      <w:r w:rsidR="00426A10">
        <w:t>m</w:t>
      </w:r>
      <w:r w:rsidRPr="00B642A0">
        <w:t xml:space="preserve">uscle </w:t>
      </w:r>
      <w:r w:rsidR="00426A10">
        <w:t>s</w:t>
      </w:r>
      <w:r w:rsidRPr="00B642A0">
        <w:t xml:space="preserve">oreness </w:t>
      </w:r>
      <w:r w:rsidR="00426A10">
        <w:t>p</w:t>
      </w:r>
      <w:r w:rsidRPr="00B642A0">
        <w:t xml:space="preserve">rocedure. </w:t>
      </w:r>
      <w:r w:rsidRPr="00B642A0">
        <w:rPr>
          <w:i/>
        </w:rPr>
        <w:t>The Journal of Pain.</w:t>
      </w:r>
      <w:r w:rsidRPr="00B642A0">
        <w:t xml:space="preserve"> </w:t>
      </w:r>
      <w:r w:rsidRPr="00B642A0">
        <w:rPr>
          <w:b/>
        </w:rPr>
        <w:t>16</w:t>
      </w:r>
      <w:r w:rsidRPr="00B642A0">
        <w:t xml:space="preserve"> (11), 1065-1076 (2015).</w:t>
      </w:r>
    </w:p>
    <w:p w14:paraId="20ECB952" w14:textId="21114560" w:rsidR="00B642A0" w:rsidRPr="00B642A0" w:rsidRDefault="00B642A0" w:rsidP="00426A10">
      <w:pPr>
        <w:pStyle w:val="EndNoteBibliography"/>
      </w:pPr>
      <w:r w:rsidRPr="00B642A0">
        <w:t>84</w:t>
      </w:r>
      <w:r w:rsidR="006F7D0E">
        <w:t>.</w:t>
      </w:r>
      <w:r w:rsidRPr="00B642A0">
        <w:tab/>
        <w:t>Niederstrasser, N. G.</w:t>
      </w:r>
      <w:r w:rsidRPr="00426A10">
        <w:rPr>
          <w:iCs/>
        </w:rPr>
        <w:t xml:space="preserve"> et al. </w:t>
      </w:r>
      <w:r w:rsidRPr="00B642A0">
        <w:t xml:space="preserve">An experimental approach to examining psychological contributions to multisite musculoskeletal pain. </w:t>
      </w:r>
      <w:r w:rsidRPr="00B642A0">
        <w:rPr>
          <w:i/>
        </w:rPr>
        <w:t>The Journal of Pain.</w:t>
      </w:r>
      <w:r w:rsidRPr="00B642A0">
        <w:t xml:space="preserve"> </w:t>
      </w:r>
      <w:r w:rsidRPr="00B642A0">
        <w:rPr>
          <w:b/>
        </w:rPr>
        <w:t>15</w:t>
      </w:r>
      <w:r w:rsidRPr="00B642A0">
        <w:t xml:space="preserve"> (11), 1156-1165 (2014).</w:t>
      </w:r>
    </w:p>
    <w:p w14:paraId="626A41AB" w14:textId="02736B6C" w:rsidR="00C17BFF" w:rsidRPr="00A43B7D" w:rsidRDefault="00C90DED" w:rsidP="00426A10">
      <w:r w:rsidRPr="00A43B7D">
        <w:fldChar w:fldCharType="end"/>
      </w:r>
    </w:p>
    <w:sectPr w:rsidR="00C17BFF" w:rsidRPr="00A43B7D" w:rsidSect="002618E9">
      <w:headerReference w:type="default" r:id="rId9"/>
      <w:footerReference w:type="default" r:id="rId10"/>
      <w:headerReference w:type="first" r:id="rId11"/>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771231" w14:textId="77777777" w:rsidR="00C562D0" w:rsidRDefault="00C562D0" w:rsidP="00621C4E">
      <w:r>
        <w:separator/>
      </w:r>
    </w:p>
  </w:endnote>
  <w:endnote w:type="continuationSeparator" w:id="0">
    <w:p w14:paraId="663B0EC2" w14:textId="77777777" w:rsidR="00C562D0" w:rsidRDefault="00C562D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A2DC7" w14:textId="6269C215" w:rsidR="002603BA" w:rsidRDefault="002603BA" w:rsidP="007104FF">
    <w:pPr>
      <w:pStyle w:val="Footer"/>
    </w:pPr>
  </w:p>
  <w:p w14:paraId="6F9AC818" w14:textId="77777777" w:rsidR="002603BA" w:rsidRDefault="002603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F227F3" w14:textId="77777777" w:rsidR="00C562D0" w:rsidRDefault="00C562D0" w:rsidP="00621C4E">
      <w:r>
        <w:separator/>
      </w:r>
    </w:p>
  </w:footnote>
  <w:footnote w:type="continuationSeparator" w:id="0">
    <w:p w14:paraId="3B800E31" w14:textId="77777777" w:rsidR="00C562D0" w:rsidRDefault="00C562D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5410B561" w:rsidR="002603BA" w:rsidRPr="006F06E4" w:rsidRDefault="002603BA"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9C62ED8" w:rsidR="002603BA" w:rsidRPr="006F06E4" w:rsidRDefault="002603B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90BE2AAE"/>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i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B641027"/>
    <w:multiLevelType w:val="multilevel"/>
    <w:tmpl w:val="5712C58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E40542"/>
    <w:multiLevelType w:val="multilevel"/>
    <w:tmpl w:val="EA242702"/>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BE1634"/>
    <w:multiLevelType w:val="hybridMultilevel"/>
    <w:tmpl w:val="D2EE9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0CE4DC1"/>
    <w:multiLevelType w:val="hybridMultilevel"/>
    <w:tmpl w:val="6324BC78"/>
    <w:lvl w:ilvl="0" w:tplc="CC267018">
      <w:start w:val="1"/>
      <w:numFmt w:val="bullet"/>
      <w:lvlText w:val="●"/>
      <w:lvlJc w:val="left"/>
      <w:pPr>
        <w:tabs>
          <w:tab w:val="num" w:pos="720"/>
        </w:tabs>
        <w:ind w:left="720" w:hanging="360"/>
      </w:pPr>
      <w:rPr>
        <w:rFonts w:ascii="Arial" w:hAnsi="Arial" w:hint="default"/>
      </w:rPr>
    </w:lvl>
    <w:lvl w:ilvl="1" w:tplc="DD7EAF80" w:tentative="1">
      <w:start w:val="1"/>
      <w:numFmt w:val="bullet"/>
      <w:lvlText w:val="●"/>
      <w:lvlJc w:val="left"/>
      <w:pPr>
        <w:tabs>
          <w:tab w:val="num" w:pos="1440"/>
        </w:tabs>
        <w:ind w:left="1440" w:hanging="360"/>
      </w:pPr>
      <w:rPr>
        <w:rFonts w:ascii="Arial" w:hAnsi="Arial" w:hint="default"/>
      </w:rPr>
    </w:lvl>
    <w:lvl w:ilvl="2" w:tplc="695C4BCC" w:tentative="1">
      <w:start w:val="1"/>
      <w:numFmt w:val="bullet"/>
      <w:lvlText w:val="●"/>
      <w:lvlJc w:val="left"/>
      <w:pPr>
        <w:tabs>
          <w:tab w:val="num" w:pos="2160"/>
        </w:tabs>
        <w:ind w:left="2160" w:hanging="360"/>
      </w:pPr>
      <w:rPr>
        <w:rFonts w:ascii="Arial" w:hAnsi="Arial" w:hint="default"/>
      </w:rPr>
    </w:lvl>
    <w:lvl w:ilvl="3" w:tplc="2E7489D0" w:tentative="1">
      <w:start w:val="1"/>
      <w:numFmt w:val="bullet"/>
      <w:lvlText w:val="●"/>
      <w:lvlJc w:val="left"/>
      <w:pPr>
        <w:tabs>
          <w:tab w:val="num" w:pos="2880"/>
        </w:tabs>
        <w:ind w:left="2880" w:hanging="360"/>
      </w:pPr>
      <w:rPr>
        <w:rFonts w:ascii="Arial" w:hAnsi="Arial" w:hint="default"/>
      </w:rPr>
    </w:lvl>
    <w:lvl w:ilvl="4" w:tplc="8E18AD74" w:tentative="1">
      <w:start w:val="1"/>
      <w:numFmt w:val="bullet"/>
      <w:lvlText w:val="●"/>
      <w:lvlJc w:val="left"/>
      <w:pPr>
        <w:tabs>
          <w:tab w:val="num" w:pos="3600"/>
        </w:tabs>
        <w:ind w:left="3600" w:hanging="360"/>
      </w:pPr>
      <w:rPr>
        <w:rFonts w:ascii="Arial" w:hAnsi="Arial" w:hint="default"/>
      </w:rPr>
    </w:lvl>
    <w:lvl w:ilvl="5" w:tplc="C004F9FA" w:tentative="1">
      <w:start w:val="1"/>
      <w:numFmt w:val="bullet"/>
      <w:lvlText w:val="●"/>
      <w:lvlJc w:val="left"/>
      <w:pPr>
        <w:tabs>
          <w:tab w:val="num" w:pos="4320"/>
        </w:tabs>
        <w:ind w:left="4320" w:hanging="360"/>
      </w:pPr>
      <w:rPr>
        <w:rFonts w:ascii="Arial" w:hAnsi="Arial" w:hint="default"/>
      </w:rPr>
    </w:lvl>
    <w:lvl w:ilvl="6" w:tplc="826E2A18" w:tentative="1">
      <w:start w:val="1"/>
      <w:numFmt w:val="bullet"/>
      <w:lvlText w:val="●"/>
      <w:lvlJc w:val="left"/>
      <w:pPr>
        <w:tabs>
          <w:tab w:val="num" w:pos="5040"/>
        </w:tabs>
        <w:ind w:left="5040" w:hanging="360"/>
      </w:pPr>
      <w:rPr>
        <w:rFonts w:ascii="Arial" w:hAnsi="Arial" w:hint="default"/>
      </w:rPr>
    </w:lvl>
    <w:lvl w:ilvl="7" w:tplc="5D587AE8" w:tentative="1">
      <w:start w:val="1"/>
      <w:numFmt w:val="bullet"/>
      <w:lvlText w:val="●"/>
      <w:lvlJc w:val="left"/>
      <w:pPr>
        <w:tabs>
          <w:tab w:val="num" w:pos="5760"/>
        </w:tabs>
        <w:ind w:left="5760" w:hanging="360"/>
      </w:pPr>
      <w:rPr>
        <w:rFonts w:ascii="Arial" w:hAnsi="Arial" w:hint="default"/>
      </w:rPr>
    </w:lvl>
    <w:lvl w:ilvl="8" w:tplc="92042ADC"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4"/>
  </w:num>
  <w:num w:numId="12">
    <w:abstractNumId w:val="2"/>
  </w:num>
  <w:num w:numId="13">
    <w:abstractNumId w:val="21"/>
  </w:num>
  <w:num w:numId="14">
    <w:abstractNumId w:val="29"/>
  </w:num>
  <w:num w:numId="15">
    <w:abstractNumId w:val="12"/>
  </w:num>
  <w:num w:numId="16">
    <w:abstractNumId w:val="8"/>
  </w:num>
  <w:num w:numId="17">
    <w:abstractNumId w:val="23"/>
  </w:num>
  <w:num w:numId="18">
    <w:abstractNumId w:val="13"/>
  </w:num>
  <w:num w:numId="19">
    <w:abstractNumId w:val="26"/>
  </w:num>
  <w:num w:numId="20">
    <w:abstractNumId w:val="3"/>
  </w:num>
  <w:num w:numId="21">
    <w:abstractNumId w:val="27"/>
  </w:num>
  <w:num w:numId="22">
    <w:abstractNumId w:val="25"/>
  </w:num>
  <w:num w:numId="23">
    <w:abstractNumId w:val="15"/>
  </w:num>
  <w:num w:numId="24">
    <w:abstractNumId w:val="30"/>
  </w:num>
  <w:num w:numId="25">
    <w:abstractNumId w:val="7"/>
  </w:num>
  <w:num w:numId="26">
    <w:abstractNumId w:val="1"/>
  </w:num>
  <w:num w:numId="27">
    <w:abstractNumId w:val="6"/>
  </w:num>
  <w:num w:numId="28">
    <w:abstractNumId w:val="31"/>
  </w:num>
  <w:num w:numId="29">
    <w:abstractNumId w:val="28"/>
  </w:num>
  <w:num w:numId="30">
    <w:abstractNumId w:val="19"/>
  </w:num>
  <w:num w:numId="31">
    <w:abstractNumId w:val="14"/>
  </w:num>
  <w:num w:numId="32">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dpswedut59ebeppe0pstz8wwfpat9dtw9f&quot;&gt;My EndNote Library&lt;record-ids&gt;&lt;item&gt;3&lt;/item&gt;&lt;item&gt;5&lt;/item&gt;&lt;item&gt;16&lt;/item&gt;&lt;item&gt;23&lt;/item&gt;&lt;item&gt;32&lt;/item&gt;&lt;item&gt;34&lt;/item&gt;&lt;item&gt;42&lt;/item&gt;&lt;item&gt;60&lt;/item&gt;&lt;item&gt;61&lt;/item&gt;&lt;item&gt;64&lt;/item&gt;&lt;item&gt;68&lt;/item&gt;&lt;item&gt;78&lt;/item&gt;&lt;item&gt;85&lt;/item&gt;&lt;item&gt;101&lt;/item&gt;&lt;item&gt;102&lt;/item&gt;&lt;item&gt;113&lt;/item&gt;&lt;item&gt;123&lt;/item&gt;&lt;item&gt;124&lt;/item&gt;&lt;item&gt;144&lt;/item&gt;&lt;item&gt;148&lt;/item&gt;&lt;item&gt;171&lt;/item&gt;&lt;item&gt;175&lt;/item&gt;&lt;item&gt;180&lt;/item&gt;&lt;item&gt;181&lt;/item&gt;&lt;item&gt;182&lt;/item&gt;&lt;item&gt;184&lt;/item&gt;&lt;item&gt;195&lt;/item&gt;&lt;item&gt;211&lt;/item&gt;&lt;item&gt;215&lt;/item&gt;&lt;item&gt;219&lt;/item&gt;&lt;item&gt;220&lt;/item&gt;&lt;item&gt;249&lt;/item&gt;&lt;item&gt;250&lt;/item&gt;&lt;item&gt;258&lt;/item&gt;&lt;item&gt;262&lt;/item&gt;&lt;item&gt;263&lt;/item&gt;&lt;item&gt;269&lt;/item&gt;&lt;item&gt;270&lt;/item&gt;&lt;item&gt;271&lt;/item&gt;&lt;item&gt;272&lt;/item&gt;&lt;item&gt;287&lt;/item&gt;&lt;item&gt;307&lt;/item&gt;&lt;item&gt;323&lt;/item&gt;&lt;item&gt;324&lt;/item&gt;&lt;item&gt;326&lt;/item&gt;&lt;item&gt;327&lt;/item&gt;&lt;item&gt;328&lt;/item&gt;&lt;item&gt;329&lt;/item&gt;&lt;item&gt;333&lt;/item&gt;&lt;item&gt;334&lt;/item&gt;&lt;item&gt;338&lt;/item&gt;&lt;item&gt;339&lt;/item&gt;&lt;item&gt;342&lt;/item&gt;&lt;item&gt;343&lt;/item&gt;&lt;item&gt;344&lt;/item&gt;&lt;item&gt;345&lt;/item&gt;&lt;item&gt;347&lt;/item&gt;&lt;item&gt;351&lt;/item&gt;&lt;item&gt;352&lt;/item&gt;&lt;item&gt;353&lt;/item&gt;&lt;item&gt;354&lt;/item&gt;&lt;item&gt;357&lt;/item&gt;&lt;item&gt;369&lt;/item&gt;&lt;item&gt;370&lt;/item&gt;&lt;item&gt;371&lt;/item&gt;&lt;item&gt;372&lt;/item&gt;&lt;item&gt;373&lt;/item&gt;&lt;item&gt;374&lt;/item&gt;&lt;item&gt;379&lt;/item&gt;&lt;item&gt;380&lt;/item&gt;&lt;item&gt;382&lt;/item&gt;&lt;item&gt;402&lt;/item&gt;&lt;item&gt;404&lt;/item&gt;&lt;item&gt;405&lt;/item&gt;&lt;item&gt;406&lt;/item&gt;&lt;item&gt;407&lt;/item&gt;&lt;item&gt;435&lt;/item&gt;&lt;item&gt;436&lt;/item&gt;&lt;item&gt;442&lt;/item&gt;&lt;item&gt;446&lt;/item&gt;&lt;item&gt;447&lt;/item&gt;&lt;item&gt;448&lt;/item&gt;&lt;item&gt;449&lt;/item&gt;&lt;item&gt;450&lt;/item&gt;&lt;/record-ids&gt;&lt;/item&gt;&lt;/Libraries&gt;"/>
  </w:docVars>
  <w:rsids>
    <w:rsidRoot w:val="00EE705F"/>
    <w:rsid w:val="0000087D"/>
    <w:rsid w:val="00000CE7"/>
    <w:rsid w:val="00000DF1"/>
    <w:rsid w:val="00001169"/>
    <w:rsid w:val="00001806"/>
    <w:rsid w:val="000035AB"/>
    <w:rsid w:val="00004353"/>
    <w:rsid w:val="00004CAE"/>
    <w:rsid w:val="00005334"/>
    <w:rsid w:val="00005815"/>
    <w:rsid w:val="00006E68"/>
    <w:rsid w:val="00007000"/>
    <w:rsid w:val="00007221"/>
    <w:rsid w:val="00007DBC"/>
    <w:rsid w:val="00007EA1"/>
    <w:rsid w:val="00010079"/>
    <w:rsid w:val="000100F0"/>
    <w:rsid w:val="0001078C"/>
    <w:rsid w:val="00010E33"/>
    <w:rsid w:val="000129B2"/>
    <w:rsid w:val="00012A6D"/>
    <w:rsid w:val="00012FF9"/>
    <w:rsid w:val="0001389C"/>
    <w:rsid w:val="00013B0E"/>
    <w:rsid w:val="00014314"/>
    <w:rsid w:val="00014394"/>
    <w:rsid w:val="000143BD"/>
    <w:rsid w:val="000149CA"/>
    <w:rsid w:val="00014FF6"/>
    <w:rsid w:val="000177D7"/>
    <w:rsid w:val="00020567"/>
    <w:rsid w:val="0002089C"/>
    <w:rsid w:val="000212AE"/>
    <w:rsid w:val="00021434"/>
    <w:rsid w:val="00021774"/>
    <w:rsid w:val="00021DF3"/>
    <w:rsid w:val="00021E17"/>
    <w:rsid w:val="000224F5"/>
    <w:rsid w:val="00023869"/>
    <w:rsid w:val="00024598"/>
    <w:rsid w:val="0002681A"/>
    <w:rsid w:val="00026C43"/>
    <w:rsid w:val="000279B0"/>
    <w:rsid w:val="00030D58"/>
    <w:rsid w:val="00031AC1"/>
    <w:rsid w:val="00032769"/>
    <w:rsid w:val="00032833"/>
    <w:rsid w:val="0003311E"/>
    <w:rsid w:val="00033C4F"/>
    <w:rsid w:val="0003498C"/>
    <w:rsid w:val="00035298"/>
    <w:rsid w:val="0003566C"/>
    <w:rsid w:val="00036BBE"/>
    <w:rsid w:val="000372FB"/>
    <w:rsid w:val="00037B58"/>
    <w:rsid w:val="00040084"/>
    <w:rsid w:val="00042B0B"/>
    <w:rsid w:val="00043531"/>
    <w:rsid w:val="000437A1"/>
    <w:rsid w:val="000437AA"/>
    <w:rsid w:val="000442BB"/>
    <w:rsid w:val="00046DD5"/>
    <w:rsid w:val="00047FC0"/>
    <w:rsid w:val="00050358"/>
    <w:rsid w:val="00050394"/>
    <w:rsid w:val="00051B73"/>
    <w:rsid w:val="000548DB"/>
    <w:rsid w:val="000557D3"/>
    <w:rsid w:val="00055F79"/>
    <w:rsid w:val="00056532"/>
    <w:rsid w:val="0005669E"/>
    <w:rsid w:val="00057576"/>
    <w:rsid w:val="000575CF"/>
    <w:rsid w:val="0006085F"/>
    <w:rsid w:val="00060ABE"/>
    <w:rsid w:val="00060CD5"/>
    <w:rsid w:val="000611CB"/>
    <w:rsid w:val="00061A50"/>
    <w:rsid w:val="0006361B"/>
    <w:rsid w:val="00064104"/>
    <w:rsid w:val="00064F32"/>
    <w:rsid w:val="000652E3"/>
    <w:rsid w:val="0006557E"/>
    <w:rsid w:val="00066025"/>
    <w:rsid w:val="00066D91"/>
    <w:rsid w:val="00067012"/>
    <w:rsid w:val="00067A8F"/>
    <w:rsid w:val="00067B98"/>
    <w:rsid w:val="000701D1"/>
    <w:rsid w:val="00070AE3"/>
    <w:rsid w:val="00072A81"/>
    <w:rsid w:val="00074F1C"/>
    <w:rsid w:val="00075984"/>
    <w:rsid w:val="00080A20"/>
    <w:rsid w:val="00082512"/>
    <w:rsid w:val="00082796"/>
    <w:rsid w:val="00082DF4"/>
    <w:rsid w:val="0008388B"/>
    <w:rsid w:val="00083B1B"/>
    <w:rsid w:val="00084641"/>
    <w:rsid w:val="000848BD"/>
    <w:rsid w:val="00084E9A"/>
    <w:rsid w:val="0008605A"/>
    <w:rsid w:val="00086FF5"/>
    <w:rsid w:val="00086FFF"/>
    <w:rsid w:val="00087AAD"/>
    <w:rsid w:val="00087C0A"/>
    <w:rsid w:val="0009065D"/>
    <w:rsid w:val="00090664"/>
    <w:rsid w:val="00091788"/>
    <w:rsid w:val="000917CD"/>
    <w:rsid w:val="00093BC4"/>
    <w:rsid w:val="00094231"/>
    <w:rsid w:val="000942B0"/>
    <w:rsid w:val="00094305"/>
    <w:rsid w:val="000943E6"/>
    <w:rsid w:val="000951E3"/>
    <w:rsid w:val="00095440"/>
    <w:rsid w:val="000955A1"/>
    <w:rsid w:val="0009612C"/>
    <w:rsid w:val="00096262"/>
    <w:rsid w:val="000971F8"/>
    <w:rsid w:val="000975CA"/>
    <w:rsid w:val="00097929"/>
    <w:rsid w:val="000A1E80"/>
    <w:rsid w:val="000A20DD"/>
    <w:rsid w:val="000A3B70"/>
    <w:rsid w:val="000A4649"/>
    <w:rsid w:val="000A47D0"/>
    <w:rsid w:val="000A4AFC"/>
    <w:rsid w:val="000A5153"/>
    <w:rsid w:val="000A609C"/>
    <w:rsid w:val="000A6739"/>
    <w:rsid w:val="000B02FE"/>
    <w:rsid w:val="000B0639"/>
    <w:rsid w:val="000B090C"/>
    <w:rsid w:val="000B10AE"/>
    <w:rsid w:val="000B164D"/>
    <w:rsid w:val="000B1CC7"/>
    <w:rsid w:val="000B2940"/>
    <w:rsid w:val="000B30BF"/>
    <w:rsid w:val="000B3203"/>
    <w:rsid w:val="000B3BB6"/>
    <w:rsid w:val="000B566B"/>
    <w:rsid w:val="000B595C"/>
    <w:rsid w:val="000B6518"/>
    <w:rsid w:val="000B662E"/>
    <w:rsid w:val="000B7294"/>
    <w:rsid w:val="000B7597"/>
    <w:rsid w:val="000B75D0"/>
    <w:rsid w:val="000C00AD"/>
    <w:rsid w:val="000C1CF8"/>
    <w:rsid w:val="000C2056"/>
    <w:rsid w:val="000C263E"/>
    <w:rsid w:val="000C3FAC"/>
    <w:rsid w:val="000C45AD"/>
    <w:rsid w:val="000C49CF"/>
    <w:rsid w:val="000C52E9"/>
    <w:rsid w:val="000C5371"/>
    <w:rsid w:val="000C5B8B"/>
    <w:rsid w:val="000C5CDC"/>
    <w:rsid w:val="000C65DC"/>
    <w:rsid w:val="000C66F3"/>
    <w:rsid w:val="000C6900"/>
    <w:rsid w:val="000C76F4"/>
    <w:rsid w:val="000D09C9"/>
    <w:rsid w:val="000D12E0"/>
    <w:rsid w:val="000D1C6A"/>
    <w:rsid w:val="000D1C6C"/>
    <w:rsid w:val="000D2223"/>
    <w:rsid w:val="000D28BF"/>
    <w:rsid w:val="000D31E8"/>
    <w:rsid w:val="000D3E30"/>
    <w:rsid w:val="000D4508"/>
    <w:rsid w:val="000D60FF"/>
    <w:rsid w:val="000D64B8"/>
    <w:rsid w:val="000D6E98"/>
    <w:rsid w:val="000D76E4"/>
    <w:rsid w:val="000E0729"/>
    <w:rsid w:val="000E34B5"/>
    <w:rsid w:val="000E3816"/>
    <w:rsid w:val="000E4F77"/>
    <w:rsid w:val="000E5D1A"/>
    <w:rsid w:val="000E6848"/>
    <w:rsid w:val="000E722C"/>
    <w:rsid w:val="000E75B8"/>
    <w:rsid w:val="000E7E29"/>
    <w:rsid w:val="000F16F7"/>
    <w:rsid w:val="000F265C"/>
    <w:rsid w:val="000F2F5C"/>
    <w:rsid w:val="000F300D"/>
    <w:rsid w:val="000F30ED"/>
    <w:rsid w:val="000F33E1"/>
    <w:rsid w:val="000F35BA"/>
    <w:rsid w:val="000F3AFA"/>
    <w:rsid w:val="000F47E6"/>
    <w:rsid w:val="000F4888"/>
    <w:rsid w:val="000F48CF"/>
    <w:rsid w:val="000F5712"/>
    <w:rsid w:val="000F6611"/>
    <w:rsid w:val="000F7225"/>
    <w:rsid w:val="000F7E22"/>
    <w:rsid w:val="00100376"/>
    <w:rsid w:val="001006A0"/>
    <w:rsid w:val="00104542"/>
    <w:rsid w:val="001062BB"/>
    <w:rsid w:val="00106678"/>
    <w:rsid w:val="00107554"/>
    <w:rsid w:val="001075E9"/>
    <w:rsid w:val="00107B92"/>
    <w:rsid w:val="001104F3"/>
    <w:rsid w:val="00112B21"/>
    <w:rsid w:val="00112EEB"/>
    <w:rsid w:val="001154C7"/>
    <w:rsid w:val="001173FF"/>
    <w:rsid w:val="001213C2"/>
    <w:rsid w:val="00124B79"/>
    <w:rsid w:val="0012563A"/>
    <w:rsid w:val="001264DE"/>
    <w:rsid w:val="001278DE"/>
    <w:rsid w:val="00130EDF"/>
    <w:rsid w:val="001313A7"/>
    <w:rsid w:val="001322DD"/>
    <w:rsid w:val="0013276F"/>
    <w:rsid w:val="00132CFE"/>
    <w:rsid w:val="00132FBF"/>
    <w:rsid w:val="001342B5"/>
    <w:rsid w:val="0013621E"/>
    <w:rsid w:val="0013642E"/>
    <w:rsid w:val="00140544"/>
    <w:rsid w:val="00141AF9"/>
    <w:rsid w:val="00141B90"/>
    <w:rsid w:val="00142BB0"/>
    <w:rsid w:val="00142EFE"/>
    <w:rsid w:val="00143521"/>
    <w:rsid w:val="00144F55"/>
    <w:rsid w:val="00145D6C"/>
    <w:rsid w:val="00145DE3"/>
    <w:rsid w:val="0014681F"/>
    <w:rsid w:val="00146A76"/>
    <w:rsid w:val="00146E54"/>
    <w:rsid w:val="0015187E"/>
    <w:rsid w:val="00151F5C"/>
    <w:rsid w:val="00152A23"/>
    <w:rsid w:val="00153534"/>
    <w:rsid w:val="00153BAF"/>
    <w:rsid w:val="00153BCB"/>
    <w:rsid w:val="00153BE8"/>
    <w:rsid w:val="0015436F"/>
    <w:rsid w:val="001554B2"/>
    <w:rsid w:val="00155669"/>
    <w:rsid w:val="00156B11"/>
    <w:rsid w:val="001618C1"/>
    <w:rsid w:val="00161BA6"/>
    <w:rsid w:val="00162235"/>
    <w:rsid w:val="00162CB7"/>
    <w:rsid w:val="00163481"/>
    <w:rsid w:val="001640B6"/>
    <w:rsid w:val="00165450"/>
    <w:rsid w:val="001661AA"/>
    <w:rsid w:val="001663C3"/>
    <w:rsid w:val="00166588"/>
    <w:rsid w:val="001665C9"/>
    <w:rsid w:val="00166F32"/>
    <w:rsid w:val="00167D72"/>
    <w:rsid w:val="00170200"/>
    <w:rsid w:val="001704B3"/>
    <w:rsid w:val="00170FCC"/>
    <w:rsid w:val="001718C0"/>
    <w:rsid w:val="00171E5B"/>
    <w:rsid w:val="00171F94"/>
    <w:rsid w:val="001756CE"/>
    <w:rsid w:val="00175D4E"/>
    <w:rsid w:val="0017668A"/>
    <w:rsid w:val="001766FE"/>
    <w:rsid w:val="001771E7"/>
    <w:rsid w:val="001771ED"/>
    <w:rsid w:val="0017765B"/>
    <w:rsid w:val="001816ED"/>
    <w:rsid w:val="00183F36"/>
    <w:rsid w:val="00185334"/>
    <w:rsid w:val="00186FC3"/>
    <w:rsid w:val="00187BA9"/>
    <w:rsid w:val="0019006A"/>
    <w:rsid w:val="0019102A"/>
    <w:rsid w:val="001911FF"/>
    <w:rsid w:val="0019137B"/>
    <w:rsid w:val="00192006"/>
    <w:rsid w:val="00193180"/>
    <w:rsid w:val="0019530C"/>
    <w:rsid w:val="00195587"/>
    <w:rsid w:val="00196222"/>
    <w:rsid w:val="00196792"/>
    <w:rsid w:val="001969A2"/>
    <w:rsid w:val="001A06FC"/>
    <w:rsid w:val="001A0D5A"/>
    <w:rsid w:val="001A1730"/>
    <w:rsid w:val="001A20C9"/>
    <w:rsid w:val="001A276E"/>
    <w:rsid w:val="001A2E35"/>
    <w:rsid w:val="001A3C08"/>
    <w:rsid w:val="001A4BCC"/>
    <w:rsid w:val="001A52BF"/>
    <w:rsid w:val="001A6792"/>
    <w:rsid w:val="001A7014"/>
    <w:rsid w:val="001B02F0"/>
    <w:rsid w:val="001B09B7"/>
    <w:rsid w:val="001B1319"/>
    <w:rsid w:val="001B1519"/>
    <w:rsid w:val="001B2A38"/>
    <w:rsid w:val="001B2E2D"/>
    <w:rsid w:val="001B5CD2"/>
    <w:rsid w:val="001B5E6F"/>
    <w:rsid w:val="001B6FE6"/>
    <w:rsid w:val="001B775B"/>
    <w:rsid w:val="001C0BEE"/>
    <w:rsid w:val="001C0E3B"/>
    <w:rsid w:val="001C174F"/>
    <w:rsid w:val="001C1E49"/>
    <w:rsid w:val="001C27C1"/>
    <w:rsid w:val="001C2A98"/>
    <w:rsid w:val="001C2BCA"/>
    <w:rsid w:val="001C3B86"/>
    <w:rsid w:val="001C4D95"/>
    <w:rsid w:val="001C64DC"/>
    <w:rsid w:val="001C67AA"/>
    <w:rsid w:val="001C767A"/>
    <w:rsid w:val="001D057A"/>
    <w:rsid w:val="001D0C10"/>
    <w:rsid w:val="001D0ECC"/>
    <w:rsid w:val="001D202A"/>
    <w:rsid w:val="001D332C"/>
    <w:rsid w:val="001D3D7D"/>
    <w:rsid w:val="001D3FFF"/>
    <w:rsid w:val="001D4320"/>
    <w:rsid w:val="001D4997"/>
    <w:rsid w:val="001D625F"/>
    <w:rsid w:val="001D68A4"/>
    <w:rsid w:val="001D7576"/>
    <w:rsid w:val="001E09EC"/>
    <w:rsid w:val="001E0E3F"/>
    <w:rsid w:val="001E14A0"/>
    <w:rsid w:val="001E236C"/>
    <w:rsid w:val="001E2A55"/>
    <w:rsid w:val="001E2D02"/>
    <w:rsid w:val="001E47E6"/>
    <w:rsid w:val="001E606E"/>
    <w:rsid w:val="001E60D1"/>
    <w:rsid w:val="001E63CA"/>
    <w:rsid w:val="001E7376"/>
    <w:rsid w:val="001F0F94"/>
    <w:rsid w:val="001F20A4"/>
    <w:rsid w:val="001F225C"/>
    <w:rsid w:val="001F45DC"/>
    <w:rsid w:val="001F4ADC"/>
    <w:rsid w:val="001F4F87"/>
    <w:rsid w:val="001F6810"/>
    <w:rsid w:val="001F7F76"/>
    <w:rsid w:val="00200792"/>
    <w:rsid w:val="002012AB"/>
    <w:rsid w:val="0020190C"/>
    <w:rsid w:val="00201CFA"/>
    <w:rsid w:val="00202066"/>
    <w:rsid w:val="0020220D"/>
    <w:rsid w:val="00202448"/>
    <w:rsid w:val="00202D15"/>
    <w:rsid w:val="002032C4"/>
    <w:rsid w:val="002038CA"/>
    <w:rsid w:val="0020439B"/>
    <w:rsid w:val="002045A9"/>
    <w:rsid w:val="00204E62"/>
    <w:rsid w:val="00204FF3"/>
    <w:rsid w:val="0020541E"/>
    <w:rsid w:val="00205B3F"/>
    <w:rsid w:val="00205B57"/>
    <w:rsid w:val="00207890"/>
    <w:rsid w:val="002104D9"/>
    <w:rsid w:val="00212253"/>
    <w:rsid w:val="0021284A"/>
    <w:rsid w:val="00212EAE"/>
    <w:rsid w:val="00213A0F"/>
    <w:rsid w:val="00214BEE"/>
    <w:rsid w:val="002151F2"/>
    <w:rsid w:val="0021596C"/>
    <w:rsid w:val="00216AFB"/>
    <w:rsid w:val="002205B8"/>
    <w:rsid w:val="0022090A"/>
    <w:rsid w:val="00220C7A"/>
    <w:rsid w:val="00223613"/>
    <w:rsid w:val="00223E1D"/>
    <w:rsid w:val="00224B49"/>
    <w:rsid w:val="00225720"/>
    <w:rsid w:val="002259E5"/>
    <w:rsid w:val="00225FC4"/>
    <w:rsid w:val="00226140"/>
    <w:rsid w:val="002274F3"/>
    <w:rsid w:val="00227E32"/>
    <w:rsid w:val="0023076D"/>
    <w:rsid w:val="0023094C"/>
    <w:rsid w:val="00230BFC"/>
    <w:rsid w:val="00232B00"/>
    <w:rsid w:val="00233484"/>
    <w:rsid w:val="00234303"/>
    <w:rsid w:val="00234BE3"/>
    <w:rsid w:val="00235A90"/>
    <w:rsid w:val="0023624F"/>
    <w:rsid w:val="00236856"/>
    <w:rsid w:val="00241A8F"/>
    <w:rsid w:val="00241E48"/>
    <w:rsid w:val="00241F24"/>
    <w:rsid w:val="0024214E"/>
    <w:rsid w:val="00242623"/>
    <w:rsid w:val="00243399"/>
    <w:rsid w:val="00243890"/>
    <w:rsid w:val="00243C74"/>
    <w:rsid w:val="00243C83"/>
    <w:rsid w:val="00244B03"/>
    <w:rsid w:val="00247079"/>
    <w:rsid w:val="0024711C"/>
    <w:rsid w:val="0024733A"/>
    <w:rsid w:val="0024793A"/>
    <w:rsid w:val="002501E8"/>
    <w:rsid w:val="00250558"/>
    <w:rsid w:val="0025059A"/>
    <w:rsid w:val="00252C94"/>
    <w:rsid w:val="00252D0E"/>
    <w:rsid w:val="00253313"/>
    <w:rsid w:val="0025357C"/>
    <w:rsid w:val="00254A0F"/>
    <w:rsid w:val="00255078"/>
    <w:rsid w:val="002551C5"/>
    <w:rsid w:val="00257BF0"/>
    <w:rsid w:val="002603BA"/>
    <w:rsid w:val="002604A4"/>
    <w:rsid w:val="002605D1"/>
    <w:rsid w:val="00260652"/>
    <w:rsid w:val="00260C54"/>
    <w:rsid w:val="002618E9"/>
    <w:rsid w:val="00261F25"/>
    <w:rsid w:val="00262578"/>
    <w:rsid w:val="00262E81"/>
    <w:rsid w:val="00262F8C"/>
    <w:rsid w:val="00263867"/>
    <w:rsid w:val="002648A9"/>
    <w:rsid w:val="0026536F"/>
    <w:rsid w:val="0026553C"/>
    <w:rsid w:val="002661A0"/>
    <w:rsid w:val="00267449"/>
    <w:rsid w:val="0026790A"/>
    <w:rsid w:val="00267DD5"/>
    <w:rsid w:val="00273699"/>
    <w:rsid w:val="00274A0A"/>
    <w:rsid w:val="00274B54"/>
    <w:rsid w:val="00274FDD"/>
    <w:rsid w:val="00275502"/>
    <w:rsid w:val="002763D8"/>
    <w:rsid w:val="00277593"/>
    <w:rsid w:val="00277E18"/>
    <w:rsid w:val="0028014A"/>
    <w:rsid w:val="002804E9"/>
    <w:rsid w:val="00280909"/>
    <w:rsid w:val="00280918"/>
    <w:rsid w:val="00282AF3"/>
    <w:rsid w:val="00282AF6"/>
    <w:rsid w:val="00283125"/>
    <w:rsid w:val="00283240"/>
    <w:rsid w:val="00283BCB"/>
    <w:rsid w:val="00285341"/>
    <w:rsid w:val="00285905"/>
    <w:rsid w:val="0028596A"/>
    <w:rsid w:val="00285C64"/>
    <w:rsid w:val="00287085"/>
    <w:rsid w:val="00287BDC"/>
    <w:rsid w:val="00287DC0"/>
    <w:rsid w:val="00287EDC"/>
    <w:rsid w:val="00290891"/>
    <w:rsid w:val="00290AF9"/>
    <w:rsid w:val="00291131"/>
    <w:rsid w:val="0029176B"/>
    <w:rsid w:val="0029197C"/>
    <w:rsid w:val="002944CE"/>
    <w:rsid w:val="00294FDF"/>
    <w:rsid w:val="00295550"/>
    <w:rsid w:val="00295861"/>
    <w:rsid w:val="002967CF"/>
    <w:rsid w:val="00297788"/>
    <w:rsid w:val="00297A6A"/>
    <w:rsid w:val="002A18A6"/>
    <w:rsid w:val="002A2634"/>
    <w:rsid w:val="002A296B"/>
    <w:rsid w:val="002A2B4D"/>
    <w:rsid w:val="002A2D35"/>
    <w:rsid w:val="002A3285"/>
    <w:rsid w:val="002A34F9"/>
    <w:rsid w:val="002A3C71"/>
    <w:rsid w:val="002A46E0"/>
    <w:rsid w:val="002A4783"/>
    <w:rsid w:val="002A484B"/>
    <w:rsid w:val="002A525A"/>
    <w:rsid w:val="002A64A6"/>
    <w:rsid w:val="002A7ADB"/>
    <w:rsid w:val="002B00E4"/>
    <w:rsid w:val="002B0E5C"/>
    <w:rsid w:val="002B1FE3"/>
    <w:rsid w:val="002B324E"/>
    <w:rsid w:val="002B3301"/>
    <w:rsid w:val="002B341E"/>
    <w:rsid w:val="002B4544"/>
    <w:rsid w:val="002B4821"/>
    <w:rsid w:val="002C003D"/>
    <w:rsid w:val="002C1445"/>
    <w:rsid w:val="002C3BE4"/>
    <w:rsid w:val="002C4441"/>
    <w:rsid w:val="002C4764"/>
    <w:rsid w:val="002C47D4"/>
    <w:rsid w:val="002C552C"/>
    <w:rsid w:val="002C5D77"/>
    <w:rsid w:val="002C5F18"/>
    <w:rsid w:val="002D00CA"/>
    <w:rsid w:val="002D0F09"/>
    <w:rsid w:val="002D0F38"/>
    <w:rsid w:val="002D0FB3"/>
    <w:rsid w:val="002D2096"/>
    <w:rsid w:val="002D32FC"/>
    <w:rsid w:val="002D3C42"/>
    <w:rsid w:val="002D43C0"/>
    <w:rsid w:val="002D44AD"/>
    <w:rsid w:val="002D6A7D"/>
    <w:rsid w:val="002D7212"/>
    <w:rsid w:val="002D77E3"/>
    <w:rsid w:val="002E046E"/>
    <w:rsid w:val="002E1D82"/>
    <w:rsid w:val="002E29A4"/>
    <w:rsid w:val="002E366A"/>
    <w:rsid w:val="002E379B"/>
    <w:rsid w:val="002E3B92"/>
    <w:rsid w:val="002E56E0"/>
    <w:rsid w:val="002E68EE"/>
    <w:rsid w:val="002F08C3"/>
    <w:rsid w:val="002F0FD9"/>
    <w:rsid w:val="002F121E"/>
    <w:rsid w:val="002F1952"/>
    <w:rsid w:val="002F2110"/>
    <w:rsid w:val="002F2859"/>
    <w:rsid w:val="002F2AF5"/>
    <w:rsid w:val="002F2C4C"/>
    <w:rsid w:val="002F3B74"/>
    <w:rsid w:val="002F3FFF"/>
    <w:rsid w:val="002F58AD"/>
    <w:rsid w:val="002F5A71"/>
    <w:rsid w:val="002F5C32"/>
    <w:rsid w:val="002F6666"/>
    <w:rsid w:val="002F6E3C"/>
    <w:rsid w:val="0030043E"/>
    <w:rsid w:val="0030117D"/>
    <w:rsid w:val="00301F30"/>
    <w:rsid w:val="0030230C"/>
    <w:rsid w:val="0030302F"/>
    <w:rsid w:val="003038FD"/>
    <w:rsid w:val="00303C87"/>
    <w:rsid w:val="00303C92"/>
    <w:rsid w:val="00303D61"/>
    <w:rsid w:val="00305A36"/>
    <w:rsid w:val="00305C6D"/>
    <w:rsid w:val="00305E3F"/>
    <w:rsid w:val="003071D1"/>
    <w:rsid w:val="003076BF"/>
    <w:rsid w:val="003108E5"/>
    <w:rsid w:val="0031130B"/>
    <w:rsid w:val="003115A8"/>
    <w:rsid w:val="003120CB"/>
    <w:rsid w:val="00312129"/>
    <w:rsid w:val="003128EB"/>
    <w:rsid w:val="00312AC6"/>
    <w:rsid w:val="003137FA"/>
    <w:rsid w:val="00314052"/>
    <w:rsid w:val="00314859"/>
    <w:rsid w:val="00314BFC"/>
    <w:rsid w:val="00315C37"/>
    <w:rsid w:val="003168D5"/>
    <w:rsid w:val="003173F0"/>
    <w:rsid w:val="003176B9"/>
    <w:rsid w:val="00320153"/>
    <w:rsid w:val="00320367"/>
    <w:rsid w:val="00321306"/>
    <w:rsid w:val="00322386"/>
    <w:rsid w:val="00322871"/>
    <w:rsid w:val="00322B73"/>
    <w:rsid w:val="0032409B"/>
    <w:rsid w:val="00324AE3"/>
    <w:rsid w:val="00326277"/>
    <w:rsid w:val="003262E5"/>
    <w:rsid w:val="003269C0"/>
    <w:rsid w:val="00326FB3"/>
    <w:rsid w:val="003276A5"/>
    <w:rsid w:val="00327739"/>
    <w:rsid w:val="003277F9"/>
    <w:rsid w:val="0032787A"/>
    <w:rsid w:val="00330786"/>
    <w:rsid w:val="00330AA5"/>
    <w:rsid w:val="00330B26"/>
    <w:rsid w:val="00330BD3"/>
    <w:rsid w:val="003316D4"/>
    <w:rsid w:val="003317B4"/>
    <w:rsid w:val="00331C1D"/>
    <w:rsid w:val="003321B2"/>
    <w:rsid w:val="00332811"/>
    <w:rsid w:val="00332BBE"/>
    <w:rsid w:val="00333822"/>
    <w:rsid w:val="00334074"/>
    <w:rsid w:val="00334B81"/>
    <w:rsid w:val="003353FE"/>
    <w:rsid w:val="00335A86"/>
    <w:rsid w:val="00336715"/>
    <w:rsid w:val="003401EC"/>
    <w:rsid w:val="00340995"/>
    <w:rsid w:val="00340BC7"/>
    <w:rsid w:val="00340DFD"/>
    <w:rsid w:val="00341309"/>
    <w:rsid w:val="003440A9"/>
    <w:rsid w:val="00344954"/>
    <w:rsid w:val="00344F6F"/>
    <w:rsid w:val="003452E1"/>
    <w:rsid w:val="00345461"/>
    <w:rsid w:val="00346E3E"/>
    <w:rsid w:val="0034749F"/>
    <w:rsid w:val="003505CC"/>
    <w:rsid w:val="003507DB"/>
    <w:rsid w:val="00350CD7"/>
    <w:rsid w:val="00351458"/>
    <w:rsid w:val="00353913"/>
    <w:rsid w:val="003542A5"/>
    <w:rsid w:val="00355EB0"/>
    <w:rsid w:val="00356066"/>
    <w:rsid w:val="00356456"/>
    <w:rsid w:val="0035704B"/>
    <w:rsid w:val="00360C17"/>
    <w:rsid w:val="00360F0F"/>
    <w:rsid w:val="00361CB8"/>
    <w:rsid w:val="003621C6"/>
    <w:rsid w:val="003622B8"/>
    <w:rsid w:val="003639CA"/>
    <w:rsid w:val="00363A99"/>
    <w:rsid w:val="00364C99"/>
    <w:rsid w:val="00365358"/>
    <w:rsid w:val="00366B76"/>
    <w:rsid w:val="00372EBA"/>
    <w:rsid w:val="00373051"/>
    <w:rsid w:val="00373B8F"/>
    <w:rsid w:val="00375A12"/>
    <w:rsid w:val="003769F5"/>
    <w:rsid w:val="00376D95"/>
    <w:rsid w:val="003773B9"/>
    <w:rsid w:val="00377F87"/>
    <w:rsid w:val="00377FBB"/>
    <w:rsid w:val="00380026"/>
    <w:rsid w:val="0038449D"/>
    <w:rsid w:val="00385140"/>
    <w:rsid w:val="003858E2"/>
    <w:rsid w:val="00387F6C"/>
    <w:rsid w:val="003918B0"/>
    <w:rsid w:val="00393728"/>
    <w:rsid w:val="00393CC7"/>
    <w:rsid w:val="00394982"/>
    <w:rsid w:val="00394EE4"/>
    <w:rsid w:val="00395075"/>
    <w:rsid w:val="00395F07"/>
    <w:rsid w:val="00396302"/>
    <w:rsid w:val="003971F7"/>
    <w:rsid w:val="00397ABD"/>
    <w:rsid w:val="00397B00"/>
    <w:rsid w:val="003A0022"/>
    <w:rsid w:val="003A1688"/>
    <w:rsid w:val="003A16FC"/>
    <w:rsid w:val="003A1833"/>
    <w:rsid w:val="003A26F0"/>
    <w:rsid w:val="003A2A33"/>
    <w:rsid w:val="003A2C8A"/>
    <w:rsid w:val="003A44E1"/>
    <w:rsid w:val="003A46B0"/>
    <w:rsid w:val="003A4FCD"/>
    <w:rsid w:val="003A788A"/>
    <w:rsid w:val="003B0944"/>
    <w:rsid w:val="003B0F7C"/>
    <w:rsid w:val="003B1255"/>
    <w:rsid w:val="003B1593"/>
    <w:rsid w:val="003B260B"/>
    <w:rsid w:val="003B3715"/>
    <w:rsid w:val="003B3B21"/>
    <w:rsid w:val="003B42F7"/>
    <w:rsid w:val="003B4381"/>
    <w:rsid w:val="003B5567"/>
    <w:rsid w:val="003B5E0D"/>
    <w:rsid w:val="003B67D6"/>
    <w:rsid w:val="003B6F39"/>
    <w:rsid w:val="003B7EA4"/>
    <w:rsid w:val="003C0BE5"/>
    <w:rsid w:val="003C1043"/>
    <w:rsid w:val="003C10E4"/>
    <w:rsid w:val="003C1A30"/>
    <w:rsid w:val="003C1B8D"/>
    <w:rsid w:val="003C29F3"/>
    <w:rsid w:val="003C41B2"/>
    <w:rsid w:val="003C6779"/>
    <w:rsid w:val="003C6E6A"/>
    <w:rsid w:val="003C71BE"/>
    <w:rsid w:val="003C7D4B"/>
    <w:rsid w:val="003D033C"/>
    <w:rsid w:val="003D2998"/>
    <w:rsid w:val="003D2AB8"/>
    <w:rsid w:val="003D2F0A"/>
    <w:rsid w:val="003D32A6"/>
    <w:rsid w:val="003D3891"/>
    <w:rsid w:val="003D3D10"/>
    <w:rsid w:val="003D3FE9"/>
    <w:rsid w:val="003D4087"/>
    <w:rsid w:val="003D47C4"/>
    <w:rsid w:val="003D579C"/>
    <w:rsid w:val="003D5D84"/>
    <w:rsid w:val="003D61CB"/>
    <w:rsid w:val="003E0F4F"/>
    <w:rsid w:val="003E16EB"/>
    <w:rsid w:val="003E17D9"/>
    <w:rsid w:val="003E18AC"/>
    <w:rsid w:val="003E210B"/>
    <w:rsid w:val="003E2A12"/>
    <w:rsid w:val="003E3384"/>
    <w:rsid w:val="003E3CA4"/>
    <w:rsid w:val="003E44D7"/>
    <w:rsid w:val="003E50AF"/>
    <w:rsid w:val="003E548E"/>
    <w:rsid w:val="003E54DD"/>
    <w:rsid w:val="003E58F0"/>
    <w:rsid w:val="003E6593"/>
    <w:rsid w:val="003E6809"/>
    <w:rsid w:val="003F01D4"/>
    <w:rsid w:val="003F03CB"/>
    <w:rsid w:val="003F094C"/>
    <w:rsid w:val="003F0D4E"/>
    <w:rsid w:val="003F20C2"/>
    <w:rsid w:val="003F241F"/>
    <w:rsid w:val="003F485D"/>
    <w:rsid w:val="003F511F"/>
    <w:rsid w:val="003F544C"/>
    <w:rsid w:val="003F5BC2"/>
    <w:rsid w:val="003F606A"/>
    <w:rsid w:val="003F6270"/>
    <w:rsid w:val="003F6D39"/>
    <w:rsid w:val="003F7A11"/>
    <w:rsid w:val="0040061E"/>
    <w:rsid w:val="00401120"/>
    <w:rsid w:val="004014E7"/>
    <w:rsid w:val="0040154D"/>
    <w:rsid w:val="00401DE2"/>
    <w:rsid w:val="004025C9"/>
    <w:rsid w:val="00402A54"/>
    <w:rsid w:val="004073D8"/>
    <w:rsid w:val="00407EC8"/>
    <w:rsid w:val="0041110A"/>
    <w:rsid w:val="004111B8"/>
    <w:rsid w:val="00411624"/>
    <w:rsid w:val="004126C7"/>
    <w:rsid w:val="004144BD"/>
    <w:rsid w:val="004148E1"/>
    <w:rsid w:val="00414CFA"/>
    <w:rsid w:val="004158DF"/>
    <w:rsid w:val="004158EB"/>
    <w:rsid w:val="00415EC0"/>
    <w:rsid w:val="00416189"/>
    <w:rsid w:val="004177DD"/>
    <w:rsid w:val="004178DA"/>
    <w:rsid w:val="00417E74"/>
    <w:rsid w:val="00420BE9"/>
    <w:rsid w:val="0042218A"/>
    <w:rsid w:val="0042321F"/>
    <w:rsid w:val="00423AD8"/>
    <w:rsid w:val="00423FDD"/>
    <w:rsid w:val="004249AC"/>
    <w:rsid w:val="00424C85"/>
    <w:rsid w:val="004260BD"/>
    <w:rsid w:val="00426A10"/>
    <w:rsid w:val="00427FB5"/>
    <w:rsid w:val="0043012F"/>
    <w:rsid w:val="004306C5"/>
    <w:rsid w:val="00430F1F"/>
    <w:rsid w:val="00431017"/>
    <w:rsid w:val="00431DE5"/>
    <w:rsid w:val="00431EB0"/>
    <w:rsid w:val="0043267F"/>
    <w:rsid w:val="004326EA"/>
    <w:rsid w:val="00433E86"/>
    <w:rsid w:val="00436CA5"/>
    <w:rsid w:val="00441266"/>
    <w:rsid w:val="0044434C"/>
    <w:rsid w:val="0044456B"/>
    <w:rsid w:val="0044482B"/>
    <w:rsid w:val="00444A17"/>
    <w:rsid w:val="00444CED"/>
    <w:rsid w:val="00447BD1"/>
    <w:rsid w:val="004507F3"/>
    <w:rsid w:val="00450AF4"/>
    <w:rsid w:val="00450FFF"/>
    <w:rsid w:val="004513C5"/>
    <w:rsid w:val="004519B7"/>
    <w:rsid w:val="004540B6"/>
    <w:rsid w:val="00454B6B"/>
    <w:rsid w:val="00455DAD"/>
    <w:rsid w:val="00456579"/>
    <w:rsid w:val="00456A57"/>
    <w:rsid w:val="00460377"/>
    <w:rsid w:val="004607DE"/>
    <w:rsid w:val="00461523"/>
    <w:rsid w:val="00462ABF"/>
    <w:rsid w:val="004645A3"/>
    <w:rsid w:val="00466421"/>
    <w:rsid w:val="00466505"/>
    <w:rsid w:val="00466789"/>
    <w:rsid w:val="00466E5A"/>
    <w:rsid w:val="004671C7"/>
    <w:rsid w:val="00467EE3"/>
    <w:rsid w:val="0047026A"/>
    <w:rsid w:val="0047064A"/>
    <w:rsid w:val="00471636"/>
    <w:rsid w:val="00471BBB"/>
    <w:rsid w:val="00471D9B"/>
    <w:rsid w:val="00471E47"/>
    <w:rsid w:val="00472F4D"/>
    <w:rsid w:val="004730BF"/>
    <w:rsid w:val="0047498A"/>
    <w:rsid w:val="00474DCB"/>
    <w:rsid w:val="00474F15"/>
    <w:rsid w:val="0047535C"/>
    <w:rsid w:val="004762F6"/>
    <w:rsid w:val="004808B5"/>
    <w:rsid w:val="00480DE1"/>
    <w:rsid w:val="00481C27"/>
    <w:rsid w:val="00484D48"/>
    <w:rsid w:val="00484D87"/>
    <w:rsid w:val="00485870"/>
    <w:rsid w:val="00485DF5"/>
    <w:rsid w:val="00485E98"/>
    <w:rsid w:val="00485FE8"/>
    <w:rsid w:val="00486B39"/>
    <w:rsid w:val="004871DC"/>
    <w:rsid w:val="0048763F"/>
    <w:rsid w:val="00491756"/>
    <w:rsid w:val="00492064"/>
    <w:rsid w:val="00492473"/>
    <w:rsid w:val="00492DA2"/>
    <w:rsid w:val="00492EB5"/>
    <w:rsid w:val="00493D86"/>
    <w:rsid w:val="004943AD"/>
    <w:rsid w:val="00494765"/>
    <w:rsid w:val="00494F77"/>
    <w:rsid w:val="00495285"/>
    <w:rsid w:val="004952D2"/>
    <w:rsid w:val="004962FF"/>
    <w:rsid w:val="00497066"/>
    <w:rsid w:val="00497721"/>
    <w:rsid w:val="004A0229"/>
    <w:rsid w:val="004A0C53"/>
    <w:rsid w:val="004A0EBA"/>
    <w:rsid w:val="004A2A65"/>
    <w:rsid w:val="004A35D2"/>
    <w:rsid w:val="004A418A"/>
    <w:rsid w:val="004A5D8E"/>
    <w:rsid w:val="004A63D5"/>
    <w:rsid w:val="004A71E4"/>
    <w:rsid w:val="004B0C47"/>
    <w:rsid w:val="004B1232"/>
    <w:rsid w:val="004B192A"/>
    <w:rsid w:val="004B1A2C"/>
    <w:rsid w:val="004B2A59"/>
    <w:rsid w:val="004B2F00"/>
    <w:rsid w:val="004B367B"/>
    <w:rsid w:val="004B4FD4"/>
    <w:rsid w:val="004B5721"/>
    <w:rsid w:val="004B619B"/>
    <w:rsid w:val="004B667A"/>
    <w:rsid w:val="004B6B84"/>
    <w:rsid w:val="004B6E31"/>
    <w:rsid w:val="004B7F09"/>
    <w:rsid w:val="004C1411"/>
    <w:rsid w:val="004C1D66"/>
    <w:rsid w:val="004C31D7"/>
    <w:rsid w:val="004C36D9"/>
    <w:rsid w:val="004C3E39"/>
    <w:rsid w:val="004C3EAC"/>
    <w:rsid w:val="004C4930"/>
    <w:rsid w:val="004C4AD2"/>
    <w:rsid w:val="004C6981"/>
    <w:rsid w:val="004C78C7"/>
    <w:rsid w:val="004D0738"/>
    <w:rsid w:val="004D120B"/>
    <w:rsid w:val="004D1F21"/>
    <w:rsid w:val="004D1F73"/>
    <w:rsid w:val="004D1FDA"/>
    <w:rsid w:val="004D268C"/>
    <w:rsid w:val="004D351A"/>
    <w:rsid w:val="004D3682"/>
    <w:rsid w:val="004D59D8"/>
    <w:rsid w:val="004D5DA1"/>
    <w:rsid w:val="004D741E"/>
    <w:rsid w:val="004D7910"/>
    <w:rsid w:val="004E0C0D"/>
    <w:rsid w:val="004E150F"/>
    <w:rsid w:val="004E1DCA"/>
    <w:rsid w:val="004E23A1"/>
    <w:rsid w:val="004E3489"/>
    <w:rsid w:val="004E358A"/>
    <w:rsid w:val="004E3A50"/>
    <w:rsid w:val="004E3AFA"/>
    <w:rsid w:val="004E428F"/>
    <w:rsid w:val="004E4453"/>
    <w:rsid w:val="004E530A"/>
    <w:rsid w:val="004E584C"/>
    <w:rsid w:val="004E6588"/>
    <w:rsid w:val="004F06DD"/>
    <w:rsid w:val="004F1469"/>
    <w:rsid w:val="004F1992"/>
    <w:rsid w:val="004F2742"/>
    <w:rsid w:val="004F29C7"/>
    <w:rsid w:val="004F393A"/>
    <w:rsid w:val="004F41BF"/>
    <w:rsid w:val="004F4DEF"/>
    <w:rsid w:val="004F5F5A"/>
    <w:rsid w:val="004F64F3"/>
    <w:rsid w:val="004F663C"/>
    <w:rsid w:val="004F69B3"/>
    <w:rsid w:val="00501B7F"/>
    <w:rsid w:val="005021B3"/>
    <w:rsid w:val="00502A0A"/>
    <w:rsid w:val="00503115"/>
    <w:rsid w:val="0050415E"/>
    <w:rsid w:val="00505272"/>
    <w:rsid w:val="00507C50"/>
    <w:rsid w:val="00512DAA"/>
    <w:rsid w:val="00513045"/>
    <w:rsid w:val="00514591"/>
    <w:rsid w:val="00514D40"/>
    <w:rsid w:val="00517C3A"/>
    <w:rsid w:val="0052101E"/>
    <w:rsid w:val="005219E6"/>
    <w:rsid w:val="00521E95"/>
    <w:rsid w:val="00522129"/>
    <w:rsid w:val="005225F2"/>
    <w:rsid w:val="005226EF"/>
    <w:rsid w:val="00524BF2"/>
    <w:rsid w:val="0052552B"/>
    <w:rsid w:val="005256BA"/>
    <w:rsid w:val="00525DC4"/>
    <w:rsid w:val="00526E63"/>
    <w:rsid w:val="00527BF4"/>
    <w:rsid w:val="005305F2"/>
    <w:rsid w:val="00530DBD"/>
    <w:rsid w:val="005324BE"/>
    <w:rsid w:val="005326DA"/>
    <w:rsid w:val="00532C9E"/>
    <w:rsid w:val="00534583"/>
    <w:rsid w:val="00534F6C"/>
    <w:rsid w:val="00535219"/>
    <w:rsid w:val="00535994"/>
    <w:rsid w:val="00536292"/>
    <w:rsid w:val="0053646D"/>
    <w:rsid w:val="005368E9"/>
    <w:rsid w:val="00536D67"/>
    <w:rsid w:val="00537BA9"/>
    <w:rsid w:val="00540AAD"/>
    <w:rsid w:val="00541145"/>
    <w:rsid w:val="00542859"/>
    <w:rsid w:val="00543893"/>
    <w:rsid w:val="00543EC1"/>
    <w:rsid w:val="00544B22"/>
    <w:rsid w:val="00544BCE"/>
    <w:rsid w:val="00544E40"/>
    <w:rsid w:val="00545F01"/>
    <w:rsid w:val="00546458"/>
    <w:rsid w:val="005471AA"/>
    <w:rsid w:val="0055087C"/>
    <w:rsid w:val="00551393"/>
    <w:rsid w:val="00551D8A"/>
    <w:rsid w:val="0055202D"/>
    <w:rsid w:val="00552371"/>
    <w:rsid w:val="00552615"/>
    <w:rsid w:val="00553413"/>
    <w:rsid w:val="00553B2F"/>
    <w:rsid w:val="0055443E"/>
    <w:rsid w:val="00555983"/>
    <w:rsid w:val="005559D0"/>
    <w:rsid w:val="005566DB"/>
    <w:rsid w:val="00556873"/>
    <w:rsid w:val="00557184"/>
    <w:rsid w:val="00557AF8"/>
    <w:rsid w:val="005602A2"/>
    <w:rsid w:val="00560ABF"/>
    <w:rsid w:val="00560AFB"/>
    <w:rsid w:val="00560E31"/>
    <w:rsid w:val="0056147C"/>
    <w:rsid w:val="00561BDA"/>
    <w:rsid w:val="00562864"/>
    <w:rsid w:val="005631A3"/>
    <w:rsid w:val="005649A9"/>
    <w:rsid w:val="005659C3"/>
    <w:rsid w:val="00567B26"/>
    <w:rsid w:val="00567C61"/>
    <w:rsid w:val="00567DBF"/>
    <w:rsid w:val="00570009"/>
    <w:rsid w:val="00570A37"/>
    <w:rsid w:val="0057251A"/>
    <w:rsid w:val="005746AE"/>
    <w:rsid w:val="00574903"/>
    <w:rsid w:val="00575F1C"/>
    <w:rsid w:val="0057602A"/>
    <w:rsid w:val="005760C6"/>
    <w:rsid w:val="0057727C"/>
    <w:rsid w:val="005779E9"/>
    <w:rsid w:val="00577DD3"/>
    <w:rsid w:val="00580CE7"/>
    <w:rsid w:val="0058103F"/>
    <w:rsid w:val="005812C8"/>
    <w:rsid w:val="00581B23"/>
    <w:rsid w:val="00581C2B"/>
    <w:rsid w:val="0058219C"/>
    <w:rsid w:val="005823AF"/>
    <w:rsid w:val="0058482B"/>
    <w:rsid w:val="00585671"/>
    <w:rsid w:val="0058572C"/>
    <w:rsid w:val="0058707F"/>
    <w:rsid w:val="005876D7"/>
    <w:rsid w:val="00591DBD"/>
    <w:rsid w:val="005931FE"/>
    <w:rsid w:val="00595627"/>
    <w:rsid w:val="00595A3D"/>
    <w:rsid w:val="005960BC"/>
    <w:rsid w:val="005965C2"/>
    <w:rsid w:val="0059733A"/>
    <w:rsid w:val="005A0028"/>
    <w:rsid w:val="005A0ACC"/>
    <w:rsid w:val="005A1E31"/>
    <w:rsid w:val="005A2F7A"/>
    <w:rsid w:val="005A540F"/>
    <w:rsid w:val="005A68E3"/>
    <w:rsid w:val="005A6DFF"/>
    <w:rsid w:val="005B0072"/>
    <w:rsid w:val="005B0732"/>
    <w:rsid w:val="005B2386"/>
    <w:rsid w:val="005B38A0"/>
    <w:rsid w:val="005B491C"/>
    <w:rsid w:val="005B4DBF"/>
    <w:rsid w:val="005B55E1"/>
    <w:rsid w:val="005B58B9"/>
    <w:rsid w:val="005B5DE2"/>
    <w:rsid w:val="005B674C"/>
    <w:rsid w:val="005B68EC"/>
    <w:rsid w:val="005B6ACA"/>
    <w:rsid w:val="005B707A"/>
    <w:rsid w:val="005C1C4A"/>
    <w:rsid w:val="005C24F2"/>
    <w:rsid w:val="005C2619"/>
    <w:rsid w:val="005C26BF"/>
    <w:rsid w:val="005C3F8F"/>
    <w:rsid w:val="005C44F9"/>
    <w:rsid w:val="005C4A3A"/>
    <w:rsid w:val="005C5094"/>
    <w:rsid w:val="005C64B3"/>
    <w:rsid w:val="005C6A47"/>
    <w:rsid w:val="005C7561"/>
    <w:rsid w:val="005C7BFA"/>
    <w:rsid w:val="005C7DDB"/>
    <w:rsid w:val="005D1237"/>
    <w:rsid w:val="005D1842"/>
    <w:rsid w:val="005D1B6E"/>
    <w:rsid w:val="005D1E57"/>
    <w:rsid w:val="005D2AAB"/>
    <w:rsid w:val="005D2F57"/>
    <w:rsid w:val="005D34F6"/>
    <w:rsid w:val="005D41DA"/>
    <w:rsid w:val="005D4241"/>
    <w:rsid w:val="005D46E2"/>
    <w:rsid w:val="005D4F1A"/>
    <w:rsid w:val="005D601B"/>
    <w:rsid w:val="005D7450"/>
    <w:rsid w:val="005D767C"/>
    <w:rsid w:val="005E1884"/>
    <w:rsid w:val="005E18DB"/>
    <w:rsid w:val="005E19A7"/>
    <w:rsid w:val="005E1C10"/>
    <w:rsid w:val="005E1ED5"/>
    <w:rsid w:val="005E2B98"/>
    <w:rsid w:val="005E2E54"/>
    <w:rsid w:val="005E4D04"/>
    <w:rsid w:val="005E5184"/>
    <w:rsid w:val="005E57B0"/>
    <w:rsid w:val="005E5FDA"/>
    <w:rsid w:val="005E74CD"/>
    <w:rsid w:val="005E7EBE"/>
    <w:rsid w:val="005F133C"/>
    <w:rsid w:val="005F25FD"/>
    <w:rsid w:val="005F373A"/>
    <w:rsid w:val="005F39BC"/>
    <w:rsid w:val="005F43D1"/>
    <w:rsid w:val="005F4F87"/>
    <w:rsid w:val="005F6493"/>
    <w:rsid w:val="005F6B0E"/>
    <w:rsid w:val="005F760E"/>
    <w:rsid w:val="005F791F"/>
    <w:rsid w:val="005F7B1D"/>
    <w:rsid w:val="005F7D87"/>
    <w:rsid w:val="0060076C"/>
    <w:rsid w:val="006021CC"/>
    <w:rsid w:val="0060222A"/>
    <w:rsid w:val="006038EF"/>
    <w:rsid w:val="00604993"/>
    <w:rsid w:val="00606AD7"/>
    <w:rsid w:val="00606B1E"/>
    <w:rsid w:val="006070C4"/>
    <w:rsid w:val="00607F2E"/>
    <w:rsid w:val="00610873"/>
    <w:rsid w:val="00610C21"/>
    <w:rsid w:val="00611727"/>
    <w:rsid w:val="00611907"/>
    <w:rsid w:val="00613116"/>
    <w:rsid w:val="0061357B"/>
    <w:rsid w:val="00613E5D"/>
    <w:rsid w:val="006141AD"/>
    <w:rsid w:val="00614D44"/>
    <w:rsid w:val="006158EE"/>
    <w:rsid w:val="00616407"/>
    <w:rsid w:val="006175D2"/>
    <w:rsid w:val="00617846"/>
    <w:rsid w:val="006202A6"/>
    <w:rsid w:val="00620346"/>
    <w:rsid w:val="0062052A"/>
    <w:rsid w:val="0062054B"/>
    <w:rsid w:val="00620926"/>
    <w:rsid w:val="00621642"/>
    <w:rsid w:val="00621C4E"/>
    <w:rsid w:val="00624EAE"/>
    <w:rsid w:val="00625ADE"/>
    <w:rsid w:val="006261CE"/>
    <w:rsid w:val="0063010F"/>
    <w:rsid w:val="00630255"/>
    <w:rsid w:val="006303E4"/>
    <w:rsid w:val="006305D7"/>
    <w:rsid w:val="0063099E"/>
    <w:rsid w:val="00631079"/>
    <w:rsid w:val="00632E5A"/>
    <w:rsid w:val="00632F63"/>
    <w:rsid w:val="00633020"/>
    <w:rsid w:val="00633A01"/>
    <w:rsid w:val="00633B97"/>
    <w:rsid w:val="006341F7"/>
    <w:rsid w:val="00634585"/>
    <w:rsid w:val="006347EB"/>
    <w:rsid w:val="00635014"/>
    <w:rsid w:val="00635937"/>
    <w:rsid w:val="00636562"/>
    <w:rsid w:val="006369CE"/>
    <w:rsid w:val="006370CB"/>
    <w:rsid w:val="006372B0"/>
    <w:rsid w:val="00637644"/>
    <w:rsid w:val="00640C39"/>
    <w:rsid w:val="00641036"/>
    <w:rsid w:val="006411CA"/>
    <w:rsid w:val="00641A64"/>
    <w:rsid w:val="00641D3D"/>
    <w:rsid w:val="006426C2"/>
    <w:rsid w:val="006427C3"/>
    <w:rsid w:val="00643264"/>
    <w:rsid w:val="00644363"/>
    <w:rsid w:val="00644BEB"/>
    <w:rsid w:val="00644D5D"/>
    <w:rsid w:val="006450C9"/>
    <w:rsid w:val="006452A2"/>
    <w:rsid w:val="0064540C"/>
    <w:rsid w:val="0064605E"/>
    <w:rsid w:val="00646CF1"/>
    <w:rsid w:val="0064797D"/>
    <w:rsid w:val="00650A5D"/>
    <w:rsid w:val="0065128C"/>
    <w:rsid w:val="006529FB"/>
    <w:rsid w:val="00652E61"/>
    <w:rsid w:val="00654F10"/>
    <w:rsid w:val="00656EF8"/>
    <w:rsid w:val="00657BC4"/>
    <w:rsid w:val="00657D21"/>
    <w:rsid w:val="00660B28"/>
    <w:rsid w:val="0066180D"/>
    <w:rsid w:val="006619C8"/>
    <w:rsid w:val="0066200D"/>
    <w:rsid w:val="0066399D"/>
    <w:rsid w:val="00663B07"/>
    <w:rsid w:val="006643FA"/>
    <w:rsid w:val="006648C5"/>
    <w:rsid w:val="00664964"/>
    <w:rsid w:val="006651AC"/>
    <w:rsid w:val="00667138"/>
    <w:rsid w:val="00667697"/>
    <w:rsid w:val="00671710"/>
    <w:rsid w:val="0067215E"/>
    <w:rsid w:val="00673414"/>
    <w:rsid w:val="006740BC"/>
    <w:rsid w:val="00676079"/>
    <w:rsid w:val="006761A8"/>
    <w:rsid w:val="0067677B"/>
    <w:rsid w:val="00676ECD"/>
    <w:rsid w:val="00677D0A"/>
    <w:rsid w:val="00677EA1"/>
    <w:rsid w:val="00680C87"/>
    <w:rsid w:val="00681036"/>
    <w:rsid w:val="0068185F"/>
    <w:rsid w:val="00681D5E"/>
    <w:rsid w:val="006824C3"/>
    <w:rsid w:val="00684C94"/>
    <w:rsid w:val="00684E2F"/>
    <w:rsid w:val="0068519B"/>
    <w:rsid w:val="00685721"/>
    <w:rsid w:val="006861F2"/>
    <w:rsid w:val="00686F92"/>
    <w:rsid w:val="00687A45"/>
    <w:rsid w:val="00687F01"/>
    <w:rsid w:val="0069088D"/>
    <w:rsid w:val="00690D02"/>
    <w:rsid w:val="006914CE"/>
    <w:rsid w:val="00692C57"/>
    <w:rsid w:val="00692DDB"/>
    <w:rsid w:val="00694E3B"/>
    <w:rsid w:val="00694E55"/>
    <w:rsid w:val="006951B8"/>
    <w:rsid w:val="006962FC"/>
    <w:rsid w:val="0069733E"/>
    <w:rsid w:val="006A01CA"/>
    <w:rsid w:val="006A01CF"/>
    <w:rsid w:val="006A0DBF"/>
    <w:rsid w:val="006A1BBF"/>
    <w:rsid w:val="006A3D65"/>
    <w:rsid w:val="006A60DD"/>
    <w:rsid w:val="006A6204"/>
    <w:rsid w:val="006A7696"/>
    <w:rsid w:val="006B0613"/>
    <w:rsid w:val="006B0679"/>
    <w:rsid w:val="006B074C"/>
    <w:rsid w:val="006B3B84"/>
    <w:rsid w:val="006B41D5"/>
    <w:rsid w:val="006B4E7C"/>
    <w:rsid w:val="006B5D8C"/>
    <w:rsid w:val="006B5E13"/>
    <w:rsid w:val="006B72D4"/>
    <w:rsid w:val="006B7603"/>
    <w:rsid w:val="006C0268"/>
    <w:rsid w:val="006C0CD7"/>
    <w:rsid w:val="006C0DBC"/>
    <w:rsid w:val="006C11CC"/>
    <w:rsid w:val="006C1AEB"/>
    <w:rsid w:val="006C1DD4"/>
    <w:rsid w:val="006C1E17"/>
    <w:rsid w:val="006C57FE"/>
    <w:rsid w:val="006C668E"/>
    <w:rsid w:val="006C6A97"/>
    <w:rsid w:val="006C71EE"/>
    <w:rsid w:val="006D0792"/>
    <w:rsid w:val="006D2D64"/>
    <w:rsid w:val="006D2F09"/>
    <w:rsid w:val="006D3AC4"/>
    <w:rsid w:val="006D3D92"/>
    <w:rsid w:val="006D4205"/>
    <w:rsid w:val="006D4B83"/>
    <w:rsid w:val="006D5428"/>
    <w:rsid w:val="006D5C48"/>
    <w:rsid w:val="006D5F16"/>
    <w:rsid w:val="006D61A3"/>
    <w:rsid w:val="006D64C6"/>
    <w:rsid w:val="006D698D"/>
    <w:rsid w:val="006D7130"/>
    <w:rsid w:val="006E0AEA"/>
    <w:rsid w:val="006E0F65"/>
    <w:rsid w:val="006E1FCE"/>
    <w:rsid w:val="006E2325"/>
    <w:rsid w:val="006E3A8D"/>
    <w:rsid w:val="006E3FB9"/>
    <w:rsid w:val="006E4B63"/>
    <w:rsid w:val="006E6607"/>
    <w:rsid w:val="006E6A6D"/>
    <w:rsid w:val="006E6FD4"/>
    <w:rsid w:val="006E75B3"/>
    <w:rsid w:val="006F06E4"/>
    <w:rsid w:val="006F1572"/>
    <w:rsid w:val="006F1CBA"/>
    <w:rsid w:val="006F40AE"/>
    <w:rsid w:val="006F49FA"/>
    <w:rsid w:val="006F5B71"/>
    <w:rsid w:val="006F6D3C"/>
    <w:rsid w:val="006F7004"/>
    <w:rsid w:val="006F7099"/>
    <w:rsid w:val="006F7B41"/>
    <w:rsid w:val="006F7CAE"/>
    <w:rsid w:val="006F7D07"/>
    <w:rsid w:val="006F7D0E"/>
    <w:rsid w:val="007003E8"/>
    <w:rsid w:val="007011DD"/>
    <w:rsid w:val="0070149A"/>
    <w:rsid w:val="007016A0"/>
    <w:rsid w:val="00702B5D"/>
    <w:rsid w:val="00702DEF"/>
    <w:rsid w:val="00703ED2"/>
    <w:rsid w:val="007060F4"/>
    <w:rsid w:val="00706B99"/>
    <w:rsid w:val="00707A14"/>
    <w:rsid w:val="00707B8D"/>
    <w:rsid w:val="007104FF"/>
    <w:rsid w:val="00711387"/>
    <w:rsid w:val="00712362"/>
    <w:rsid w:val="00713636"/>
    <w:rsid w:val="007146CF"/>
    <w:rsid w:val="00714B8C"/>
    <w:rsid w:val="007158FD"/>
    <w:rsid w:val="0071675D"/>
    <w:rsid w:val="007168EB"/>
    <w:rsid w:val="00717736"/>
    <w:rsid w:val="00717852"/>
    <w:rsid w:val="00717EF1"/>
    <w:rsid w:val="007210AB"/>
    <w:rsid w:val="00721C28"/>
    <w:rsid w:val="00724553"/>
    <w:rsid w:val="007258E9"/>
    <w:rsid w:val="00726F67"/>
    <w:rsid w:val="00730E47"/>
    <w:rsid w:val="00731086"/>
    <w:rsid w:val="0073172C"/>
    <w:rsid w:val="00732317"/>
    <w:rsid w:val="00732B47"/>
    <w:rsid w:val="00732F37"/>
    <w:rsid w:val="0073376F"/>
    <w:rsid w:val="007338FB"/>
    <w:rsid w:val="00733EAF"/>
    <w:rsid w:val="0073572D"/>
    <w:rsid w:val="00735CF5"/>
    <w:rsid w:val="00736080"/>
    <w:rsid w:val="00737F77"/>
    <w:rsid w:val="0074063A"/>
    <w:rsid w:val="00740C6E"/>
    <w:rsid w:val="00741819"/>
    <w:rsid w:val="00741DE3"/>
    <w:rsid w:val="007420F1"/>
    <w:rsid w:val="00742AA4"/>
    <w:rsid w:val="00742CDC"/>
    <w:rsid w:val="00743BA1"/>
    <w:rsid w:val="00744F18"/>
    <w:rsid w:val="00745708"/>
    <w:rsid w:val="00745BBC"/>
    <w:rsid w:val="00745F1E"/>
    <w:rsid w:val="00745FD6"/>
    <w:rsid w:val="00746158"/>
    <w:rsid w:val="007461C2"/>
    <w:rsid w:val="007462A9"/>
    <w:rsid w:val="007470F3"/>
    <w:rsid w:val="00747A53"/>
    <w:rsid w:val="00747E6D"/>
    <w:rsid w:val="00750DE0"/>
    <w:rsid w:val="007515FE"/>
    <w:rsid w:val="00752674"/>
    <w:rsid w:val="00752756"/>
    <w:rsid w:val="007531B7"/>
    <w:rsid w:val="00753373"/>
    <w:rsid w:val="00753DDD"/>
    <w:rsid w:val="00755FEE"/>
    <w:rsid w:val="00757C40"/>
    <w:rsid w:val="007601D0"/>
    <w:rsid w:val="007602ED"/>
    <w:rsid w:val="007603BB"/>
    <w:rsid w:val="0076109D"/>
    <w:rsid w:val="00762E6E"/>
    <w:rsid w:val="00764D53"/>
    <w:rsid w:val="00765CBC"/>
    <w:rsid w:val="00766E8A"/>
    <w:rsid w:val="00767107"/>
    <w:rsid w:val="00770443"/>
    <w:rsid w:val="00770BF9"/>
    <w:rsid w:val="007712A9"/>
    <w:rsid w:val="00771DCB"/>
    <w:rsid w:val="0077221D"/>
    <w:rsid w:val="00772394"/>
    <w:rsid w:val="00772876"/>
    <w:rsid w:val="00772ACF"/>
    <w:rsid w:val="007730E5"/>
    <w:rsid w:val="0077334E"/>
    <w:rsid w:val="00773556"/>
    <w:rsid w:val="00773617"/>
    <w:rsid w:val="00773BFD"/>
    <w:rsid w:val="007743B3"/>
    <w:rsid w:val="00774490"/>
    <w:rsid w:val="00774AA7"/>
    <w:rsid w:val="00775673"/>
    <w:rsid w:val="007757CC"/>
    <w:rsid w:val="0077581E"/>
    <w:rsid w:val="00776E2E"/>
    <w:rsid w:val="007772BC"/>
    <w:rsid w:val="007805A5"/>
    <w:rsid w:val="00780B89"/>
    <w:rsid w:val="007819FF"/>
    <w:rsid w:val="00782206"/>
    <w:rsid w:val="00782560"/>
    <w:rsid w:val="0078256E"/>
    <w:rsid w:val="007827AF"/>
    <w:rsid w:val="0078294A"/>
    <w:rsid w:val="00782ACC"/>
    <w:rsid w:val="007833F0"/>
    <w:rsid w:val="0078360C"/>
    <w:rsid w:val="00783BAD"/>
    <w:rsid w:val="0078419C"/>
    <w:rsid w:val="00784795"/>
    <w:rsid w:val="00784A4C"/>
    <w:rsid w:val="00784B53"/>
    <w:rsid w:val="00784BC6"/>
    <w:rsid w:val="0078523D"/>
    <w:rsid w:val="007854BD"/>
    <w:rsid w:val="00787DAE"/>
    <w:rsid w:val="00790665"/>
    <w:rsid w:val="007917B1"/>
    <w:rsid w:val="007931DF"/>
    <w:rsid w:val="00794F3B"/>
    <w:rsid w:val="00795E8E"/>
    <w:rsid w:val="00795F7F"/>
    <w:rsid w:val="007960BF"/>
    <w:rsid w:val="00797842"/>
    <w:rsid w:val="007A0172"/>
    <w:rsid w:val="007A13C6"/>
    <w:rsid w:val="007A1804"/>
    <w:rsid w:val="007A215A"/>
    <w:rsid w:val="007A241C"/>
    <w:rsid w:val="007A2511"/>
    <w:rsid w:val="007A260E"/>
    <w:rsid w:val="007A338B"/>
    <w:rsid w:val="007A4D4C"/>
    <w:rsid w:val="007A4DD6"/>
    <w:rsid w:val="007A5224"/>
    <w:rsid w:val="007A5CB9"/>
    <w:rsid w:val="007A6785"/>
    <w:rsid w:val="007A6B7F"/>
    <w:rsid w:val="007A71F2"/>
    <w:rsid w:val="007B1592"/>
    <w:rsid w:val="007B20AE"/>
    <w:rsid w:val="007B43F5"/>
    <w:rsid w:val="007B6886"/>
    <w:rsid w:val="007B6B07"/>
    <w:rsid w:val="007B6D43"/>
    <w:rsid w:val="007B749A"/>
    <w:rsid w:val="007B7C6E"/>
    <w:rsid w:val="007B7D1D"/>
    <w:rsid w:val="007B7FCE"/>
    <w:rsid w:val="007C2454"/>
    <w:rsid w:val="007C6613"/>
    <w:rsid w:val="007C748A"/>
    <w:rsid w:val="007D1E90"/>
    <w:rsid w:val="007D20B4"/>
    <w:rsid w:val="007D2B8D"/>
    <w:rsid w:val="007D38AE"/>
    <w:rsid w:val="007D4297"/>
    <w:rsid w:val="007D44D7"/>
    <w:rsid w:val="007D5663"/>
    <w:rsid w:val="007D5839"/>
    <w:rsid w:val="007D5A95"/>
    <w:rsid w:val="007D621A"/>
    <w:rsid w:val="007D6C01"/>
    <w:rsid w:val="007E058A"/>
    <w:rsid w:val="007E0DC9"/>
    <w:rsid w:val="007E2633"/>
    <w:rsid w:val="007E2887"/>
    <w:rsid w:val="007E49E8"/>
    <w:rsid w:val="007E5278"/>
    <w:rsid w:val="007E749C"/>
    <w:rsid w:val="007F0AFC"/>
    <w:rsid w:val="007F147E"/>
    <w:rsid w:val="007F1B5C"/>
    <w:rsid w:val="007F1FE1"/>
    <w:rsid w:val="007F3A25"/>
    <w:rsid w:val="007F55D9"/>
    <w:rsid w:val="007F6E67"/>
    <w:rsid w:val="00801257"/>
    <w:rsid w:val="00801BF9"/>
    <w:rsid w:val="00803B0A"/>
    <w:rsid w:val="00803F0E"/>
    <w:rsid w:val="00804DED"/>
    <w:rsid w:val="008057F8"/>
    <w:rsid w:val="00805B96"/>
    <w:rsid w:val="00810265"/>
    <w:rsid w:val="008105BE"/>
    <w:rsid w:val="00810E2B"/>
    <w:rsid w:val="008115A5"/>
    <w:rsid w:val="00811D46"/>
    <w:rsid w:val="0081271D"/>
    <w:rsid w:val="0081328C"/>
    <w:rsid w:val="0081415D"/>
    <w:rsid w:val="0081690A"/>
    <w:rsid w:val="00820229"/>
    <w:rsid w:val="008203A1"/>
    <w:rsid w:val="00821689"/>
    <w:rsid w:val="008223C0"/>
    <w:rsid w:val="00822448"/>
    <w:rsid w:val="00822464"/>
    <w:rsid w:val="00822ABE"/>
    <w:rsid w:val="0082393A"/>
    <w:rsid w:val="00823B89"/>
    <w:rsid w:val="00824261"/>
    <w:rsid w:val="008244D1"/>
    <w:rsid w:val="0082555C"/>
    <w:rsid w:val="008255F8"/>
    <w:rsid w:val="00825B3B"/>
    <w:rsid w:val="00826C43"/>
    <w:rsid w:val="00827F51"/>
    <w:rsid w:val="0083104E"/>
    <w:rsid w:val="00831E04"/>
    <w:rsid w:val="00832302"/>
    <w:rsid w:val="00832519"/>
    <w:rsid w:val="00832E8A"/>
    <w:rsid w:val="0083352B"/>
    <w:rsid w:val="008339AA"/>
    <w:rsid w:val="00833EC5"/>
    <w:rsid w:val="00834104"/>
    <w:rsid w:val="008343BE"/>
    <w:rsid w:val="0083446D"/>
    <w:rsid w:val="0083452C"/>
    <w:rsid w:val="00836535"/>
    <w:rsid w:val="008365BE"/>
    <w:rsid w:val="008373FD"/>
    <w:rsid w:val="00837668"/>
    <w:rsid w:val="00840A05"/>
    <w:rsid w:val="00840FB4"/>
    <w:rsid w:val="008410B2"/>
    <w:rsid w:val="00841780"/>
    <w:rsid w:val="0084230D"/>
    <w:rsid w:val="00844767"/>
    <w:rsid w:val="00844E6E"/>
    <w:rsid w:val="0084507C"/>
    <w:rsid w:val="00846321"/>
    <w:rsid w:val="00846BB8"/>
    <w:rsid w:val="00847100"/>
    <w:rsid w:val="008500A0"/>
    <w:rsid w:val="00850458"/>
    <w:rsid w:val="008524E5"/>
    <w:rsid w:val="0085351C"/>
    <w:rsid w:val="008537D7"/>
    <w:rsid w:val="00853C23"/>
    <w:rsid w:val="0085435A"/>
    <w:rsid w:val="008549CA"/>
    <w:rsid w:val="00855411"/>
    <w:rsid w:val="008556C3"/>
    <w:rsid w:val="00856074"/>
    <w:rsid w:val="0085687C"/>
    <w:rsid w:val="00856AEA"/>
    <w:rsid w:val="00857EDC"/>
    <w:rsid w:val="00860822"/>
    <w:rsid w:val="00860CC5"/>
    <w:rsid w:val="008611C1"/>
    <w:rsid w:val="0086209B"/>
    <w:rsid w:val="0086570F"/>
    <w:rsid w:val="008662A2"/>
    <w:rsid w:val="008679DD"/>
    <w:rsid w:val="008706C5"/>
    <w:rsid w:val="0087317F"/>
    <w:rsid w:val="00873707"/>
    <w:rsid w:val="00873A03"/>
    <w:rsid w:val="00873DF1"/>
    <w:rsid w:val="00873E4C"/>
    <w:rsid w:val="00874652"/>
    <w:rsid w:val="00874B20"/>
    <w:rsid w:val="00874EE7"/>
    <w:rsid w:val="008757C6"/>
    <w:rsid w:val="00875E1E"/>
    <w:rsid w:val="008763E1"/>
    <w:rsid w:val="008768C5"/>
    <w:rsid w:val="00876B81"/>
    <w:rsid w:val="0087775C"/>
    <w:rsid w:val="0087786D"/>
    <w:rsid w:val="00877EC8"/>
    <w:rsid w:val="00880F36"/>
    <w:rsid w:val="0088137B"/>
    <w:rsid w:val="00881390"/>
    <w:rsid w:val="00881EA9"/>
    <w:rsid w:val="00884F81"/>
    <w:rsid w:val="00885530"/>
    <w:rsid w:val="00887C2A"/>
    <w:rsid w:val="008910D1"/>
    <w:rsid w:val="008919FF"/>
    <w:rsid w:val="00891CE8"/>
    <w:rsid w:val="0089296C"/>
    <w:rsid w:val="0089307E"/>
    <w:rsid w:val="00893DCD"/>
    <w:rsid w:val="00893FB0"/>
    <w:rsid w:val="008949EF"/>
    <w:rsid w:val="008956A5"/>
    <w:rsid w:val="0089596A"/>
    <w:rsid w:val="008968E0"/>
    <w:rsid w:val="00896ABD"/>
    <w:rsid w:val="00897AB6"/>
    <w:rsid w:val="00897DA8"/>
    <w:rsid w:val="008A0144"/>
    <w:rsid w:val="008A30DE"/>
    <w:rsid w:val="008A3380"/>
    <w:rsid w:val="008A492C"/>
    <w:rsid w:val="008A5995"/>
    <w:rsid w:val="008A5B32"/>
    <w:rsid w:val="008A5E3C"/>
    <w:rsid w:val="008A64F0"/>
    <w:rsid w:val="008A68B8"/>
    <w:rsid w:val="008A6906"/>
    <w:rsid w:val="008A77DF"/>
    <w:rsid w:val="008A7A9C"/>
    <w:rsid w:val="008B0DD0"/>
    <w:rsid w:val="008B206D"/>
    <w:rsid w:val="008B2531"/>
    <w:rsid w:val="008B263D"/>
    <w:rsid w:val="008B34DC"/>
    <w:rsid w:val="008B4BEC"/>
    <w:rsid w:val="008B5218"/>
    <w:rsid w:val="008B5B6C"/>
    <w:rsid w:val="008B7102"/>
    <w:rsid w:val="008C0D90"/>
    <w:rsid w:val="008C1BD3"/>
    <w:rsid w:val="008C2E63"/>
    <w:rsid w:val="008C30AC"/>
    <w:rsid w:val="008C3194"/>
    <w:rsid w:val="008C3B7D"/>
    <w:rsid w:val="008C4954"/>
    <w:rsid w:val="008C4ED6"/>
    <w:rsid w:val="008C5BC0"/>
    <w:rsid w:val="008C5D3B"/>
    <w:rsid w:val="008D0147"/>
    <w:rsid w:val="008D0F90"/>
    <w:rsid w:val="008D1D4F"/>
    <w:rsid w:val="008D2A61"/>
    <w:rsid w:val="008D3715"/>
    <w:rsid w:val="008D3DA8"/>
    <w:rsid w:val="008D4614"/>
    <w:rsid w:val="008D47B0"/>
    <w:rsid w:val="008D4E77"/>
    <w:rsid w:val="008D5465"/>
    <w:rsid w:val="008D5E61"/>
    <w:rsid w:val="008D6735"/>
    <w:rsid w:val="008D738D"/>
    <w:rsid w:val="008D75BE"/>
    <w:rsid w:val="008D7933"/>
    <w:rsid w:val="008D7EB7"/>
    <w:rsid w:val="008D7EC5"/>
    <w:rsid w:val="008E2170"/>
    <w:rsid w:val="008E3684"/>
    <w:rsid w:val="008E4CB6"/>
    <w:rsid w:val="008E57F5"/>
    <w:rsid w:val="008E7606"/>
    <w:rsid w:val="008F08F3"/>
    <w:rsid w:val="008F0EB9"/>
    <w:rsid w:val="008F11FA"/>
    <w:rsid w:val="008F1DAA"/>
    <w:rsid w:val="008F2612"/>
    <w:rsid w:val="008F3EBD"/>
    <w:rsid w:val="008F5024"/>
    <w:rsid w:val="008F5165"/>
    <w:rsid w:val="008F5170"/>
    <w:rsid w:val="008F5B09"/>
    <w:rsid w:val="008F60B2"/>
    <w:rsid w:val="008F7C41"/>
    <w:rsid w:val="008F7D4D"/>
    <w:rsid w:val="00900048"/>
    <w:rsid w:val="009003FB"/>
    <w:rsid w:val="009005FB"/>
    <w:rsid w:val="00902EC3"/>
    <w:rsid w:val="009030A5"/>
    <w:rsid w:val="009031E2"/>
    <w:rsid w:val="009057FD"/>
    <w:rsid w:val="009058A4"/>
    <w:rsid w:val="00906CC1"/>
    <w:rsid w:val="00912270"/>
    <w:rsid w:val="009126D3"/>
    <w:rsid w:val="0091276C"/>
    <w:rsid w:val="00912BF9"/>
    <w:rsid w:val="00913BEE"/>
    <w:rsid w:val="009145BE"/>
    <w:rsid w:val="009165AC"/>
    <w:rsid w:val="00916FFC"/>
    <w:rsid w:val="0092053F"/>
    <w:rsid w:val="00921C62"/>
    <w:rsid w:val="00922ACB"/>
    <w:rsid w:val="00922C43"/>
    <w:rsid w:val="0092340A"/>
    <w:rsid w:val="00923546"/>
    <w:rsid w:val="009235A6"/>
    <w:rsid w:val="0092432D"/>
    <w:rsid w:val="009244F3"/>
    <w:rsid w:val="009253AE"/>
    <w:rsid w:val="00925A68"/>
    <w:rsid w:val="00925B8E"/>
    <w:rsid w:val="00925E4D"/>
    <w:rsid w:val="009265EF"/>
    <w:rsid w:val="00926E2D"/>
    <w:rsid w:val="0092719C"/>
    <w:rsid w:val="009301E4"/>
    <w:rsid w:val="0093060A"/>
    <w:rsid w:val="009313D9"/>
    <w:rsid w:val="009327F0"/>
    <w:rsid w:val="00932880"/>
    <w:rsid w:val="00932E91"/>
    <w:rsid w:val="009346AC"/>
    <w:rsid w:val="00935342"/>
    <w:rsid w:val="00935B7F"/>
    <w:rsid w:val="00940847"/>
    <w:rsid w:val="00941293"/>
    <w:rsid w:val="0094188D"/>
    <w:rsid w:val="00944453"/>
    <w:rsid w:val="00944C74"/>
    <w:rsid w:val="00944D2C"/>
    <w:rsid w:val="00945C78"/>
    <w:rsid w:val="00946372"/>
    <w:rsid w:val="009466C2"/>
    <w:rsid w:val="00947A1F"/>
    <w:rsid w:val="00947C46"/>
    <w:rsid w:val="00950060"/>
    <w:rsid w:val="00950177"/>
    <w:rsid w:val="0095032B"/>
    <w:rsid w:val="00950B13"/>
    <w:rsid w:val="00950C17"/>
    <w:rsid w:val="0095102D"/>
    <w:rsid w:val="00951FAF"/>
    <w:rsid w:val="00953895"/>
    <w:rsid w:val="00954740"/>
    <w:rsid w:val="00954A82"/>
    <w:rsid w:val="00955518"/>
    <w:rsid w:val="009555D8"/>
    <w:rsid w:val="009557BC"/>
    <w:rsid w:val="009558CD"/>
    <w:rsid w:val="00955AE5"/>
    <w:rsid w:val="0095692D"/>
    <w:rsid w:val="00956E08"/>
    <w:rsid w:val="009604B7"/>
    <w:rsid w:val="009611F5"/>
    <w:rsid w:val="00961314"/>
    <w:rsid w:val="00961A4F"/>
    <w:rsid w:val="00962E71"/>
    <w:rsid w:val="00963ABC"/>
    <w:rsid w:val="00963F0B"/>
    <w:rsid w:val="00965AA5"/>
    <w:rsid w:val="00965D21"/>
    <w:rsid w:val="00965F8B"/>
    <w:rsid w:val="00966B30"/>
    <w:rsid w:val="00967764"/>
    <w:rsid w:val="00970B0E"/>
    <w:rsid w:val="00970BB9"/>
    <w:rsid w:val="009726EE"/>
    <w:rsid w:val="00972A0D"/>
    <w:rsid w:val="00972C9F"/>
    <w:rsid w:val="00972CDE"/>
    <w:rsid w:val="009733DD"/>
    <w:rsid w:val="009746F8"/>
    <w:rsid w:val="0097520E"/>
    <w:rsid w:val="00975573"/>
    <w:rsid w:val="00976B3F"/>
    <w:rsid w:val="00976D03"/>
    <w:rsid w:val="00977B30"/>
    <w:rsid w:val="00981F6E"/>
    <w:rsid w:val="0098243C"/>
    <w:rsid w:val="00982F41"/>
    <w:rsid w:val="0098485D"/>
    <w:rsid w:val="00984A27"/>
    <w:rsid w:val="00985090"/>
    <w:rsid w:val="00985AE5"/>
    <w:rsid w:val="009866A8"/>
    <w:rsid w:val="0098676C"/>
    <w:rsid w:val="00986CF0"/>
    <w:rsid w:val="0098739B"/>
    <w:rsid w:val="00987710"/>
    <w:rsid w:val="009904A9"/>
    <w:rsid w:val="009904AB"/>
    <w:rsid w:val="00991930"/>
    <w:rsid w:val="00993A51"/>
    <w:rsid w:val="00993ED8"/>
    <w:rsid w:val="00994A5B"/>
    <w:rsid w:val="00995688"/>
    <w:rsid w:val="009958A6"/>
    <w:rsid w:val="00995CFF"/>
    <w:rsid w:val="00996456"/>
    <w:rsid w:val="009969CF"/>
    <w:rsid w:val="009A0187"/>
    <w:rsid w:val="009A04F5"/>
    <w:rsid w:val="009A15EF"/>
    <w:rsid w:val="009A2A64"/>
    <w:rsid w:val="009A38A5"/>
    <w:rsid w:val="009A3C69"/>
    <w:rsid w:val="009A4148"/>
    <w:rsid w:val="009A428C"/>
    <w:rsid w:val="009A445A"/>
    <w:rsid w:val="009A5B73"/>
    <w:rsid w:val="009A6D44"/>
    <w:rsid w:val="009B118B"/>
    <w:rsid w:val="009B1737"/>
    <w:rsid w:val="009B3D4B"/>
    <w:rsid w:val="009B40B6"/>
    <w:rsid w:val="009B414F"/>
    <w:rsid w:val="009B47D0"/>
    <w:rsid w:val="009B4B81"/>
    <w:rsid w:val="009B4BFF"/>
    <w:rsid w:val="009B4E63"/>
    <w:rsid w:val="009B4FC4"/>
    <w:rsid w:val="009B5B99"/>
    <w:rsid w:val="009B6EFC"/>
    <w:rsid w:val="009B7002"/>
    <w:rsid w:val="009C1FD0"/>
    <w:rsid w:val="009C2474"/>
    <w:rsid w:val="009C2BD0"/>
    <w:rsid w:val="009C2DF8"/>
    <w:rsid w:val="009C31BF"/>
    <w:rsid w:val="009C3D55"/>
    <w:rsid w:val="009C4AA5"/>
    <w:rsid w:val="009C4E73"/>
    <w:rsid w:val="009C5027"/>
    <w:rsid w:val="009C581A"/>
    <w:rsid w:val="009C5845"/>
    <w:rsid w:val="009C5EB8"/>
    <w:rsid w:val="009C6369"/>
    <w:rsid w:val="009C68B7"/>
    <w:rsid w:val="009D0834"/>
    <w:rsid w:val="009D095A"/>
    <w:rsid w:val="009D0A1E"/>
    <w:rsid w:val="009D1371"/>
    <w:rsid w:val="009D1395"/>
    <w:rsid w:val="009D1EBF"/>
    <w:rsid w:val="009D2AE3"/>
    <w:rsid w:val="009D41EA"/>
    <w:rsid w:val="009D52BC"/>
    <w:rsid w:val="009D5C1A"/>
    <w:rsid w:val="009D69EE"/>
    <w:rsid w:val="009D7594"/>
    <w:rsid w:val="009D7D0A"/>
    <w:rsid w:val="009E09D9"/>
    <w:rsid w:val="009E0A0B"/>
    <w:rsid w:val="009E1897"/>
    <w:rsid w:val="009E24F9"/>
    <w:rsid w:val="009E2507"/>
    <w:rsid w:val="009E2B43"/>
    <w:rsid w:val="009E498A"/>
    <w:rsid w:val="009E503E"/>
    <w:rsid w:val="009E5717"/>
    <w:rsid w:val="009E71CE"/>
    <w:rsid w:val="009F01B1"/>
    <w:rsid w:val="009F0DBB"/>
    <w:rsid w:val="009F0E57"/>
    <w:rsid w:val="009F0FCB"/>
    <w:rsid w:val="009F249E"/>
    <w:rsid w:val="009F2D0A"/>
    <w:rsid w:val="009F338B"/>
    <w:rsid w:val="009F3887"/>
    <w:rsid w:val="009F40DC"/>
    <w:rsid w:val="009F53BC"/>
    <w:rsid w:val="009F5AE5"/>
    <w:rsid w:val="009F5BDB"/>
    <w:rsid w:val="009F5E44"/>
    <w:rsid w:val="009F6173"/>
    <w:rsid w:val="009F61A6"/>
    <w:rsid w:val="009F659A"/>
    <w:rsid w:val="009F670D"/>
    <w:rsid w:val="009F732B"/>
    <w:rsid w:val="009F73C6"/>
    <w:rsid w:val="009F76D4"/>
    <w:rsid w:val="009F7716"/>
    <w:rsid w:val="00A00408"/>
    <w:rsid w:val="00A01FE0"/>
    <w:rsid w:val="00A02FAC"/>
    <w:rsid w:val="00A04E37"/>
    <w:rsid w:val="00A06945"/>
    <w:rsid w:val="00A072BF"/>
    <w:rsid w:val="00A07DB2"/>
    <w:rsid w:val="00A10656"/>
    <w:rsid w:val="00A1072A"/>
    <w:rsid w:val="00A113C0"/>
    <w:rsid w:val="00A122DD"/>
    <w:rsid w:val="00A12FA6"/>
    <w:rsid w:val="00A1339B"/>
    <w:rsid w:val="00A136A2"/>
    <w:rsid w:val="00A14ABA"/>
    <w:rsid w:val="00A15C12"/>
    <w:rsid w:val="00A16E60"/>
    <w:rsid w:val="00A17F98"/>
    <w:rsid w:val="00A20CDF"/>
    <w:rsid w:val="00A24CB6"/>
    <w:rsid w:val="00A25611"/>
    <w:rsid w:val="00A25865"/>
    <w:rsid w:val="00A2636D"/>
    <w:rsid w:val="00A26CD2"/>
    <w:rsid w:val="00A27667"/>
    <w:rsid w:val="00A3188E"/>
    <w:rsid w:val="00A32979"/>
    <w:rsid w:val="00A329BE"/>
    <w:rsid w:val="00A32F9E"/>
    <w:rsid w:val="00A34147"/>
    <w:rsid w:val="00A344A2"/>
    <w:rsid w:val="00A34A67"/>
    <w:rsid w:val="00A36CAE"/>
    <w:rsid w:val="00A37462"/>
    <w:rsid w:val="00A3770A"/>
    <w:rsid w:val="00A37C2E"/>
    <w:rsid w:val="00A37C87"/>
    <w:rsid w:val="00A37E52"/>
    <w:rsid w:val="00A40339"/>
    <w:rsid w:val="00A40B07"/>
    <w:rsid w:val="00A42050"/>
    <w:rsid w:val="00A427B4"/>
    <w:rsid w:val="00A42CB3"/>
    <w:rsid w:val="00A42E20"/>
    <w:rsid w:val="00A42F39"/>
    <w:rsid w:val="00A43B7D"/>
    <w:rsid w:val="00A457BF"/>
    <w:rsid w:val="00A459E1"/>
    <w:rsid w:val="00A45D47"/>
    <w:rsid w:val="00A46428"/>
    <w:rsid w:val="00A46AC4"/>
    <w:rsid w:val="00A478A5"/>
    <w:rsid w:val="00A52296"/>
    <w:rsid w:val="00A52C04"/>
    <w:rsid w:val="00A52D2B"/>
    <w:rsid w:val="00A53E5D"/>
    <w:rsid w:val="00A55661"/>
    <w:rsid w:val="00A55A89"/>
    <w:rsid w:val="00A56A69"/>
    <w:rsid w:val="00A60402"/>
    <w:rsid w:val="00A60B66"/>
    <w:rsid w:val="00A60C20"/>
    <w:rsid w:val="00A614F5"/>
    <w:rsid w:val="00A619BB"/>
    <w:rsid w:val="00A61B13"/>
    <w:rsid w:val="00A61B70"/>
    <w:rsid w:val="00A61FA8"/>
    <w:rsid w:val="00A637F4"/>
    <w:rsid w:val="00A64958"/>
    <w:rsid w:val="00A64DF2"/>
    <w:rsid w:val="00A65485"/>
    <w:rsid w:val="00A65AFF"/>
    <w:rsid w:val="00A66E05"/>
    <w:rsid w:val="00A67267"/>
    <w:rsid w:val="00A672F1"/>
    <w:rsid w:val="00A67655"/>
    <w:rsid w:val="00A70753"/>
    <w:rsid w:val="00A712D2"/>
    <w:rsid w:val="00A724A9"/>
    <w:rsid w:val="00A72669"/>
    <w:rsid w:val="00A73A9E"/>
    <w:rsid w:val="00A74C12"/>
    <w:rsid w:val="00A75110"/>
    <w:rsid w:val="00A756DA"/>
    <w:rsid w:val="00A75DA6"/>
    <w:rsid w:val="00A77B8F"/>
    <w:rsid w:val="00A804F9"/>
    <w:rsid w:val="00A80612"/>
    <w:rsid w:val="00A82C8A"/>
    <w:rsid w:val="00A8346B"/>
    <w:rsid w:val="00A83934"/>
    <w:rsid w:val="00A83A53"/>
    <w:rsid w:val="00A84819"/>
    <w:rsid w:val="00A852FF"/>
    <w:rsid w:val="00A85724"/>
    <w:rsid w:val="00A86626"/>
    <w:rsid w:val="00A87337"/>
    <w:rsid w:val="00A90328"/>
    <w:rsid w:val="00A90819"/>
    <w:rsid w:val="00A9088D"/>
    <w:rsid w:val="00A90C97"/>
    <w:rsid w:val="00A927FD"/>
    <w:rsid w:val="00A92DDC"/>
    <w:rsid w:val="00A93D2D"/>
    <w:rsid w:val="00A93E2B"/>
    <w:rsid w:val="00A94B95"/>
    <w:rsid w:val="00A94C15"/>
    <w:rsid w:val="00A9547B"/>
    <w:rsid w:val="00A9551C"/>
    <w:rsid w:val="00A960C8"/>
    <w:rsid w:val="00A96604"/>
    <w:rsid w:val="00A978BB"/>
    <w:rsid w:val="00A979B0"/>
    <w:rsid w:val="00A97B0D"/>
    <w:rsid w:val="00AA03DF"/>
    <w:rsid w:val="00AA0734"/>
    <w:rsid w:val="00AA09BD"/>
    <w:rsid w:val="00AA0A04"/>
    <w:rsid w:val="00AA1B4F"/>
    <w:rsid w:val="00AA21D8"/>
    <w:rsid w:val="00AA271A"/>
    <w:rsid w:val="00AA2AC2"/>
    <w:rsid w:val="00AA2FBD"/>
    <w:rsid w:val="00AA3270"/>
    <w:rsid w:val="00AA375A"/>
    <w:rsid w:val="00AA3825"/>
    <w:rsid w:val="00AA3A7C"/>
    <w:rsid w:val="00AA4104"/>
    <w:rsid w:val="00AA54F3"/>
    <w:rsid w:val="00AA5C49"/>
    <w:rsid w:val="00AA6367"/>
    <w:rsid w:val="00AA6B43"/>
    <w:rsid w:val="00AA720D"/>
    <w:rsid w:val="00AA7B1F"/>
    <w:rsid w:val="00AB06F3"/>
    <w:rsid w:val="00AB3145"/>
    <w:rsid w:val="00AB3445"/>
    <w:rsid w:val="00AB367A"/>
    <w:rsid w:val="00AB53A2"/>
    <w:rsid w:val="00AB54DA"/>
    <w:rsid w:val="00AB5798"/>
    <w:rsid w:val="00AB5A00"/>
    <w:rsid w:val="00AB5D23"/>
    <w:rsid w:val="00AB5F1B"/>
    <w:rsid w:val="00AB630D"/>
    <w:rsid w:val="00AB68AC"/>
    <w:rsid w:val="00AB6D16"/>
    <w:rsid w:val="00AB7907"/>
    <w:rsid w:val="00AB7BF8"/>
    <w:rsid w:val="00AC0017"/>
    <w:rsid w:val="00AC019B"/>
    <w:rsid w:val="00AC01D1"/>
    <w:rsid w:val="00AC0AB2"/>
    <w:rsid w:val="00AC0E9F"/>
    <w:rsid w:val="00AC16DE"/>
    <w:rsid w:val="00AC3915"/>
    <w:rsid w:val="00AC3F99"/>
    <w:rsid w:val="00AC4065"/>
    <w:rsid w:val="00AC41C6"/>
    <w:rsid w:val="00AC52A5"/>
    <w:rsid w:val="00AC63C0"/>
    <w:rsid w:val="00AC66CE"/>
    <w:rsid w:val="00AC6EFD"/>
    <w:rsid w:val="00AC7151"/>
    <w:rsid w:val="00AD0529"/>
    <w:rsid w:val="00AD261F"/>
    <w:rsid w:val="00AD2BE1"/>
    <w:rsid w:val="00AD45D0"/>
    <w:rsid w:val="00AD460A"/>
    <w:rsid w:val="00AD4E8E"/>
    <w:rsid w:val="00AD6A05"/>
    <w:rsid w:val="00AD7089"/>
    <w:rsid w:val="00AD722F"/>
    <w:rsid w:val="00AD73DA"/>
    <w:rsid w:val="00AD7F08"/>
    <w:rsid w:val="00AE0552"/>
    <w:rsid w:val="00AE118B"/>
    <w:rsid w:val="00AE1789"/>
    <w:rsid w:val="00AE272B"/>
    <w:rsid w:val="00AE3A7F"/>
    <w:rsid w:val="00AE3E3A"/>
    <w:rsid w:val="00AE4514"/>
    <w:rsid w:val="00AE4707"/>
    <w:rsid w:val="00AE5B7E"/>
    <w:rsid w:val="00AE5F51"/>
    <w:rsid w:val="00AE612F"/>
    <w:rsid w:val="00AE6615"/>
    <w:rsid w:val="00AE6BC6"/>
    <w:rsid w:val="00AE77B4"/>
    <w:rsid w:val="00AE7C1A"/>
    <w:rsid w:val="00AE7DF8"/>
    <w:rsid w:val="00AE7E05"/>
    <w:rsid w:val="00AF0D9C"/>
    <w:rsid w:val="00AF13AB"/>
    <w:rsid w:val="00AF1D36"/>
    <w:rsid w:val="00AF1E80"/>
    <w:rsid w:val="00AF280B"/>
    <w:rsid w:val="00AF380C"/>
    <w:rsid w:val="00AF3ED5"/>
    <w:rsid w:val="00AF442B"/>
    <w:rsid w:val="00AF4ED4"/>
    <w:rsid w:val="00AF5C32"/>
    <w:rsid w:val="00AF5F75"/>
    <w:rsid w:val="00AF6001"/>
    <w:rsid w:val="00AF6563"/>
    <w:rsid w:val="00AF7DDD"/>
    <w:rsid w:val="00B0047D"/>
    <w:rsid w:val="00B00A55"/>
    <w:rsid w:val="00B01A16"/>
    <w:rsid w:val="00B0520C"/>
    <w:rsid w:val="00B05EC6"/>
    <w:rsid w:val="00B074A2"/>
    <w:rsid w:val="00B07F45"/>
    <w:rsid w:val="00B1021A"/>
    <w:rsid w:val="00B10271"/>
    <w:rsid w:val="00B10C03"/>
    <w:rsid w:val="00B114FD"/>
    <w:rsid w:val="00B13287"/>
    <w:rsid w:val="00B140D9"/>
    <w:rsid w:val="00B14297"/>
    <w:rsid w:val="00B1481A"/>
    <w:rsid w:val="00B15A1F"/>
    <w:rsid w:val="00B15FE9"/>
    <w:rsid w:val="00B16D4A"/>
    <w:rsid w:val="00B17796"/>
    <w:rsid w:val="00B204A1"/>
    <w:rsid w:val="00B2148A"/>
    <w:rsid w:val="00B2183E"/>
    <w:rsid w:val="00B220C2"/>
    <w:rsid w:val="00B2276E"/>
    <w:rsid w:val="00B22A28"/>
    <w:rsid w:val="00B233E3"/>
    <w:rsid w:val="00B23826"/>
    <w:rsid w:val="00B23ED2"/>
    <w:rsid w:val="00B247FC"/>
    <w:rsid w:val="00B24DB1"/>
    <w:rsid w:val="00B24EDD"/>
    <w:rsid w:val="00B25B32"/>
    <w:rsid w:val="00B25E73"/>
    <w:rsid w:val="00B31222"/>
    <w:rsid w:val="00B31B1B"/>
    <w:rsid w:val="00B32255"/>
    <w:rsid w:val="00B32616"/>
    <w:rsid w:val="00B32AB7"/>
    <w:rsid w:val="00B34AFF"/>
    <w:rsid w:val="00B36AF0"/>
    <w:rsid w:val="00B36C42"/>
    <w:rsid w:val="00B36DA6"/>
    <w:rsid w:val="00B40550"/>
    <w:rsid w:val="00B4060B"/>
    <w:rsid w:val="00B41660"/>
    <w:rsid w:val="00B41AEF"/>
    <w:rsid w:val="00B42EA7"/>
    <w:rsid w:val="00B45068"/>
    <w:rsid w:val="00B47076"/>
    <w:rsid w:val="00B500EB"/>
    <w:rsid w:val="00B50A93"/>
    <w:rsid w:val="00B51357"/>
    <w:rsid w:val="00B51845"/>
    <w:rsid w:val="00B51923"/>
    <w:rsid w:val="00B51E8A"/>
    <w:rsid w:val="00B5337C"/>
    <w:rsid w:val="00B53FDE"/>
    <w:rsid w:val="00B549CD"/>
    <w:rsid w:val="00B55A9F"/>
    <w:rsid w:val="00B561CF"/>
    <w:rsid w:val="00B56397"/>
    <w:rsid w:val="00B56531"/>
    <w:rsid w:val="00B571DA"/>
    <w:rsid w:val="00B6027B"/>
    <w:rsid w:val="00B603F7"/>
    <w:rsid w:val="00B60527"/>
    <w:rsid w:val="00B60D9B"/>
    <w:rsid w:val="00B636C8"/>
    <w:rsid w:val="00B63872"/>
    <w:rsid w:val="00B63B46"/>
    <w:rsid w:val="00B642A0"/>
    <w:rsid w:val="00B65EDB"/>
    <w:rsid w:val="00B67AFF"/>
    <w:rsid w:val="00B67C41"/>
    <w:rsid w:val="00B70B59"/>
    <w:rsid w:val="00B7130C"/>
    <w:rsid w:val="00B71F7D"/>
    <w:rsid w:val="00B72667"/>
    <w:rsid w:val="00B73343"/>
    <w:rsid w:val="00B73657"/>
    <w:rsid w:val="00B739B3"/>
    <w:rsid w:val="00B7429F"/>
    <w:rsid w:val="00B7449B"/>
    <w:rsid w:val="00B74BC4"/>
    <w:rsid w:val="00B7592D"/>
    <w:rsid w:val="00B7677D"/>
    <w:rsid w:val="00B77C44"/>
    <w:rsid w:val="00B811A7"/>
    <w:rsid w:val="00B81630"/>
    <w:rsid w:val="00B81B15"/>
    <w:rsid w:val="00B8216C"/>
    <w:rsid w:val="00B82736"/>
    <w:rsid w:val="00B827BA"/>
    <w:rsid w:val="00B84F3B"/>
    <w:rsid w:val="00B851E7"/>
    <w:rsid w:val="00B85A2E"/>
    <w:rsid w:val="00B902AA"/>
    <w:rsid w:val="00B902E8"/>
    <w:rsid w:val="00B90A71"/>
    <w:rsid w:val="00B915AE"/>
    <w:rsid w:val="00B92273"/>
    <w:rsid w:val="00B92C42"/>
    <w:rsid w:val="00B9301F"/>
    <w:rsid w:val="00B9532C"/>
    <w:rsid w:val="00B9668D"/>
    <w:rsid w:val="00B97168"/>
    <w:rsid w:val="00BA0175"/>
    <w:rsid w:val="00BA0438"/>
    <w:rsid w:val="00BA106F"/>
    <w:rsid w:val="00BA1735"/>
    <w:rsid w:val="00BA19FA"/>
    <w:rsid w:val="00BA25FC"/>
    <w:rsid w:val="00BA2E12"/>
    <w:rsid w:val="00BA4288"/>
    <w:rsid w:val="00BA4592"/>
    <w:rsid w:val="00BA5070"/>
    <w:rsid w:val="00BA6255"/>
    <w:rsid w:val="00BA7860"/>
    <w:rsid w:val="00BA793F"/>
    <w:rsid w:val="00BB030A"/>
    <w:rsid w:val="00BB040C"/>
    <w:rsid w:val="00BB0902"/>
    <w:rsid w:val="00BB0D25"/>
    <w:rsid w:val="00BB1798"/>
    <w:rsid w:val="00BB1F9C"/>
    <w:rsid w:val="00BB2102"/>
    <w:rsid w:val="00BB2512"/>
    <w:rsid w:val="00BB438F"/>
    <w:rsid w:val="00BB48E5"/>
    <w:rsid w:val="00BB5607"/>
    <w:rsid w:val="00BB5A66"/>
    <w:rsid w:val="00BB5ACA"/>
    <w:rsid w:val="00BB621D"/>
    <w:rsid w:val="00BB627F"/>
    <w:rsid w:val="00BC0027"/>
    <w:rsid w:val="00BC0C17"/>
    <w:rsid w:val="00BC1379"/>
    <w:rsid w:val="00BC1A4B"/>
    <w:rsid w:val="00BC1D81"/>
    <w:rsid w:val="00BC286F"/>
    <w:rsid w:val="00BC3823"/>
    <w:rsid w:val="00BC5805"/>
    <w:rsid w:val="00BC5841"/>
    <w:rsid w:val="00BC5E38"/>
    <w:rsid w:val="00BC773E"/>
    <w:rsid w:val="00BC7DEA"/>
    <w:rsid w:val="00BD201A"/>
    <w:rsid w:val="00BD25FC"/>
    <w:rsid w:val="00BD26E7"/>
    <w:rsid w:val="00BD2DC4"/>
    <w:rsid w:val="00BD2EF0"/>
    <w:rsid w:val="00BD3B29"/>
    <w:rsid w:val="00BD3DFE"/>
    <w:rsid w:val="00BD474E"/>
    <w:rsid w:val="00BD59B2"/>
    <w:rsid w:val="00BD5E9A"/>
    <w:rsid w:val="00BD60B4"/>
    <w:rsid w:val="00BD796B"/>
    <w:rsid w:val="00BE07A3"/>
    <w:rsid w:val="00BE0FBF"/>
    <w:rsid w:val="00BE2B0F"/>
    <w:rsid w:val="00BE2EF0"/>
    <w:rsid w:val="00BE336C"/>
    <w:rsid w:val="00BE40C0"/>
    <w:rsid w:val="00BE445C"/>
    <w:rsid w:val="00BE4CE9"/>
    <w:rsid w:val="00BE5880"/>
    <w:rsid w:val="00BE5F4A"/>
    <w:rsid w:val="00BE63B2"/>
    <w:rsid w:val="00BE7A12"/>
    <w:rsid w:val="00BE7AEF"/>
    <w:rsid w:val="00BE7C54"/>
    <w:rsid w:val="00BF09B0"/>
    <w:rsid w:val="00BF0F9B"/>
    <w:rsid w:val="00BF1544"/>
    <w:rsid w:val="00BF1B53"/>
    <w:rsid w:val="00BF246D"/>
    <w:rsid w:val="00BF2682"/>
    <w:rsid w:val="00BF2740"/>
    <w:rsid w:val="00BF3CE4"/>
    <w:rsid w:val="00BF4CA5"/>
    <w:rsid w:val="00BF69DA"/>
    <w:rsid w:val="00BF764A"/>
    <w:rsid w:val="00BF7A47"/>
    <w:rsid w:val="00BF7F5C"/>
    <w:rsid w:val="00C00CF7"/>
    <w:rsid w:val="00C00D0D"/>
    <w:rsid w:val="00C04136"/>
    <w:rsid w:val="00C05466"/>
    <w:rsid w:val="00C06CDD"/>
    <w:rsid w:val="00C06F06"/>
    <w:rsid w:val="00C07406"/>
    <w:rsid w:val="00C11E6C"/>
    <w:rsid w:val="00C124E6"/>
    <w:rsid w:val="00C127FD"/>
    <w:rsid w:val="00C13B68"/>
    <w:rsid w:val="00C13D84"/>
    <w:rsid w:val="00C16E0B"/>
    <w:rsid w:val="00C16EEA"/>
    <w:rsid w:val="00C17BFF"/>
    <w:rsid w:val="00C17FAB"/>
    <w:rsid w:val="00C20C28"/>
    <w:rsid w:val="00C20FAD"/>
    <w:rsid w:val="00C2148C"/>
    <w:rsid w:val="00C22E38"/>
    <w:rsid w:val="00C2375F"/>
    <w:rsid w:val="00C237BC"/>
    <w:rsid w:val="00C23A68"/>
    <w:rsid w:val="00C23FA8"/>
    <w:rsid w:val="00C24077"/>
    <w:rsid w:val="00C247CB"/>
    <w:rsid w:val="00C25BE6"/>
    <w:rsid w:val="00C25CAF"/>
    <w:rsid w:val="00C2679A"/>
    <w:rsid w:val="00C26B5E"/>
    <w:rsid w:val="00C26C75"/>
    <w:rsid w:val="00C300D9"/>
    <w:rsid w:val="00C309A7"/>
    <w:rsid w:val="00C324B0"/>
    <w:rsid w:val="00C32873"/>
    <w:rsid w:val="00C329D5"/>
    <w:rsid w:val="00C32E66"/>
    <w:rsid w:val="00C331A1"/>
    <w:rsid w:val="00C3355F"/>
    <w:rsid w:val="00C336BB"/>
    <w:rsid w:val="00C33A04"/>
    <w:rsid w:val="00C34663"/>
    <w:rsid w:val="00C346B7"/>
    <w:rsid w:val="00C3569A"/>
    <w:rsid w:val="00C3572D"/>
    <w:rsid w:val="00C4117C"/>
    <w:rsid w:val="00C41E59"/>
    <w:rsid w:val="00C432F9"/>
    <w:rsid w:val="00C434D4"/>
    <w:rsid w:val="00C43F48"/>
    <w:rsid w:val="00C444C2"/>
    <w:rsid w:val="00C448FF"/>
    <w:rsid w:val="00C45025"/>
    <w:rsid w:val="00C454CE"/>
    <w:rsid w:val="00C45E57"/>
    <w:rsid w:val="00C4679C"/>
    <w:rsid w:val="00C4733F"/>
    <w:rsid w:val="00C50ED7"/>
    <w:rsid w:val="00C519C5"/>
    <w:rsid w:val="00C5202E"/>
    <w:rsid w:val="00C52F29"/>
    <w:rsid w:val="00C5340F"/>
    <w:rsid w:val="00C54987"/>
    <w:rsid w:val="00C54A79"/>
    <w:rsid w:val="00C554D4"/>
    <w:rsid w:val="00C56007"/>
    <w:rsid w:val="00C562D0"/>
    <w:rsid w:val="00C56CE6"/>
    <w:rsid w:val="00C5745F"/>
    <w:rsid w:val="00C60005"/>
    <w:rsid w:val="00C60BFF"/>
    <w:rsid w:val="00C61686"/>
    <w:rsid w:val="00C61A98"/>
    <w:rsid w:val="00C63201"/>
    <w:rsid w:val="00C63A1D"/>
    <w:rsid w:val="00C6416B"/>
    <w:rsid w:val="00C646A6"/>
    <w:rsid w:val="00C64B44"/>
    <w:rsid w:val="00C64CAE"/>
    <w:rsid w:val="00C64E62"/>
    <w:rsid w:val="00C651D5"/>
    <w:rsid w:val="00C65CCC"/>
    <w:rsid w:val="00C65DA9"/>
    <w:rsid w:val="00C6711C"/>
    <w:rsid w:val="00C6795C"/>
    <w:rsid w:val="00C67A97"/>
    <w:rsid w:val="00C67B35"/>
    <w:rsid w:val="00C73E0A"/>
    <w:rsid w:val="00C75EAC"/>
    <w:rsid w:val="00C7618F"/>
    <w:rsid w:val="00C765A9"/>
    <w:rsid w:val="00C7671D"/>
    <w:rsid w:val="00C767EC"/>
    <w:rsid w:val="00C77086"/>
    <w:rsid w:val="00C77423"/>
    <w:rsid w:val="00C77BB2"/>
    <w:rsid w:val="00C77BF9"/>
    <w:rsid w:val="00C80008"/>
    <w:rsid w:val="00C81157"/>
    <w:rsid w:val="00C8162D"/>
    <w:rsid w:val="00C830BB"/>
    <w:rsid w:val="00C83A0B"/>
    <w:rsid w:val="00C842D0"/>
    <w:rsid w:val="00C84ED1"/>
    <w:rsid w:val="00C8537A"/>
    <w:rsid w:val="00C85DFB"/>
    <w:rsid w:val="00C863CC"/>
    <w:rsid w:val="00C86BCC"/>
    <w:rsid w:val="00C9038F"/>
    <w:rsid w:val="00C903B7"/>
    <w:rsid w:val="00C904E8"/>
    <w:rsid w:val="00C90DED"/>
    <w:rsid w:val="00C90E40"/>
    <w:rsid w:val="00C92284"/>
    <w:rsid w:val="00C92AAB"/>
    <w:rsid w:val="00C93417"/>
    <w:rsid w:val="00C93FD9"/>
    <w:rsid w:val="00C95182"/>
    <w:rsid w:val="00C95D4C"/>
    <w:rsid w:val="00C9637F"/>
    <w:rsid w:val="00C963ED"/>
    <w:rsid w:val="00C9708A"/>
    <w:rsid w:val="00C9714E"/>
    <w:rsid w:val="00C972BD"/>
    <w:rsid w:val="00C97CAD"/>
    <w:rsid w:val="00C97D87"/>
    <w:rsid w:val="00CA1A02"/>
    <w:rsid w:val="00CA1C4E"/>
    <w:rsid w:val="00CA2435"/>
    <w:rsid w:val="00CA2701"/>
    <w:rsid w:val="00CA3743"/>
    <w:rsid w:val="00CA38F8"/>
    <w:rsid w:val="00CA3D96"/>
    <w:rsid w:val="00CA4068"/>
    <w:rsid w:val="00CA4323"/>
    <w:rsid w:val="00CA489B"/>
    <w:rsid w:val="00CA4A7B"/>
    <w:rsid w:val="00CA58C3"/>
    <w:rsid w:val="00CA6786"/>
    <w:rsid w:val="00CA67F4"/>
    <w:rsid w:val="00CA6D99"/>
    <w:rsid w:val="00CA7C41"/>
    <w:rsid w:val="00CB299C"/>
    <w:rsid w:val="00CB2A6C"/>
    <w:rsid w:val="00CB2EFC"/>
    <w:rsid w:val="00CB372F"/>
    <w:rsid w:val="00CB37F8"/>
    <w:rsid w:val="00CB42A0"/>
    <w:rsid w:val="00CB564F"/>
    <w:rsid w:val="00CB57DE"/>
    <w:rsid w:val="00CB6980"/>
    <w:rsid w:val="00CB7DC3"/>
    <w:rsid w:val="00CC06D1"/>
    <w:rsid w:val="00CC089C"/>
    <w:rsid w:val="00CC0EEF"/>
    <w:rsid w:val="00CC16F1"/>
    <w:rsid w:val="00CC4D4D"/>
    <w:rsid w:val="00CC5679"/>
    <w:rsid w:val="00CC5BE1"/>
    <w:rsid w:val="00CC75A2"/>
    <w:rsid w:val="00CC75E8"/>
    <w:rsid w:val="00CC7A18"/>
    <w:rsid w:val="00CD0E2F"/>
    <w:rsid w:val="00CD1A37"/>
    <w:rsid w:val="00CD1D49"/>
    <w:rsid w:val="00CD2D31"/>
    <w:rsid w:val="00CD2DF9"/>
    <w:rsid w:val="00CD2F20"/>
    <w:rsid w:val="00CD3C82"/>
    <w:rsid w:val="00CD48C0"/>
    <w:rsid w:val="00CD4A60"/>
    <w:rsid w:val="00CD61EF"/>
    <w:rsid w:val="00CD6B20"/>
    <w:rsid w:val="00CD76ED"/>
    <w:rsid w:val="00CE0AB7"/>
    <w:rsid w:val="00CE1339"/>
    <w:rsid w:val="00CE23B6"/>
    <w:rsid w:val="00CE25CE"/>
    <w:rsid w:val="00CE2B71"/>
    <w:rsid w:val="00CE34D1"/>
    <w:rsid w:val="00CE3661"/>
    <w:rsid w:val="00CE37D0"/>
    <w:rsid w:val="00CE4ED9"/>
    <w:rsid w:val="00CE61CC"/>
    <w:rsid w:val="00CE6E42"/>
    <w:rsid w:val="00CE7696"/>
    <w:rsid w:val="00CF041C"/>
    <w:rsid w:val="00CF19C3"/>
    <w:rsid w:val="00CF20B7"/>
    <w:rsid w:val="00CF283B"/>
    <w:rsid w:val="00CF36DD"/>
    <w:rsid w:val="00CF44E7"/>
    <w:rsid w:val="00CF6692"/>
    <w:rsid w:val="00CF6E69"/>
    <w:rsid w:val="00CF6F5C"/>
    <w:rsid w:val="00CF7441"/>
    <w:rsid w:val="00CF7A8D"/>
    <w:rsid w:val="00D00D16"/>
    <w:rsid w:val="00D01946"/>
    <w:rsid w:val="00D032B5"/>
    <w:rsid w:val="00D03C6C"/>
    <w:rsid w:val="00D03F47"/>
    <w:rsid w:val="00D04760"/>
    <w:rsid w:val="00D04A95"/>
    <w:rsid w:val="00D05AF1"/>
    <w:rsid w:val="00D06288"/>
    <w:rsid w:val="00D068C7"/>
    <w:rsid w:val="00D06BB8"/>
    <w:rsid w:val="00D06F0C"/>
    <w:rsid w:val="00D07591"/>
    <w:rsid w:val="00D07A05"/>
    <w:rsid w:val="00D1010E"/>
    <w:rsid w:val="00D104E7"/>
    <w:rsid w:val="00D128A4"/>
    <w:rsid w:val="00D129D2"/>
    <w:rsid w:val="00D13A6F"/>
    <w:rsid w:val="00D13B68"/>
    <w:rsid w:val="00D13C1D"/>
    <w:rsid w:val="00D13DA7"/>
    <w:rsid w:val="00D147C8"/>
    <w:rsid w:val="00D147F0"/>
    <w:rsid w:val="00D14BD3"/>
    <w:rsid w:val="00D14E6A"/>
    <w:rsid w:val="00D15131"/>
    <w:rsid w:val="00D15917"/>
    <w:rsid w:val="00D1697F"/>
    <w:rsid w:val="00D16CDD"/>
    <w:rsid w:val="00D16FA2"/>
    <w:rsid w:val="00D20954"/>
    <w:rsid w:val="00D209D9"/>
    <w:rsid w:val="00D21683"/>
    <w:rsid w:val="00D2178E"/>
    <w:rsid w:val="00D21C39"/>
    <w:rsid w:val="00D21FC6"/>
    <w:rsid w:val="00D2204B"/>
    <w:rsid w:val="00D2243A"/>
    <w:rsid w:val="00D246BE"/>
    <w:rsid w:val="00D24BB8"/>
    <w:rsid w:val="00D257E9"/>
    <w:rsid w:val="00D261D2"/>
    <w:rsid w:val="00D26EC2"/>
    <w:rsid w:val="00D27250"/>
    <w:rsid w:val="00D27408"/>
    <w:rsid w:val="00D32340"/>
    <w:rsid w:val="00D33393"/>
    <w:rsid w:val="00D334BF"/>
    <w:rsid w:val="00D33D36"/>
    <w:rsid w:val="00D34D94"/>
    <w:rsid w:val="00D35A78"/>
    <w:rsid w:val="00D36881"/>
    <w:rsid w:val="00D400FD"/>
    <w:rsid w:val="00D405AF"/>
    <w:rsid w:val="00D40970"/>
    <w:rsid w:val="00D409E2"/>
    <w:rsid w:val="00D40C56"/>
    <w:rsid w:val="00D40DE6"/>
    <w:rsid w:val="00D427D7"/>
    <w:rsid w:val="00D43417"/>
    <w:rsid w:val="00D448C3"/>
    <w:rsid w:val="00D44E62"/>
    <w:rsid w:val="00D44F1C"/>
    <w:rsid w:val="00D455D2"/>
    <w:rsid w:val="00D45F20"/>
    <w:rsid w:val="00D46CE8"/>
    <w:rsid w:val="00D46EB2"/>
    <w:rsid w:val="00D47AD2"/>
    <w:rsid w:val="00D47F62"/>
    <w:rsid w:val="00D50558"/>
    <w:rsid w:val="00D50998"/>
    <w:rsid w:val="00D51570"/>
    <w:rsid w:val="00D51F39"/>
    <w:rsid w:val="00D53ADD"/>
    <w:rsid w:val="00D53E50"/>
    <w:rsid w:val="00D53F66"/>
    <w:rsid w:val="00D55409"/>
    <w:rsid w:val="00D556AD"/>
    <w:rsid w:val="00D57428"/>
    <w:rsid w:val="00D5799D"/>
    <w:rsid w:val="00D60381"/>
    <w:rsid w:val="00D616DE"/>
    <w:rsid w:val="00D62201"/>
    <w:rsid w:val="00D64305"/>
    <w:rsid w:val="00D6473A"/>
    <w:rsid w:val="00D64F3D"/>
    <w:rsid w:val="00D651D1"/>
    <w:rsid w:val="00D669D7"/>
    <w:rsid w:val="00D679EC"/>
    <w:rsid w:val="00D67A7E"/>
    <w:rsid w:val="00D717BB"/>
    <w:rsid w:val="00D7226B"/>
    <w:rsid w:val="00D725BC"/>
    <w:rsid w:val="00D72707"/>
    <w:rsid w:val="00D73680"/>
    <w:rsid w:val="00D7418B"/>
    <w:rsid w:val="00D749E5"/>
    <w:rsid w:val="00D75A9C"/>
    <w:rsid w:val="00D75DF7"/>
    <w:rsid w:val="00D76497"/>
    <w:rsid w:val="00D765B3"/>
    <w:rsid w:val="00D77080"/>
    <w:rsid w:val="00D80C4E"/>
    <w:rsid w:val="00D8137E"/>
    <w:rsid w:val="00D8288D"/>
    <w:rsid w:val="00D829C8"/>
    <w:rsid w:val="00D87842"/>
    <w:rsid w:val="00D87917"/>
    <w:rsid w:val="00D90871"/>
    <w:rsid w:val="00D9155F"/>
    <w:rsid w:val="00D92BEB"/>
    <w:rsid w:val="00D92C95"/>
    <w:rsid w:val="00D92F50"/>
    <w:rsid w:val="00D9403F"/>
    <w:rsid w:val="00D959B4"/>
    <w:rsid w:val="00D95CDD"/>
    <w:rsid w:val="00D95DB4"/>
    <w:rsid w:val="00D97988"/>
    <w:rsid w:val="00D97DDF"/>
    <w:rsid w:val="00DA00DF"/>
    <w:rsid w:val="00DA0A67"/>
    <w:rsid w:val="00DA2BE0"/>
    <w:rsid w:val="00DA37B3"/>
    <w:rsid w:val="00DA400F"/>
    <w:rsid w:val="00DA44DE"/>
    <w:rsid w:val="00DA5689"/>
    <w:rsid w:val="00DA6029"/>
    <w:rsid w:val="00DA696C"/>
    <w:rsid w:val="00DA6FAA"/>
    <w:rsid w:val="00DA750B"/>
    <w:rsid w:val="00DB05B7"/>
    <w:rsid w:val="00DB0A46"/>
    <w:rsid w:val="00DB2595"/>
    <w:rsid w:val="00DB3174"/>
    <w:rsid w:val="00DB3D15"/>
    <w:rsid w:val="00DB40D2"/>
    <w:rsid w:val="00DB42FA"/>
    <w:rsid w:val="00DB4733"/>
    <w:rsid w:val="00DB4B40"/>
    <w:rsid w:val="00DB5CBE"/>
    <w:rsid w:val="00DB620A"/>
    <w:rsid w:val="00DB623F"/>
    <w:rsid w:val="00DC20CF"/>
    <w:rsid w:val="00DC3832"/>
    <w:rsid w:val="00DC43B7"/>
    <w:rsid w:val="00DC4784"/>
    <w:rsid w:val="00DC5BAA"/>
    <w:rsid w:val="00DC6147"/>
    <w:rsid w:val="00DC68FE"/>
    <w:rsid w:val="00DC7697"/>
    <w:rsid w:val="00DC7A51"/>
    <w:rsid w:val="00DC7E48"/>
    <w:rsid w:val="00DD03FC"/>
    <w:rsid w:val="00DD0D4A"/>
    <w:rsid w:val="00DD2632"/>
    <w:rsid w:val="00DD26DB"/>
    <w:rsid w:val="00DD351E"/>
    <w:rsid w:val="00DD37B6"/>
    <w:rsid w:val="00DD3B1E"/>
    <w:rsid w:val="00DD6154"/>
    <w:rsid w:val="00DE0045"/>
    <w:rsid w:val="00DE06B2"/>
    <w:rsid w:val="00DE192E"/>
    <w:rsid w:val="00DE2470"/>
    <w:rsid w:val="00DE2964"/>
    <w:rsid w:val="00DE2CB2"/>
    <w:rsid w:val="00DE3EF3"/>
    <w:rsid w:val="00DE462B"/>
    <w:rsid w:val="00DE52FB"/>
    <w:rsid w:val="00DE5B5F"/>
    <w:rsid w:val="00DE5B9B"/>
    <w:rsid w:val="00DE633E"/>
    <w:rsid w:val="00DE63A7"/>
    <w:rsid w:val="00DE7A79"/>
    <w:rsid w:val="00DF1E03"/>
    <w:rsid w:val="00DF2119"/>
    <w:rsid w:val="00DF255F"/>
    <w:rsid w:val="00DF296F"/>
    <w:rsid w:val="00DF31F4"/>
    <w:rsid w:val="00DF3698"/>
    <w:rsid w:val="00DF516F"/>
    <w:rsid w:val="00DF614E"/>
    <w:rsid w:val="00DF61DC"/>
    <w:rsid w:val="00DF72E1"/>
    <w:rsid w:val="00DF7421"/>
    <w:rsid w:val="00DF766E"/>
    <w:rsid w:val="00E00696"/>
    <w:rsid w:val="00E03651"/>
    <w:rsid w:val="00E03693"/>
    <w:rsid w:val="00E03808"/>
    <w:rsid w:val="00E05827"/>
    <w:rsid w:val="00E05896"/>
    <w:rsid w:val="00E060C2"/>
    <w:rsid w:val="00E06324"/>
    <w:rsid w:val="00E06C49"/>
    <w:rsid w:val="00E077FD"/>
    <w:rsid w:val="00E07B81"/>
    <w:rsid w:val="00E10AFD"/>
    <w:rsid w:val="00E11816"/>
    <w:rsid w:val="00E11A9A"/>
    <w:rsid w:val="00E128AD"/>
    <w:rsid w:val="00E12B11"/>
    <w:rsid w:val="00E12FB0"/>
    <w:rsid w:val="00E13361"/>
    <w:rsid w:val="00E13B61"/>
    <w:rsid w:val="00E13D76"/>
    <w:rsid w:val="00E14368"/>
    <w:rsid w:val="00E14814"/>
    <w:rsid w:val="00E15818"/>
    <w:rsid w:val="00E1591B"/>
    <w:rsid w:val="00E15A60"/>
    <w:rsid w:val="00E16A1A"/>
    <w:rsid w:val="00E16A50"/>
    <w:rsid w:val="00E16C2F"/>
    <w:rsid w:val="00E170DB"/>
    <w:rsid w:val="00E171E0"/>
    <w:rsid w:val="00E17B87"/>
    <w:rsid w:val="00E20E3B"/>
    <w:rsid w:val="00E21C5B"/>
    <w:rsid w:val="00E21DFE"/>
    <w:rsid w:val="00E22507"/>
    <w:rsid w:val="00E22F6B"/>
    <w:rsid w:val="00E249D5"/>
    <w:rsid w:val="00E25017"/>
    <w:rsid w:val="00E26F73"/>
    <w:rsid w:val="00E30374"/>
    <w:rsid w:val="00E30A34"/>
    <w:rsid w:val="00E326D5"/>
    <w:rsid w:val="00E33C68"/>
    <w:rsid w:val="00E34E29"/>
    <w:rsid w:val="00E34EEB"/>
    <w:rsid w:val="00E352B9"/>
    <w:rsid w:val="00E3687C"/>
    <w:rsid w:val="00E36C31"/>
    <w:rsid w:val="00E4099B"/>
    <w:rsid w:val="00E40BE2"/>
    <w:rsid w:val="00E42DFC"/>
    <w:rsid w:val="00E43D1A"/>
    <w:rsid w:val="00E44EB9"/>
    <w:rsid w:val="00E45BDC"/>
    <w:rsid w:val="00E460B7"/>
    <w:rsid w:val="00E46358"/>
    <w:rsid w:val="00E471DC"/>
    <w:rsid w:val="00E50830"/>
    <w:rsid w:val="00E50EB4"/>
    <w:rsid w:val="00E5239B"/>
    <w:rsid w:val="00E53246"/>
    <w:rsid w:val="00E532FC"/>
    <w:rsid w:val="00E53FA0"/>
    <w:rsid w:val="00E5439B"/>
    <w:rsid w:val="00E559B4"/>
    <w:rsid w:val="00E55B1F"/>
    <w:rsid w:val="00E55B25"/>
    <w:rsid w:val="00E55BB0"/>
    <w:rsid w:val="00E5644B"/>
    <w:rsid w:val="00E56B4E"/>
    <w:rsid w:val="00E57155"/>
    <w:rsid w:val="00E57F09"/>
    <w:rsid w:val="00E609E5"/>
    <w:rsid w:val="00E60F27"/>
    <w:rsid w:val="00E63307"/>
    <w:rsid w:val="00E63502"/>
    <w:rsid w:val="00E6350A"/>
    <w:rsid w:val="00E64D93"/>
    <w:rsid w:val="00E65123"/>
    <w:rsid w:val="00E657DE"/>
    <w:rsid w:val="00E65EDB"/>
    <w:rsid w:val="00E66927"/>
    <w:rsid w:val="00E677B8"/>
    <w:rsid w:val="00E67E9E"/>
    <w:rsid w:val="00E67F7E"/>
    <w:rsid w:val="00E67FA1"/>
    <w:rsid w:val="00E7015C"/>
    <w:rsid w:val="00E70235"/>
    <w:rsid w:val="00E7115E"/>
    <w:rsid w:val="00E729CB"/>
    <w:rsid w:val="00E72FE7"/>
    <w:rsid w:val="00E73187"/>
    <w:rsid w:val="00E7345E"/>
    <w:rsid w:val="00E7387D"/>
    <w:rsid w:val="00E73D53"/>
    <w:rsid w:val="00E74BBF"/>
    <w:rsid w:val="00E74D64"/>
    <w:rsid w:val="00E75111"/>
    <w:rsid w:val="00E75692"/>
    <w:rsid w:val="00E7589F"/>
    <w:rsid w:val="00E77296"/>
    <w:rsid w:val="00E77329"/>
    <w:rsid w:val="00E77723"/>
    <w:rsid w:val="00E82695"/>
    <w:rsid w:val="00E83E31"/>
    <w:rsid w:val="00E8610A"/>
    <w:rsid w:val="00E867D5"/>
    <w:rsid w:val="00E868B3"/>
    <w:rsid w:val="00E86E17"/>
    <w:rsid w:val="00E87527"/>
    <w:rsid w:val="00E87EF7"/>
    <w:rsid w:val="00E905CA"/>
    <w:rsid w:val="00E90801"/>
    <w:rsid w:val="00E919D7"/>
    <w:rsid w:val="00E93570"/>
    <w:rsid w:val="00E93763"/>
    <w:rsid w:val="00E949AE"/>
    <w:rsid w:val="00E96C4C"/>
    <w:rsid w:val="00EA03B5"/>
    <w:rsid w:val="00EA06B2"/>
    <w:rsid w:val="00EA07F9"/>
    <w:rsid w:val="00EA21CC"/>
    <w:rsid w:val="00EA2AAE"/>
    <w:rsid w:val="00EA2EC0"/>
    <w:rsid w:val="00EA427A"/>
    <w:rsid w:val="00EA447E"/>
    <w:rsid w:val="00EA4621"/>
    <w:rsid w:val="00EA4E12"/>
    <w:rsid w:val="00EA5979"/>
    <w:rsid w:val="00EA700D"/>
    <w:rsid w:val="00EA723B"/>
    <w:rsid w:val="00EB1C37"/>
    <w:rsid w:val="00EB4D96"/>
    <w:rsid w:val="00EB5019"/>
    <w:rsid w:val="00EB51FC"/>
    <w:rsid w:val="00EB6350"/>
    <w:rsid w:val="00EB6383"/>
    <w:rsid w:val="00EB687A"/>
    <w:rsid w:val="00EC0749"/>
    <w:rsid w:val="00EC0ADF"/>
    <w:rsid w:val="00EC10F3"/>
    <w:rsid w:val="00EC148C"/>
    <w:rsid w:val="00EC1C55"/>
    <w:rsid w:val="00EC1EA3"/>
    <w:rsid w:val="00EC2A7E"/>
    <w:rsid w:val="00EC2F62"/>
    <w:rsid w:val="00EC60E6"/>
    <w:rsid w:val="00EC62EB"/>
    <w:rsid w:val="00EC6E9F"/>
    <w:rsid w:val="00ED0A72"/>
    <w:rsid w:val="00ED1233"/>
    <w:rsid w:val="00ED44F0"/>
    <w:rsid w:val="00ED4B33"/>
    <w:rsid w:val="00ED5993"/>
    <w:rsid w:val="00ED7DD6"/>
    <w:rsid w:val="00EE0571"/>
    <w:rsid w:val="00EE060B"/>
    <w:rsid w:val="00EE103B"/>
    <w:rsid w:val="00EE15A1"/>
    <w:rsid w:val="00EE1CF2"/>
    <w:rsid w:val="00EE23BD"/>
    <w:rsid w:val="00EE2A7C"/>
    <w:rsid w:val="00EE2C42"/>
    <w:rsid w:val="00EE341B"/>
    <w:rsid w:val="00EE3458"/>
    <w:rsid w:val="00EE4453"/>
    <w:rsid w:val="00EE4D9E"/>
    <w:rsid w:val="00EE5FCE"/>
    <w:rsid w:val="00EE6BBD"/>
    <w:rsid w:val="00EE6E1E"/>
    <w:rsid w:val="00EE705F"/>
    <w:rsid w:val="00EE70F5"/>
    <w:rsid w:val="00EE72E3"/>
    <w:rsid w:val="00EE74AC"/>
    <w:rsid w:val="00EE7998"/>
    <w:rsid w:val="00EF09ED"/>
    <w:rsid w:val="00EF1462"/>
    <w:rsid w:val="00EF30DD"/>
    <w:rsid w:val="00EF30EF"/>
    <w:rsid w:val="00EF33D0"/>
    <w:rsid w:val="00EF54FD"/>
    <w:rsid w:val="00EF5510"/>
    <w:rsid w:val="00EF5C9E"/>
    <w:rsid w:val="00EF77CD"/>
    <w:rsid w:val="00EF7FF2"/>
    <w:rsid w:val="00F00144"/>
    <w:rsid w:val="00F00691"/>
    <w:rsid w:val="00F01EA9"/>
    <w:rsid w:val="00F02AAF"/>
    <w:rsid w:val="00F067ED"/>
    <w:rsid w:val="00F07F0D"/>
    <w:rsid w:val="00F10760"/>
    <w:rsid w:val="00F13112"/>
    <w:rsid w:val="00F13357"/>
    <w:rsid w:val="00F158A2"/>
    <w:rsid w:val="00F16FE6"/>
    <w:rsid w:val="00F17E12"/>
    <w:rsid w:val="00F2178E"/>
    <w:rsid w:val="00F219D9"/>
    <w:rsid w:val="00F22716"/>
    <w:rsid w:val="00F23220"/>
    <w:rsid w:val="00F235F3"/>
    <w:rsid w:val="00F236AF"/>
    <w:rsid w:val="00F238BD"/>
    <w:rsid w:val="00F23E93"/>
    <w:rsid w:val="00F24968"/>
    <w:rsid w:val="00F24992"/>
    <w:rsid w:val="00F2574F"/>
    <w:rsid w:val="00F25851"/>
    <w:rsid w:val="00F27EF6"/>
    <w:rsid w:val="00F31AA3"/>
    <w:rsid w:val="00F32128"/>
    <w:rsid w:val="00F32F2F"/>
    <w:rsid w:val="00F3364C"/>
    <w:rsid w:val="00F33DA5"/>
    <w:rsid w:val="00F33F3F"/>
    <w:rsid w:val="00F341CC"/>
    <w:rsid w:val="00F35BDD"/>
    <w:rsid w:val="00F35D3C"/>
    <w:rsid w:val="00F35EF0"/>
    <w:rsid w:val="00F36CA8"/>
    <w:rsid w:val="00F374A5"/>
    <w:rsid w:val="00F3781F"/>
    <w:rsid w:val="00F403FD"/>
    <w:rsid w:val="00F408DB"/>
    <w:rsid w:val="00F408E6"/>
    <w:rsid w:val="00F40B9D"/>
    <w:rsid w:val="00F41E72"/>
    <w:rsid w:val="00F42E4C"/>
    <w:rsid w:val="00F42E8E"/>
    <w:rsid w:val="00F44A13"/>
    <w:rsid w:val="00F44F29"/>
    <w:rsid w:val="00F45BDF"/>
    <w:rsid w:val="00F45D04"/>
    <w:rsid w:val="00F45D73"/>
    <w:rsid w:val="00F47FA1"/>
    <w:rsid w:val="00F50300"/>
    <w:rsid w:val="00F5089A"/>
    <w:rsid w:val="00F510B5"/>
    <w:rsid w:val="00F51635"/>
    <w:rsid w:val="00F51DB1"/>
    <w:rsid w:val="00F52819"/>
    <w:rsid w:val="00F52873"/>
    <w:rsid w:val="00F53B21"/>
    <w:rsid w:val="00F5414B"/>
    <w:rsid w:val="00F54229"/>
    <w:rsid w:val="00F555B9"/>
    <w:rsid w:val="00F56E39"/>
    <w:rsid w:val="00F600F5"/>
    <w:rsid w:val="00F61EFE"/>
    <w:rsid w:val="00F621BB"/>
    <w:rsid w:val="00F623E9"/>
    <w:rsid w:val="00F631A6"/>
    <w:rsid w:val="00F63951"/>
    <w:rsid w:val="00F63C86"/>
    <w:rsid w:val="00F63DF5"/>
    <w:rsid w:val="00F6486B"/>
    <w:rsid w:val="00F64D7B"/>
    <w:rsid w:val="00F6532D"/>
    <w:rsid w:val="00F65C45"/>
    <w:rsid w:val="00F71105"/>
    <w:rsid w:val="00F72422"/>
    <w:rsid w:val="00F72781"/>
    <w:rsid w:val="00F732BE"/>
    <w:rsid w:val="00F7483A"/>
    <w:rsid w:val="00F76108"/>
    <w:rsid w:val="00F766BE"/>
    <w:rsid w:val="00F76ADD"/>
    <w:rsid w:val="00F77EB9"/>
    <w:rsid w:val="00F80635"/>
    <w:rsid w:val="00F8115F"/>
    <w:rsid w:val="00F815D1"/>
    <w:rsid w:val="00F81E7E"/>
    <w:rsid w:val="00F81F0F"/>
    <w:rsid w:val="00F821D4"/>
    <w:rsid w:val="00F825F4"/>
    <w:rsid w:val="00F838DF"/>
    <w:rsid w:val="00F85146"/>
    <w:rsid w:val="00F903E5"/>
    <w:rsid w:val="00F90B6D"/>
    <w:rsid w:val="00F9120F"/>
    <w:rsid w:val="00F9142D"/>
    <w:rsid w:val="00F92AA1"/>
    <w:rsid w:val="00F92CD8"/>
    <w:rsid w:val="00F932DE"/>
    <w:rsid w:val="00F938CB"/>
    <w:rsid w:val="00F93FA4"/>
    <w:rsid w:val="00F941EA"/>
    <w:rsid w:val="00F963DD"/>
    <w:rsid w:val="00F9641A"/>
    <w:rsid w:val="00F97004"/>
    <w:rsid w:val="00F9784C"/>
    <w:rsid w:val="00F97B35"/>
    <w:rsid w:val="00FA067D"/>
    <w:rsid w:val="00FA07BE"/>
    <w:rsid w:val="00FA0C50"/>
    <w:rsid w:val="00FA2045"/>
    <w:rsid w:val="00FA370D"/>
    <w:rsid w:val="00FA37E3"/>
    <w:rsid w:val="00FA4785"/>
    <w:rsid w:val="00FA47BC"/>
    <w:rsid w:val="00FA5354"/>
    <w:rsid w:val="00FA5E59"/>
    <w:rsid w:val="00FA64C4"/>
    <w:rsid w:val="00FA64CE"/>
    <w:rsid w:val="00FA6B44"/>
    <w:rsid w:val="00FA6C51"/>
    <w:rsid w:val="00FA7138"/>
    <w:rsid w:val="00FA7A66"/>
    <w:rsid w:val="00FB0082"/>
    <w:rsid w:val="00FB06FF"/>
    <w:rsid w:val="00FB161C"/>
    <w:rsid w:val="00FB1AA9"/>
    <w:rsid w:val="00FB1DFF"/>
    <w:rsid w:val="00FB2593"/>
    <w:rsid w:val="00FB3147"/>
    <w:rsid w:val="00FB469D"/>
    <w:rsid w:val="00FB492A"/>
    <w:rsid w:val="00FB4B5A"/>
    <w:rsid w:val="00FB4C75"/>
    <w:rsid w:val="00FB595C"/>
    <w:rsid w:val="00FB5963"/>
    <w:rsid w:val="00FB5DAA"/>
    <w:rsid w:val="00FB5DC1"/>
    <w:rsid w:val="00FB7D3E"/>
    <w:rsid w:val="00FC0333"/>
    <w:rsid w:val="00FC04B9"/>
    <w:rsid w:val="00FC161A"/>
    <w:rsid w:val="00FC2072"/>
    <w:rsid w:val="00FC23D5"/>
    <w:rsid w:val="00FC2F3C"/>
    <w:rsid w:val="00FC4220"/>
    <w:rsid w:val="00FC4337"/>
    <w:rsid w:val="00FC4C1A"/>
    <w:rsid w:val="00FC5B9A"/>
    <w:rsid w:val="00FC628F"/>
    <w:rsid w:val="00FC6351"/>
    <w:rsid w:val="00FC6468"/>
    <w:rsid w:val="00FC6D49"/>
    <w:rsid w:val="00FD01AF"/>
    <w:rsid w:val="00FD14D2"/>
    <w:rsid w:val="00FD2946"/>
    <w:rsid w:val="00FD3692"/>
    <w:rsid w:val="00FD3AFC"/>
    <w:rsid w:val="00FD3C7F"/>
    <w:rsid w:val="00FD4922"/>
    <w:rsid w:val="00FD5F01"/>
    <w:rsid w:val="00FD6461"/>
    <w:rsid w:val="00FE0281"/>
    <w:rsid w:val="00FE15F9"/>
    <w:rsid w:val="00FE1990"/>
    <w:rsid w:val="00FE55D1"/>
    <w:rsid w:val="00FE7083"/>
    <w:rsid w:val="00FE719E"/>
    <w:rsid w:val="00FE7C7B"/>
    <w:rsid w:val="00FF019F"/>
    <w:rsid w:val="00FF0AFC"/>
    <w:rsid w:val="00FF0DD8"/>
    <w:rsid w:val="00FF19BC"/>
    <w:rsid w:val="00FF1B2A"/>
    <w:rsid w:val="00FF2160"/>
    <w:rsid w:val="00FF2E31"/>
    <w:rsid w:val="00FF30DE"/>
    <w:rsid w:val="00FF3693"/>
    <w:rsid w:val="00FF4E1A"/>
    <w:rsid w:val="00FF6002"/>
    <w:rsid w:val="00FF644B"/>
    <w:rsid w:val="00FF6952"/>
    <w:rsid w:val="00FF7BB7"/>
    <w:rsid w:val="452CDC82"/>
    <w:rsid w:val="7003C5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9F601829-11CA-45E2-8E79-5A2A67B2E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C90DED"/>
    <w:pPr>
      <w:jc w:val="center"/>
    </w:pPr>
    <w:rPr>
      <w:noProof/>
    </w:rPr>
  </w:style>
  <w:style w:type="character" w:customStyle="1" w:styleId="EndNoteBibliographyTitleChar">
    <w:name w:val="EndNote Bibliography Title Char"/>
    <w:basedOn w:val="DefaultParagraphFont"/>
    <w:link w:val="EndNoteBibliographyTitle"/>
    <w:rsid w:val="00C90DED"/>
    <w:rPr>
      <w:rFonts w:ascii="Calibri" w:hAnsi="Calibri" w:cs="Calibri"/>
      <w:noProof/>
      <w:color w:val="000000"/>
      <w:sz w:val="24"/>
      <w:szCs w:val="24"/>
    </w:rPr>
  </w:style>
  <w:style w:type="paragraph" w:customStyle="1" w:styleId="EndNoteBibliography">
    <w:name w:val="EndNote Bibliography"/>
    <w:basedOn w:val="Normal"/>
    <w:link w:val="EndNoteBibliographyChar"/>
    <w:rsid w:val="00C90DED"/>
    <w:rPr>
      <w:noProof/>
    </w:rPr>
  </w:style>
  <w:style w:type="character" w:customStyle="1" w:styleId="EndNoteBibliographyChar">
    <w:name w:val="EndNote Bibliography Char"/>
    <w:basedOn w:val="DefaultParagraphFont"/>
    <w:link w:val="EndNoteBibliography"/>
    <w:rsid w:val="00C90DED"/>
    <w:rPr>
      <w:rFonts w:ascii="Calibri" w:hAnsi="Calibri" w:cs="Calibri"/>
      <w:noProof/>
      <w:color w:val="000000"/>
      <w:sz w:val="24"/>
      <w:szCs w:val="24"/>
    </w:rPr>
  </w:style>
  <w:style w:type="paragraph" w:styleId="FootnoteText">
    <w:name w:val="footnote text"/>
    <w:basedOn w:val="Normal"/>
    <w:link w:val="FootnoteTextChar"/>
    <w:uiPriority w:val="99"/>
    <w:semiHidden/>
    <w:unhideWhenUsed/>
    <w:rsid w:val="00512DAA"/>
    <w:rPr>
      <w:sz w:val="20"/>
      <w:szCs w:val="20"/>
    </w:rPr>
  </w:style>
  <w:style w:type="character" w:customStyle="1" w:styleId="FootnoteTextChar">
    <w:name w:val="Footnote Text Char"/>
    <w:basedOn w:val="DefaultParagraphFont"/>
    <w:link w:val="FootnoteText"/>
    <w:uiPriority w:val="99"/>
    <w:semiHidden/>
    <w:rsid w:val="00512DAA"/>
    <w:rPr>
      <w:rFonts w:ascii="Calibri" w:hAnsi="Calibri" w:cs="Calibri"/>
      <w:color w:val="000000"/>
    </w:rPr>
  </w:style>
  <w:style w:type="character" w:styleId="FootnoteReference">
    <w:name w:val="footnote reference"/>
    <w:basedOn w:val="DefaultParagraphFont"/>
    <w:uiPriority w:val="99"/>
    <w:semiHidden/>
    <w:unhideWhenUsed/>
    <w:rsid w:val="00512DAA"/>
    <w:rPr>
      <w:vertAlign w:val="superscript"/>
    </w:rPr>
  </w:style>
  <w:style w:type="paragraph" w:styleId="DocumentMap">
    <w:name w:val="Document Map"/>
    <w:basedOn w:val="Normal"/>
    <w:link w:val="DocumentMapChar"/>
    <w:uiPriority w:val="99"/>
    <w:semiHidden/>
    <w:unhideWhenUsed/>
    <w:rsid w:val="00C6416B"/>
    <w:rPr>
      <w:rFonts w:ascii="Lucida Grande" w:hAnsi="Lucida Grande"/>
    </w:rPr>
  </w:style>
  <w:style w:type="character" w:customStyle="1" w:styleId="DocumentMapChar">
    <w:name w:val="Document Map Char"/>
    <w:basedOn w:val="DefaultParagraphFont"/>
    <w:link w:val="DocumentMap"/>
    <w:uiPriority w:val="99"/>
    <w:semiHidden/>
    <w:rsid w:val="00C6416B"/>
    <w:rPr>
      <w:rFonts w:ascii="Lucida Grande" w:hAnsi="Lucida Grande" w:cs="Calibri"/>
      <w:color w:val="000000"/>
      <w:sz w:val="24"/>
      <w:szCs w:val="24"/>
    </w:rPr>
  </w:style>
  <w:style w:type="character" w:styleId="PlaceholderText">
    <w:name w:val="Placeholder Text"/>
    <w:basedOn w:val="DefaultParagraphFont"/>
    <w:uiPriority w:val="99"/>
    <w:semiHidden/>
    <w:rsid w:val="00FB7D3E"/>
    <w:rPr>
      <w:color w:val="808080"/>
    </w:rPr>
  </w:style>
  <w:style w:type="character" w:styleId="EndnoteReference">
    <w:name w:val="endnote reference"/>
    <w:basedOn w:val="DefaultParagraphFont"/>
    <w:uiPriority w:val="99"/>
    <w:semiHidden/>
    <w:unhideWhenUsed/>
    <w:rsid w:val="00912BF9"/>
    <w:rPr>
      <w:vertAlign w:val="superscript"/>
    </w:rPr>
  </w:style>
  <w:style w:type="paragraph" w:customStyle="1" w:styleId="Default">
    <w:name w:val="Default"/>
    <w:rsid w:val="0087317F"/>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82647096">
      <w:bodyDiv w:val="1"/>
      <w:marLeft w:val="0"/>
      <w:marRight w:val="0"/>
      <w:marTop w:val="0"/>
      <w:marBottom w:val="0"/>
      <w:divBdr>
        <w:top w:val="none" w:sz="0" w:space="0" w:color="auto"/>
        <w:left w:val="none" w:sz="0" w:space="0" w:color="auto"/>
        <w:bottom w:val="none" w:sz="0" w:space="0" w:color="auto"/>
        <w:right w:val="none" w:sz="0" w:space="0" w:color="auto"/>
      </w:divBdr>
      <w:divsChild>
        <w:div w:id="209849359">
          <w:marLeft w:val="72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pain.2020.02.002"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244C7-C4D0-469B-8232-884867634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2</Pages>
  <Words>25384</Words>
  <Characters>144692</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gan, Eveliina (PSYCHOLOGY)</dc:creator>
  <cp:keywords/>
  <dc:description/>
  <cp:lastModifiedBy>Vineeta Bajaj</cp:lastModifiedBy>
  <cp:revision>2</cp:revision>
  <dcterms:created xsi:type="dcterms:W3CDTF">2020-09-16T13:40:00Z</dcterms:created>
  <dcterms:modified xsi:type="dcterms:W3CDTF">2020-09-1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ehavior-therapy</vt:lpwstr>
  </property>
  <property fmtid="{D5CDD505-2E9C-101B-9397-08002B2CF9AE}" pid="7" name="Mendeley Recent Style Name 2_1">
    <vt:lpwstr>Behavior Therapy</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in</vt:lpwstr>
  </property>
  <property fmtid="{D5CDD505-2E9C-101B-9397-08002B2CF9AE}" pid="17" name="Mendeley Recent Style Name 7_1">
    <vt:lpwstr>PAIN</vt:lpwstr>
  </property>
  <property fmtid="{D5CDD505-2E9C-101B-9397-08002B2CF9AE}" pid="18" name="Mendeley Recent Style Id 8_1">
    <vt:lpwstr>http://www.zotero.org/styles/the-journal-of-pain</vt:lpwstr>
  </property>
  <property fmtid="{D5CDD505-2E9C-101B-9397-08002B2CF9AE}" pid="19" name="Mendeley Recent Style Name 8_1">
    <vt:lpwstr>The Journal of Pai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